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1B195E" w14:textId="77777777" w:rsidR="00102702" w:rsidRPr="00A13754" w:rsidRDefault="00ED7C2A" w:rsidP="00A13754">
      <w:pPr>
        <w:jc w:val="both"/>
        <w:rPr>
          <w:rFonts w:ascii="Calibri" w:hAnsi="Calibri" w:cs="Calibri"/>
          <w:b/>
          <w:bCs/>
          <w:lang w:val="en-US"/>
        </w:rPr>
      </w:pPr>
      <w:r w:rsidRPr="00A13754">
        <w:rPr>
          <w:rFonts w:ascii="Calibri" w:hAnsi="Calibri" w:cs="Calibri"/>
          <w:b/>
          <w:bCs/>
          <w:lang w:val="en-US"/>
        </w:rPr>
        <w:t>TITLE:</w:t>
      </w:r>
    </w:p>
    <w:p w14:paraId="19A90DE8" w14:textId="242B1AB3" w:rsidR="00102702" w:rsidRPr="00A13754" w:rsidRDefault="00ED7C2A" w:rsidP="00A13754">
      <w:pPr>
        <w:jc w:val="both"/>
        <w:rPr>
          <w:rFonts w:ascii="Calibri" w:hAnsi="Calibri" w:cs="Calibri"/>
          <w:lang w:val="en-US"/>
        </w:rPr>
      </w:pPr>
      <w:r w:rsidRPr="00A13754">
        <w:rPr>
          <w:rFonts w:ascii="Calibri" w:hAnsi="Calibri" w:cs="Calibri"/>
          <w:lang w:val="en-US"/>
        </w:rPr>
        <w:t>The</w:t>
      </w:r>
      <w:r w:rsidR="0017137B" w:rsidRPr="00A13754">
        <w:rPr>
          <w:rFonts w:ascii="Calibri" w:hAnsi="Calibri" w:cs="Calibri"/>
          <w:lang w:val="en-US"/>
        </w:rPr>
        <w:t xml:space="preserve"> Lublin Protocol of the Uterine Arteries Embolization in the </w:t>
      </w:r>
      <w:r w:rsidR="005417D2" w:rsidRPr="00A13754">
        <w:rPr>
          <w:rFonts w:ascii="Calibri" w:hAnsi="Calibri" w:cs="Calibri"/>
          <w:lang w:val="en-US"/>
        </w:rPr>
        <w:t>T</w:t>
      </w:r>
      <w:r w:rsidR="0017137B" w:rsidRPr="00A13754">
        <w:rPr>
          <w:rFonts w:ascii="Calibri" w:hAnsi="Calibri" w:cs="Calibri"/>
          <w:lang w:val="en-US"/>
        </w:rPr>
        <w:t xml:space="preserve">reatment of </w:t>
      </w:r>
      <w:r w:rsidR="005417D2" w:rsidRPr="006D6256">
        <w:rPr>
          <w:rFonts w:ascii="Calibri" w:hAnsi="Calibri" w:cs="Calibri"/>
          <w:lang w:val="en-US"/>
        </w:rPr>
        <w:t>Symptomatic Uterine Fibroids</w:t>
      </w:r>
    </w:p>
    <w:p w14:paraId="05874032" w14:textId="77777777" w:rsidR="00102702" w:rsidRPr="00A13754" w:rsidRDefault="00102702" w:rsidP="00A13754">
      <w:pPr>
        <w:jc w:val="both"/>
        <w:rPr>
          <w:rFonts w:ascii="Calibri" w:hAnsi="Calibri" w:cs="Calibri"/>
          <w:lang w:val="en-US"/>
        </w:rPr>
      </w:pPr>
    </w:p>
    <w:p w14:paraId="30B67982" w14:textId="43A6C15A" w:rsidR="00102702" w:rsidRPr="00A13754" w:rsidRDefault="00ED7C2A" w:rsidP="00A13754">
      <w:pPr>
        <w:jc w:val="both"/>
        <w:rPr>
          <w:rFonts w:ascii="Calibri" w:hAnsi="Calibri" w:cs="Calibri"/>
          <w:b/>
          <w:bCs/>
          <w:lang w:val="en-US"/>
        </w:rPr>
      </w:pPr>
      <w:r w:rsidRPr="00A13754">
        <w:rPr>
          <w:rFonts w:ascii="Calibri" w:hAnsi="Calibri" w:cs="Calibri"/>
          <w:b/>
          <w:bCs/>
          <w:lang w:val="en-US"/>
        </w:rPr>
        <w:t xml:space="preserve">AUTHORS </w:t>
      </w:r>
      <w:r w:rsidR="007270FB">
        <w:rPr>
          <w:rFonts w:ascii="Calibri" w:hAnsi="Calibri" w:cs="Calibri"/>
          <w:b/>
          <w:bCs/>
          <w:lang w:val="en-US"/>
        </w:rPr>
        <w:t>AND</w:t>
      </w:r>
      <w:r w:rsidR="007270FB" w:rsidRPr="00A13754">
        <w:rPr>
          <w:rFonts w:ascii="Calibri" w:hAnsi="Calibri" w:cs="Calibri"/>
          <w:b/>
          <w:bCs/>
          <w:lang w:val="en-US"/>
        </w:rPr>
        <w:t xml:space="preserve"> </w:t>
      </w:r>
      <w:r w:rsidRPr="00A13754">
        <w:rPr>
          <w:rFonts w:ascii="Calibri" w:hAnsi="Calibri" w:cs="Calibri"/>
          <w:b/>
          <w:bCs/>
          <w:lang w:val="en-US"/>
        </w:rPr>
        <w:t>AFFILIATIONS:</w:t>
      </w:r>
    </w:p>
    <w:p w14:paraId="636044AB" w14:textId="4B4BF0DE" w:rsidR="00102702" w:rsidRPr="00A13754" w:rsidRDefault="00ED7C2A" w:rsidP="00A13754">
      <w:pPr>
        <w:jc w:val="both"/>
        <w:rPr>
          <w:rFonts w:ascii="Calibri" w:hAnsi="Calibri" w:cs="Calibri"/>
          <w:lang w:val="en-US"/>
        </w:rPr>
      </w:pPr>
      <w:r w:rsidRPr="00A13754">
        <w:rPr>
          <w:rFonts w:ascii="Calibri" w:hAnsi="Calibri" w:cs="Calibri"/>
          <w:lang w:val="en-US"/>
        </w:rPr>
        <w:t>Piotr Szkodziak</w:t>
      </w:r>
      <w:r w:rsidRPr="00A13754">
        <w:rPr>
          <w:rFonts w:ascii="Calibri" w:hAnsi="Calibri" w:cs="Calibri"/>
          <w:vertAlign w:val="superscript"/>
          <w:lang w:val="en-US"/>
        </w:rPr>
        <w:t>1*</w:t>
      </w:r>
      <w:r w:rsidRPr="00A13754">
        <w:rPr>
          <w:rFonts w:ascii="Calibri" w:hAnsi="Calibri" w:cs="Calibri"/>
          <w:lang w:val="en-US"/>
        </w:rPr>
        <w:t>, Krzysztof Pyra</w:t>
      </w:r>
      <w:r w:rsidRPr="00A13754">
        <w:rPr>
          <w:rFonts w:ascii="Calibri" w:hAnsi="Calibri" w:cs="Calibri"/>
          <w:vertAlign w:val="superscript"/>
          <w:lang w:val="en-US"/>
        </w:rPr>
        <w:t>2*</w:t>
      </w:r>
      <w:r w:rsidRPr="00A13754">
        <w:rPr>
          <w:rFonts w:ascii="Calibri" w:hAnsi="Calibri" w:cs="Calibri"/>
          <w:lang w:val="en-US"/>
        </w:rPr>
        <w:t>, Filip Szkodziak</w:t>
      </w:r>
      <w:r w:rsidRPr="00A13754">
        <w:rPr>
          <w:rFonts w:ascii="Calibri" w:hAnsi="Calibri" w:cs="Calibri"/>
          <w:vertAlign w:val="superscript"/>
          <w:lang w:val="en-US"/>
        </w:rPr>
        <w:t>1</w:t>
      </w:r>
      <w:r w:rsidRPr="00A13754">
        <w:rPr>
          <w:rFonts w:ascii="Calibri" w:hAnsi="Calibri" w:cs="Calibri"/>
          <w:lang w:val="en-US"/>
        </w:rPr>
        <w:t>, Jarosław Krzyżanowski</w:t>
      </w:r>
      <w:r w:rsidRPr="00A13754">
        <w:rPr>
          <w:rFonts w:ascii="Calibri" w:hAnsi="Calibri" w:cs="Calibri"/>
          <w:vertAlign w:val="superscript"/>
          <w:lang w:val="en-US"/>
        </w:rPr>
        <w:t>1</w:t>
      </w:r>
      <w:r w:rsidRPr="00A13754">
        <w:rPr>
          <w:rFonts w:ascii="Calibri" w:hAnsi="Calibri" w:cs="Calibri"/>
          <w:lang w:val="en-US"/>
        </w:rPr>
        <w:t>, Piotr Czuczwar</w:t>
      </w:r>
      <w:r w:rsidRPr="00A13754">
        <w:rPr>
          <w:rFonts w:ascii="Calibri" w:hAnsi="Calibri" w:cs="Calibri"/>
          <w:vertAlign w:val="superscript"/>
          <w:lang w:val="en-US"/>
        </w:rPr>
        <w:t>1</w:t>
      </w:r>
      <w:r w:rsidRPr="00A13754">
        <w:rPr>
          <w:rFonts w:ascii="Calibri" w:hAnsi="Calibri" w:cs="Calibri"/>
          <w:lang w:val="en-US"/>
        </w:rPr>
        <w:t>, Sławomir Woźniak</w:t>
      </w:r>
      <w:r w:rsidRPr="00A13754">
        <w:rPr>
          <w:rFonts w:ascii="Calibri" w:hAnsi="Calibri" w:cs="Calibri"/>
          <w:vertAlign w:val="superscript"/>
          <w:lang w:val="en-US"/>
        </w:rPr>
        <w:t>1</w:t>
      </w:r>
      <w:r w:rsidRPr="00A13754">
        <w:rPr>
          <w:rFonts w:ascii="Calibri" w:hAnsi="Calibri" w:cs="Calibri"/>
          <w:lang w:val="en-US"/>
        </w:rPr>
        <w:t>, Tomasz Jargiełło</w:t>
      </w:r>
      <w:r w:rsidRPr="00A13754">
        <w:rPr>
          <w:rFonts w:ascii="Calibri" w:hAnsi="Calibri" w:cs="Calibri"/>
          <w:vertAlign w:val="superscript"/>
          <w:lang w:val="en-US"/>
        </w:rPr>
        <w:t>2#</w:t>
      </w:r>
      <w:r w:rsidRPr="00A13754">
        <w:rPr>
          <w:rFonts w:ascii="Calibri" w:hAnsi="Calibri" w:cs="Calibri"/>
          <w:lang w:val="en-US"/>
        </w:rPr>
        <w:t>, Tomasz Paszkowski</w:t>
      </w:r>
      <w:r w:rsidRPr="00A13754">
        <w:rPr>
          <w:rFonts w:ascii="Calibri" w:hAnsi="Calibri" w:cs="Calibri"/>
          <w:vertAlign w:val="superscript"/>
          <w:lang w:val="en-US"/>
        </w:rPr>
        <w:t>1#</w:t>
      </w:r>
    </w:p>
    <w:p w14:paraId="7F374928" w14:textId="77777777" w:rsidR="00102702" w:rsidRPr="00A13754" w:rsidRDefault="00102702" w:rsidP="00A13754">
      <w:pPr>
        <w:jc w:val="both"/>
        <w:rPr>
          <w:rFonts w:ascii="Calibri" w:hAnsi="Calibri" w:cs="Calibri"/>
          <w:lang w:val="en-US"/>
        </w:rPr>
      </w:pPr>
    </w:p>
    <w:p w14:paraId="06FE7919" w14:textId="26810783" w:rsidR="00102702" w:rsidRPr="00A13754" w:rsidRDefault="00ED7C2A" w:rsidP="00A13754">
      <w:pPr>
        <w:jc w:val="both"/>
        <w:rPr>
          <w:rFonts w:ascii="Calibri" w:hAnsi="Calibri" w:cs="Calibri"/>
          <w:lang w:val="en-US"/>
        </w:rPr>
      </w:pPr>
      <w:r w:rsidRPr="00A13754">
        <w:rPr>
          <w:rFonts w:ascii="Calibri" w:hAnsi="Calibri" w:cs="Calibri"/>
          <w:vertAlign w:val="superscript"/>
          <w:lang w:val="en-US"/>
        </w:rPr>
        <w:t>1</w:t>
      </w:r>
      <w:r w:rsidRPr="00A13754">
        <w:rPr>
          <w:rFonts w:ascii="Calibri" w:hAnsi="Calibri" w:cs="Calibri"/>
          <w:lang w:val="en-US"/>
        </w:rPr>
        <w:t xml:space="preserve"> 3rd Department of Gynecology, Medical University of Lublin, Poland</w:t>
      </w:r>
    </w:p>
    <w:p w14:paraId="6B786768" w14:textId="57A2A408" w:rsidR="00102702" w:rsidRPr="00A13754" w:rsidRDefault="00ED7C2A" w:rsidP="00A13754">
      <w:pPr>
        <w:jc w:val="both"/>
        <w:rPr>
          <w:rFonts w:ascii="Calibri" w:hAnsi="Calibri" w:cs="Calibri"/>
          <w:lang w:val="en-US"/>
        </w:rPr>
      </w:pPr>
      <w:r w:rsidRPr="00A13754">
        <w:rPr>
          <w:rFonts w:ascii="Calibri" w:hAnsi="Calibri" w:cs="Calibri"/>
          <w:vertAlign w:val="superscript"/>
          <w:lang w:val="en-US"/>
        </w:rPr>
        <w:t>2</w:t>
      </w:r>
      <w:r w:rsidRPr="00A13754">
        <w:rPr>
          <w:rFonts w:ascii="Calibri" w:hAnsi="Calibri" w:cs="Calibri"/>
          <w:lang w:val="en-US"/>
        </w:rPr>
        <w:t xml:space="preserve"> Department of Interventional Radiology and Neuroradiology, Medical University of Lublin, Poland</w:t>
      </w:r>
    </w:p>
    <w:p w14:paraId="157BBCB2" w14:textId="77777777" w:rsidR="005417D2" w:rsidRPr="00A13754" w:rsidRDefault="005417D2" w:rsidP="00A13754">
      <w:pPr>
        <w:jc w:val="both"/>
        <w:rPr>
          <w:rFonts w:ascii="Calibri" w:hAnsi="Calibri" w:cs="Calibri"/>
          <w:lang w:val="en-US"/>
        </w:rPr>
      </w:pPr>
    </w:p>
    <w:p w14:paraId="0523EAE2" w14:textId="77777777" w:rsidR="00102702" w:rsidRPr="00A13754" w:rsidRDefault="00ED7C2A" w:rsidP="00A13754">
      <w:pPr>
        <w:jc w:val="both"/>
        <w:rPr>
          <w:rFonts w:ascii="Calibri" w:hAnsi="Calibri" w:cs="Calibri"/>
          <w:lang w:val="en-US"/>
        </w:rPr>
      </w:pPr>
      <w:r w:rsidRPr="00A13754">
        <w:rPr>
          <w:rFonts w:ascii="Calibri" w:hAnsi="Calibri" w:cs="Calibri"/>
          <w:lang w:val="en-US"/>
        </w:rPr>
        <w:t>*, # These authors contributed equally.</w:t>
      </w:r>
    </w:p>
    <w:p w14:paraId="4DF69B5F" w14:textId="77777777" w:rsidR="00102702" w:rsidRPr="00A13754" w:rsidRDefault="00102702" w:rsidP="00A13754">
      <w:pPr>
        <w:jc w:val="both"/>
        <w:rPr>
          <w:rFonts w:ascii="Calibri" w:hAnsi="Calibri" w:cs="Calibri"/>
          <w:lang w:val="en-US"/>
        </w:rPr>
      </w:pPr>
    </w:p>
    <w:p w14:paraId="08B358FE" w14:textId="77777777" w:rsidR="00102702" w:rsidRPr="00A13754" w:rsidRDefault="00ED7C2A" w:rsidP="00A13754">
      <w:pPr>
        <w:jc w:val="both"/>
        <w:rPr>
          <w:rFonts w:ascii="Calibri" w:hAnsi="Calibri" w:cs="Calibri"/>
          <w:lang w:val="en-US"/>
        </w:rPr>
      </w:pPr>
      <w:r w:rsidRPr="00A13754">
        <w:rPr>
          <w:rFonts w:ascii="Calibri" w:hAnsi="Calibri" w:cs="Calibri"/>
          <w:lang w:val="en-US"/>
        </w:rPr>
        <w:t>Email addresses of co-authors:</w:t>
      </w:r>
    </w:p>
    <w:p w14:paraId="6369B4B4" w14:textId="77777777" w:rsidR="00102702" w:rsidRPr="00A13754" w:rsidRDefault="00ED7C2A" w:rsidP="00A13754">
      <w:pPr>
        <w:jc w:val="both"/>
        <w:rPr>
          <w:rFonts w:ascii="Calibri" w:hAnsi="Calibri" w:cs="Calibri"/>
        </w:rPr>
      </w:pPr>
      <w:r w:rsidRPr="00A13754">
        <w:rPr>
          <w:rFonts w:ascii="Calibri" w:hAnsi="Calibri" w:cs="Calibri"/>
        </w:rPr>
        <w:t>Krzysztof Pyra</w:t>
      </w:r>
      <w:r w:rsidRPr="00A13754">
        <w:rPr>
          <w:rFonts w:ascii="Calibri" w:hAnsi="Calibri" w:cs="Calibri"/>
        </w:rPr>
        <w:tab/>
      </w:r>
      <w:r w:rsidRPr="00A13754">
        <w:rPr>
          <w:rFonts w:ascii="Calibri" w:hAnsi="Calibri" w:cs="Calibri"/>
        </w:rPr>
        <w:tab/>
      </w:r>
      <w:r w:rsidRPr="00A13754">
        <w:rPr>
          <w:rFonts w:ascii="Calibri" w:hAnsi="Calibri" w:cs="Calibri"/>
        </w:rPr>
        <w:tab/>
        <w:t>(K.pyra@poczta.fm)</w:t>
      </w:r>
    </w:p>
    <w:p w14:paraId="69465294" w14:textId="77777777" w:rsidR="00102702" w:rsidRPr="00A13754" w:rsidRDefault="00ED7C2A" w:rsidP="00A13754">
      <w:pPr>
        <w:jc w:val="both"/>
        <w:rPr>
          <w:rFonts w:ascii="Calibri" w:hAnsi="Calibri" w:cs="Calibri"/>
          <w:lang w:val="en-US"/>
        </w:rPr>
      </w:pPr>
      <w:r w:rsidRPr="00A13754">
        <w:rPr>
          <w:rFonts w:ascii="Calibri" w:hAnsi="Calibri" w:cs="Calibri"/>
          <w:lang w:val="en-US"/>
        </w:rPr>
        <w:t>Filip Szkodziak</w:t>
      </w:r>
      <w:r w:rsidRPr="00A13754">
        <w:rPr>
          <w:rFonts w:ascii="Calibri" w:hAnsi="Calibri" w:cs="Calibri"/>
          <w:lang w:val="en-US"/>
        </w:rPr>
        <w:tab/>
      </w:r>
      <w:r w:rsidRPr="00A13754">
        <w:rPr>
          <w:rFonts w:ascii="Calibri" w:hAnsi="Calibri" w:cs="Calibri"/>
          <w:lang w:val="en-US"/>
        </w:rPr>
        <w:tab/>
      </w:r>
      <w:r w:rsidRPr="00A13754">
        <w:rPr>
          <w:rFonts w:ascii="Calibri" w:hAnsi="Calibri" w:cs="Calibri"/>
          <w:lang w:val="en-US"/>
        </w:rPr>
        <w:tab/>
        <w:t>(filip.szkodziak@gmail.com)</w:t>
      </w:r>
    </w:p>
    <w:p w14:paraId="49DAD4E7" w14:textId="77777777" w:rsidR="00102702" w:rsidRPr="00A13754" w:rsidRDefault="00ED7C2A" w:rsidP="00A13754">
      <w:pPr>
        <w:jc w:val="both"/>
        <w:rPr>
          <w:rFonts w:ascii="Calibri" w:hAnsi="Calibri" w:cs="Calibri"/>
        </w:rPr>
      </w:pPr>
      <w:r w:rsidRPr="00A13754">
        <w:rPr>
          <w:rFonts w:ascii="Calibri" w:hAnsi="Calibri" w:cs="Calibri"/>
        </w:rPr>
        <w:t>Jarosław Krzyżanowski</w:t>
      </w:r>
      <w:r w:rsidRPr="00A13754">
        <w:rPr>
          <w:rFonts w:ascii="Calibri" w:hAnsi="Calibri" w:cs="Calibri"/>
        </w:rPr>
        <w:tab/>
        <w:t>(krzyzanowski.jaroslaw@o2.pl)</w:t>
      </w:r>
    </w:p>
    <w:p w14:paraId="6B26734A" w14:textId="77777777" w:rsidR="00102702" w:rsidRPr="00A13754" w:rsidRDefault="00ED7C2A" w:rsidP="00A13754">
      <w:pPr>
        <w:jc w:val="both"/>
        <w:rPr>
          <w:rFonts w:ascii="Calibri" w:hAnsi="Calibri" w:cs="Calibri"/>
        </w:rPr>
      </w:pPr>
      <w:r w:rsidRPr="00A13754">
        <w:rPr>
          <w:rFonts w:ascii="Calibri" w:hAnsi="Calibri" w:cs="Calibri"/>
        </w:rPr>
        <w:t>Piotr Czuczwar</w:t>
      </w:r>
      <w:r w:rsidRPr="00A13754">
        <w:rPr>
          <w:rFonts w:ascii="Calibri" w:hAnsi="Calibri" w:cs="Calibri"/>
        </w:rPr>
        <w:tab/>
      </w:r>
      <w:r w:rsidRPr="00A13754">
        <w:rPr>
          <w:rFonts w:ascii="Calibri" w:hAnsi="Calibri" w:cs="Calibri"/>
        </w:rPr>
        <w:tab/>
        <w:t>(czuczwar@gmail.com)</w:t>
      </w:r>
    </w:p>
    <w:p w14:paraId="3D21C1C3" w14:textId="77777777" w:rsidR="00102702" w:rsidRPr="00A13754" w:rsidRDefault="00ED7C2A" w:rsidP="00A13754">
      <w:pPr>
        <w:jc w:val="both"/>
        <w:rPr>
          <w:rFonts w:ascii="Calibri" w:hAnsi="Calibri" w:cs="Calibri"/>
        </w:rPr>
      </w:pPr>
      <w:r w:rsidRPr="00A13754">
        <w:rPr>
          <w:rFonts w:ascii="Calibri" w:hAnsi="Calibri" w:cs="Calibri"/>
        </w:rPr>
        <w:t>Sławomir Woźniak</w:t>
      </w:r>
      <w:r w:rsidRPr="00A13754">
        <w:rPr>
          <w:rFonts w:ascii="Calibri" w:hAnsi="Calibri" w:cs="Calibri"/>
        </w:rPr>
        <w:tab/>
      </w:r>
      <w:r w:rsidRPr="00A13754">
        <w:rPr>
          <w:rFonts w:ascii="Calibri" w:hAnsi="Calibri" w:cs="Calibri"/>
        </w:rPr>
        <w:tab/>
        <w:t>(slavwo7572@gmail.com)</w:t>
      </w:r>
    </w:p>
    <w:p w14:paraId="531334A0" w14:textId="77777777" w:rsidR="00102702" w:rsidRPr="00A13754" w:rsidRDefault="00ED7C2A" w:rsidP="00A13754">
      <w:pPr>
        <w:jc w:val="both"/>
        <w:rPr>
          <w:rFonts w:ascii="Calibri" w:hAnsi="Calibri" w:cs="Calibri"/>
        </w:rPr>
      </w:pPr>
      <w:r w:rsidRPr="00A13754">
        <w:rPr>
          <w:rFonts w:ascii="Calibri" w:hAnsi="Calibri" w:cs="Calibri"/>
        </w:rPr>
        <w:t>Tomasz Jargiełło</w:t>
      </w:r>
      <w:r w:rsidRPr="00A13754">
        <w:rPr>
          <w:rFonts w:ascii="Calibri" w:hAnsi="Calibri" w:cs="Calibri"/>
        </w:rPr>
        <w:tab/>
      </w:r>
      <w:r w:rsidRPr="00A13754">
        <w:rPr>
          <w:rFonts w:ascii="Calibri" w:hAnsi="Calibri" w:cs="Calibri"/>
        </w:rPr>
        <w:tab/>
        <w:t>(tojarg@interia.pl)</w:t>
      </w:r>
    </w:p>
    <w:p w14:paraId="22D6AF59" w14:textId="77777777" w:rsidR="00102702" w:rsidRPr="00A13754" w:rsidRDefault="00ED7C2A" w:rsidP="00A13754">
      <w:pPr>
        <w:jc w:val="both"/>
        <w:rPr>
          <w:rFonts w:ascii="Calibri" w:hAnsi="Calibri" w:cs="Calibri"/>
        </w:rPr>
      </w:pPr>
      <w:r w:rsidRPr="00A13754">
        <w:rPr>
          <w:rFonts w:ascii="Calibri" w:hAnsi="Calibri" w:cs="Calibri"/>
        </w:rPr>
        <w:t>Tomasz Paszkowski</w:t>
      </w:r>
      <w:r w:rsidRPr="00A13754">
        <w:rPr>
          <w:rFonts w:ascii="Calibri" w:hAnsi="Calibri" w:cs="Calibri"/>
        </w:rPr>
        <w:tab/>
      </w:r>
      <w:r w:rsidRPr="00A13754">
        <w:rPr>
          <w:rFonts w:ascii="Calibri" w:hAnsi="Calibri" w:cs="Calibri"/>
        </w:rPr>
        <w:tab/>
        <w:t>(tp101256@gmail.com)</w:t>
      </w:r>
    </w:p>
    <w:p w14:paraId="2111BF47" w14:textId="77777777" w:rsidR="00102702" w:rsidRPr="00A13754" w:rsidRDefault="00102702" w:rsidP="00A13754">
      <w:pPr>
        <w:jc w:val="both"/>
        <w:rPr>
          <w:rFonts w:ascii="Calibri" w:hAnsi="Calibri" w:cs="Calibri"/>
        </w:rPr>
      </w:pPr>
    </w:p>
    <w:p w14:paraId="40E3C762" w14:textId="6F5464D9" w:rsidR="00102702" w:rsidRPr="00A13754" w:rsidRDefault="00ED7C2A" w:rsidP="00A13754">
      <w:pPr>
        <w:jc w:val="both"/>
        <w:rPr>
          <w:rFonts w:ascii="Calibri" w:hAnsi="Calibri" w:cs="Calibri"/>
          <w:lang w:val="en-US"/>
        </w:rPr>
      </w:pPr>
      <w:r w:rsidRPr="00A13754">
        <w:rPr>
          <w:rFonts w:ascii="Calibri" w:hAnsi="Calibri" w:cs="Calibri"/>
          <w:lang w:val="en-US"/>
        </w:rPr>
        <w:t>Corresponding author:</w:t>
      </w:r>
    </w:p>
    <w:p w14:paraId="7D64C41A" w14:textId="77777777" w:rsidR="00102702" w:rsidRPr="00A13754" w:rsidRDefault="00ED7C2A" w:rsidP="00A13754">
      <w:pPr>
        <w:jc w:val="both"/>
        <w:rPr>
          <w:rFonts w:ascii="Calibri" w:hAnsi="Calibri" w:cs="Calibri"/>
          <w:lang w:val="en-US"/>
        </w:rPr>
      </w:pPr>
      <w:r w:rsidRPr="00A13754">
        <w:rPr>
          <w:rFonts w:ascii="Calibri" w:hAnsi="Calibri" w:cs="Calibri"/>
          <w:lang w:val="en-US"/>
        </w:rPr>
        <w:t>Piotr Szkodziak</w:t>
      </w:r>
      <w:r w:rsidRPr="00A13754">
        <w:rPr>
          <w:rFonts w:ascii="Calibri" w:hAnsi="Calibri" w:cs="Calibri"/>
          <w:lang w:val="en-US"/>
        </w:rPr>
        <w:tab/>
      </w:r>
      <w:r w:rsidRPr="00A13754">
        <w:rPr>
          <w:rFonts w:ascii="Calibri" w:hAnsi="Calibri" w:cs="Calibri"/>
          <w:lang w:val="en-US"/>
        </w:rPr>
        <w:tab/>
        <w:t>(piotr.szkodziak@gmail.com)</w:t>
      </w:r>
    </w:p>
    <w:p w14:paraId="1DC420EB" w14:textId="77777777" w:rsidR="00102702" w:rsidRPr="00A13754" w:rsidRDefault="00102702" w:rsidP="00A13754">
      <w:pPr>
        <w:jc w:val="both"/>
        <w:rPr>
          <w:rFonts w:ascii="Calibri" w:hAnsi="Calibri" w:cs="Calibri"/>
          <w:lang w:val="en-US"/>
        </w:rPr>
      </w:pPr>
    </w:p>
    <w:p w14:paraId="082F9A70" w14:textId="77777777" w:rsidR="00102702" w:rsidRPr="00A13754" w:rsidRDefault="00ED7C2A" w:rsidP="00A13754">
      <w:pPr>
        <w:jc w:val="both"/>
        <w:rPr>
          <w:rFonts w:ascii="Calibri" w:hAnsi="Calibri" w:cs="Calibri"/>
          <w:b/>
          <w:bCs/>
          <w:lang w:val="en-US"/>
        </w:rPr>
      </w:pPr>
      <w:r w:rsidRPr="00A13754">
        <w:rPr>
          <w:rFonts w:ascii="Calibri" w:hAnsi="Calibri" w:cs="Calibri"/>
          <w:b/>
          <w:bCs/>
          <w:lang w:val="en-US"/>
        </w:rPr>
        <w:t>KEYWORDS:</w:t>
      </w:r>
    </w:p>
    <w:p w14:paraId="25445D9B" w14:textId="354D98AF" w:rsidR="00102702" w:rsidRPr="00A13754" w:rsidRDefault="00ED7C2A" w:rsidP="00A13754">
      <w:pPr>
        <w:jc w:val="both"/>
        <w:rPr>
          <w:rFonts w:ascii="Calibri" w:hAnsi="Calibri" w:cs="Calibri"/>
          <w:lang w:val="en-US"/>
        </w:rPr>
      </w:pPr>
      <w:r w:rsidRPr="00A13754">
        <w:rPr>
          <w:rFonts w:ascii="Calibri" w:hAnsi="Calibri" w:cs="Calibri"/>
          <w:lang w:val="en-US"/>
        </w:rPr>
        <w:t xml:space="preserve">uterine arteries </w:t>
      </w:r>
      <w:r w:rsidR="006163CD" w:rsidRPr="00A13754">
        <w:rPr>
          <w:rFonts w:ascii="Calibri" w:hAnsi="Calibri" w:cs="Calibri"/>
          <w:lang w:val="en-US"/>
        </w:rPr>
        <w:t>embolization</w:t>
      </w:r>
      <w:r w:rsidRPr="00A13754">
        <w:rPr>
          <w:rFonts w:ascii="Calibri" w:hAnsi="Calibri" w:cs="Calibri"/>
          <w:lang w:val="en-US"/>
        </w:rPr>
        <w:t>, uterine fibroids, minimally invasive procedures, fibroids management, protocol</w:t>
      </w:r>
      <w:r w:rsidR="005A0DE2" w:rsidRPr="00A13754">
        <w:rPr>
          <w:rFonts w:ascii="Calibri" w:hAnsi="Calibri" w:cs="Calibri"/>
          <w:lang w:val="en-US"/>
        </w:rPr>
        <w:t>, Lublin</w:t>
      </w:r>
    </w:p>
    <w:p w14:paraId="4AC7CF83" w14:textId="77777777" w:rsidR="00102702" w:rsidRPr="00A13754" w:rsidRDefault="00102702" w:rsidP="00A13754">
      <w:pPr>
        <w:jc w:val="both"/>
        <w:rPr>
          <w:rFonts w:ascii="Calibri" w:hAnsi="Calibri" w:cs="Calibri"/>
          <w:lang w:val="en-US"/>
        </w:rPr>
      </w:pPr>
    </w:p>
    <w:p w14:paraId="7C10C480" w14:textId="3DA2E53A" w:rsidR="0017137B" w:rsidRPr="00A13754" w:rsidRDefault="00ED7C2A" w:rsidP="00A13754">
      <w:pPr>
        <w:jc w:val="both"/>
        <w:rPr>
          <w:rFonts w:ascii="Calibri" w:hAnsi="Calibri" w:cs="Calibri"/>
          <w:b/>
          <w:bCs/>
          <w:lang w:val="en-US"/>
        </w:rPr>
      </w:pPr>
      <w:r w:rsidRPr="00A13754">
        <w:rPr>
          <w:rFonts w:ascii="Calibri" w:hAnsi="Calibri" w:cs="Calibri"/>
          <w:b/>
          <w:bCs/>
          <w:lang w:val="en-US"/>
        </w:rPr>
        <w:t>SUMMARY:</w:t>
      </w:r>
    </w:p>
    <w:p w14:paraId="7250F59B" w14:textId="0ABD5606" w:rsidR="00102702" w:rsidRPr="00A13754" w:rsidRDefault="005417D2" w:rsidP="00A13754">
      <w:pPr>
        <w:jc w:val="both"/>
        <w:rPr>
          <w:rFonts w:ascii="Calibri" w:hAnsi="Calibri" w:cs="Calibri"/>
          <w:lang w:val="en-US"/>
        </w:rPr>
      </w:pPr>
      <w:r w:rsidRPr="00A13754">
        <w:rPr>
          <w:rFonts w:ascii="Calibri" w:hAnsi="Calibri" w:cs="Calibri"/>
          <w:lang w:val="en-US"/>
        </w:rPr>
        <w:t xml:space="preserve">Here, we present </w:t>
      </w:r>
      <w:r w:rsidR="001C3881" w:rsidRPr="00A13754">
        <w:rPr>
          <w:rFonts w:ascii="Calibri" w:hAnsi="Calibri" w:cs="Calibri"/>
          <w:lang w:val="en-US"/>
        </w:rPr>
        <w:t>a</w:t>
      </w:r>
      <w:r w:rsidR="00ED7C2A" w:rsidRPr="00A13754">
        <w:rPr>
          <w:rFonts w:ascii="Calibri" w:hAnsi="Calibri" w:cs="Calibri"/>
          <w:lang w:val="en-US"/>
        </w:rPr>
        <w:t xml:space="preserve"> </w:t>
      </w:r>
      <w:r w:rsidRPr="00A13754">
        <w:rPr>
          <w:rFonts w:ascii="Calibri" w:hAnsi="Calibri" w:cs="Calibri"/>
          <w:lang w:val="en-US"/>
        </w:rPr>
        <w:t>uterine artery embolization method for</w:t>
      </w:r>
      <w:r w:rsidR="00ED7C2A" w:rsidRPr="00A13754">
        <w:rPr>
          <w:rFonts w:ascii="Calibri" w:hAnsi="Calibri" w:cs="Calibri"/>
          <w:lang w:val="en-US"/>
        </w:rPr>
        <w:t xml:space="preserve"> the treatment of symptomatic uterine fibroids divided into five </w:t>
      </w:r>
      <w:r w:rsidR="00E71D3E">
        <w:rPr>
          <w:rFonts w:ascii="Calibri" w:hAnsi="Calibri" w:cs="Calibri"/>
          <w:lang w:val="en-US"/>
        </w:rPr>
        <w:t>sections</w:t>
      </w:r>
      <w:r w:rsidR="00ED7C2A" w:rsidRPr="00A13754">
        <w:rPr>
          <w:rFonts w:ascii="Calibri" w:hAnsi="Calibri" w:cs="Calibri"/>
          <w:lang w:val="en-US"/>
        </w:rPr>
        <w:t>: qualification, preparation, perform</w:t>
      </w:r>
      <w:r w:rsidR="001C3881">
        <w:rPr>
          <w:rFonts w:ascii="Calibri" w:hAnsi="Calibri" w:cs="Calibri"/>
          <w:lang w:val="en-US"/>
        </w:rPr>
        <w:t>ance</w:t>
      </w:r>
      <w:r w:rsidR="00ED7C2A" w:rsidRPr="00A13754">
        <w:rPr>
          <w:rFonts w:ascii="Calibri" w:hAnsi="Calibri" w:cs="Calibri"/>
          <w:lang w:val="en-US"/>
        </w:rPr>
        <w:t>, post-procedure care</w:t>
      </w:r>
      <w:r w:rsidR="00FB567D">
        <w:rPr>
          <w:rFonts w:ascii="Calibri" w:hAnsi="Calibri" w:cs="Calibri"/>
          <w:lang w:val="en-US"/>
        </w:rPr>
        <w:t>,</w:t>
      </w:r>
      <w:r w:rsidR="00ED7C2A" w:rsidRPr="00A13754">
        <w:rPr>
          <w:rFonts w:ascii="Calibri" w:hAnsi="Calibri" w:cs="Calibri"/>
          <w:lang w:val="en-US"/>
        </w:rPr>
        <w:t xml:space="preserve"> and follow-up visits. This protocol requires close cooperation between </w:t>
      </w:r>
      <w:r w:rsidR="001C3881" w:rsidRPr="00A13754">
        <w:rPr>
          <w:rFonts w:ascii="Calibri" w:hAnsi="Calibri" w:cs="Calibri"/>
          <w:lang w:val="en-US"/>
        </w:rPr>
        <w:t>gynecologists</w:t>
      </w:r>
      <w:r w:rsidR="00ED7C2A" w:rsidRPr="00A13754">
        <w:rPr>
          <w:rFonts w:ascii="Calibri" w:hAnsi="Calibri" w:cs="Calibri"/>
          <w:lang w:val="en-US"/>
        </w:rPr>
        <w:t xml:space="preserve"> and interventional radiologists, enabling the proper</w:t>
      </w:r>
      <w:r w:rsidR="00FF7F57" w:rsidRPr="00A13754">
        <w:rPr>
          <w:rFonts w:ascii="Calibri" w:hAnsi="Calibri" w:cs="Calibri"/>
          <w:lang w:val="en-US"/>
        </w:rPr>
        <w:t xml:space="preserve"> execution</w:t>
      </w:r>
      <w:r w:rsidR="00ED7C2A" w:rsidRPr="00A13754">
        <w:rPr>
          <w:rFonts w:ascii="Calibri" w:hAnsi="Calibri" w:cs="Calibri"/>
          <w:lang w:val="en-US"/>
        </w:rPr>
        <w:t xml:space="preserve"> of the above procedure.</w:t>
      </w:r>
    </w:p>
    <w:p w14:paraId="26EB3884" w14:textId="77777777" w:rsidR="00102702" w:rsidRPr="00A13754" w:rsidRDefault="00102702" w:rsidP="00A13754">
      <w:pPr>
        <w:jc w:val="both"/>
        <w:rPr>
          <w:rFonts w:ascii="Calibri" w:hAnsi="Calibri" w:cs="Calibri"/>
          <w:b/>
          <w:bCs/>
          <w:lang w:val="en-US"/>
        </w:rPr>
      </w:pPr>
    </w:p>
    <w:p w14:paraId="28E3E783" w14:textId="77777777" w:rsidR="00102702" w:rsidRPr="00A13754" w:rsidRDefault="00ED7C2A" w:rsidP="00A13754">
      <w:pPr>
        <w:jc w:val="both"/>
        <w:rPr>
          <w:rFonts w:ascii="Calibri" w:hAnsi="Calibri" w:cs="Calibri"/>
          <w:b/>
          <w:bCs/>
          <w:lang w:val="en-US"/>
        </w:rPr>
      </w:pPr>
      <w:r w:rsidRPr="00A13754">
        <w:rPr>
          <w:rFonts w:ascii="Calibri" w:hAnsi="Calibri" w:cs="Calibri"/>
          <w:b/>
          <w:bCs/>
          <w:lang w:val="en-US"/>
        </w:rPr>
        <w:t>ABSTRACT:</w:t>
      </w:r>
    </w:p>
    <w:p w14:paraId="4A3551F9" w14:textId="1C99DD47" w:rsidR="00102702" w:rsidRPr="00A13754" w:rsidRDefault="00ED7C2A" w:rsidP="00A13754">
      <w:pPr>
        <w:jc w:val="both"/>
        <w:rPr>
          <w:rFonts w:ascii="Calibri" w:hAnsi="Calibri" w:cs="Calibri"/>
          <w:lang w:val="en-US"/>
        </w:rPr>
      </w:pPr>
      <w:r w:rsidRPr="00A13754">
        <w:rPr>
          <w:rFonts w:ascii="Calibri" w:hAnsi="Calibri" w:cs="Calibri"/>
          <w:lang w:val="en-US"/>
        </w:rPr>
        <w:t xml:space="preserve">Uterine fibroids are benign tumors originating from smooth muscle tissue, constituting uterine muscle stroma. Uterine fibroids are the most common benign </w:t>
      </w:r>
      <w:r w:rsidR="005417D2" w:rsidRPr="00A13754">
        <w:rPr>
          <w:rFonts w:ascii="Calibri" w:hAnsi="Calibri" w:cs="Calibri"/>
          <w:lang w:val="en-US"/>
        </w:rPr>
        <w:t>tumors</w:t>
      </w:r>
      <w:r w:rsidRPr="00A13754">
        <w:rPr>
          <w:rFonts w:ascii="Calibri" w:hAnsi="Calibri" w:cs="Calibri"/>
          <w:lang w:val="en-US"/>
        </w:rPr>
        <w:t xml:space="preserve"> found in women. In 20%</w:t>
      </w:r>
      <w:r w:rsidR="00893DE9">
        <w:rPr>
          <w:rFonts w:ascii="Calibri" w:hAnsi="Calibri" w:cs="Calibri"/>
          <w:lang w:val="en-US"/>
        </w:rPr>
        <w:t>–</w:t>
      </w:r>
      <w:r w:rsidRPr="00A13754">
        <w:rPr>
          <w:rFonts w:ascii="Calibri" w:hAnsi="Calibri" w:cs="Calibri"/>
          <w:lang w:val="en-US"/>
        </w:rPr>
        <w:t>50% of women, fibroids are asymptomatic and do not require any treatment. The main symptoms of uterine fibroids are profuse menstrual bleeding, abnormal uterine bleeding</w:t>
      </w:r>
      <w:r w:rsidR="00893DE9">
        <w:rPr>
          <w:rFonts w:ascii="Calibri" w:hAnsi="Calibri" w:cs="Calibri"/>
          <w:lang w:val="en-US"/>
        </w:rPr>
        <w:t>,</w:t>
      </w:r>
      <w:r w:rsidRPr="00A13754">
        <w:rPr>
          <w:rFonts w:ascii="Calibri" w:hAnsi="Calibri" w:cs="Calibri"/>
          <w:lang w:val="en-US"/>
        </w:rPr>
        <w:t xml:space="preserve"> and pressure symptoms. Pressure symptoms can cause pelvic pain syndrome, urination disorders</w:t>
      </w:r>
      <w:r w:rsidR="00893DE9">
        <w:rPr>
          <w:rFonts w:ascii="Calibri" w:hAnsi="Calibri" w:cs="Calibri"/>
          <w:lang w:val="en-US"/>
        </w:rPr>
        <w:t>,</w:t>
      </w:r>
      <w:r w:rsidRPr="00A13754">
        <w:rPr>
          <w:rFonts w:ascii="Calibri" w:hAnsi="Calibri" w:cs="Calibri"/>
          <w:lang w:val="en-US"/>
        </w:rPr>
        <w:t xml:space="preserve"> and constipation.</w:t>
      </w:r>
    </w:p>
    <w:p w14:paraId="502B67EF" w14:textId="77777777" w:rsidR="005417D2" w:rsidRPr="00A13754" w:rsidRDefault="005417D2" w:rsidP="00A13754">
      <w:pPr>
        <w:jc w:val="both"/>
        <w:rPr>
          <w:rFonts w:ascii="Calibri" w:hAnsi="Calibri" w:cs="Calibri"/>
          <w:lang w:val="en-US"/>
        </w:rPr>
      </w:pPr>
    </w:p>
    <w:p w14:paraId="7A969EEF" w14:textId="5BCEED94" w:rsidR="00102702" w:rsidRPr="00A13754" w:rsidRDefault="0022468F" w:rsidP="00A13754">
      <w:pPr>
        <w:jc w:val="both"/>
        <w:rPr>
          <w:rFonts w:ascii="Calibri" w:hAnsi="Calibri" w:cs="Calibri"/>
          <w:lang w:val="en-US"/>
        </w:rPr>
      </w:pPr>
      <w:r>
        <w:rPr>
          <w:rFonts w:ascii="Calibri" w:hAnsi="Calibri" w:cs="Calibri"/>
          <w:lang w:val="en-US"/>
        </w:rPr>
        <w:t xml:space="preserve">The </w:t>
      </w:r>
      <w:r w:rsidR="00ED7C2A" w:rsidRPr="00A13754">
        <w:rPr>
          <w:rFonts w:ascii="Calibri" w:hAnsi="Calibri" w:cs="Calibri"/>
          <w:lang w:val="en-US"/>
        </w:rPr>
        <w:t>treatment methods</w:t>
      </w:r>
      <w:r>
        <w:rPr>
          <w:rFonts w:ascii="Calibri" w:hAnsi="Calibri" w:cs="Calibri"/>
          <w:lang w:val="en-US"/>
        </w:rPr>
        <w:t xml:space="preserve"> that are currently used</w:t>
      </w:r>
      <w:r w:rsidR="00ED7C2A" w:rsidRPr="00A13754">
        <w:rPr>
          <w:rFonts w:ascii="Calibri" w:hAnsi="Calibri" w:cs="Calibri"/>
          <w:lang w:val="en-US"/>
        </w:rPr>
        <w:t xml:space="preserve"> include surgical treatment, pharmacological therapy</w:t>
      </w:r>
      <w:r>
        <w:rPr>
          <w:rFonts w:ascii="Calibri" w:hAnsi="Calibri" w:cs="Calibri"/>
          <w:lang w:val="en-US"/>
        </w:rPr>
        <w:t>,</w:t>
      </w:r>
      <w:r w:rsidR="00ED7C2A" w:rsidRPr="00A13754">
        <w:rPr>
          <w:rFonts w:ascii="Calibri" w:hAnsi="Calibri" w:cs="Calibri"/>
          <w:lang w:val="en-US"/>
        </w:rPr>
        <w:t xml:space="preserve"> and minimally invasive procedures. The most commonly applied minimally invasive </w:t>
      </w:r>
      <w:r w:rsidR="00ED7C2A" w:rsidRPr="00A13754">
        <w:rPr>
          <w:rFonts w:ascii="Calibri" w:hAnsi="Calibri" w:cs="Calibri"/>
          <w:lang w:val="en-US"/>
        </w:rPr>
        <w:lastRenderedPageBreak/>
        <w:t xml:space="preserve">method is the </w:t>
      </w:r>
      <w:r w:rsidR="006163CD" w:rsidRPr="00A13754">
        <w:rPr>
          <w:rFonts w:ascii="Calibri" w:hAnsi="Calibri" w:cs="Calibri"/>
          <w:lang w:val="en-US"/>
        </w:rPr>
        <w:t>embolization</w:t>
      </w:r>
      <w:r w:rsidR="00ED7C2A" w:rsidRPr="00A13754">
        <w:rPr>
          <w:rFonts w:ascii="Calibri" w:hAnsi="Calibri" w:cs="Calibri"/>
          <w:lang w:val="en-US"/>
        </w:rPr>
        <w:t xml:space="preserve"> of uterine arteries. This procedure is currently a widely accepted method of treatment for symptomatic uterine fibroids and has been </w:t>
      </w:r>
      <w:r w:rsidR="00F506E4" w:rsidRPr="00A13754">
        <w:rPr>
          <w:rFonts w:ascii="Calibri" w:hAnsi="Calibri" w:cs="Calibri"/>
          <w:lang w:val="en-US"/>
        </w:rPr>
        <w:t>recognized</w:t>
      </w:r>
      <w:r w:rsidR="00ED7C2A" w:rsidRPr="00A13754">
        <w:rPr>
          <w:rFonts w:ascii="Calibri" w:hAnsi="Calibri" w:cs="Calibri"/>
          <w:lang w:val="en-US"/>
        </w:rPr>
        <w:t xml:space="preserve"> as such by the National Institute for Health and Clinical Excellence in the guidelines for heavy menstrual bleeding.</w:t>
      </w:r>
    </w:p>
    <w:p w14:paraId="01CC3EC8" w14:textId="77777777" w:rsidR="009511D4" w:rsidRPr="00A13754" w:rsidRDefault="009511D4" w:rsidP="00A13754">
      <w:pPr>
        <w:jc w:val="both"/>
        <w:rPr>
          <w:rFonts w:ascii="Calibri" w:hAnsi="Calibri" w:cs="Calibri"/>
          <w:lang w:val="en-US"/>
        </w:rPr>
      </w:pPr>
    </w:p>
    <w:p w14:paraId="7F5C4316" w14:textId="15FADB83" w:rsidR="00102702" w:rsidRPr="00A13754" w:rsidRDefault="00ED7C2A" w:rsidP="00A13754">
      <w:pPr>
        <w:jc w:val="both"/>
        <w:rPr>
          <w:rFonts w:ascii="Calibri" w:hAnsi="Calibri" w:cs="Calibri"/>
          <w:lang w:val="en-US"/>
        </w:rPr>
      </w:pPr>
      <w:r w:rsidRPr="00A13754">
        <w:rPr>
          <w:rFonts w:ascii="Calibri" w:hAnsi="Calibri" w:cs="Calibri"/>
          <w:lang w:val="en-US"/>
        </w:rPr>
        <w:t xml:space="preserve">This is a complicated procedure and requires close cooperation between </w:t>
      </w:r>
      <w:r w:rsidR="00F506E4" w:rsidRPr="00A13754">
        <w:rPr>
          <w:rFonts w:ascii="Calibri" w:hAnsi="Calibri" w:cs="Calibri"/>
          <w:lang w:val="en-US"/>
        </w:rPr>
        <w:t>gynecologists</w:t>
      </w:r>
      <w:r w:rsidRPr="00A13754">
        <w:rPr>
          <w:rFonts w:ascii="Calibri" w:hAnsi="Calibri" w:cs="Calibri"/>
          <w:lang w:val="en-US"/>
        </w:rPr>
        <w:t xml:space="preserve"> and interventional radiologists. We present a protocol applicable to uterine artery </w:t>
      </w:r>
      <w:r w:rsidR="006163CD" w:rsidRPr="00A13754">
        <w:rPr>
          <w:rFonts w:ascii="Calibri" w:hAnsi="Calibri" w:cs="Calibri"/>
          <w:lang w:val="en-US"/>
        </w:rPr>
        <w:t>embolization</w:t>
      </w:r>
      <w:r w:rsidRPr="00A13754">
        <w:rPr>
          <w:rFonts w:ascii="Calibri" w:hAnsi="Calibri" w:cs="Calibri"/>
          <w:lang w:val="en-US"/>
        </w:rPr>
        <w:t xml:space="preserve"> in the treatment of symptomatic uterine fibroids. The protocol is divided into five </w:t>
      </w:r>
      <w:r w:rsidR="00E71D3E">
        <w:rPr>
          <w:rFonts w:ascii="Calibri" w:hAnsi="Calibri" w:cs="Calibri"/>
          <w:lang w:val="en-US"/>
        </w:rPr>
        <w:t>section</w:t>
      </w:r>
      <w:r w:rsidRPr="00A13754">
        <w:rPr>
          <w:rFonts w:ascii="Calibri" w:hAnsi="Calibri" w:cs="Calibri"/>
          <w:lang w:val="en-US"/>
        </w:rPr>
        <w:t xml:space="preserve">. The first two </w:t>
      </w:r>
      <w:r w:rsidR="00E71D3E">
        <w:rPr>
          <w:rFonts w:ascii="Calibri" w:hAnsi="Calibri" w:cs="Calibri"/>
          <w:lang w:val="en-US"/>
        </w:rPr>
        <w:t>section</w:t>
      </w:r>
      <w:r w:rsidR="00E71D3E" w:rsidRPr="00A13754">
        <w:rPr>
          <w:rFonts w:ascii="Calibri" w:hAnsi="Calibri" w:cs="Calibri"/>
          <w:lang w:val="en-US"/>
        </w:rPr>
        <w:t xml:space="preserve"> </w:t>
      </w:r>
      <w:r w:rsidRPr="00A13754">
        <w:rPr>
          <w:rFonts w:ascii="Calibri" w:hAnsi="Calibri" w:cs="Calibri"/>
          <w:lang w:val="en-US"/>
        </w:rPr>
        <w:t xml:space="preserve">are intended for </w:t>
      </w:r>
      <w:r w:rsidR="00F506E4" w:rsidRPr="00A13754">
        <w:rPr>
          <w:rFonts w:ascii="Calibri" w:hAnsi="Calibri" w:cs="Calibri"/>
          <w:lang w:val="en-US"/>
        </w:rPr>
        <w:t>gynecologists</w:t>
      </w:r>
      <w:r w:rsidRPr="00A13754">
        <w:rPr>
          <w:rFonts w:ascii="Calibri" w:hAnsi="Calibri" w:cs="Calibri"/>
          <w:lang w:val="en-US"/>
        </w:rPr>
        <w:t xml:space="preserve"> and interventional radiologists, explaining how to qualify and prepare a patient for </w:t>
      </w:r>
      <w:r w:rsidR="006163CD" w:rsidRPr="00A13754">
        <w:rPr>
          <w:rFonts w:ascii="Calibri" w:hAnsi="Calibri" w:cs="Calibri"/>
          <w:lang w:val="en-US"/>
        </w:rPr>
        <w:t>embolization</w:t>
      </w:r>
      <w:r w:rsidR="00F874FA">
        <w:rPr>
          <w:rFonts w:ascii="Calibri" w:hAnsi="Calibri" w:cs="Calibri"/>
          <w:lang w:val="en-US"/>
        </w:rPr>
        <w:t xml:space="preserve"> in a </w:t>
      </w:r>
      <w:r w:rsidR="00F874FA" w:rsidRPr="00A13754">
        <w:rPr>
          <w:rFonts w:ascii="Calibri" w:hAnsi="Calibri" w:cs="Calibri"/>
          <w:lang w:val="en-US"/>
        </w:rPr>
        <w:t>step</w:t>
      </w:r>
      <w:r w:rsidR="00F874FA">
        <w:rPr>
          <w:rFonts w:ascii="Calibri" w:hAnsi="Calibri" w:cs="Calibri"/>
          <w:lang w:val="en-US"/>
        </w:rPr>
        <w:t>-</w:t>
      </w:r>
      <w:r w:rsidR="00F874FA" w:rsidRPr="00A13754">
        <w:rPr>
          <w:rFonts w:ascii="Calibri" w:hAnsi="Calibri" w:cs="Calibri"/>
          <w:lang w:val="en-US"/>
        </w:rPr>
        <w:t>by</w:t>
      </w:r>
      <w:r w:rsidR="00F874FA">
        <w:rPr>
          <w:rFonts w:ascii="Calibri" w:hAnsi="Calibri" w:cs="Calibri"/>
          <w:lang w:val="en-US"/>
        </w:rPr>
        <w:t>-</w:t>
      </w:r>
      <w:r w:rsidR="00F874FA" w:rsidRPr="00A13754">
        <w:rPr>
          <w:rFonts w:ascii="Calibri" w:hAnsi="Calibri" w:cs="Calibri"/>
          <w:lang w:val="en-US"/>
        </w:rPr>
        <w:t>step</w:t>
      </w:r>
      <w:r w:rsidR="00F874FA">
        <w:rPr>
          <w:rFonts w:ascii="Calibri" w:hAnsi="Calibri" w:cs="Calibri"/>
          <w:lang w:val="en-US"/>
        </w:rPr>
        <w:t xml:space="preserve"> manner</w:t>
      </w:r>
      <w:r w:rsidRPr="00A13754">
        <w:rPr>
          <w:rFonts w:ascii="Calibri" w:hAnsi="Calibri" w:cs="Calibri"/>
          <w:lang w:val="en-US"/>
        </w:rPr>
        <w:t xml:space="preserve">. </w:t>
      </w:r>
      <w:r w:rsidR="00E71D3E">
        <w:rPr>
          <w:rFonts w:ascii="Calibri" w:hAnsi="Calibri" w:cs="Calibri"/>
          <w:lang w:val="en-US"/>
        </w:rPr>
        <w:t>Section</w:t>
      </w:r>
      <w:r w:rsidR="00E71D3E" w:rsidRPr="00A13754">
        <w:rPr>
          <w:rFonts w:ascii="Calibri" w:hAnsi="Calibri" w:cs="Calibri"/>
          <w:lang w:val="en-US"/>
        </w:rPr>
        <w:t xml:space="preserve"> </w:t>
      </w:r>
      <w:r w:rsidRPr="00A13754">
        <w:rPr>
          <w:rFonts w:ascii="Calibri" w:hAnsi="Calibri" w:cs="Calibri"/>
          <w:lang w:val="en-US"/>
        </w:rPr>
        <w:t xml:space="preserve">three, </w:t>
      </w:r>
      <w:r w:rsidR="00F506E4">
        <w:rPr>
          <w:rFonts w:ascii="Calibri" w:hAnsi="Calibri" w:cs="Calibri"/>
          <w:lang w:val="en-US"/>
        </w:rPr>
        <w:t xml:space="preserve">which is </w:t>
      </w:r>
      <w:r w:rsidRPr="00A13754">
        <w:rPr>
          <w:rFonts w:ascii="Calibri" w:hAnsi="Calibri" w:cs="Calibri"/>
          <w:lang w:val="en-US"/>
        </w:rPr>
        <w:t xml:space="preserve">directed </w:t>
      </w:r>
      <w:r w:rsidR="00F506E4">
        <w:rPr>
          <w:rFonts w:ascii="Calibri" w:hAnsi="Calibri" w:cs="Calibri"/>
          <w:lang w:val="en-US"/>
        </w:rPr>
        <w:t>at</w:t>
      </w:r>
      <w:r w:rsidR="00F506E4" w:rsidRPr="00A13754">
        <w:rPr>
          <w:rFonts w:ascii="Calibri" w:hAnsi="Calibri" w:cs="Calibri"/>
          <w:lang w:val="en-US"/>
        </w:rPr>
        <w:t xml:space="preserve"> </w:t>
      </w:r>
      <w:r w:rsidRPr="00A13754">
        <w:rPr>
          <w:rFonts w:ascii="Calibri" w:hAnsi="Calibri" w:cs="Calibri"/>
          <w:lang w:val="en-US"/>
        </w:rPr>
        <w:t xml:space="preserve">interventional radiologists, explains how </w:t>
      </w:r>
      <w:r w:rsidR="006163CD" w:rsidRPr="00A13754">
        <w:rPr>
          <w:rFonts w:ascii="Calibri" w:hAnsi="Calibri" w:cs="Calibri"/>
          <w:lang w:val="en-US"/>
        </w:rPr>
        <w:t>embolization</w:t>
      </w:r>
      <w:r w:rsidRPr="00A13754">
        <w:rPr>
          <w:rFonts w:ascii="Calibri" w:hAnsi="Calibri" w:cs="Calibri"/>
          <w:lang w:val="en-US"/>
        </w:rPr>
        <w:t xml:space="preserve"> should be done. </w:t>
      </w:r>
      <w:r w:rsidR="00E71D3E">
        <w:rPr>
          <w:rFonts w:ascii="Calibri" w:hAnsi="Calibri" w:cs="Calibri"/>
          <w:lang w:val="en-US"/>
        </w:rPr>
        <w:t>Section</w:t>
      </w:r>
      <w:r w:rsidR="00E71D3E" w:rsidRPr="00A13754">
        <w:rPr>
          <w:rFonts w:ascii="Calibri" w:hAnsi="Calibri" w:cs="Calibri"/>
          <w:lang w:val="en-US"/>
        </w:rPr>
        <w:t xml:space="preserve"> </w:t>
      </w:r>
      <w:r w:rsidRPr="00A13754">
        <w:rPr>
          <w:rFonts w:ascii="Calibri" w:hAnsi="Calibri" w:cs="Calibri"/>
          <w:lang w:val="en-US"/>
        </w:rPr>
        <w:t xml:space="preserve">four is directed </w:t>
      </w:r>
      <w:r w:rsidR="005C3AE6">
        <w:rPr>
          <w:rFonts w:ascii="Calibri" w:hAnsi="Calibri" w:cs="Calibri"/>
          <w:lang w:val="en-US"/>
        </w:rPr>
        <w:t>at</w:t>
      </w:r>
      <w:r w:rsidR="005C3AE6" w:rsidRPr="00A13754">
        <w:rPr>
          <w:rFonts w:ascii="Calibri" w:hAnsi="Calibri" w:cs="Calibri"/>
          <w:lang w:val="en-US"/>
        </w:rPr>
        <w:t xml:space="preserve"> gynecologists</w:t>
      </w:r>
      <w:r w:rsidRPr="00A13754">
        <w:rPr>
          <w:rFonts w:ascii="Calibri" w:hAnsi="Calibri" w:cs="Calibri"/>
          <w:lang w:val="en-US"/>
        </w:rPr>
        <w:t xml:space="preserve"> or hospital ward doctors who look after the patients after </w:t>
      </w:r>
      <w:r w:rsidR="006163CD" w:rsidRPr="00A13754">
        <w:rPr>
          <w:rFonts w:ascii="Calibri" w:hAnsi="Calibri" w:cs="Calibri"/>
          <w:lang w:val="en-US"/>
        </w:rPr>
        <w:t>embolization</w:t>
      </w:r>
      <w:r w:rsidRPr="00A13754">
        <w:rPr>
          <w:rFonts w:ascii="Calibri" w:hAnsi="Calibri" w:cs="Calibri"/>
          <w:lang w:val="en-US"/>
        </w:rPr>
        <w:t>. This section of the protocol offers a method for treating post-</w:t>
      </w:r>
      <w:r w:rsidR="006163CD" w:rsidRPr="00A13754">
        <w:rPr>
          <w:rFonts w:ascii="Calibri" w:hAnsi="Calibri" w:cs="Calibri"/>
          <w:lang w:val="en-US"/>
        </w:rPr>
        <w:t>embolization</w:t>
      </w:r>
      <w:r w:rsidRPr="00A13754">
        <w:rPr>
          <w:rFonts w:ascii="Calibri" w:hAnsi="Calibri" w:cs="Calibri"/>
          <w:lang w:val="en-US"/>
        </w:rPr>
        <w:t xml:space="preserve"> pain using the Patient Controlled Analgesia </w:t>
      </w:r>
      <w:r w:rsidR="009B4C27">
        <w:rPr>
          <w:rFonts w:ascii="Calibri" w:hAnsi="Calibri" w:cs="Calibri"/>
          <w:lang w:val="en-US"/>
        </w:rPr>
        <w:t xml:space="preserve">(PCA) </w:t>
      </w:r>
      <w:r w:rsidRPr="00A13754">
        <w:rPr>
          <w:rFonts w:ascii="Calibri" w:hAnsi="Calibri" w:cs="Calibri"/>
          <w:lang w:val="en-US"/>
        </w:rPr>
        <w:t xml:space="preserve">pump. </w:t>
      </w:r>
      <w:r w:rsidR="00E71D3E">
        <w:rPr>
          <w:rFonts w:ascii="Calibri" w:hAnsi="Calibri" w:cs="Calibri"/>
          <w:lang w:val="en-US"/>
        </w:rPr>
        <w:t>Section</w:t>
      </w:r>
      <w:r w:rsidR="00E71D3E" w:rsidRPr="00A13754">
        <w:rPr>
          <w:rFonts w:ascii="Calibri" w:hAnsi="Calibri" w:cs="Calibri"/>
          <w:lang w:val="en-US"/>
        </w:rPr>
        <w:t xml:space="preserve"> </w:t>
      </w:r>
      <w:r w:rsidRPr="00A13754">
        <w:rPr>
          <w:rFonts w:ascii="Calibri" w:hAnsi="Calibri" w:cs="Calibri"/>
          <w:lang w:val="en-US"/>
        </w:rPr>
        <w:t xml:space="preserve">five completes the procedure with an assessment of the effects and late complications of uterine </w:t>
      </w:r>
      <w:r w:rsidR="005C3AE6" w:rsidRPr="00A13754">
        <w:rPr>
          <w:rFonts w:ascii="Calibri" w:hAnsi="Calibri" w:cs="Calibri"/>
          <w:lang w:val="en-US"/>
        </w:rPr>
        <w:t>arter</w:t>
      </w:r>
      <w:r w:rsidR="005C3AE6">
        <w:rPr>
          <w:rFonts w:ascii="Calibri" w:hAnsi="Calibri" w:cs="Calibri"/>
          <w:lang w:val="en-US"/>
        </w:rPr>
        <w:t>y</w:t>
      </w:r>
      <w:r w:rsidR="005C3AE6" w:rsidRPr="00A13754">
        <w:rPr>
          <w:rFonts w:ascii="Calibri" w:hAnsi="Calibri" w:cs="Calibri"/>
          <w:lang w:val="en-US"/>
        </w:rPr>
        <w:t xml:space="preserve"> </w:t>
      </w:r>
      <w:r w:rsidR="006163CD" w:rsidRPr="00A13754">
        <w:rPr>
          <w:rFonts w:ascii="Calibri" w:hAnsi="Calibri" w:cs="Calibri"/>
          <w:lang w:val="en-US"/>
        </w:rPr>
        <w:t>embolization</w:t>
      </w:r>
      <w:r w:rsidRPr="00A13754">
        <w:rPr>
          <w:rFonts w:ascii="Calibri" w:hAnsi="Calibri" w:cs="Calibri"/>
          <w:lang w:val="en-US"/>
        </w:rPr>
        <w:t>.</w:t>
      </w:r>
    </w:p>
    <w:p w14:paraId="2BA0F6ED" w14:textId="77777777" w:rsidR="009511D4" w:rsidRPr="00A13754" w:rsidRDefault="009511D4" w:rsidP="00A13754">
      <w:pPr>
        <w:jc w:val="both"/>
        <w:rPr>
          <w:rFonts w:ascii="Calibri" w:hAnsi="Calibri" w:cs="Calibri"/>
          <w:lang w:val="en-US"/>
        </w:rPr>
      </w:pPr>
    </w:p>
    <w:p w14:paraId="00A7D032" w14:textId="27959E00" w:rsidR="007823EA" w:rsidRPr="00A13754" w:rsidRDefault="00ED7C2A" w:rsidP="00A13754">
      <w:pPr>
        <w:jc w:val="both"/>
        <w:rPr>
          <w:rFonts w:ascii="Calibri" w:hAnsi="Calibri" w:cs="Calibri"/>
          <w:lang w:val="en-US"/>
        </w:rPr>
      </w:pPr>
      <w:r w:rsidRPr="00A13754">
        <w:rPr>
          <w:rFonts w:ascii="Calibri" w:hAnsi="Calibri" w:cs="Calibri"/>
          <w:lang w:val="en-US"/>
        </w:rPr>
        <w:t xml:space="preserve">All five </w:t>
      </w:r>
      <w:r w:rsidR="00E71D3E">
        <w:rPr>
          <w:rFonts w:ascii="Calibri" w:hAnsi="Calibri" w:cs="Calibri"/>
          <w:lang w:val="en-US"/>
        </w:rPr>
        <w:t>section</w:t>
      </w:r>
      <w:r w:rsidR="00E71D3E" w:rsidRPr="00A13754">
        <w:rPr>
          <w:rFonts w:ascii="Calibri" w:hAnsi="Calibri" w:cs="Calibri"/>
          <w:lang w:val="en-US"/>
        </w:rPr>
        <w:t xml:space="preserve"> </w:t>
      </w:r>
      <w:r w:rsidRPr="00A13754">
        <w:rPr>
          <w:rFonts w:ascii="Calibri" w:hAnsi="Calibri" w:cs="Calibri"/>
          <w:lang w:val="en-US"/>
        </w:rPr>
        <w:t xml:space="preserve">create a uniform protocol directed </w:t>
      </w:r>
      <w:r w:rsidR="005C3AE6">
        <w:rPr>
          <w:rFonts w:ascii="Calibri" w:hAnsi="Calibri" w:cs="Calibri"/>
          <w:lang w:val="en-US"/>
        </w:rPr>
        <w:t>at</w:t>
      </w:r>
      <w:r w:rsidR="005C3AE6" w:rsidRPr="00A13754">
        <w:rPr>
          <w:rFonts w:ascii="Calibri" w:hAnsi="Calibri" w:cs="Calibri"/>
          <w:lang w:val="en-US"/>
        </w:rPr>
        <w:t xml:space="preserve"> </w:t>
      </w:r>
      <w:r w:rsidRPr="00A13754">
        <w:rPr>
          <w:rFonts w:ascii="Calibri" w:hAnsi="Calibri" w:cs="Calibri"/>
          <w:lang w:val="en-US"/>
        </w:rPr>
        <w:t>clinicians, experts, and researchers new to the field.</w:t>
      </w:r>
    </w:p>
    <w:p w14:paraId="7C5A7781" w14:textId="77777777" w:rsidR="007823EA" w:rsidRPr="00A13754" w:rsidRDefault="007823EA" w:rsidP="00A13754">
      <w:pPr>
        <w:jc w:val="both"/>
        <w:rPr>
          <w:rFonts w:ascii="Calibri" w:hAnsi="Calibri" w:cs="Calibri"/>
          <w:lang w:val="en-US"/>
        </w:rPr>
      </w:pPr>
    </w:p>
    <w:p w14:paraId="1FBE1741" w14:textId="2097B9D2" w:rsidR="00102702" w:rsidRPr="00A13754" w:rsidRDefault="00ED7C2A" w:rsidP="00A13754">
      <w:pPr>
        <w:jc w:val="both"/>
        <w:rPr>
          <w:rFonts w:ascii="Calibri" w:hAnsi="Calibri" w:cs="Calibri"/>
          <w:b/>
          <w:bCs/>
          <w:lang w:val="en-US"/>
        </w:rPr>
      </w:pPr>
      <w:r w:rsidRPr="00A13754">
        <w:rPr>
          <w:rFonts w:ascii="Calibri" w:hAnsi="Calibri" w:cs="Calibri"/>
          <w:b/>
          <w:bCs/>
          <w:lang w:val="en-US"/>
        </w:rPr>
        <w:t>INTRODUCTION:</w:t>
      </w:r>
    </w:p>
    <w:p w14:paraId="5A8EE8DC" w14:textId="0C54AB67" w:rsidR="00102702" w:rsidRPr="00A13754" w:rsidRDefault="00ED7C2A" w:rsidP="00A13754">
      <w:pPr>
        <w:jc w:val="both"/>
        <w:rPr>
          <w:rFonts w:ascii="Calibri" w:hAnsi="Calibri" w:cs="Calibri"/>
          <w:lang w:val="en-US"/>
        </w:rPr>
      </w:pPr>
      <w:r w:rsidRPr="00A13754">
        <w:rPr>
          <w:rFonts w:ascii="Calibri" w:hAnsi="Calibri" w:cs="Calibri"/>
          <w:lang w:val="en-US"/>
        </w:rPr>
        <w:t xml:space="preserve">Uterine fibroids are benign </w:t>
      </w:r>
      <w:r w:rsidR="005417D2" w:rsidRPr="00A13754">
        <w:rPr>
          <w:rFonts w:ascii="Calibri" w:hAnsi="Calibri" w:cs="Calibri"/>
          <w:lang w:val="en-US"/>
        </w:rPr>
        <w:t>tumors</w:t>
      </w:r>
      <w:r w:rsidRPr="00A13754">
        <w:rPr>
          <w:rFonts w:ascii="Calibri" w:hAnsi="Calibri" w:cs="Calibri"/>
          <w:lang w:val="en-US"/>
        </w:rPr>
        <w:t xml:space="preserve"> originating from smooth muscle tissue, constituting uterine muscle stroma. They are monoclonal </w:t>
      </w:r>
      <w:r w:rsidR="005417D2" w:rsidRPr="00A13754">
        <w:rPr>
          <w:rFonts w:ascii="Calibri" w:hAnsi="Calibri" w:cs="Calibri"/>
          <w:lang w:val="en-US"/>
        </w:rPr>
        <w:t>tumors</w:t>
      </w:r>
      <w:r w:rsidRPr="00A13754">
        <w:rPr>
          <w:rFonts w:ascii="Calibri" w:hAnsi="Calibri" w:cs="Calibri"/>
          <w:lang w:val="en-US"/>
        </w:rPr>
        <w:t>, consisting of a large amount of extracellular substance containing collagen, fibronectin</w:t>
      </w:r>
      <w:r w:rsidR="005C4BA5">
        <w:rPr>
          <w:rFonts w:ascii="Calibri" w:hAnsi="Calibri" w:cs="Calibri"/>
          <w:lang w:val="en-US"/>
        </w:rPr>
        <w:t>,</w:t>
      </w:r>
      <w:r w:rsidRPr="00A13754">
        <w:rPr>
          <w:rFonts w:ascii="Calibri" w:hAnsi="Calibri" w:cs="Calibri"/>
          <w:lang w:val="en-US"/>
        </w:rPr>
        <w:t xml:space="preserve"> and proteoglycans. The fibroids are surrounded by a thin pseudocapsule made of compressed muscle fibers, collagen fibers, neurofibers</w:t>
      </w:r>
      <w:r w:rsidR="005C4BA5">
        <w:rPr>
          <w:rFonts w:ascii="Calibri" w:hAnsi="Calibri" w:cs="Calibri"/>
          <w:lang w:val="en-US"/>
        </w:rPr>
        <w:t>,</w:t>
      </w:r>
      <w:r w:rsidRPr="00A13754">
        <w:rPr>
          <w:rFonts w:ascii="Calibri" w:hAnsi="Calibri" w:cs="Calibri"/>
          <w:lang w:val="en-US"/>
        </w:rPr>
        <w:t xml:space="preserve"> and blood vessels</w:t>
      </w:r>
      <w:r w:rsidR="00E202FF"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80/09513590903015502","ISSN":"09513590","abstract":"Background.The myoma pseudocapsule is a structure formed surrounding the uterine fibroid, that in the uterus separates the myoma from normal tissue; because literature is lack of detailed information concerning myoma pseudocapsule, the author reviewed this important topic. Methods.An extensive literature review from 1980 to 2008 was performed on the myoma pseudocapsule, using: fibroid, myoma, myomectomy and reproductive outcome, as keywords. Results.The fibroid removal should always be performed inside its pseudocapsule and with a careful stretching, to extract fibroid from the surrounding fibromuscular skeleton, breaking up the fibrous bridges; because the vascular network generally surrounds the myoma, detachment of the myoma occurring inside the pseudocapsule should cause less bleeding. The maintenance of myometrial integrity during myomectomy allows the facilitation of uterine healing and is of benefit for future reproductive outcome. Conclusion.The benefits of intracapsular myomectomy are evident, because it preserves myometrial integrity and allows for restoration of the uterine musculature. This correct myomectomy, if done by laparoscopy, confers significant advantages in less intraoperative blood loss, short duration of hospital stay, few therapeutic antibiotic administration and better future fertility. © 2009 Informa UK Ltd All rights reserved.","author":[{"dropping-particle":"","family":"Tinelli","given":"Andrea","non-dropping-particle":"","parse-names":false,"suffix":""},{"dropping-particle":"","family":"Malvasi","given":"Antonio","non-dropping-particle":"","parse-names":false,"suffix":""},{"dropping-particle":"","family":"Rahimi","given":"Siavash","non-dropping-particle":"","parse-names":false,"suffix":""},{"dropping-particle":"","family":"Negro","given":"Roberto","non-dropping-particle":"","parse-names":false,"suffix":""},{"dropping-particle":"","family":"Cavallotti","given":"Carlo","non-dropping-particle":"","parse-names":false,"suffix":""},{"dropping-particle":"","family":"Vergara","given":"Daniele","non-dropping-particle":"","parse-names":false,"suffix":""},{"dropping-particle":"","family":"Vittori","given":"Giorgio","non-dropping-particle":"","parse-names":false,"suffix":""},{"dropping-particle":"","family":"Mettler","given":"Liselotte","non-dropping-particle":"","parse-names":false,"suffix":""}],"container-title":"Gynecological Endocrinology","id":"ITEM-1","issue":"10","issued":{"date-parts":[["2009"]]},"page":"661-667","publisher":"Gynecol Endocrinol","title":"Myoma pseudocapsule: A distinct endocrino-anatomical entity in gynecological surgery","type":"article","volume":"25"},"uris":["http://www.mendeley.com/documents/?uuid=e7182561-34af-3663-ae66-707ad8699a68"]},{"id":"ITEM-2","itemData":{"ISSN":"00264784","PMID":"26785282","abstract":"Myomas are the most common disorder of the female genital organs, occurring more frequently throughout women's reproductive years. Myomas are a major health issue all over the world. They develop as a monoclonal tumor from cells influenced by ovarian steroids, and mediated by surrounding myometrial cells by paracrine mechanisms. During its growth, a myoma compresses the surrounding tissue, causing the formation of a pseudocapsule, encapsulating the myoma. The mechanical properties of myomas are a key factor which can contribute to their growth. While myomas are essentially rigid, their pseudocapsule is more elastic, and this allows uterine adaptation to the growing myoma. Hence, the pseudocapsule induces displacement on the myometrium, which is not destructive since the integrity and contractility of uterine structure is maintained. Extensive research conducted on the myoma and its pseudocapsule has produced important data. Scientific research is still trying to clarify some of the evidence regarding the influence of myomas on infertility, especially in the case of intramural myomas. During fertility-sparing myoma surgery, data suggest that during myoma removal the pseudocapsule should be preserved. However, unsolved issues still exist on the cesarean myomectomy technique, since the age of pregnancy has been increasing in the new millennium, so patients present with myomas which should be removed before and during the cesarean section, or prior to applying for medically-assisted reproduction.","author":[{"dropping-particle":"","family":"Tinelli","given":"Andrea","non-dropping-particle":"","parse-names":false,"suffix":""},{"dropping-particle":"","family":"Sparić","given":"Radmila","non-dropping-particle":"","parse-names":false,"suffix":""},{"dropping-particle":"","family":"Kadija","given":"Saša","non-dropping-particle":"","parse-names":false,"suffix":""},{"dropping-particle":"","family":"Babović","given":"Ivana","non-dropping-particle":"","parse-names":false,"suffix":""},{"dropping-particle":"","family":"Tinelli","given":"Raffaele","non-dropping-particle":"","parse-names":false,"suffix":""},{"dropping-particle":"","family":"Mynbaev","given":"Ospan A.","non-dropping-particle":"","parse-names":false,"suffix":""},{"dropping-particle":"","family":"Malvasi","given":"Antonio","non-dropping-particle":"","parse-names":false,"suffix":""}],"container-title":"Minerva Ginecologica","id":"ITEM-2","issue":"3","issued":{"date-parts":[["2016","6","1"]]},"page":"261-273","publisher":"Edizioni Minerva Medica","title":"Myomas: Anatomy and related issues","type":"article","volume":"68"},"uris":["http://www.mendeley.com/documents/?uuid=13801c0f-b22d-3347-a880-4607e19c7fff"]}],"mendeley":{"formattedCitation":"&lt;sup&gt;1, 2&lt;/sup&gt;","plainTextFormattedCitation":"1, 2","previouslyFormattedCitation":"&lt;sup&gt;1, 2&lt;/sup&gt;"},"properties":{"noteIndex":0},"schema":"https://github.com/citation-style-language/schema/raw/master/csl-citation.json"}</w:instrText>
      </w:r>
      <w:r w:rsidR="00E202FF" w:rsidRPr="00A13754">
        <w:rPr>
          <w:rFonts w:ascii="Calibri" w:hAnsi="Calibri" w:cs="Calibri"/>
          <w:lang w:val="en-US"/>
        </w:rPr>
        <w:fldChar w:fldCharType="separate"/>
      </w:r>
      <w:r w:rsidR="0094557F" w:rsidRPr="00A13754">
        <w:rPr>
          <w:rFonts w:ascii="Calibri" w:hAnsi="Calibri" w:cs="Calibri"/>
          <w:noProof/>
          <w:vertAlign w:val="superscript"/>
          <w:lang w:val="en-US"/>
        </w:rPr>
        <w:t>1,2</w:t>
      </w:r>
      <w:r w:rsidR="00E202FF" w:rsidRPr="00A13754">
        <w:rPr>
          <w:rFonts w:ascii="Calibri" w:hAnsi="Calibri" w:cs="Calibri"/>
          <w:lang w:val="en-US"/>
        </w:rPr>
        <w:fldChar w:fldCharType="end"/>
      </w:r>
      <w:r w:rsidRPr="00A13754">
        <w:rPr>
          <w:rFonts w:ascii="Calibri" w:hAnsi="Calibri" w:cs="Calibri"/>
          <w:lang w:val="en-US"/>
        </w:rPr>
        <w:t xml:space="preserve">. </w:t>
      </w:r>
      <w:r w:rsidR="00757C64" w:rsidRPr="00A13754">
        <w:rPr>
          <w:rFonts w:ascii="Calibri" w:hAnsi="Calibri" w:cs="Calibri"/>
          <w:lang w:val="en-US"/>
        </w:rPr>
        <w:t xml:space="preserve">The pathophysiology of myomas is not entirely understood </w:t>
      </w:r>
      <w:r w:rsidR="0036719E" w:rsidRPr="00A13754">
        <w:rPr>
          <w:rFonts w:ascii="Calibri" w:hAnsi="Calibri" w:cs="Calibri"/>
          <w:lang w:val="en-US"/>
        </w:rPr>
        <w:t xml:space="preserve">but </w:t>
      </w:r>
      <w:r w:rsidR="00757C64" w:rsidRPr="00A13754">
        <w:rPr>
          <w:rFonts w:ascii="Calibri" w:hAnsi="Calibri" w:cs="Calibri"/>
          <w:lang w:val="en-US"/>
        </w:rPr>
        <w:t>seems to rely mainly on monoclonal proliferation caused by selective and tissue-specific epigenetic changes</w:t>
      </w:r>
      <w:r w:rsidR="00757C64"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07/s00404-017-4515-5","ISSN":"14320711","abstract":"Purpose: Despite the numerous studies on the factors involved in the genesis and growth of uterine leiomyomas, the pathogenesis of these tumors remains unknown. Intrinsic abnormalities of the myometrium, abnormal myometrial receptors for estrogen, and hormonal changes or altered responses to ischemic damage during the menstrual period may be responsible for the initiation of (epi)genetic changes found in these tumors. Considering these elements, we aimed to offer an overview about epigenetic and genetic landscape of uterine leiomyomas. Methods: Narrative overview, synthesizing the findings of literature retrieved from searches of computerized databases. Results: Several studies showed that leiomyomas have a monoclonal origin. Accumulating evidence converges on the risk factors and mechanisms of tumorigenesis: the translocation t (12;14) and deletion of 7q were found in the highest percentages of recurrence; dysregulation of the HMGA2 gene has been mapped within the critical 12q14–q15 locus. Estrogen and progesterone are recognized as promoters of tumor growth, and the potential role of environmental estrogens has been poorly explored. The growth factors with mitogenic activity, such as transforming growth factor-β3, fibroblast growth factor, epidermal growth factor, and insulin-like growth factor-I are elevated in fibroids and may have a role as effectors of the tumor promotion. Conclusion: The new clues on genetics and epigenetics, as well as about the growth factors that control normal and pathological myometrial cellular biology may be of great help for the development of new effective and less invasive therapeutic strategies in the near future.","author":[{"dropping-particle":"","family":"Laganà","given":"Antonio Simone","non-dropping-particle":"","parse-names":false,"suffix":""},{"dropping-particle":"","family":"Vergara","given":"Daniele","non-dropping-particle":"","parse-names":false,"suffix":""},{"dropping-particle":"","family":"Favilli","given":"Alessandro","non-dropping-particle":"","parse-names":false,"suffix":""},{"dropping-particle":"","family":"Rosa","given":"Valentina Lucia","non-dropping-particle":"La","parse-names":false,"suffix":""},{"dropping-particle":"","family":"Tinelli","given":"Andrea","non-dropping-particle":"","parse-names":false,"suffix":""},{"dropping-particle":"","family":"Gerli","given":"Sandro","non-dropping-particle":"","parse-names":false,"suffix":""},{"dropping-particle":"","family":"Noventa","given":"Marco","non-dropping-particle":"","parse-names":false,"suffix":""},{"dropping-particle":"","family":"Vitagliano","given":"Amerigo","non-dropping-particle":"","parse-names":false,"suffix":""},{"dropping-particle":"","family":"Triolo","given":"Onofrio","non-dropping-particle":"","parse-names":false,"suffix":""},{"dropping-particle":"","family":"Rapisarda","given":"Agnese Maria Chiara","non-dropping-particle":"","parse-names":false,"suffix":""},{"dropping-particle":"","family":"Vitale","given":"Salvatore Giovanni","non-dropping-particle":"","parse-names":false,"suffix":""}],"container-title":"Archives of Gynecology and Obstetrics","id":"ITEM-1","issue":"5","issued":{"date-parts":[["2017","11","1"]]},"page":"855-867","publisher":"Springer Verlag","title":"Epigenetic and genetic landscape of uterine leiomyomas: a current view over a common gynecological disease","type":"article-journal","volume":"296"},"uris":["http://www.mendeley.com/documents/?uuid=617f2ee6-ee2c-30ab-a491-0beb1ab1e7f3"]}],"mendeley":{"formattedCitation":"&lt;sup&gt;3&lt;/sup&gt;","plainTextFormattedCitation":"3","previouslyFormattedCitation":"&lt;sup&gt;3&lt;/sup&gt;"},"properties":{"noteIndex":0},"schema":"https://github.com/citation-style-language/schema/raw/master/csl-citation.json"}</w:instrText>
      </w:r>
      <w:r w:rsidR="00757C64" w:rsidRPr="00A13754">
        <w:rPr>
          <w:rFonts w:ascii="Calibri" w:hAnsi="Calibri" w:cs="Calibri"/>
          <w:lang w:val="en-US"/>
        </w:rPr>
        <w:fldChar w:fldCharType="separate"/>
      </w:r>
      <w:r w:rsidR="0094557F" w:rsidRPr="00A13754">
        <w:rPr>
          <w:rFonts w:ascii="Calibri" w:hAnsi="Calibri" w:cs="Calibri"/>
          <w:noProof/>
          <w:vertAlign w:val="superscript"/>
          <w:lang w:val="en-US"/>
        </w:rPr>
        <w:t>3</w:t>
      </w:r>
      <w:r w:rsidR="00757C64" w:rsidRPr="00A13754">
        <w:rPr>
          <w:rFonts w:ascii="Calibri" w:hAnsi="Calibri" w:cs="Calibri"/>
          <w:lang w:val="en-US"/>
        </w:rPr>
        <w:fldChar w:fldCharType="end"/>
      </w:r>
      <w:r w:rsidR="00757C64" w:rsidRPr="00A13754">
        <w:rPr>
          <w:rFonts w:ascii="Calibri" w:hAnsi="Calibri" w:cs="Calibri"/>
          <w:lang w:val="en-US"/>
        </w:rPr>
        <w:t>.</w:t>
      </w:r>
      <w:r w:rsidRPr="00A13754">
        <w:rPr>
          <w:rFonts w:ascii="Calibri" w:hAnsi="Calibri" w:cs="Calibri"/>
          <w:lang w:val="en-US"/>
        </w:rPr>
        <w:t xml:space="preserve"> No single gene was found to cause uterine fibroids. However, the presence of rare uterine fibroid syndromes, such as multiple cutaneous and uterine leiomyomatosis, has been attributed to a gene that codes for fumarate hydratase, a mitochondrial enzyme involved in the Krebs cycle</w:t>
      </w:r>
      <w:r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93/hmg/ddi431","ISSN":"09646906","PMID":"16319128","abstract":"Defects in mitochondrial enzymes predispose to severe developmental defects as well as tumorigenesis. Heterozygous germline mutations in the nuclear gene encoding fumarate hydratase (FH), an enzyme catalyzing the hydration of fumarate in the Krebs tricarboxylic acid cycle, cause hereditary leiomyomatosis and renal cell cancer; yet the connection between disruption of mitochondrial metabolic pathways and neoplasia remains to be discovered. We have used an expression microarray approach for studying differences in global gene expression pattern caused by mutations in FH. Seven uterine fibroids carrying FH mutations were compared with 15 fibroids with wild-type FH. The two groups showed markedly different expression profiles, and multiple differentially expressed genes were detected. The most significant increase in FH mutants was seen in the expression of carbohydrate metabolism- and glycolysis-related genes. Other significantly up-regulated gene categories in FH mutants were, for example, iron ion homeostasis and oxidoreduction. Genes with lower expression in FH-mutant fibroids belonged to groups such as extracellular matrix, cell adhesion, muscle development and cell contraction. We show that FH mutations alter significantly the expression profiles of fibroids, most strikingly increasing the expression of genes involved in glycolysis. © The Author 2005. Published by Oxford University Press. All rights reserved.","author":[{"dropping-particle":"","family":"Vanharanta","given":"Sakari","non-dropping-particle":"","parse-names":false,"suffix":""},{"dropping-particle":"","family":"Pollard","given":"Patrick J","non-dropping-particle":"","parse-names":false,"suffix":""},{"dropping-particle":"","family":"Lehtonen","given":"Heli J","non-dropping-particle":"","parse-names":false,"suffix":""},{"dropping-particle":"","family":"Laiho","given":"Päivi","non-dropping-particle":"","parse-names":false,"suffix":""},{"dropping-particle":"","family":"Sjöberg","given":"Jari","non-dropping-particle":"","parse-names":false,"suffix":""},{"dropping-particle":"","family":"Leminen","given":"Arto","non-dropping-particle":"","parse-names":false,"suffix":""},{"dropping-particle":"","family":"Aittomäki","given":"Kristiina","non-dropping-particle":"","parse-names":false,"suffix":""},{"dropping-particle":"","family":"Arola","given":"Johanna","non-dropping-particle":"","parse-names":false,"suffix":""},{"dropping-particle":"","family":"Kruhoffer","given":"Mogens","non-dropping-particle":"","parse-names":false,"suffix":""},{"dropping-particle":"","family":"Ørntoft","given":"Torben F.","non-dropping-particle":"","parse-names":false,"suffix":""},{"dropping-particle":"","family":"Tomlinson","given":"Ian P","non-dropping-particle":"","parse-names":false,"suffix":""},{"dropping-particle":"","family":"Kiuru","given":"Maija","non-dropping-particle":"","parse-names":false,"suffix":""},{"dropping-particle":"","family":"Arango","given":"Diego","non-dropping-particle":"","parse-names":false,"suffix":""},{"dropping-particle":"","family":"Aaltonen","given":"Lauri A","non-dropping-particle":"","parse-names":false,"suffix":""}],"container-title":"Human Molecular Genetics","id":"ITEM-1","issue":"1","issued":{"date-parts":[["2006","1","1"]]},"page":"97-103","title":"Distinct expression profile in fumarate-hydratase-deficient uterine fibroids","type":"article-journal","volume":"15"},"uris":["http://www.mendeley.com/documents/?uuid=1ce4b364-708d-3cf0-9adf-f56da6aa4e77"]}],"mendeley":{"formattedCitation":"&lt;sup&gt;4&lt;/sup&gt;","plainTextFormattedCitation":"4","previouslyFormattedCitation":"&lt;sup&gt;4&lt;/sup&gt;"},"properties":{"noteIndex":0},"schema":"https://github.com/citation-style-language/schema/raw/master/csl-citation.json"}</w:instrText>
      </w:r>
      <w:r w:rsidRPr="00A13754">
        <w:rPr>
          <w:rFonts w:ascii="Calibri" w:hAnsi="Calibri" w:cs="Calibri"/>
          <w:lang w:val="en-US"/>
        </w:rPr>
        <w:fldChar w:fldCharType="separate"/>
      </w:r>
      <w:r w:rsidR="0094557F" w:rsidRPr="00A13754">
        <w:rPr>
          <w:rFonts w:ascii="Calibri" w:hAnsi="Calibri" w:cs="Calibri"/>
          <w:noProof/>
          <w:vertAlign w:val="superscript"/>
          <w:lang w:val="en-US"/>
        </w:rPr>
        <w:t>4</w:t>
      </w:r>
      <w:r w:rsidRPr="00A13754">
        <w:rPr>
          <w:rFonts w:ascii="Calibri" w:hAnsi="Calibri" w:cs="Calibri"/>
          <w:lang w:val="en-US"/>
        </w:rPr>
        <w:fldChar w:fldCharType="end"/>
      </w:r>
      <w:r w:rsidRPr="00A13754">
        <w:rPr>
          <w:rFonts w:ascii="Calibri" w:hAnsi="Calibri" w:cs="Calibri"/>
          <w:lang w:val="en-US"/>
        </w:rPr>
        <w:t>. The presence of chromosome 7 deletions and translocations in chromosomes 7, 12</w:t>
      </w:r>
      <w:r w:rsidR="005C4BA5">
        <w:rPr>
          <w:rFonts w:ascii="Calibri" w:hAnsi="Calibri" w:cs="Calibri"/>
          <w:lang w:val="en-US"/>
        </w:rPr>
        <w:t>,</w:t>
      </w:r>
      <w:r w:rsidRPr="00A13754">
        <w:rPr>
          <w:rFonts w:ascii="Calibri" w:hAnsi="Calibri" w:cs="Calibri"/>
          <w:lang w:val="en-US"/>
        </w:rPr>
        <w:t xml:space="preserve"> and 14, which occur in 50% of fibroids, seems to be secondary rather than primary</w:t>
      </w:r>
      <w:r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02/gcc.2870110409","ISSN":"10982264","PMID":"7533530","abstract":"Uterine leiomyoma is the most common tumor of smooth muscle cell origin and is often associated with the recurrent balanced translocation t(12;14)(q13‐15;q24). As an initial step toward finding the gene or genes that are interrupted by the translocation breakpoint, a somatic cell hybrid carrying the derivative 14 as the single t(12;14) translocated chromosome was constructed from a leiomyoma cell line with this translocation. Sequence tagged sites (STS) whose locations on the genetic map of chromosome 14 were known were used to map the breakpoint in the translocated chromosomes. The results of this analysis place the translocation breakpoint on the long arm of chromosome 14 between the proximal marker SPTB and the distal marker D14S77, narrowing the chromosomal translocation breakpoint to a region of approximately 7 cM. The identification of flanking markers on chromosome 14 lays the foundation for efforts to clone the breakpoint and to identify the genes involved in the formation of leiomyoma. Copyright © 1994 Wiley‐Liss, Inc., A Wiley Company","author":[{"dropping-particle":"","family":"Hug","given":"Katherine","non-dropping-particle":"","parse-names":false,"suffix":""},{"dropping-particle":"","family":"Doney","given":"Michael K","non-dropping-particle":"","parse-names":false,"suffix":""},{"dropping-particle":"","family":"Tyler","given":"Mary J","non-dropping-particle":"","parse-names":false,"suffix":""},{"dropping-particle":"","family":"Grundy","given":"David A","non-dropping-particle":"","parse-names":false,"suffix":""},{"dropping-particle":"","family":"Soukup","given":"Shirley","non-dropping-particle":"","parse-names":false,"suffix":""},{"dropping-particle":"","family":"Houseal","given":"Timothy W","non-dropping-particle":"","parse-names":false,"suffix":""},{"dropping-particle":"","family":"Menon","given":"Anil G","non-dropping-particle":"","parse-names":false,"suffix":""}],"container-title":"Genes, Chromosomes and Cancer","id":"ITEM-1","issue":"4","issued":{"date-parts":[["1994","12"]]},"page":"263-266","title":"Physical mapping of the uterine leiomyoma t(12;14)(q13‐15;q24.1) breakpoint on chromosome 14 between SPTB and D14S77","type":"article-journal","volume":"11"},"uris":["http://www.mendeley.com/documents/?uuid=0aa58536-5ffe-3dde-80bf-e77edb68bbef"]},{"id":"ITEM-2","itemData":{"DOI":"10.1016/0165-4608(93)90048-Q","ISSN":"01654608","PMID":"8504405","author":[{"dropping-particle":"","family":"Ozisik","given":"Yavuz Y","non-dropping-particle":"","parse-names":false,"suffix":""},{"dropping-particle":"","family":"Meloni","given":"Aurelia M","non-dropping-particle":"","parse-names":false,"suffix":""},{"dropping-particle":"","family":"Sandberg","given":"Avery A","non-dropping-particle":"","parse-names":false,"suffix":""},{"dropping-particle":"","family":"Surti","given":"Urvashi","non-dropping-particle":"","parse-names":false,"suffix":""},{"dropping-particle":"","family":"Tobon","given":"Hector","non-dropping-particle":"","parse-names":false,"suffix":""},{"dropping-particle":"","family":"Davare","given":"Jayant","non-dropping-particle":"","parse-names":false,"suffix":""}],"container-title":"Cancer Genetics and Cytogenetics","id":"ITEM-2","issue":"1","issued":{"date-parts":[["1993","5"]]},"page":"79-80","title":"Cytogenetic findings in a symplastic leiomyoma","type":"article","volume":"67"},"uris":["http://www.mendeley.com/documents/?uuid=922a5357-c495-30a1-9348-d30b5bd8cd5e"]},{"id":"ITEM-3","itemData":{"DOI":"10.1016/0165-4608(93)90195-R","ISSN":"01654608","PMID":"8275445","abstract":"The cytogenetic patterns of uterine leiomyomas have been extensively investigated, and cases characterized by specific clonal changes have been documented in detail. In these tumors one of the cytogenetic changes frequently observed has been a del(7), particularly del(7)(q22), usually as a sole anomaly. This is confirmed by our experience and by reports in the literature. The fact that del(7) is one of the most common abnormalities in leiomyoma raises the question of its role in tumor development. The main purpose of this review is to analyze the above aspect and to interpret its possible meaning. Our findings on cytogenetic abnormalities of chromosome 7 in leiomyoma, together with those reported in the literature, are reviewed and discussed. A listing of the genes located at 7q22 is also presented. © 1993.","author":[{"dropping-particle":"","family":"Ozisik","given":"Yavuz Y","non-dropping-particle":"","parse-names":false,"suffix":""},{"dropping-particle":"","family":"Meloni","given":"Aurelia M","non-dropping-particle":"","parse-names":false,"suffix":""},{"dropping-particle":"","family":"Surti","given":"Urvashi","non-dropping-particle":"","parse-names":false,"suffix":""},{"dropping-particle":"","family":"Sandberg","given":"Avery A","non-dropping-particle":"","parse-names":false,"suffix":""}],"container-title":"Cancer Genetics and Cytogenetics","id":"ITEM-3","issue":"1","issued":{"date-parts":[["1993","11"]]},"page":"1-6","title":"Deletion 7q22 in uterine leiomyoma. A cytogenetic review","type":"article-journal","volume":"71"},"uris":["http://www.mendeley.com/documents/?uuid=2596dc9b-02a8-3c1f-9e1f-a1a10a2564dd"]}],"mendeley":{"formattedCitation":"&lt;sup&gt;5–7&lt;/sup&gt;","plainTextFormattedCitation":"5–7","previouslyFormattedCitation":"&lt;sup&gt;5–7&lt;/sup&gt;"},"properties":{"noteIndex":0},"schema":"https://github.com/citation-style-language/schema/raw/master/csl-citation.json"}</w:instrText>
      </w:r>
      <w:r w:rsidRPr="00A13754">
        <w:rPr>
          <w:rFonts w:ascii="Calibri" w:hAnsi="Calibri" w:cs="Calibri"/>
          <w:lang w:val="en-US"/>
        </w:rPr>
        <w:fldChar w:fldCharType="separate"/>
      </w:r>
      <w:r w:rsidR="0094557F" w:rsidRPr="00A13754">
        <w:rPr>
          <w:rFonts w:ascii="Calibri" w:hAnsi="Calibri" w:cs="Calibri"/>
          <w:noProof/>
          <w:vertAlign w:val="superscript"/>
          <w:lang w:val="en-US"/>
        </w:rPr>
        <w:t>5–7</w:t>
      </w:r>
      <w:r w:rsidRPr="00A13754">
        <w:rPr>
          <w:rFonts w:ascii="Calibri" w:hAnsi="Calibri" w:cs="Calibri"/>
          <w:lang w:val="en-US"/>
        </w:rPr>
        <w:fldChar w:fldCharType="end"/>
      </w:r>
      <w:r w:rsidRPr="00A13754">
        <w:rPr>
          <w:rFonts w:ascii="Calibri" w:hAnsi="Calibri" w:cs="Calibri"/>
          <w:lang w:val="en-US"/>
        </w:rPr>
        <w:t>.</w:t>
      </w:r>
    </w:p>
    <w:p w14:paraId="225908C0" w14:textId="77777777" w:rsidR="009511D4" w:rsidRPr="00A13754" w:rsidRDefault="009511D4" w:rsidP="00A13754">
      <w:pPr>
        <w:jc w:val="both"/>
        <w:rPr>
          <w:rFonts w:ascii="Calibri" w:hAnsi="Calibri" w:cs="Calibri"/>
          <w:lang w:val="en-US"/>
        </w:rPr>
      </w:pPr>
    </w:p>
    <w:p w14:paraId="37882E5E" w14:textId="3E2DC654" w:rsidR="00102702" w:rsidRPr="00A13754" w:rsidRDefault="00ED7C2A" w:rsidP="00A13754">
      <w:pPr>
        <w:jc w:val="both"/>
        <w:rPr>
          <w:rFonts w:ascii="Calibri" w:hAnsi="Calibri" w:cs="Calibri"/>
          <w:lang w:val="en-US"/>
        </w:rPr>
      </w:pPr>
      <w:r w:rsidRPr="00A13754">
        <w:rPr>
          <w:rFonts w:ascii="Calibri" w:hAnsi="Calibri" w:cs="Calibri"/>
          <w:lang w:val="en-US"/>
        </w:rPr>
        <w:t xml:space="preserve">The regulators of </w:t>
      </w:r>
      <w:r w:rsidR="005C4BA5">
        <w:rPr>
          <w:rFonts w:ascii="Calibri" w:hAnsi="Calibri" w:cs="Calibri"/>
          <w:lang w:val="en-US"/>
        </w:rPr>
        <w:t xml:space="preserve">the growth of </w:t>
      </w:r>
      <w:r w:rsidRPr="00A13754">
        <w:rPr>
          <w:rFonts w:ascii="Calibri" w:hAnsi="Calibri" w:cs="Calibri"/>
          <w:lang w:val="en-US"/>
        </w:rPr>
        <w:t>uterine fibroids are steroid hormones produced by ovaries (estrogens and progesterone), growth factors, angiogenesis</w:t>
      </w:r>
      <w:r w:rsidR="005C4BA5">
        <w:rPr>
          <w:rFonts w:ascii="Calibri" w:hAnsi="Calibri" w:cs="Calibri"/>
          <w:lang w:val="en-US"/>
        </w:rPr>
        <w:t>,</w:t>
      </w:r>
      <w:r w:rsidRPr="00A13754">
        <w:rPr>
          <w:rFonts w:ascii="Calibri" w:hAnsi="Calibri" w:cs="Calibri"/>
          <w:lang w:val="en-US"/>
        </w:rPr>
        <w:t xml:space="preserve"> and apoptosis. Risk factors for the development of uterine fibroids have also been identified, including age, ﻿early menarche, African</w:t>
      </w:r>
      <w:r w:rsidR="005C4BA5">
        <w:rPr>
          <w:rFonts w:ascii="Calibri" w:hAnsi="Calibri" w:cs="Calibri"/>
          <w:lang w:val="en-US"/>
        </w:rPr>
        <w:t>-</w:t>
      </w:r>
      <w:r w:rsidRPr="00A13754">
        <w:rPr>
          <w:rFonts w:ascii="Calibri" w:hAnsi="Calibri" w:cs="Calibri"/>
          <w:lang w:val="en-US"/>
        </w:rPr>
        <w:t>American race, heredity, nulliparity, obesity, polycystic ovary syndrome, diabetes, hypertension, vitamin D deficiency, use of soybean milk, alcohol</w:t>
      </w:r>
      <w:r w:rsidR="005C4BA5">
        <w:rPr>
          <w:rFonts w:ascii="Calibri" w:hAnsi="Calibri" w:cs="Calibri"/>
          <w:lang w:val="en-US"/>
        </w:rPr>
        <w:t>,</w:t>
      </w:r>
      <w:r w:rsidRPr="00A13754">
        <w:rPr>
          <w:rFonts w:ascii="Calibri" w:hAnsi="Calibri" w:cs="Calibri"/>
          <w:lang w:val="en-US"/>
        </w:rPr>
        <w:t xml:space="preserve"> and caffeine consumption</w:t>
      </w:r>
      <w:r w:rsidR="00C408E2"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22074/ijfs.2015.4599","ISSN":"20080778","PMID":"26985330","abstract":"Myomas are the most common benign tumors of the genital organs in women of childbearing age, causing significant morbidity and impairing their quality of life. In our investigation, we have reviewed the epidemiological data related to the development of myomas in order to homogenize the current data. Therefore, a MEDLINE and PubMed search, for the years 1990-2013, was conducted using a combination of keywords, such as \"myoma,\" \"leiomyoma,\" \"fibroids,\" \"myomectomy,\" \"lifestyle,\" \"cigarette,\" \"alcohol,\" \"vitamins,\" \"diet,\" and \"hysterectomy\". Randomized controlled studies were selected based upon the authors’ estimation. Peer-reviewed articles examining myomas were sorted by their relevance and included in this research. Additional articles were also identified from the references of the retrieved papers and included according to authors’ estimation. Many epidemiologic factors are linked to the development of myomas; however, many are not yet fully understood. These factors include age, race, heritage, reproductive factors, sex hormones, obesity, lifestyle (diet, caffeine and alcohol consumption, smoking, physical activity and stress), environmental and other influences, such as hypertension and infection. Some of the epidemiological data is conflicting. Thus, more research is needed to understand all the risk factors that contribute to myoma formation and how they exactly influence their onset and growth.","author":[{"dropping-particle":"","family":"Sparic","given":"Radmila","non-dropping-particle":"","parse-names":false,"suffix":""},{"dropping-particle":"","family":"Mirkovic","given":"Ljiljana","non-dropping-particle":"","parse-names":false,"suffix":""},{"dropping-particle":"","family":"Malvasi","given":"Antonio","non-dropping-particle":"","parse-names":false,"suffix":""},{"dropping-particle":"","family":"Tinelli","given":"Andrea","non-dropping-particle":"","parse-names":false,"suffix":""}],"container-title":"International Journal of Fertility and Sterility","id":"ITEM-1","issue":"4","issued":{"date-parts":[["2016","1","1"]]},"page":"424-435","publisher":"Royan Institute (ACECR)","title":"Epidemiology of uterine myomas: A review","type":"article","volume":"9"},"uris":["http://www.mendeley.com/documents/?uuid=bb8a7f6f-dc7a-39db-a397-908a485ece1f"]}],"mendeley":{"formattedCitation":"&lt;sup&gt;8&lt;/sup&gt;","plainTextFormattedCitation":"8","previouslyFormattedCitation":"&lt;sup&gt;8&lt;/sup&gt;"},"properties":{"noteIndex":0},"schema":"https://github.com/citation-style-language/schema/raw/master/csl-citation.json"}</w:instrText>
      </w:r>
      <w:r w:rsidR="00C408E2" w:rsidRPr="00A13754">
        <w:rPr>
          <w:rFonts w:ascii="Calibri" w:hAnsi="Calibri" w:cs="Calibri"/>
          <w:lang w:val="en-US"/>
        </w:rPr>
        <w:fldChar w:fldCharType="separate"/>
      </w:r>
      <w:r w:rsidR="0094557F" w:rsidRPr="00A13754">
        <w:rPr>
          <w:rFonts w:ascii="Calibri" w:hAnsi="Calibri" w:cs="Calibri"/>
          <w:noProof/>
          <w:vertAlign w:val="superscript"/>
          <w:lang w:val="en-US"/>
        </w:rPr>
        <w:t>8</w:t>
      </w:r>
      <w:r w:rsidR="00C408E2" w:rsidRPr="00A13754">
        <w:rPr>
          <w:rFonts w:ascii="Calibri" w:hAnsi="Calibri" w:cs="Calibri"/>
          <w:lang w:val="en-US"/>
        </w:rPr>
        <w:fldChar w:fldCharType="end"/>
      </w:r>
      <w:r w:rsidRPr="00A13754">
        <w:rPr>
          <w:rFonts w:ascii="Calibri" w:hAnsi="Calibri" w:cs="Calibri"/>
          <w:lang w:val="en-US"/>
        </w:rPr>
        <w:t>.</w:t>
      </w:r>
    </w:p>
    <w:p w14:paraId="2A871B46" w14:textId="77777777" w:rsidR="009511D4" w:rsidRPr="00A13754" w:rsidRDefault="009511D4" w:rsidP="00A13754">
      <w:pPr>
        <w:jc w:val="both"/>
        <w:rPr>
          <w:rFonts w:ascii="Calibri" w:hAnsi="Calibri" w:cs="Calibri"/>
          <w:lang w:val="en-US"/>
        </w:rPr>
      </w:pPr>
    </w:p>
    <w:p w14:paraId="7E679BF2" w14:textId="0D7BEDBA" w:rsidR="00102702" w:rsidRPr="00A13754" w:rsidRDefault="00ED7C2A" w:rsidP="00A13754">
      <w:pPr>
        <w:jc w:val="both"/>
        <w:rPr>
          <w:rFonts w:ascii="Calibri" w:hAnsi="Calibri" w:cs="Calibri"/>
          <w:lang w:val="en-US"/>
        </w:rPr>
      </w:pPr>
      <w:r w:rsidRPr="00A13754">
        <w:rPr>
          <w:rFonts w:ascii="Calibri" w:hAnsi="Calibri" w:cs="Calibri"/>
          <w:lang w:val="en-US"/>
        </w:rPr>
        <w:t xml:space="preserve">Uterine fibroids are the most common benign </w:t>
      </w:r>
      <w:r w:rsidR="005417D2" w:rsidRPr="00A13754">
        <w:rPr>
          <w:rFonts w:ascii="Calibri" w:hAnsi="Calibri" w:cs="Calibri"/>
          <w:lang w:val="en-US"/>
        </w:rPr>
        <w:t>tumors</w:t>
      </w:r>
      <w:r w:rsidRPr="00A13754">
        <w:rPr>
          <w:rFonts w:ascii="Calibri" w:hAnsi="Calibri" w:cs="Calibri"/>
          <w:lang w:val="en-US"/>
        </w:rPr>
        <w:t xml:space="preserve"> of reproductive organs in women. </w:t>
      </w:r>
      <w:r w:rsidR="009511D4" w:rsidRPr="00A13754">
        <w:rPr>
          <w:rFonts w:ascii="Calibri" w:hAnsi="Calibri" w:cs="Calibri"/>
          <w:lang w:val="en-US"/>
        </w:rPr>
        <w:t>T</w:t>
      </w:r>
      <w:r w:rsidRPr="00A13754">
        <w:rPr>
          <w:rFonts w:ascii="Calibri" w:hAnsi="Calibri" w:cs="Calibri"/>
          <w:lang w:val="en-US"/>
        </w:rPr>
        <w:t xml:space="preserve">hese </w:t>
      </w:r>
      <w:r w:rsidR="005417D2" w:rsidRPr="00A13754">
        <w:rPr>
          <w:rFonts w:ascii="Calibri" w:hAnsi="Calibri" w:cs="Calibri"/>
          <w:lang w:val="en-US"/>
        </w:rPr>
        <w:t>tumors</w:t>
      </w:r>
      <w:r w:rsidRPr="00A13754">
        <w:rPr>
          <w:rFonts w:ascii="Calibri" w:hAnsi="Calibri" w:cs="Calibri"/>
          <w:lang w:val="en-US"/>
        </w:rPr>
        <w:t xml:space="preserve"> were </w:t>
      </w:r>
      <w:r w:rsidR="009511D4" w:rsidRPr="00A13754">
        <w:rPr>
          <w:rFonts w:ascii="Calibri" w:hAnsi="Calibri" w:cs="Calibri"/>
          <w:lang w:val="en-US"/>
        </w:rPr>
        <w:t xml:space="preserve">first </w:t>
      </w:r>
      <w:r w:rsidRPr="00A13754">
        <w:rPr>
          <w:rFonts w:ascii="Calibri" w:hAnsi="Calibri" w:cs="Calibri"/>
          <w:lang w:val="en-US"/>
        </w:rPr>
        <w:t xml:space="preserve">described in 1793 by Matthew Baillie </w:t>
      </w:r>
      <w:r w:rsidR="009511D4" w:rsidRPr="00A13754">
        <w:rPr>
          <w:rFonts w:ascii="Calibri" w:hAnsi="Calibri" w:cs="Calibri"/>
          <w:lang w:val="en-US"/>
        </w:rPr>
        <w:t>at</w:t>
      </w:r>
      <w:r w:rsidRPr="00A13754">
        <w:rPr>
          <w:rFonts w:ascii="Calibri" w:hAnsi="Calibri" w:cs="Calibri"/>
          <w:lang w:val="en-US"/>
        </w:rPr>
        <w:t xml:space="preserve"> St George's Hospital in London. Available epidemiological data do not accurately specify the incidence of uterine fibroids, as their large proportion remain undiagnosed. It is estimated that uterine fibroids occur in 5.4</w:t>
      </w:r>
      <w:r w:rsidR="009511D4" w:rsidRPr="00A13754">
        <w:rPr>
          <w:rFonts w:ascii="Calibri" w:hAnsi="Calibri" w:cs="Calibri"/>
          <w:lang w:val="en-US"/>
        </w:rPr>
        <w:t>%</w:t>
      </w:r>
      <w:r w:rsidRPr="00A13754">
        <w:rPr>
          <w:rFonts w:ascii="Calibri" w:hAnsi="Calibri" w:cs="Calibri"/>
          <w:lang w:val="en-US"/>
        </w:rPr>
        <w:t xml:space="preserve"> to 77% of all patients. Their prevalence is higher in the United States than in Europe, the probable cause being racial differences</w:t>
      </w:r>
      <w:r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22074/ijfs.2015.4599","ISSN":"20080778","PMID":"26985330","abstract":"Myomas are the most common benign tumors of the genital organs in women of childbearing age, causing significant morbidity and impairing their quality of life. In our investigation, we have reviewed the epidemiological data related to the development of myomas in order to homogenize the current data. Therefore, a MEDLINE and PubMed search, for the years 1990-2013, was conducted using a combination of keywords, such as \"myoma,\" \"leiomyoma,\" \"fibroids,\" \"myomectomy,\" \"lifestyle,\" \"cigarette,\" \"alcohol,\" \"vitamins,\" \"diet,\" and \"hysterectomy\". Randomized controlled studies were selected based upon the authors’ estimation. Peer-reviewed articles examining myomas were sorted by their relevance and included in this research. Additional articles were also identified from the references of the retrieved papers and included according to authors’ estimation. Many epidemiologic factors are linked to the development of myomas; however, many are not yet fully understood. These factors include age, race, heritage, reproductive factors, sex hormones, obesity, lifestyle (diet, caffeine and alcohol consumption, smoking, physical activity and stress), environmental and other influences, such as hypertension and infection. Some of the epidemiological data is conflicting. Thus, more research is needed to understand all the risk factors that contribute to myoma formation and how they exactly influence their onset and growth.","author":[{"dropping-particle":"","family":"Sparic","given":"Radmila","non-dropping-particle":"","parse-names":false,"suffix":""},{"dropping-particle":"","family":"Mirkovic","given":"Ljiljana","non-dropping-particle":"","parse-names":false,"suffix":""},{"dropping-particle":"","family":"Malvasi","given":"Antonio","non-dropping-particle":"","parse-names":false,"suffix":""},{"dropping-particle":"","family":"Tinelli","given":"Andrea","non-dropping-particle":"","parse-names":false,"suffix":""}],"container-title":"International Journal of Fertility and Sterility","id":"ITEM-1","issue":"4","issued":{"date-parts":[["2016","1","1"]]},"page":"424-435","publisher":"Royan Institute (ACECR)","title":"Epidemiology of uterine myomas: A review","type":"article","volume":"9"},"uris":["http://www.mendeley.com/documents/?uuid=bb8a7f6f-dc7a-39db-a397-908a485ece1f"]}],"mendeley":{"formattedCitation":"&lt;sup&gt;8&lt;/sup&gt;","plainTextFormattedCitation":"8","previouslyFormattedCitation":"&lt;sup&gt;8&lt;/sup&gt;"},"properties":{"noteIndex":0},"schema":"https://github.com/citation-style-language/schema/raw/master/csl-citation.json"}</w:instrText>
      </w:r>
      <w:r w:rsidRPr="00A13754">
        <w:rPr>
          <w:rFonts w:ascii="Calibri" w:hAnsi="Calibri" w:cs="Calibri"/>
          <w:lang w:val="en-US"/>
        </w:rPr>
        <w:fldChar w:fldCharType="separate"/>
      </w:r>
      <w:r w:rsidR="0094557F" w:rsidRPr="00A13754">
        <w:rPr>
          <w:rFonts w:ascii="Calibri" w:hAnsi="Calibri" w:cs="Calibri"/>
          <w:noProof/>
          <w:vertAlign w:val="superscript"/>
          <w:lang w:val="en-US"/>
        </w:rPr>
        <w:t>8</w:t>
      </w:r>
      <w:r w:rsidRPr="00A13754">
        <w:rPr>
          <w:rFonts w:ascii="Calibri" w:hAnsi="Calibri" w:cs="Calibri"/>
          <w:lang w:val="en-US"/>
        </w:rPr>
        <w:fldChar w:fldCharType="end"/>
      </w:r>
      <w:r w:rsidRPr="00A13754">
        <w:rPr>
          <w:rFonts w:ascii="Calibri" w:hAnsi="Calibri" w:cs="Calibri"/>
          <w:lang w:val="en-US"/>
        </w:rPr>
        <w:t>.</w:t>
      </w:r>
    </w:p>
    <w:p w14:paraId="7B389CD2" w14:textId="77777777" w:rsidR="009511D4" w:rsidRPr="00A13754" w:rsidRDefault="009511D4" w:rsidP="00A13754">
      <w:pPr>
        <w:jc w:val="both"/>
        <w:rPr>
          <w:rFonts w:ascii="Calibri" w:hAnsi="Calibri" w:cs="Calibri"/>
          <w:lang w:val="en-US"/>
        </w:rPr>
      </w:pPr>
    </w:p>
    <w:p w14:paraId="0153323E" w14:textId="13CC8F1A" w:rsidR="00663E36" w:rsidRPr="00A13754" w:rsidRDefault="00ED7C2A" w:rsidP="00A13754">
      <w:pPr>
        <w:jc w:val="both"/>
        <w:rPr>
          <w:rFonts w:ascii="Calibri" w:hAnsi="Calibri" w:cs="Calibri"/>
          <w:lang w:val="en-US"/>
        </w:rPr>
      </w:pPr>
      <w:r w:rsidRPr="00A13754">
        <w:rPr>
          <w:rFonts w:ascii="Calibri" w:hAnsi="Calibri" w:cs="Calibri"/>
          <w:lang w:val="en-US"/>
        </w:rPr>
        <w:t xml:space="preserve">Among </w:t>
      </w:r>
      <w:r w:rsidR="00F4696D">
        <w:rPr>
          <w:rFonts w:ascii="Calibri" w:hAnsi="Calibri" w:cs="Calibri"/>
          <w:lang w:val="en-US"/>
        </w:rPr>
        <w:t xml:space="preserve">women in the </w:t>
      </w:r>
      <w:r w:rsidRPr="00A13754">
        <w:rPr>
          <w:rFonts w:ascii="Calibri" w:hAnsi="Calibri" w:cs="Calibri"/>
          <w:lang w:val="en-US"/>
        </w:rPr>
        <w:t>childbearing age, approximately 30% of myomas may give clinical symptoms in the form of abnormal uterine bleeding</w:t>
      </w:r>
      <w:r w:rsidR="009511D4" w:rsidRPr="00A13754">
        <w:rPr>
          <w:rFonts w:ascii="Calibri" w:hAnsi="Calibri" w:cs="Calibri"/>
          <w:lang w:val="en-US"/>
        </w:rPr>
        <w:t>,</w:t>
      </w:r>
      <w:r w:rsidRPr="00A13754">
        <w:rPr>
          <w:rFonts w:ascii="Calibri" w:hAnsi="Calibri" w:cs="Calibri"/>
          <w:lang w:val="en-US"/>
        </w:rPr>
        <w:t xml:space="preserve"> resulting in inadequate blood supply</w:t>
      </w:r>
      <w:r w:rsidR="009511D4" w:rsidRPr="00A13754">
        <w:rPr>
          <w:rFonts w:ascii="Calibri" w:hAnsi="Calibri" w:cs="Calibri"/>
          <w:lang w:val="en-US"/>
        </w:rPr>
        <w:t xml:space="preserve"> in </w:t>
      </w:r>
      <w:r w:rsidR="009511D4" w:rsidRPr="00A13754">
        <w:rPr>
          <w:rFonts w:ascii="Calibri" w:hAnsi="Calibri" w:cs="Calibri"/>
          <w:lang w:val="en-US"/>
        </w:rPr>
        <w:lastRenderedPageBreak/>
        <w:t>patients</w:t>
      </w:r>
      <w:r w:rsidR="009511D4" w:rsidRPr="00A13754">
        <w:rPr>
          <w:rFonts w:ascii="Calibri" w:hAnsi="Calibri" w:cs="Calibri"/>
          <w:lang w:val="en-US"/>
        </w:rPr>
        <w:fldChar w:fldCharType="begin" w:fldLock="1"/>
      </w:r>
      <w:r w:rsidR="009511D4" w:rsidRPr="00A13754">
        <w:rPr>
          <w:rFonts w:ascii="Calibri" w:hAnsi="Calibri" w:cs="Calibri"/>
          <w:lang w:val="en-US"/>
        </w:rPr>
        <w:instrText>ADDIN CSL_CITATION {"citationItems":[{"id":"ITEM-1","itemData":{"DOI":"10.1016/S0140-6736(00)03622-9","ISSN":"0140-6736","PMID":"11214143","abstract":"Uterine leiomyomas (fibroids or myomas), benign tumours of the human uterus, are the single most common indication for hysterectomy. They are clinically apparent in up to 25% of women and cause significant morbidity, including prolonged or heavy menstrual bleeding, pelvic pressure or pain, and, in rare cases, reproductive dysfunction. Thus, both the economic cost and the effect on quality of life are substantial. Surgery has been the mainstay of fibroid treatment, and various minimally invasive procedures have been developed in addition to hysterectomy and abdominal myomectomy. Formation of new leiomyomas after these conservative therapies remains a substantial problem. Although medications that manipulate concentrations of steroid hormones are effective, side-effects limit long-term use. A better approach may be manipulation of the steroid-hormone environment with specific hormone antagonists. There has been little evidence-based evaluation of therapy. New research into the basic biology of these neoplasms may add new treatment options for the future as the role of growth factors and genetic mutations in these tumours are better understood.","author":[{"dropping-particle":"","family":"Stewart","given":"E A","non-dropping-particle":"","parse-names":false,"suffix":""}],"container-title":"Lancet","id":"ITEM-1","issue":"9252","issued":{"date-parts":[["2001","1","27"]]},"page":"293-8","title":"Uterine fibroids.","type":"article-journal","volume":"357"},"uris":["http://www.mendeley.com/documents/?uuid=39bdb846-918a-476b-840f-a6f4c513170a"]}],"mendeley":{"formattedCitation":"&lt;sup&gt;9&lt;/sup&gt;","plainTextFormattedCitation":"9","previouslyFormattedCitation":"&lt;sup&gt;9&lt;/sup&gt;"},"properties":{"noteIndex":0},"schema":"https://github.com/citation-style-language/schema/raw/master/csl-citation.json"}</w:instrText>
      </w:r>
      <w:r w:rsidR="009511D4" w:rsidRPr="00A13754">
        <w:rPr>
          <w:rFonts w:ascii="Calibri" w:hAnsi="Calibri" w:cs="Calibri"/>
          <w:lang w:val="en-US"/>
        </w:rPr>
        <w:fldChar w:fldCharType="separate"/>
      </w:r>
      <w:r w:rsidR="009511D4" w:rsidRPr="00A13754">
        <w:rPr>
          <w:rFonts w:ascii="Calibri" w:hAnsi="Calibri" w:cs="Calibri"/>
          <w:noProof/>
          <w:vertAlign w:val="superscript"/>
          <w:lang w:val="en-US"/>
        </w:rPr>
        <w:t>9</w:t>
      </w:r>
      <w:r w:rsidR="009511D4" w:rsidRPr="00A13754">
        <w:rPr>
          <w:rFonts w:ascii="Calibri" w:hAnsi="Calibri" w:cs="Calibri"/>
          <w:lang w:val="en-US"/>
        </w:rPr>
        <w:fldChar w:fldCharType="end"/>
      </w:r>
      <w:r w:rsidRPr="00A13754">
        <w:rPr>
          <w:rFonts w:ascii="Calibri" w:hAnsi="Calibri" w:cs="Calibri"/>
          <w:lang w:val="en-US"/>
        </w:rPr>
        <w:t>.</w:t>
      </w:r>
      <w:r w:rsidR="009511D4" w:rsidRPr="00A13754">
        <w:rPr>
          <w:rFonts w:ascii="Calibri" w:hAnsi="Calibri" w:cs="Calibri"/>
          <w:lang w:val="en-US"/>
        </w:rPr>
        <w:t xml:space="preserve"> </w:t>
      </w:r>
      <w:r w:rsidRPr="00A13754">
        <w:rPr>
          <w:rFonts w:ascii="Calibri" w:hAnsi="Calibri" w:cs="Calibri"/>
          <w:lang w:val="en-US"/>
        </w:rPr>
        <w:t xml:space="preserve">In most cases, patients have more than one myoma, which are spherical lesions located in the uterus. Their dimensions and location may vary. In 90% of </w:t>
      </w:r>
      <w:r w:rsidR="005C4BA5">
        <w:rPr>
          <w:rFonts w:ascii="Calibri" w:hAnsi="Calibri" w:cs="Calibri"/>
          <w:lang w:val="en-US"/>
        </w:rPr>
        <w:t xml:space="preserve">the </w:t>
      </w:r>
      <w:r w:rsidRPr="00A13754">
        <w:rPr>
          <w:rFonts w:ascii="Calibri" w:hAnsi="Calibri" w:cs="Calibri"/>
          <w:lang w:val="en-US"/>
        </w:rPr>
        <w:t xml:space="preserve">cases, they are located in the body of the uterus. Their diameter can be from several </w:t>
      </w:r>
      <w:r w:rsidR="005C4BA5">
        <w:rPr>
          <w:rFonts w:ascii="Calibri" w:hAnsi="Calibri" w:cs="Calibri"/>
          <w:lang w:val="en-US"/>
        </w:rPr>
        <w:t>millimeters</w:t>
      </w:r>
      <w:r w:rsidR="005C4BA5" w:rsidRPr="00A13754">
        <w:rPr>
          <w:rFonts w:ascii="Calibri" w:hAnsi="Calibri" w:cs="Calibri"/>
          <w:lang w:val="en-US"/>
        </w:rPr>
        <w:t xml:space="preserve"> </w:t>
      </w:r>
      <w:r w:rsidRPr="00A13754">
        <w:rPr>
          <w:rFonts w:ascii="Calibri" w:hAnsi="Calibri" w:cs="Calibri"/>
          <w:lang w:val="en-US"/>
        </w:rPr>
        <w:t>to 20</w:t>
      </w:r>
      <w:r w:rsidR="009511D4" w:rsidRPr="00A13754">
        <w:rPr>
          <w:rFonts w:ascii="Calibri" w:hAnsi="Calibri" w:cs="Calibri"/>
          <w:lang w:val="en-US"/>
        </w:rPr>
        <w:t xml:space="preserve"> </w:t>
      </w:r>
      <w:r w:rsidRPr="00A13754">
        <w:rPr>
          <w:rFonts w:ascii="Calibri" w:hAnsi="Calibri" w:cs="Calibri"/>
          <w:lang w:val="en-US"/>
        </w:rPr>
        <w:t>cm</w:t>
      </w:r>
      <w:r w:rsidR="00480E94"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2688/f1000research.12172.1","ISSN":"2046-1402","abstract":"Uterine fibroids are the commonest benign tumours of women and affect all races with a cumulative lifetime risk of around 70%. Despite their high prevalence and the heavy economic burden of treatment, fibroids have received remarkably little attention compared to common female malignant tumours. This article reviews recent progress in understanding the biological nature of fibroids, their life cycle and their molecular genetic origins. Recent progress in surgical and interventional management is briefly reviewed, and medical management options, including treatment with selective progesterone receptor modulators, are also discussed.","author":[{"dropping-particle":"","family":"Williams","given":"Alistair R.W.","non-dropping-particle":"","parse-names":false,"suffix":""}],"container-title":"F1000Research","id":"ITEM-1","issued":{"date-parts":[["2017","12","7"]]},"page":"2109","publisher":"F1000 ( Faculty of 1000 Ltd)","title":"Uterine fibroids – what’s new?","type":"article-journal","volume":"6"},"uris":["http://www.mendeley.com/documents/?uuid=4fe5dd8d-c1f3-35b7-b51b-0ecc2a136c03"]}],"mendeley":{"formattedCitation":"&lt;sup&gt;10&lt;/sup&gt;","plainTextFormattedCitation":"10","previouslyFormattedCitation":"&lt;sup&gt;10&lt;/sup&gt;"},"properties":{"noteIndex":0},"schema":"https://github.com/citation-style-language/schema/raw/master/csl-citation.json"}</w:instrText>
      </w:r>
      <w:r w:rsidR="00480E94" w:rsidRPr="00A13754">
        <w:rPr>
          <w:rFonts w:ascii="Calibri" w:hAnsi="Calibri" w:cs="Calibri"/>
          <w:lang w:val="en-US"/>
        </w:rPr>
        <w:fldChar w:fldCharType="separate"/>
      </w:r>
      <w:r w:rsidR="0094557F" w:rsidRPr="00A13754">
        <w:rPr>
          <w:rFonts w:ascii="Calibri" w:hAnsi="Calibri" w:cs="Calibri"/>
          <w:noProof/>
          <w:vertAlign w:val="superscript"/>
          <w:lang w:val="en-US"/>
        </w:rPr>
        <w:t>10</w:t>
      </w:r>
      <w:r w:rsidR="00480E94" w:rsidRPr="00A13754">
        <w:rPr>
          <w:rFonts w:ascii="Calibri" w:hAnsi="Calibri" w:cs="Calibri"/>
          <w:lang w:val="en-US"/>
        </w:rPr>
        <w:fldChar w:fldCharType="end"/>
      </w:r>
      <w:r w:rsidRPr="00A13754">
        <w:rPr>
          <w:rFonts w:ascii="Calibri" w:hAnsi="Calibri" w:cs="Calibri"/>
          <w:lang w:val="en-US"/>
        </w:rPr>
        <w:t>.</w:t>
      </w:r>
    </w:p>
    <w:p w14:paraId="5B67454A" w14:textId="77777777" w:rsidR="009511D4" w:rsidRPr="00A13754" w:rsidRDefault="009511D4" w:rsidP="00A13754">
      <w:pPr>
        <w:jc w:val="both"/>
        <w:rPr>
          <w:rFonts w:ascii="Calibri" w:hAnsi="Calibri" w:cs="Calibri"/>
          <w:lang w:val="en-US"/>
        </w:rPr>
      </w:pPr>
    </w:p>
    <w:p w14:paraId="21C8BADD" w14:textId="25E4FC15" w:rsidR="00480E94" w:rsidRPr="00A13754" w:rsidRDefault="00ED7C2A" w:rsidP="00A13754">
      <w:pPr>
        <w:shd w:val="clear" w:color="auto" w:fill="FFFFFF"/>
        <w:jc w:val="both"/>
        <w:rPr>
          <w:rFonts w:ascii="Calibri" w:hAnsi="Calibri" w:cs="Calibri"/>
          <w:lang w:val="en-US"/>
        </w:rPr>
      </w:pPr>
      <w:r w:rsidRPr="00A13754">
        <w:rPr>
          <w:rFonts w:ascii="Calibri" w:hAnsi="Calibri" w:cs="Calibri"/>
          <w:lang w:val="en-US"/>
        </w:rPr>
        <w:t>The FIGO (Fédération Internationale de Gynécologie et d’Obstétrique) classification divides them into groups from 0</w:t>
      </w:r>
      <w:r w:rsidR="005C4BA5">
        <w:rPr>
          <w:rFonts w:ascii="Calibri" w:hAnsi="Calibri" w:cs="Calibri"/>
          <w:lang w:val="en-US"/>
        </w:rPr>
        <w:t>–</w:t>
      </w:r>
      <w:r w:rsidRPr="00A13754">
        <w:rPr>
          <w:rFonts w:ascii="Calibri" w:hAnsi="Calibri" w:cs="Calibri"/>
          <w:lang w:val="en-US"/>
        </w:rPr>
        <w:t>8 depending on the proximity of the endometrium (lower the number, closer</w:t>
      </w:r>
      <w:r w:rsidR="00F4696D">
        <w:rPr>
          <w:rFonts w:ascii="Calibri" w:hAnsi="Calibri" w:cs="Calibri"/>
          <w:lang w:val="en-US"/>
        </w:rPr>
        <w:t xml:space="preserve"> will be</w:t>
      </w:r>
      <w:r w:rsidRPr="00A13754">
        <w:rPr>
          <w:rFonts w:ascii="Calibri" w:hAnsi="Calibri" w:cs="Calibri"/>
          <w:lang w:val="en-US"/>
        </w:rPr>
        <w:t xml:space="preserve"> the endometrium)</w:t>
      </w:r>
      <w:r w:rsidR="00D83213" w:rsidRPr="00A13754">
        <w:rPr>
          <w:rFonts w:ascii="Calibri" w:hAnsi="Calibri" w:cs="Calibri"/>
          <w:lang w:val="en-US"/>
        </w:rPr>
        <w:t xml:space="preserve"> </w:t>
      </w:r>
      <w:r w:rsidRPr="00A13754">
        <w:rPr>
          <w:rFonts w:ascii="Calibri" w:hAnsi="Calibri" w:cs="Calibri"/>
          <w:lang w:val="en-US"/>
        </w:rPr>
        <w:t>(</w:t>
      </w:r>
      <w:r w:rsidR="009511D4" w:rsidRPr="00A13754">
        <w:rPr>
          <w:rFonts w:ascii="Calibri" w:hAnsi="Calibri" w:cs="Calibri"/>
          <w:b/>
          <w:bCs/>
          <w:lang w:val="en-US"/>
        </w:rPr>
        <w:t>Figure</w:t>
      </w:r>
      <w:r w:rsidRPr="00A13754">
        <w:rPr>
          <w:rFonts w:ascii="Calibri" w:hAnsi="Calibri" w:cs="Calibri"/>
          <w:b/>
          <w:bCs/>
          <w:lang w:val="en-US"/>
        </w:rPr>
        <w:t xml:space="preserve"> 1</w:t>
      </w:r>
      <w:r w:rsidRPr="00A13754">
        <w:rPr>
          <w:rFonts w:ascii="Calibri" w:hAnsi="Calibri" w:cs="Calibri"/>
          <w:lang w:val="en-US"/>
        </w:rPr>
        <w:t>)</w:t>
      </w:r>
      <w:r w:rsidR="00D83213" w:rsidRPr="00A13754">
        <w:rPr>
          <w:rFonts w:ascii="Calibri" w:hAnsi="Calibri" w:cs="Calibri"/>
          <w:lang w:val="en-US"/>
        </w:rPr>
        <w:t xml:space="preserve"> </w:t>
      </w:r>
      <w:r w:rsidR="00D83213"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56/NEJMcp1411029","ISSN":"15334406","abstract":"A 47-year-old black woman has heavy menstrual bleeding and iron-deficiency anemia. She reports nocturia and urinary frequency. A colonoscopy is negative. Ultrasonography shows a modestly enlarged uterus with three uterine fibroids. She is not planning to become pregnant. How should this case be evaluated and managed?","author":[{"dropping-particle":"","family":"Stewart","given":"Elizabeth A.","non-dropping-particle":"","parse-names":false,"suffix":""}],"container-title":"New England Journal of Medicine","id":"ITEM-1","issue":"17","issued":{"date-parts":[["2015","4","23"]]},"page":"1646-1655","publisher":"Massachussetts Medical Society","title":"Uterine fibroids","type":"article-journal","volume":"372"},"uris":["http://www.mendeley.com/documents/?uuid=aee217ae-a6d9-31a3-a996-e3aa65df556a"]}],"mendeley":{"formattedCitation":"&lt;sup&gt;11&lt;/sup&gt;","plainTextFormattedCitation":"11","previouslyFormattedCitation":"&lt;sup&gt;11&lt;/sup&gt;"},"properties":{"noteIndex":0},"schema":"https://github.com/citation-style-language/schema/raw/master/csl-citation.json"}</w:instrText>
      </w:r>
      <w:r w:rsidR="00D83213" w:rsidRPr="00A13754">
        <w:rPr>
          <w:rFonts w:ascii="Calibri" w:hAnsi="Calibri" w:cs="Calibri"/>
          <w:lang w:val="en-US"/>
        </w:rPr>
        <w:fldChar w:fldCharType="separate"/>
      </w:r>
      <w:r w:rsidR="0094557F" w:rsidRPr="00A13754">
        <w:rPr>
          <w:rFonts w:ascii="Calibri" w:hAnsi="Calibri" w:cs="Calibri"/>
          <w:noProof/>
          <w:vertAlign w:val="superscript"/>
          <w:lang w:val="en-US"/>
        </w:rPr>
        <w:t>11</w:t>
      </w:r>
      <w:r w:rsidR="00D83213" w:rsidRPr="00A13754">
        <w:rPr>
          <w:rFonts w:ascii="Calibri" w:hAnsi="Calibri" w:cs="Calibri"/>
          <w:lang w:val="en-US"/>
        </w:rPr>
        <w:fldChar w:fldCharType="end"/>
      </w:r>
      <w:r w:rsidR="00D83213" w:rsidRPr="00A13754">
        <w:rPr>
          <w:rFonts w:ascii="Calibri" w:hAnsi="Calibri" w:cs="Calibri"/>
          <w:lang w:val="en-US"/>
        </w:rPr>
        <w:t>.</w:t>
      </w:r>
      <w:r w:rsidR="009511D4" w:rsidRPr="00A13754">
        <w:rPr>
          <w:rFonts w:ascii="Calibri" w:hAnsi="Calibri" w:cs="Calibri"/>
          <w:lang w:val="en-US"/>
        </w:rPr>
        <w:t xml:space="preserve"> </w:t>
      </w:r>
      <w:r w:rsidRPr="00A13754">
        <w:rPr>
          <w:rFonts w:ascii="Calibri" w:hAnsi="Calibri" w:cs="Calibri"/>
          <w:lang w:val="en-US"/>
        </w:rPr>
        <w:t>In about 50</w:t>
      </w:r>
      <w:r w:rsidR="00BF6601">
        <w:rPr>
          <w:rFonts w:ascii="Calibri" w:hAnsi="Calibri" w:cs="Calibri"/>
          <w:lang w:val="en-US"/>
        </w:rPr>
        <w:t>%–</w:t>
      </w:r>
      <w:r w:rsidRPr="00A13754">
        <w:rPr>
          <w:rFonts w:ascii="Calibri" w:hAnsi="Calibri" w:cs="Calibri"/>
          <w:lang w:val="en-US"/>
        </w:rPr>
        <w:t xml:space="preserve">75% of </w:t>
      </w:r>
      <w:r w:rsidR="00BF6601">
        <w:rPr>
          <w:rFonts w:ascii="Calibri" w:hAnsi="Calibri" w:cs="Calibri"/>
          <w:lang w:val="en-US"/>
        </w:rPr>
        <w:t xml:space="preserve">the </w:t>
      </w:r>
      <w:r w:rsidRPr="00A13754">
        <w:rPr>
          <w:rFonts w:ascii="Calibri" w:hAnsi="Calibri" w:cs="Calibri"/>
          <w:lang w:val="en-US"/>
        </w:rPr>
        <w:t>cases, fibroids are asymptomatic. The most common symptoms of uterine fibroids are profuse menstrual bleeding, abnormal uterine bleeding</w:t>
      </w:r>
      <w:r w:rsidR="00BF6601">
        <w:rPr>
          <w:rFonts w:ascii="Calibri" w:hAnsi="Calibri" w:cs="Calibri"/>
          <w:lang w:val="en-US"/>
        </w:rPr>
        <w:t>,</w:t>
      </w:r>
      <w:r w:rsidRPr="00A13754">
        <w:rPr>
          <w:rFonts w:ascii="Calibri" w:hAnsi="Calibri" w:cs="Calibri"/>
          <w:lang w:val="en-US"/>
        </w:rPr>
        <w:t xml:space="preserve"> and pressure symptoms. Myomas are associated with about 10% of </w:t>
      </w:r>
      <w:r w:rsidR="00BF6601">
        <w:rPr>
          <w:rFonts w:ascii="Calibri" w:hAnsi="Calibri" w:cs="Calibri"/>
          <w:lang w:val="en-US"/>
        </w:rPr>
        <w:t xml:space="preserve">the </w:t>
      </w:r>
      <w:r w:rsidRPr="00A13754">
        <w:rPr>
          <w:rFonts w:ascii="Calibri" w:hAnsi="Calibri" w:cs="Calibri"/>
          <w:lang w:val="en-US"/>
        </w:rPr>
        <w:t>cases of infertility, and in 1</w:t>
      </w:r>
      <w:r w:rsidR="00BF6601">
        <w:rPr>
          <w:rFonts w:ascii="Calibri" w:hAnsi="Calibri" w:cs="Calibri"/>
          <w:lang w:val="en-US"/>
        </w:rPr>
        <w:t>%–</w:t>
      </w:r>
      <w:r w:rsidRPr="00A13754">
        <w:rPr>
          <w:rFonts w:ascii="Calibri" w:hAnsi="Calibri" w:cs="Calibri"/>
          <w:lang w:val="en-US"/>
        </w:rPr>
        <w:t>3% they are the only cause</w:t>
      </w:r>
      <w:r w:rsidR="00CE78A8"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55/s-0037-1607264","ISSN":"15264564","abstract":"Uterine fibroids affect a wide cross-section of the population, with prevalence, symptom severity, and overall disease burden generally higher among black women, likely due to both genetic and environmental factors. Potential symptoms of uterine fibroids include painful and excessive uterine bleeding, interference with everyday life and self-image, and impaired fertility. Because of the high estimated prevalence and costs associated with treatments, the direct and indirect costs of uterine fibroids are substantial for both the health care system and the individual patient. Special patient populations-such as black women, women seeking to retain fertility, and women with asymptomatic fibroids-have particular treatment needs that require a variety of diagnostic methods and treatment options. Despite the widespread occurrence of uterine fibroids and newer treatment options, little high-quality data are available to formulate evidence-based guidelines that address these unmet patient needs. Specific areas in need of attention include improving diagnostic techniques, increasing patient access to early treatment, and identifying best practices for this diverse patient population.","author":[{"dropping-particle":"","family":"Al-Hendy","given":"Ayman","non-dropping-particle":"","parse-names":false,"suffix":""},{"dropping-particle":"","family":"Myers","given":"Evan Robert","non-dropping-particle":"","parse-names":false,"suffix":""},{"dropping-particle":"","family":"Stewart","given":"Elizabeth","non-dropping-particle":"","parse-names":false,"suffix":""}],"container-title":"Seminars in Reproductive Medicine","id":"ITEM-1","issue":"6","issued":{"date-parts":[["2017","11","1"]]},"page":"473-480","publisher":"Thieme Medical Publishers, Inc.","title":"Uterine Fibroids: Burden and Unmet Medical Need","type":"article-journal","volume":"35"},"uris":["http://www.mendeley.com/documents/?uuid=c97173ef-d6d5-32b3-8e95-26fe8404bee3"]}],"mendeley":{"formattedCitation":"&lt;sup&gt;12&lt;/sup&gt;","plainTextFormattedCitation":"12","previouslyFormattedCitation":"&lt;sup&gt;12&lt;/sup&gt;"},"properties":{"noteIndex":0},"schema":"https://github.com/citation-style-language/schema/raw/master/csl-citation.json"}</w:instrText>
      </w:r>
      <w:r w:rsidR="00CE78A8" w:rsidRPr="00A13754">
        <w:rPr>
          <w:rFonts w:ascii="Calibri" w:hAnsi="Calibri" w:cs="Calibri"/>
          <w:lang w:val="en-US"/>
        </w:rPr>
        <w:fldChar w:fldCharType="separate"/>
      </w:r>
      <w:r w:rsidR="0094557F" w:rsidRPr="00A13754">
        <w:rPr>
          <w:rFonts w:ascii="Calibri" w:hAnsi="Calibri" w:cs="Calibri"/>
          <w:noProof/>
          <w:vertAlign w:val="superscript"/>
          <w:lang w:val="en-US"/>
        </w:rPr>
        <w:t>12</w:t>
      </w:r>
      <w:r w:rsidR="00CE78A8" w:rsidRPr="00A13754">
        <w:rPr>
          <w:rFonts w:ascii="Calibri" w:hAnsi="Calibri" w:cs="Calibri"/>
          <w:lang w:val="en-US"/>
        </w:rPr>
        <w:fldChar w:fldCharType="end"/>
      </w:r>
      <w:r w:rsidRPr="00A13754">
        <w:rPr>
          <w:rFonts w:ascii="Calibri" w:hAnsi="Calibri" w:cs="Calibri"/>
          <w:lang w:val="en-US"/>
        </w:rPr>
        <w:t>.</w:t>
      </w:r>
      <w:r w:rsidR="005417D2" w:rsidRPr="00A13754">
        <w:rPr>
          <w:rFonts w:ascii="Calibri" w:hAnsi="Calibri" w:cs="Calibri"/>
          <w:lang w:val="en-US"/>
        </w:rPr>
        <w:t xml:space="preserve"> </w:t>
      </w:r>
      <w:r w:rsidRPr="00A13754">
        <w:rPr>
          <w:rFonts w:ascii="Calibri" w:hAnsi="Calibri" w:cs="Calibri"/>
          <w:lang w:val="en-US"/>
        </w:rPr>
        <w:t>Asymptomatic uterine fibroids usually undergo only a regular medical control, whereas symptomatic fibroids are an indication for treatment</w:t>
      </w:r>
      <w:r w:rsidR="002A404B"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ISSN":"15320650","PMID":"28084714","abstract":"Uterine fibroids are common benign neoplasms, with a higher prevalence in older women and in those of African descent. Many are discovered incidentally on clinical examination or imaging in asymptomatic women. Fibroids can cause abnormal uterine bleeding, pelvic pressure, bowel dysfunction, urinary frequency and urgency, urinary retention, low back pain, constipation, and dyspareunia. Ultrasonography is the preferred initial imaging modality. Expectant management is recommended for asymptomatic patients because most fibroids decrease in size during menopause. Management should be tailored to the size and location of fibroids; the patient’s age, symptoms, desire to maintain fertility, and access to treatment; and the experience of the physician. Medical therapy to reduce heavy menstrual bleeding includes hormonal contraceptives, tranexamic acid, and nonsteroidal anti-inflammatory drugs. Gonadotropin-releasing hormone agonists or selective progesterone receptor modulators are an option for patients who need symptom relief preoperatively or who are approaching menopause. Surgical treatment includes hysterectomy, myomectomy, uterine artery embolization, and magnetic resonance–guided focused ultrasound surgery.","author":[{"dropping-particle":"","family":"la Cruz","given":"Maria Syl D.","non-dropping-particle":"de","parse-names":false,"suffix":""},{"dropping-particle":"","family":"Buchanan","given":"Edward M.","non-dropping-particle":"","parse-names":false,"suffix":""}],"container-title":"American Family Physician","id":"ITEM-1","issue":"2","issued":{"date-parts":[["2017","1","15"]]},"page":"100-107","publisher":"American Academy of Family Physicians","title":"Uterine fibroids: Diagnosis and treatment","type":"article-journal","volume":"95"},"uris":["http://www.mendeley.com/documents/?uuid=257818b6-4c3b-3774-bcce-e453f6932e53"]}],"mendeley":{"formattedCitation":"&lt;sup&gt;13&lt;/sup&gt;","plainTextFormattedCitation":"13","previouslyFormattedCitation":"&lt;sup&gt;13&lt;/sup&gt;"},"properties":{"noteIndex":0},"schema":"https://github.com/citation-style-language/schema/raw/master/csl-citation.json"}</w:instrText>
      </w:r>
      <w:r w:rsidR="002A404B" w:rsidRPr="00A13754">
        <w:rPr>
          <w:rFonts w:ascii="Calibri" w:hAnsi="Calibri" w:cs="Calibri"/>
          <w:lang w:val="en-US"/>
        </w:rPr>
        <w:fldChar w:fldCharType="separate"/>
      </w:r>
      <w:r w:rsidR="0094557F" w:rsidRPr="00A13754">
        <w:rPr>
          <w:rFonts w:ascii="Calibri" w:hAnsi="Calibri" w:cs="Calibri"/>
          <w:noProof/>
          <w:vertAlign w:val="superscript"/>
          <w:lang w:val="en-US"/>
        </w:rPr>
        <w:t>13</w:t>
      </w:r>
      <w:r w:rsidR="002A404B" w:rsidRPr="00A13754">
        <w:rPr>
          <w:rFonts w:ascii="Calibri" w:hAnsi="Calibri" w:cs="Calibri"/>
          <w:lang w:val="en-US"/>
        </w:rPr>
        <w:fldChar w:fldCharType="end"/>
      </w:r>
      <w:r w:rsidR="002A404B" w:rsidRPr="00A13754">
        <w:rPr>
          <w:rFonts w:ascii="Calibri" w:hAnsi="Calibri" w:cs="Calibri"/>
          <w:lang w:val="en-US"/>
        </w:rPr>
        <w:t>.</w:t>
      </w:r>
    </w:p>
    <w:p w14:paraId="25213A60" w14:textId="77777777" w:rsidR="009511D4" w:rsidRPr="00A13754" w:rsidRDefault="009511D4" w:rsidP="00A13754">
      <w:pPr>
        <w:shd w:val="clear" w:color="auto" w:fill="FFFFFF"/>
        <w:jc w:val="both"/>
        <w:rPr>
          <w:rFonts w:ascii="Calibri" w:hAnsi="Calibri" w:cs="Calibri"/>
          <w:lang w:val="en-US"/>
        </w:rPr>
      </w:pPr>
    </w:p>
    <w:p w14:paraId="45736501" w14:textId="1F990F0E" w:rsidR="00480E94" w:rsidRPr="00A13754" w:rsidRDefault="00ED7C2A" w:rsidP="00A13754">
      <w:pPr>
        <w:jc w:val="both"/>
        <w:rPr>
          <w:rFonts w:ascii="Calibri" w:hAnsi="Calibri" w:cs="Calibri"/>
          <w:lang w:val="en-US"/>
        </w:rPr>
      </w:pPr>
      <w:r w:rsidRPr="00A13754">
        <w:rPr>
          <w:rFonts w:ascii="Calibri" w:hAnsi="Calibri" w:cs="Calibri"/>
          <w:lang w:val="en-US"/>
        </w:rPr>
        <w:t xml:space="preserve">The treatment methods </w:t>
      </w:r>
      <w:r w:rsidR="00F4696D">
        <w:rPr>
          <w:rFonts w:ascii="Calibri" w:hAnsi="Calibri" w:cs="Calibri"/>
          <w:lang w:val="en-US"/>
        </w:rPr>
        <w:t>for</w:t>
      </w:r>
      <w:r w:rsidRPr="00A13754">
        <w:rPr>
          <w:rFonts w:ascii="Calibri" w:hAnsi="Calibri" w:cs="Calibri"/>
          <w:lang w:val="en-US"/>
        </w:rPr>
        <w:t xml:space="preserve"> uterine fibroids</w:t>
      </w:r>
      <w:r w:rsidR="00F4696D">
        <w:rPr>
          <w:rFonts w:ascii="Calibri" w:hAnsi="Calibri" w:cs="Calibri"/>
          <w:lang w:val="en-US"/>
        </w:rPr>
        <w:t xml:space="preserve"> that are</w:t>
      </w:r>
      <w:r w:rsidR="00F4696D" w:rsidRPr="00A13754">
        <w:rPr>
          <w:rFonts w:ascii="Calibri" w:hAnsi="Calibri" w:cs="Calibri"/>
          <w:lang w:val="en-US"/>
        </w:rPr>
        <w:t xml:space="preserve"> currently used</w:t>
      </w:r>
      <w:r w:rsidRPr="00A13754">
        <w:rPr>
          <w:rFonts w:ascii="Calibri" w:hAnsi="Calibri" w:cs="Calibri"/>
          <w:lang w:val="en-US"/>
        </w:rPr>
        <w:t xml:space="preserve"> include surgical treatment, pharmacological therapy, and minimally invasive procedures</w:t>
      </w:r>
      <w:r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1","issue":"2","issued":{"date-parts":[["2015"]]},"page":"157-178","title":"The Management of Uterine Leiomyomas","type":"article-journal","volume":"37"},"uris":["http://www.mendeley.com/documents/?uuid=53187a87-e0b2-440a-a336-5bb07e60c6c6"]},{"id":"ITEM-2","itemData":{"DOI":"10.1056/NEJMcp1411029","ISSN":"15334406","abstract":"A 47-year-old black woman has heavy menstrual bleeding and iron-deficiency anemia. She reports nocturia and urinary frequency. A colonoscopy is negative. Ultrasonography shows a modestly enlarged uterus with three uterine fibroids. She is not planning to become pregnant. How should this case be evaluated and managed?","author":[{"dropping-particle":"","family":"Stewart","given":"Elizabeth A.","non-dropping-particle":"","parse-names":false,"suffix":""}],"container-title":"New England Journal of Medicine","id":"ITEM-2","issue":"17","issued":{"date-parts":[["2015","4","23"]]},"page":"1646-1655","publisher":"Massachussetts Medical Society","title":"Uterine fibroids","type":"article-journal","volume":"372"},"uris":["http://www.mendeley.com/documents/?uuid=9495bf44-ce8a-34eb-b797-42b2744ee756"]},{"id":"ITEM-3","itemData":{"DOI":"10.1177/1933719111432867","ISSN":"1933-7205","PMID":"22378865","abstract":"Uterine leiomyomas (also called myomata or fibroids) are the most common gynecologic tumors in the United States. The prevalence of leiomyomas is at least 3 to 4 times higher among African American women than in white women. Pathologically, uterine leiomyomas are benign tumors that arise in any part of the uterus under the influence of local growth factors and sex hormones, such as estrogen and progesterone. These common tumors cause significant morbidity for women and they are considered to be the most common indication for hysterectomy in the world; they are also associated with a substantial economic impact on health care systems that amounts to approximately $2.2 billion/year in the United States alone. Uterine myomas cause several reproductive problems such as heavy or abnormal uterine bleeding, pelvic pressure, infertility, and several obstetrical complications including miscarriage and preterm labor. Surgery has traditionally been the gold standard for the treatment of uterine leiomyomas and has typically consisted of either hysterectomy or myomectomy. In recent years, a few clinical trials have evaluated the efficacy of orally administered medications for the management of leiomyoma-related symptoms. In the present review, we will discuss these promising medical treatments in further detail.","author":[{"dropping-particle":"","family":"Sabry","given":"Mohamed","non-dropping-particle":"","parse-names":false,"suffix":""},{"dropping-particle":"","family":"Al-Hendy","given":"Ayman","non-dropping-particle":"","parse-names":false,"suffix":""}],"container-title":"Reproductive sciences (Thousand Oaks, Calif.)","id":"ITEM-3","issue":"4","issued":{"date-parts":[["2012","4"]]},"page":"339-53","title":"Medical treatment of uterine leiomyoma.","type":"article-journal","volume":"19"},"uris":["http://www.mendeley.com/documents/?uuid=4965a945-da7d-4228-9410-e0271d1c22c4"]},{"id":"ITEM-4","itemData":{"DOI":"10.1016/j.bpobgyn.2008.01.010","ISSN":"15216934","PMID":"18328788","abstract":"Approximately 50% of women of reproductive age have fibroids, and at least 50% of these women have significant symptoms. However, until 15 years ago, the only surgical options available were hysterectomy and myomectomy, and as yet there are no proven effective long-term medical therapies. Fortunately, the past decade has witnessed the emergence of highly sophisticated diagnostic and therapeutic technologies for fibroids. Magnetic resonance imaging and high-resolution ultrasound are non-invasive, high-quality diagnostic procedures. The new treatment modalities include: laparoscopic and vaginal myomectomy; uterine artery embolization (UAE); magnetic-resonance-guided focused ultrasound surgery (MRgFUS); hysteroscopic resection where the fibroids are submucous; myolysis by heat, cold coagulation and laser; laparoscopic uterine artery occlusion; and temporary transvaginal uterine artery occlusion. It is, however, abundantly clear that there is no panacea that suits every woman, nor are all treatment types universally available to all women, even in the developed world. Laparoscopic surgery requires skills that are not common place, and there are limitations on the size and number of fibroids that can be treated by this modality. Much the same applies to vaginal myomectomy. UAE is now widely used in the USA and Western Europe, and has been recommended by the National Institute for Clincial Excellence (NICE) in the UK as an alternative therapy to hysterectomy. However, UAE is still under evaluation in terms of comparison with myomectomy. UAE has a range of complications including premature ovarian failure, chronic vaginal discharge and pelvic sepsis, and may have limited efficacy when the fibroids are large. Although there are a number of reports of successful pregnancy following UAE, the experience is limited and research is required in this area. MRgFUS was approved by the US Food and Drug Administration in 2004, while NICE recommended that the procedure should be used in an audit and research setting. Preliminary data following laparoscopic uterine artery occlusion suggest that outcomes are similar to those with UAE, but these data are derived from studies involving relatively small numbers. Temporary uterine artery occlusion is also promising, but has yet to be evaluated robustly. Thus there is no room for complacency; research involving the available treatment modalities is urgently needed, while innovations in search of newer and more effective therapies…","author":[{"dropping-particle":"","family":"Istre","given":"Olav","non-dropping-particle":"","parse-names":false,"suffix":""}],"container-title":"Best Practice &amp; Research Clinical Obstetrics &amp; Gynaecology","id":"ITEM-4","issue":"4","issued":{"date-parts":[["2008","8"]]},"page":"735-747","title":"Management of symptomatic fibroids: conservative surgical treatment modalities other than abdominal or laparoscopic myomectomy.","type":"article-journal","volume":"22"},"uris":["http://www.mendeley.com/documents/?uuid=e8828125-f073-3075-99f4-7a109c5c29e0"]},{"id":"ITEM-5","itemData":{"DOI":"10.1093/humupd/dmw023","ISSN":"14602369","PMID":"27466209","abstract":"Uterine fibroids (also known as leiomyomas or myomas) are the most common form of benign uterine tumors. Clinical presentations include abnormal bleeding, pelvic masses, pelvic pain, infertility, bulk symptoms and obstetric complications. Almost a third of women with leiomyomas will request treatment due to symptoms. Current management strategies mainly involve surgical interventions, but the choice of treatment is guided by patient's age and desire to preserve fertility or avoid \"radical\" surgery such as hysterectomy. The management of uterine fibroids also depends on the number, size and location of the fibroids. Other surgical and non-surgical approaches include myomectomy by hysteroscopy, myomectomy by laparotomy or laparoscopy, uterine artery embolization and interventions performed under radiologic or ultrasound guidance to induce thermal ablation of the uterine fibroids. There are only a few randomized trials comparing various therapies for fibroids. Further investigations are required as there is a lack of concrete evidence of effectiveness and areas of uncertainty surrounding correct management according to symptoms. The economic impact of uterine fibroid management is significant and it is imperative that new treatments be developed to provide alternatives to surgical intervention. There is growing evidence of the crucial role of progesterone pathways in the pathophysiology of uterine fibroids due to the use of selective progesterone receptor modulators (SPRMs) such as ulipristal acetate (UPA). The efficacy of long-term intermittent use of UPA was recently demonstrated by randomized controlled studies. The need for alternatives to surgical intervention is very real, especially for women seeking to preserve their fertility. These options now exist, with SPRMs which are proven to treat fibroid symptoms effectively. Gynecologists now have new tools in their armamentarium, opening up novel strategies for the management of uterine fibroids.","author":[{"dropping-particle":"","family":"Donnez","given":"Jacques","non-dropping-particle":"","parse-names":false,"suffix":""},{"dropping-particle":"","family":"Dolmans","given":"Marie Madeleine","non-dropping-particle":"","parse-names":false,"suffix":""}],"container-title":"Human Reproduction Update","id":"ITEM-5","issue":"6","issued":{"date-parts":[["2016","11","1"]]},"page":"665-686","publisher":"Oxford University Press","title":"Uterine fibroid management: From the present to the future","type":"article-journal","volume":"22"},"uris":["http://www.mendeley.com/documents/?uuid=f27ab651-faa3-373c-b91e-390598a81cf0"]},{"id":"ITEM-6","itemData":{"ISSN":"15320650","PMID":"28084714","abstract":"Uterine fibroids are common benign neoplasms, with a higher prevalence in older women and in those of African descent. Many are discovered incidentally on clinical examination or imaging in asymptomatic women. Fibroids can cause abnormal uterine bleeding, pelvic pressure, bowel dysfunction, urinary frequency and urgency, urinary retention, low back pain, constipation, and dyspareunia. Ultrasonography is the preferred initial imaging modality. Expectant management is recommended for asymptomatic patients because most fibroids decrease in size during menopause. Management should be tailored to the size and location of fibroids; the patient’s age, symptoms, desire to maintain fertility, and access to treatment; and the experience of the physician. Medical therapy to reduce heavy menstrual bleeding includes hormonal contraceptives, tranexamic acid, and nonsteroidal anti-inflammatory drugs. Gonadotropin-releasing hormone agonists or selective progesterone receptor modulators are an option for patients who need symptom relief preoperatively or who are approaching menopause. Surgical treatment includes hysterectomy, myomectomy, uterine artery embolization, and magnetic resonance–guided focused ultrasound surgery.","author":[{"dropping-particle":"","family":"la Cruz","given":"Maria Syl D.","non-dropping-particle":"de","parse-names":false,"suffix":""},{"dropping-particle":"","family":"Buchanan","given":"Edward M.","non-dropping-particle":"","parse-names":false,"suffix":""}],"container-title":"American Family Physician","id":"ITEM-6","issue":"2","issued":{"date-parts":[["2017","1","15"]]},"page":"100-107","publisher":"American Academy of Family Physicians","title":"Uterine fibroids: Diagnosis and treatment","type":"article-journal","volume":"95"},"uris":["http://www.mendeley.com/documents/?uuid=257818b6-4c3b-3774-bcce-e453f6932e53"]}],"mendeley":{"formattedCitation":"&lt;sup&gt;13–18&lt;/sup&gt;","plainTextFormattedCitation":"13–18","previouslyFormattedCitation":"&lt;sup&gt;13–18&lt;/sup&gt;"},"properties":{"noteIndex":0},"schema":"https://github.com/citation-style-language/schema/raw/master/csl-citation.json"}</w:instrText>
      </w:r>
      <w:r w:rsidRPr="00A13754">
        <w:rPr>
          <w:rFonts w:ascii="Calibri" w:hAnsi="Calibri" w:cs="Calibri"/>
          <w:lang w:val="en-US"/>
        </w:rPr>
        <w:fldChar w:fldCharType="separate"/>
      </w:r>
      <w:r w:rsidR="0094557F" w:rsidRPr="00A13754">
        <w:rPr>
          <w:rFonts w:ascii="Calibri" w:hAnsi="Calibri" w:cs="Calibri"/>
          <w:noProof/>
          <w:vertAlign w:val="superscript"/>
          <w:lang w:val="en-US"/>
        </w:rPr>
        <w:t>13–18</w:t>
      </w:r>
      <w:r w:rsidRPr="00A13754">
        <w:rPr>
          <w:rFonts w:ascii="Calibri" w:hAnsi="Calibri" w:cs="Calibri"/>
          <w:lang w:val="en-US"/>
        </w:rPr>
        <w:fldChar w:fldCharType="end"/>
      </w:r>
      <w:r w:rsidRPr="00A13754">
        <w:rPr>
          <w:rFonts w:ascii="Calibri" w:hAnsi="Calibri" w:cs="Calibri"/>
          <w:lang w:val="en-US"/>
        </w:rPr>
        <w:t>.</w:t>
      </w:r>
      <w:r w:rsidR="009511D4" w:rsidRPr="00A13754">
        <w:rPr>
          <w:rFonts w:ascii="Calibri" w:hAnsi="Calibri" w:cs="Calibri"/>
          <w:lang w:val="en-US"/>
        </w:rPr>
        <w:t xml:space="preserve"> </w:t>
      </w:r>
      <w:r w:rsidRPr="00A13754">
        <w:rPr>
          <w:rFonts w:ascii="Calibri" w:hAnsi="Calibri" w:cs="Calibri"/>
          <w:lang w:val="en-US"/>
        </w:rPr>
        <w:t>Surgical treatment includes myomectomy (abdominal and hysteroscopic) and hysterectomy. Both myomectomy and hysterectomy have a positive impact on the quality of</w:t>
      </w:r>
      <w:r w:rsidR="006D6029" w:rsidRPr="00A13754">
        <w:rPr>
          <w:rFonts w:ascii="Calibri" w:hAnsi="Calibri" w:cs="Calibri"/>
          <w:lang w:val="en-US"/>
        </w:rPr>
        <w:t xml:space="preserve"> </w:t>
      </w:r>
      <w:r w:rsidRPr="00A13754">
        <w:rPr>
          <w:rFonts w:ascii="Calibri" w:hAnsi="Calibri" w:cs="Calibri"/>
          <w:lang w:val="en-US"/>
        </w:rPr>
        <w:t>life</w:t>
      </w:r>
      <w:r w:rsidR="006D6029"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ISSN":"0002-838X","abstract":"What are the comparative effectiveness and harms of treatments for uterine fibroids, and what is the risk of finding unexpected leiomyosarcoma in women with fibroids?","author":[{"dropping-particle":"","family":"Rogers","given":"Tyler S","non-dropping-particle":"","parse-names":false,"suffix":""},{"dropping-particle":"","family":"Bieck","given":"Anthony M","non-dropping-particle":"","parse-names":false,"suffix":""}],"container-title":"American Family Physician www.aafp.org/afp","id":"ITEM-1","issue":"5","issued":{"date-parts":[["2019","3","1"]]},"number-of-pages":"330-333","title":"Management of Uterine Fibroids","type":"report","volume":"99"},"uris":["http://www.mendeley.com/documents/?uuid=60976399-44c2-3ea3-8a50-5103ddc0ecea"]}],"mendeley":{"formattedCitation":"&lt;sup&gt;19&lt;/sup&gt;","plainTextFormattedCitation":"19","previouslyFormattedCitation":"&lt;sup&gt;19&lt;/sup&gt;"},"properties":{"noteIndex":0},"schema":"https://github.com/citation-style-language/schema/raw/master/csl-citation.json"}</w:instrText>
      </w:r>
      <w:r w:rsidR="006D6029" w:rsidRPr="00A13754">
        <w:rPr>
          <w:rFonts w:ascii="Calibri" w:hAnsi="Calibri" w:cs="Calibri"/>
          <w:lang w:val="en-US"/>
        </w:rPr>
        <w:fldChar w:fldCharType="separate"/>
      </w:r>
      <w:r w:rsidR="0094557F" w:rsidRPr="00A13754">
        <w:rPr>
          <w:rFonts w:ascii="Calibri" w:hAnsi="Calibri" w:cs="Calibri"/>
          <w:noProof/>
          <w:vertAlign w:val="superscript"/>
          <w:lang w:val="en-US"/>
        </w:rPr>
        <w:t>19</w:t>
      </w:r>
      <w:r w:rsidR="006D6029" w:rsidRPr="00A13754">
        <w:rPr>
          <w:rFonts w:ascii="Calibri" w:hAnsi="Calibri" w:cs="Calibri"/>
          <w:lang w:val="en-US"/>
        </w:rPr>
        <w:fldChar w:fldCharType="end"/>
      </w:r>
      <w:r w:rsidR="006D6029" w:rsidRPr="00A13754">
        <w:rPr>
          <w:rFonts w:ascii="Calibri" w:hAnsi="Calibri" w:cs="Calibri"/>
          <w:lang w:val="en-US"/>
        </w:rPr>
        <w:t xml:space="preserve">. </w:t>
      </w:r>
      <w:r w:rsidRPr="00A13754">
        <w:rPr>
          <w:rFonts w:ascii="Calibri" w:hAnsi="Calibri" w:cs="Calibri"/>
          <w:lang w:val="en-US"/>
        </w:rPr>
        <w:t>Hysterectomy is associated with irreversible loss of fertility; thus, many women seek other treatment options</w:t>
      </w:r>
      <w:r w:rsidR="0052237E"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55/s-0037-1606302","ISSN":"15264564","abstract":"Uterine fibroids (leiomyomata) are common uterine neoplasms that are often associated with detrimental symptoms, such as heavy menstrual bleeding, dysmenorrhea, and pressure-related symptoms, which often lead to surgical intervention, including hysterectomy. Although our understanding of the pathophysiology of uterine fibroids, particularly their dependency on progesterone and the role of growth factors, has increased during the past two decades, the medical options currently approved by the United States Food and Drug Administration are limited and are only used for short-term symptom management. A long-term, safe, and effective treatment is not yet available in the United States. However, emerging medical treatments that are currently under clinical development, including progesterone receptor modulators and oral gonadotropin-releasing hormone antagonists, offer hope of new long-term medical therapies for symptomatic uterine fibroids as an alternative to surgery. Herein, we discuss the current and emerging medical therapies for fibroids based on evidence from randomized clinical trials.","author":[{"dropping-particle":"","family":"Chwalisz","given":"Kristof","non-dropping-particle":"","parse-names":false,"suffix":""},{"dropping-particle":"","family":"Taylor","given":"Hugh","non-dropping-particle":"","parse-names":false,"suffix":""}],"container-title":"Seminars in Reproductive Medicine","id":"ITEM-1","issue":"6","issued":{"date-parts":[["2017","11","1"]]},"page":"510-522","publisher":"Thieme Medical Publishers, Inc.","title":"Current and Emerging Medical Treatments for Uterine Fibroids","type":"article","volume":"35"},"uris":["http://www.mendeley.com/documents/?uuid=63a59c15-025c-33f1-a8fd-e25499fa3ad2"]}],"mendeley":{"formattedCitation":"&lt;sup&gt;20&lt;/sup&gt;","plainTextFormattedCitation":"20","previouslyFormattedCitation":"&lt;sup&gt;20&lt;/sup&gt;"},"properties":{"noteIndex":0},"schema":"https://github.com/citation-style-language/schema/raw/master/csl-citation.json"}</w:instrText>
      </w:r>
      <w:r w:rsidR="0052237E" w:rsidRPr="00A13754">
        <w:rPr>
          <w:rFonts w:ascii="Calibri" w:hAnsi="Calibri" w:cs="Calibri"/>
          <w:lang w:val="en-US"/>
        </w:rPr>
        <w:fldChar w:fldCharType="separate"/>
      </w:r>
      <w:r w:rsidR="0094557F" w:rsidRPr="00A13754">
        <w:rPr>
          <w:rFonts w:ascii="Calibri" w:hAnsi="Calibri" w:cs="Calibri"/>
          <w:noProof/>
          <w:vertAlign w:val="superscript"/>
          <w:lang w:val="en-US"/>
        </w:rPr>
        <w:t>20</w:t>
      </w:r>
      <w:r w:rsidR="0052237E" w:rsidRPr="00A13754">
        <w:rPr>
          <w:rFonts w:ascii="Calibri" w:hAnsi="Calibri" w:cs="Calibri"/>
          <w:lang w:val="en-US"/>
        </w:rPr>
        <w:fldChar w:fldCharType="end"/>
      </w:r>
      <w:r w:rsidR="0052237E" w:rsidRPr="00A13754">
        <w:rPr>
          <w:rFonts w:ascii="Calibri" w:hAnsi="Calibri" w:cs="Calibri"/>
          <w:lang w:val="en-US"/>
        </w:rPr>
        <w:t>.</w:t>
      </w:r>
    </w:p>
    <w:p w14:paraId="10AB9312" w14:textId="77777777" w:rsidR="009511D4" w:rsidRPr="00A13754" w:rsidRDefault="009511D4" w:rsidP="00A13754">
      <w:pPr>
        <w:jc w:val="both"/>
        <w:rPr>
          <w:rFonts w:ascii="Calibri" w:hAnsi="Calibri" w:cs="Calibri"/>
          <w:lang w:val="en-US"/>
        </w:rPr>
      </w:pPr>
    </w:p>
    <w:p w14:paraId="705510EE" w14:textId="27206E67" w:rsidR="00480E94" w:rsidRPr="00A13754" w:rsidRDefault="00ED7C2A" w:rsidP="00A13754">
      <w:pPr>
        <w:pStyle w:val="NormalWeb"/>
        <w:shd w:val="clear" w:color="auto" w:fill="FFFFFF"/>
        <w:spacing w:before="0" w:beforeAutospacing="0" w:after="0" w:afterAutospacing="0"/>
        <w:jc w:val="both"/>
        <w:rPr>
          <w:rFonts w:ascii="Calibri" w:hAnsi="Calibri" w:cs="Calibri"/>
          <w:lang w:val="en-US"/>
        </w:rPr>
      </w:pPr>
      <w:r w:rsidRPr="00A13754">
        <w:rPr>
          <w:rFonts w:ascii="Calibri" w:hAnsi="Calibri" w:cs="Calibri"/>
          <w:lang w:val="en-US"/>
        </w:rPr>
        <w:t>Abdominal myomectomy allows for the preservation of fertility.</w:t>
      </w:r>
      <w:r w:rsidR="005417D2" w:rsidRPr="00A13754">
        <w:rPr>
          <w:rFonts w:ascii="Calibri" w:hAnsi="Calibri" w:cs="Calibri"/>
          <w:lang w:val="en-US"/>
        </w:rPr>
        <w:t xml:space="preserve"> </w:t>
      </w:r>
      <w:r w:rsidRPr="00A13754">
        <w:rPr>
          <w:rFonts w:ascii="Calibri" w:hAnsi="Calibri" w:cs="Calibri"/>
          <w:lang w:val="en-US"/>
        </w:rPr>
        <w:t xml:space="preserve">Depending on the size and number of fibroids, as well as the experience of the surgeon, this procedure can be performed via laparotomy or laparoscopy. Although </w:t>
      </w:r>
      <w:r w:rsidR="00C7203A" w:rsidRPr="00A13754">
        <w:rPr>
          <w:rFonts w:ascii="Calibri" w:hAnsi="Calibri" w:cs="Calibri"/>
          <w:lang w:val="en-US"/>
        </w:rPr>
        <w:t>hemorrhages</w:t>
      </w:r>
      <w:r w:rsidRPr="00A13754">
        <w:rPr>
          <w:rFonts w:ascii="Calibri" w:hAnsi="Calibri" w:cs="Calibri"/>
          <w:lang w:val="en-US"/>
        </w:rPr>
        <w:t xml:space="preserve"> are less common than in hysterectomy, overall morbidity is similar.</w:t>
      </w:r>
      <w:r w:rsidR="00E9419E" w:rsidRPr="00A13754">
        <w:rPr>
          <w:rFonts w:ascii="Calibri" w:hAnsi="Calibri" w:cs="Calibri"/>
          <w:lang w:val="en-US"/>
        </w:rPr>
        <w:t xml:space="preserve"> </w:t>
      </w:r>
      <w:r w:rsidRPr="00A13754">
        <w:rPr>
          <w:rFonts w:ascii="Calibri" w:hAnsi="Calibri" w:cs="Calibri"/>
          <w:lang w:val="en-US"/>
        </w:rPr>
        <w:t xml:space="preserve">Hysteroscopic myomectomy is a safer, less invasive method than abdominal myomectomy and allows </w:t>
      </w:r>
      <w:r w:rsidR="00C7203A">
        <w:rPr>
          <w:rFonts w:ascii="Calibri" w:hAnsi="Calibri" w:cs="Calibri"/>
          <w:lang w:val="en-US"/>
        </w:rPr>
        <w:t xml:space="preserve">the </w:t>
      </w:r>
      <w:r w:rsidRPr="00A13754">
        <w:rPr>
          <w:rFonts w:ascii="Calibri" w:hAnsi="Calibri" w:cs="Calibri"/>
          <w:lang w:val="en-US"/>
        </w:rPr>
        <w:t>treatment of submucous fibroids (</w:t>
      </w:r>
      <w:r w:rsidR="000B0A87" w:rsidRPr="00A13754">
        <w:rPr>
          <w:rFonts w:ascii="Calibri" w:hAnsi="Calibri" w:cs="Calibri"/>
          <w:lang w:val="en-US"/>
        </w:rPr>
        <w:t>FIGO 0</w:t>
      </w:r>
      <w:r w:rsidRPr="00A13754">
        <w:rPr>
          <w:rFonts w:ascii="Calibri" w:hAnsi="Calibri" w:cs="Calibri"/>
          <w:lang w:val="en-US"/>
        </w:rPr>
        <w:t>). Subsequent hysteroscopic procedures may be necessary to completely remove larger type</w:t>
      </w:r>
      <w:r w:rsidR="00C7203A">
        <w:rPr>
          <w:rFonts w:ascii="Calibri" w:hAnsi="Calibri" w:cs="Calibri"/>
          <w:lang w:val="en-US"/>
        </w:rPr>
        <w:t>-</w:t>
      </w:r>
      <w:r w:rsidRPr="00A13754">
        <w:rPr>
          <w:rFonts w:ascii="Calibri" w:hAnsi="Calibri" w:cs="Calibri"/>
          <w:lang w:val="en-US"/>
        </w:rPr>
        <w:t>2 fibroids</w:t>
      </w:r>
      <w:r w:rsidR="00E9419E"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2217/whe.15.89","ISSN":"17455065","PMID":"26693796","abstract":"Uterine fibroids can cause abnormal uterine bleeding and their removal is beneficial in the treatment of heavy menstrual bleeding associated with fibroids for women who would like to preserve their uterus and fertility. Endoscopic (hysteroscopic and laparoscopic) approaches are the preferred methods of fibroid removal when appropriate. In the presence of submucosal fibroids, hysteroscopic resection is a simple, safe and effective treatment for heavy menstrual bleeding and reduces the need for more major surgery, such as hysterectomy. When abdominal myomectomy is required, laparoscopic myomectomy is the preferred choice in selected cases due to its advantages over open myomectomy.","author":[{"dropping-particle":"","family":"Saridogan","given":"Ertan","non-dropping-particle":"","parse-names":false,"suffix":""}],"container-title":"Women's Health","id":"ITEM-1","issue":"1","issued":{"date-parts":[["2016","1","1"]]},"page":"53-62","publisher":"Future Medicine Ltd.","title":"Surgical treatment of fibroids in heavy menstrual bleeding","type":"article","volume":"12"},"uris":["http://www.mendeley.com/documents/?uuid=73583d65-c2c3-35d4-b126-3a44ef6bd823"]}],"mendeley":{"formattedCitation":"&lt;sup&gt;21&lt;/sup&gt;","plainTextFormattedCitation":"21","previouslyFormattedCitation":"&lt;sup&gt;21&lt;/sup&gt;"},"properties":{"noteIndex":0},"schema":"https://github.com/citation-style-language/schema/raw/master/csl-citation.json"}</w:instrText>
      </w:r>
      <w:r w:rsidR="00E9419E" w:rsidRPr="00A13754">
        <w:rPr>
          <w:rFonts w:ascii="Calibri" w:hAnsi="Calibri" w:cs="Calibri"/>
          <w:lang w:val="en-US"/>
        </w:rPr>
        <w:fldChar w:fldCharType="separate"/>
      </w:r>
      <w:r w:rsidR="0094557F" w:rsidRPr="00A13754">
        <w:rPr>
          <w:rFonts w:ascii="Calibri" w:hAnsi="Calibri" w:cs="Calibri"/>
          <w:noProof/>
          <w:vertAlign w:val="superscript"/>
          <w:lang w:val="en-US"/>
        </w:rPr>
        <w:t>21</w:t>
      </w:r>
      <w:r w:rsidR="00E9419E" w:rsidRPr="00A13754">
        <w:rPr>
          <w:rFonts w:ascii="Calibri" w:hAnsi="Calibri" w:cs="Calibri"/>
          <w:lang w:val="en-US"/>
        </w:rPr>
        <w:fldChar w:fldCharType="end"/>
      </w:r>
      <w:r w:rsidRPr="00A13754">
        <w:rPr>
          <w:rFonts w:ascii="Calibri" w:hAnsi="Calibri" w:cs="Calibri"/>
          <w:lang w:val="en-US"/>
        </w:rPr>
        <w:t>.</w:t>
      </w:r>
    </w:p>
    <w:p w14:paraId="14BC166D" w14:textId="77777777" w:rsidR="009511D4" w:rsidRPr="00A13754" w:rsidRDefault="009511D4" w:rsidP="00A13754">
      <w:pPr>
        <w:pStyle w:val="NormalWeb"/>
        <w:shd w:val="clear" w:color="auto" w:fill="FFFFFF"/>
        <w:spacing w:before="0" w:beforeAutospacing="0" w:after="0" w:afterAutospacing="0"/>
        <w:jc w:val="both"/>
        <w:rPr>
          <w:rFonts w:ascii="Calibri" w:hAnsi="Calibri" w:cs="Calibri"/>
          <w:lang w:val="en-US"/>
        </w:rPr>
      </w:pPr>
    </w:p>
    <w:p w14:paraId="25505601" w14:textId="6CA0D5D3" w:rsidR="00480E94" w:rsidRPr="00A13754" w:rsidRDefault="00ED7C2A" w:rsidP="00A13754">
      <w:pPr>
        <w:pStyle w:val="NormalWeb"/>
        <w:shd w:val="clear" w:color="auto" w:fill="FFFFFF"/>
        <w:spacing w:before="0" w:beforeAutospacing="0" w:after="0" w:afterAutospacing="0"/>
        <w:jc w:val="both"/>
        <w:rPr>
          <w:rFonts w:ascii="Calibri" w:hAnsi="Calibri" w:cs="Calibri"/>
          <w:lang w:val="en-US"/>
        </w:rPr>
      </w:pPr>
      <w:r w:rsidRPr="00A13754">
        <w:rPr>
          <w:rFonts w:ascii="Calibri" w:hAnsi="Calibri" w:cs="Calibri"/>
          <w:lang w:val="en-US"/>
        </w:rPr>
        <w:t>Levonorgestrel</w:t>
      </w:r>
      <w:r w:rsidR="009511D4" w:rsidRPr="00A13754">
        <w:rPr>
          <w:rFonts w:ascii="Calibri" w:hAnsi="Calibri" w:cs="Calibri"/>
          <w:lang w:val="en-US"/>
        </w:rPr>
        <w:t xml:space="preserve"> r</w:t>
      </w:r>
      <w:r w:rsidRPr="00A13754">
        <w:rPr>
          <w:rFonts w:ascii="Calibri" w:hAnsi="Calibri" w:cs="Calibri"/>
          <w:lang w:val="en-US"/>
        </w:rPr>
        <w:t>eleasing intrauterine devices are an effective treatment for heavy menstrual bleeding, but they do not reduce the size of</w:t>
      </w:r>
      <w:r w:rsidR="00A027EF">
        <w:rPr>
          <w:rFonts w:ascii="Calibri" w:hAnsi="Calibri" w:cs="Calibri"/>
          <w:lang w:val="en-US"/>
        </w:rPr>
        <w:t xml:space="preserve"> the</w:t>
      </w:r>
      <w:r w:rsidRPr="00A13754">
        <w:rPr>
          <w:rFonts w:ascii="Calibri" w:hAnsi="Calibri" w:cs="Calibri"/>
          <w:lang w:val="en-US"/>
        </w:rPr>
        <w:t xml:space="preserve"> fibroids. Their use is limited in patients with the deformed uterine cavity.</w:t>
      </w:r>
      <w:r w:rsidR="009511D4" w:rsidRPr="00A13754">
        <w:rPr>
          <w:rFonts w:ascii="Calibri" w:hAnsi="Calibri" w:cs="Calibri"/>
          <w:lang w:val="en-US"/>
        </w:rPr>
        <w:t xml:space="preserve"> </w:t>
      </w:r>
      <w:r w:rsidRPr="00A13754">
        <w:rPr>
          <w:rFonts w:ascii="Calibri" w:hAnsi="Calibri" w:cs="Calibri"/>
          <w:lang w:val="en-US"/>
        </w:rPr>
        <w:t xml:space="preserve">GnRH analogues are mainly used as a pre-operative agent to reduce the size of fibroids and perioperative blood loss. They also reduce the percentage of vertical incisions during hysterectomy and myomectomy while increasing the possibility of </w:t>
      </w:r>
      <w:r w:rsidR="00A027EF">
        <w:rPr>
          <w:rFonts w:ascii="Calibri" w:hAnsi="Calibri" w:cs="Calibri"/>
          <w:lang w:val="en-US"/>
        </w:rPr>
        <w:t xml:space="preserve">a </w:t>
      </w:r>
      <w:r w:rsidRPr="00A13754">
        <w:rPr>
          <w:rFonts w:ascii="Calibri" w:hAnsi="Calibri" w:cs="Calibri"/>
          <w:lang w:val="en-US"/>
        </w:rPr>
        <w:t>vaginal procedure</w:t>
      </w:r>
      <w:r w:rsidR="003C5864"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55/s-0037-1606302","ISSN":"15264564","abstract":"Uterine fibroids (leiomyomata) are common uterine neoplasms that are often associated with detrimental symptoms, such as heavy menstrual bleeding, dysmenorrhea, and pressure-related symptoms, which often lead to surgical intervention, including hysterectomy. Although our understanding of the pathophysiology of uterine fibroids, particularly their dependency on progesterone and the role of growth factors, has increased during the past two decades, the medical options currently approved by the United States Food and Drug Administration are limited and are only used for short-term symptom management. A long-term, safe, and effective treatment is not yet available in the United States. However, emerging medical treatments that are currently under clinical development, including progesterone receptor modulators and oral gonadotropin-releasing hormone antagonists, offer hope of new long-term medical therapies for symptomatic uterine fibroids as an alternative to surgery. Herein, we discuss the current and emerging medical therapies for fibroids based on evidence from randomized clinical trials.","author":[{"dropping-particle":"","family":"Chwalisz","given":"Kristof","non-dropping-particle":"","parse-names":false,"suffix":""},{"dropping-particle":"","family":"Taylor","given":"Hugh","non-dropping-particle":"","parse-names":false,"suffix":""}],"container-title":"Seminars in Reproductive Medicine","id":"ITEM-1","issue":"6","issued":{"date-parts":[["2017","11","1"]]},"page":"510-522","publisher":"Thieme Medical Publishers, Inc.","title":"Current and Emerging Medical Treatments for Uterine Fibroids","type":"article","volume":"35"},"uris":["http://www.mendeley.com/documents/?uuid=63a59c15-025c-33f1-a8fd-e25499fa3ad2"]}],"mendeley":{"formattedCitation":"&lt;sup&gt;20&lt;/sup&gt;","plainTextFormattedCitation":"20","previouslyFormattedCitation":"&lt;sup&gt;20&lt;/sup&gt;"},"properties":{"noteIndex":0},"schema":"https://github.com/citation-style-language/schema/raw/master/csl-citation.json"}</w:instrText>
      </w:r>
      <w:r w:rsidR="003C5864" w:rsidRPr="00A13754">
        <w:rPr>
          <w:rFonts w:ascii="Calibri" w:hAnsi="Calibri" w:cs="Calibri"/>
          <w:lang w:val="en-US"/>
        </w:rPr>
        <w:fldChar w:fldCharType="separate"/>
      </w:r>
      <w:r w:rsidR="0094557F" w:rsidRPr="00A13754">
        <w:rPr>
          <w:rFonts w:ascii="Calibri" w:hAnsi="Calibri" w:cs="Calibri"/>
          <w:noProof/>
          <w:vertAlign w:val="superscript"/>
          <w:lang w:val="en-US"/>
        </w:rPr>
        <w:t>20</w:t>
      </w:r>
      <w:r w:rsidR="003C5864" w:rsidRPr="00A13754">
        <w:rPr>
          <w:rFonts w:ascii="Calibri" w:hAnsi="Calibri" w:cs="Calibri"/>
          <w:lang w:val="en-US"/>
        </w:rPr>
        <w:fldChar w:fldCharType="end"/>
      </w:r>
      <w:r w:rsidR="003C5864" w:rsidRPr="00A13754">
        <w:rPr>
          <w:rFonts w:ascii="Calibri" w:hAnsi="Calibri" w:cs="Calibri"/>
          <w:lang w:val="en-US"/>
        </w:rPr>
        <w:t>.</w:t>
      </w:r>
    </w:p>
    <w:p w14:paraId="3AD19EA5" w14:textId="77777777" w:rsidR="009511D4" w:rsidRPr="00A13754" w:rsidRDefault="009511D4" w:rsidP="00A13754">
      <w:pPr>
        <w:pStyle w:val="NormalWeb"/>
        <w:shd w:val="clear" w:color="auto" w:fill="FFFFFF"/>
        <w:spacing w:before="0" w:beforeAutospacing="0" w:after="0" w:afterAutospacing="0"/>
        <w:jc w:val="both"/>
        <w:rPr>
          <w:rFonts w:ascii="Calibri" w:hAnsi="Calibri" w:cs="Calibri"/>
          <w:lang w:val="en-US"/>
        </w:rPr>
      </w:pPr>
    </w:p>
    <w:p w14:paraId="2396924A" w14:textId="7C314346" w:rsidR="00C87793" w:rsidRPr="00A13754" w:rsidRDefault="00ED7C2A" w:rsidP="00A13754">
      <w:pPr>
        <w:pStyle w:val="NormalWeb"/>
        <w:shd w:val="clear" w:color="auto" w:fill="FFFFFF"/>
        <w:spacing w:before="0" w:beforeAutospacing="0" w:after="0" w:afterAutospacing="0"/>
        <w:jc w:val="both"/>
        <w:rPr>
          <w:rFonts w:ascii="Calibri" w:hAnsi="Calibri" w:cs="Calibri"/>
          <w:b/>
          <w:bCs/>
          <w:lang w:val="en-US"/>
        </w:rPr>
      </w:pPr>
      <w:r w:rsidRPr="00A13754">
        <w:rPr>
          <w:rFonts w:ascii="Calibri" w:hAnsi="Calibri" w:cs="Calibri"/>
          <w:lang w:val="en-US"/>
        </w:rPr>
        <w:t>In the short term, selective progesterone receptor modulators reduce</w:t>
      </w:r>
      <w:r w:rsidR="00A027EF">
        <w:rPr>
          <w:rFonts w:ascii="Calibri" w:hAnsi="Calibri" w:cs="Calibri"/>
          <w:lang w:val="en-US"/>
        </w:rPr>
        <w:t xml:space="preserve"> the</w:t>
      </w:r>
      <w:r w:rsidRPr="00A13754">
        <w:rPr>
          <w:rFonts w:ascii="Calibri" w:hAnsi="Calibri" w:cs="Calibri"/>
          <w:lang w:val="en-US"/>
        </w:rPr>
        <w:t xml:space="preserve"> myoma volume and induce amenorrhea. However, the long-term efficacy and safety require further research. A</w:t>
      </w:r>
      <w:r w:rsidR="00A027EF">
        <w:rPr>
          <w:rFonts w:ascii="Calibri" w:hAnsi="Calibri" w:cs="Calibri"/>
          <w:lang w:val="en-US"/>
        </w:rPr>
        <w:t>long with</w:t>
      </w:r>
      <w:r w:rsidRPr="00A13754">
        <w:rPr>
          <w:rFonts w:ascii="Calibri" w:hAnsi="Calibri" w:cs="Calibri"/>
          <w:lang w:val="en-US"/>
        </w:rPr>
        <w:t xml:space="preserve"> aromatase inhibitors, </w:t>
      </w:r>
      <w:r w:rsidR="00A027EF" w:rsidRPr="00A13754">
        <w:rPr>
          <w:rFonts w:ascii="Calibri" w:hAnsi="Calibri" w:cs="Calibri"/>
          <w:lang w:val="en-US"/>
        </w:rPr>
        <w:t>the</w:t>
      </w:r>
      <w:r w:rsidR="00A027EF">
        <w:rPr>
          <w:rFonts w:ascii="Calibri" w:hAnsi="Calibri" w:cs="Calibri"/>
          <w:lang w:val="en-US"/>
        </w:rPr>
        <w:t>re</w:t>
      </w:r>
      <w:r w:rsidR="00A027EF" w:rsidRPr="00A13754">
        <w:rPr>
          <w:rFonts w:ascii="Calibri" w:hAnsi="Calibri" w:cs="Calibri"/>
          <w:lang w:val="en-US"/>
        </w:rPr>
        <w:t xml:space="preserve"> </w:t>
      </w:r>
      <w:r w:rsidRPr="00A13754">
        <w:rPr>
          <w:rFonts w:ascii="Calibri" w:hAnsi="Calibri" w:cs="Calibri"/>
          <w:lang w:val="en-US"/>
        </w:rPr>
        <w:t>may be other option</w:t>
      </w:r>
      <w:r w:rsidR="00A027EF">
        <w:rPr>
          <w:rFonts w:ascii="Calibri" w:hAnsi="Calibri" w:cs="Calibri"/>
          <w:lang w:val="en-US"/>
        </w:rPr>
        <w:t>s</w:t>
      </w:r>
      <w:r w:rsidRPr="00A13754">
        <w:rPr>
          <w:rFonts w:ascii="Calibri" w:hAnsi="Calibri" w:cs="Calibri"/>
          <w:lang w:val="en-US"/>
        </w:rPr>
        <w:t xml:space="preserve"> for pre-operative treatment of </w:t>
      </w:r>
      <w:r w:rsidR="00A027EF" w:rsidRPr="00A13754">
        <w:rPr>
          <w:rFonts w:ascii="Calibri" w:hAnsi="Calibri" w:cs="Calibri"/>
          <w:lang w:val="en-US"/>
        </w:rPr>
        <w:t>anemia</w:t>
      </w:r>
      <w:r w:rsidRPr="00A13754">
        <w:rPr>
          <w:rFonts w:ascii="Calibri" w:hAnsi="Calibri" w:cs="Calibri"/>
          <w:lang w:val="en-US"/>
        </w:rPr>
        <w:t xml:space="preserve"> and reduction of </w:t>
      </w:r>
      <w:r w:rsidR="00A027EF">
        <w:rPr>
          <w:rFonts w:ascii="Calibri" w:hAnsi="Calibri" w:cs="Calibri"/>
          <w:lang w:val="en-US"/>
        </w:rPr>
        <w:t xml:space="preserve">the </w:t>
      </w:r>
      <w:r w:rsidRPr="00A13754">
        <w:rPr>
          <w:rFonts w:ascii="Calibri" w:hAnsi="Calibri" w:cs="Calibri"/>
          <w:lang w:val="en-US"/>
        </w:rPr>
        <w:t>myoma volume</w:t>
      </w:r>
      <w:r w:rsidR="00C87793"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55/s-0037-1606303","ISSN":"15264564","abstract":"The pain, bleeding, and anemia associated with uterine fibroids debilitate many women. In addition to limited efficacy, the side effects of the currently used medical therapies prevent long-term use and nearly all pregnancies. Thus, women hoping to achieve pregnancy have limited options and usually opt for myomectomy. Once completed childbearing, many patients proceed with hysterectomy despite its risks and costs. Thus, there is a clear need for a new medical treatment for fibroids that is safe and effective. To this end, researchers have investigated several new treatments over the recent years, including both hormonal and nonhormonal ones. Some examples include selective progesterone receptor modulators, vitamin D, aromatase inhibitors, gene therapy, simvastatin, nanoparticles, epigallocatechin gallate, and intratumor collagenase injections. The aim of this article is to review and critically analyze the evidence (both laboratory and clinical) for these emerging therapies. We will discuss strengths and weaknesses of studies, areas where further evidence is needed, and finally deliberate on novel targets potentially amenable for development of future therapeutics.","author":[{"dropping-particle":"","family":"Fritton","given":"Kate","non-dropping-particle":"","parse-names":false,"suffix":""},{"dropping-particle":"","family":"Borahay","given":"Mostafa A.","non-dropping-particle":"","parse-names":false,"suffix":""}],"container-title":"Seminars in Reproductive Medicine","id":"ITEM-1","issue":"6","issued":{"date-parts":[["2017","11","1"]]},"page":"549-559","publisher":"Thieme Medical Publishers, Inc.","title":"New and Emerging Therapies for Uterine Fibroids","type":"article-journal","volume":"35"},"uris":["http://www.mendeley.com/documents/?uuid=c6f4ddc9-8181-32dc-a829-7abd99fb3dc3"]}],"mendeley":{"formattedCitation":"&lt;sup&gt;22&lt;/sup&gt;","plainTextFormattedCitation":"22","previouslyFormattedCitation":"&lt;sup&gt;22&lt;/sup&gt;"},"properties":{"noteIndex":0},"schema":"https://github.com/citation-style-language/schema/raw/master/csl-citation.json"}</w:instrText>
      </w:r>
      <w:r w:rsidR="00C87793" w:rsidRPr="00A13754">
        <w:rPr>
          <w:rFonts w:ascii="Calibri" w:hAnsi="Calibri" w:cs="Calibri"/>
          <w:lang w:val="en-US"/>
        </w:rPr>
        <w:fldChar w:fldCharType="separate"/>
      </w:r>
      <w:r w:rsidR="0094557F" w:rsidRPr="00A13754">
        <w:rPr>
          <w:rFonts w:ascii="Calibri" w:hAnsi="Calibri" w:cs="Calibri"/>
          <w:noProof/>
          <w:vertAlign w:val="superscript"/>
          <w:lang w:val="en-US"/>
        </w:rPr>
        <w:t>22</w:t>
      </w:r>
      <w:r w:rsidR="00C87793" w:rsidRPr="00A13754">
        <w:rPr>
          <w:rFonts w:ascii="Calibri" w:hAnsi="Calibri" w:cs="Calibri"/>
          <w:lang w:val="en-US"/>
        </w:rPr>
        <w:fldChar w:fldCharType="end"/>
      </w:r>
      <w:r w:rsidR="00C87793" w:rsidRPr="00A13754">
        <w:rPr>
          <w:rFonts w:ascii="Calibri" w:hAnsi="Calibri" w:cs="Calibri"/>
          <w:lang w:val="en-US"/>
        </w:rPr>
        <w:t>.</w:t>
      </w:r>
      <w:r w:rsidR="009511D4" w:rsidRPr="00A13754">
        <w:rPr>
          <w:rFonts w:ascii="Calibri" w:hAnsi="Calibri" w:cs="Calibri"/>
          <w:lang w:val="en-US"/>
        </w:rPr>
        <w:t xml:space="preserve"> </w:t>
      </w:r>
      <w:r w:rsidRPr="00A13754">
        <w:rPr>
          <w:rFonts w:ascii="Calibri" w:hAnsi="Calibri" w:cs="Calibri"/>
          <w:lang w:val="en-US"/>
        </w:rPr>
        <w:t>Some studies suggest that vitamin D may slow down or prevent the growth of fibroids and the onset of symptoms</w:t>
      </w:r>
      <w:r w:rsidRPr="00A13754">
        <w:rPr>
          <w:rFonts w:ascii="Calibri" w:hAnsi="Calibri" w:cs="Calibri"/>
          <w:lang w:val="en-US"/>
        </w:rPr>
        <w:fldChar w:fldCharType="begin" w:fldLock="1"/>
      </w:r>
      <w:r w:rsidR="0094557F" w:rsidRPr="00A13754">
        <w:rPr>
          <w:rFonts w:ascii="Calibri" w:hAnsi="Calibri" w:cs="Calibri"/>
          <w:lang w:val="en-US"/>
        </w:rPr>
        <w:instrText>ADDIN CSL_CITATION {"citationItems":[{"id":"ITEM-1","itemData":{"DOI":"10.1097/MD.0000000000005698","ISSN":"15365964","PMID":"28033263","abstract":"The aim of this study was to evaluate the effect of Vitamin D supplementation in women with hypovitaminosis D and \"small burden\" uterine fibroids. This study focused on 208 women diagnosed with uterine fibroids and concomitant hypovitaminosis D, from January to December 2014. One hundred eight women of the initial study population were diagnosed with \"small burden\" uterine fibroids. Among them, those who underwent a proper Vitamin D supplementation constituted the \"study group\" (n=53), while women who spontaneously refused the therapy or did not perform it properly, constituted the \"control group\" (n=55). The characteristics of uterine fibroids, the fibroid-related symptoms, and the Vitamin D serum levels were evaluated 12 months after the initial diagnosis. In women with uterine fibroids, a negative correlation emerged between the baseline 25-hydroxy-cholecalciferol (25-OH-D3) concentration and both the volume of the largest fibroid (r=-0.18, P=0.01) and the total volume of fibroids (r=-0.19, P=0.01). No correlation was found between the baseline 25-OH-D3 levels and the number of fibroids per patient (r=-0.10, P=0.16). In women of the \"study group,\" a significant increase in the 25-OH-D3 serum level was observed after 12 months of supplementation, and a lower rate of surgical or medical treatment due to the \"progression to extensive disease\" was reported (13.2% vs 30.9%, P=0.05). Supplementation therapy with 25-OH-D3 restores normal Vitamin D serum levels in women with \"small burden\" fibroids. In these women, Vitamin D supplementation seems to reduce the progression to an extensive disease, and thus the need of conventional surgical or medical therapy.","author":[{"dropping-particle":"","family":"Ciavattini","given":"Andrea","non-dropping-particle":"","parse-names":false,"suffix":""},{"dropping-particle":"","family":"Carpini","given":"Giovanni Delli","non-dropping-particle":"","parse-names":false,"suffix":""},{"dropping-particle":"","family":"Serri","given":"Matteo","non-dropping-particle":"","parse-names":false,"suffix":""},{"dropping-particle":"","family":"Vignini","given":"Arianna","non-dropping-particle":"","parse-names":false,"suffix":""},{"dropping-particle":"","family":"Sabbatinelli","given":"Jacopo","non-dropping-particle":"","parse-names":false,"suffix":""},{"dropping-particle":"","family":"Tozzi","given":"Alessandra","non-dropping-particle":"","parse-names":false,"suffix":""},{"dropping-particle":"","family":"Aggiusti","given":"Alice","non-dropping-particle":"","parse-names":false,"suffix":""},{"dropping-particle":"","family":"Clemente","given":"Nicolò","non-dropping-particle":"","parse-names":false,"suffix":""}],"container-title":"Medicine (United States)","id":"ITEM-1","issue":"52","issued":{"date-parts":[["2016"]]},"publisher":"Lippincott Williams and Wilkins","title":"Hypovitaminosis D and \"small burden\" uterine fibroids: Opportunity for a Vitamin D supplementation","type":"article-journal","volume":"95"},"uris":["http://www.mendeley.com/documents/?uuid=17266e89-b067-312b-a474-b2d0c3e7301d"]}],"mendeley":{"formattedCitation":"&lt;sup&gt;23&lt;/sup&gt;","plainTextFormattedCitation":"23","previouslyFormattedCitation":"&lt;sup&gt;23&lt;/sup&gt;"},"properties":{"noteIndex":0},"schema":"https://github.com/citation-style-language/schema/raw/master/csl-citation.json"}</w:instrText>
      </w:r>
      <w:r w:rsidRPr="00A13754">
        <w:rPr>
          <w:rFonts w:ascii="Calibri" w:hAnsi="Calibri" w:cs="Calibri"/>
          <w:lang w:val="en-US"/>
        </w:rPr>
        <w:fldChar w:fldCharType="separate"/>
      </w:r>
      <w:r w:rsidR="0094557F" w:rsidRPr="00A13754">
        <w:rPr>
          <w:rFonts w:ascii="Calibri" w:hAnsi="Calibri" w:cs="Calibri"/>
          <w:noProof/>
          <w:vertAlign w:val="superscript"/>
          <w:lang w:val="en-US"/>
        </w:rPr>
        <w:t>23</w:t>
      </w:r>
      <w:r w:rsidRPr="00A13754">
        <w:rPr>
          <w:rFonts w:ascii="Calibri" w:hAnsi="Calibri" w:cs="Calibri"/>
          <w:lang w:val="en-US"/>
        </w:rPr>
        <w:fldChar w:fldCharType="end"/>
      </w:r>
      <w:r w:rsidRPr="00A13754">
        <w:rPr>
          <w:rFonts w:ascii="Calibri" w:hAnsi="Calibri" w:cs="Calibri"/>
          <w:lang w:val="en-US"/>
        </w:rPr>
        <w:t>.</w:t>
      </w:r>
    </w:p>
    <w:p w14:paraId="77C20A42" w14:textId="77777777" w:rsidR="009511D4" w:rsidRPr="00A13754" w:rsidRDefault="009511D4" w:rsidP="00A13754">
      <w:pPr>
        <w:pStyle w:val="NormalWeb"/>
        <w:shd w:val="clear" w:color="auto" w:fill="FFFFFF"/>
        <w:spacing w:before="0" w:beforeAutospacing="0" w:after="0" w:afterAutospacing="0"/>
        <w:jc w:val="both"/>
        <w:rPr>
          <w:rFonts w:ascii="Calibri" w:hAnsi="Calibri" w:cs="Calibri"/>
          <w:lang w:val="en-US"/>
        </w:rPr>
      </w:pPr>
    </w:p>
    <w:p w14:paraId="50CBDA24" w14:textId="744FB3FF" w:rsidR="00102702" w:rsidRPr="00A13754" w:rsidRDefault="00ED7C2A" w:rsidP="00A13754">
      <w:pPr>
        <w:pStyle w:val="NormalWeb"/>
        <w:shd w:val="clear" w:color="auto" w:fill="FFFFFF"/>
        <w:spacing w:before="0" w:beforeAutospacing="0" w:after="0" w:afterAutospacing="0"/>
        <w:jc w:val="both"/>
        <w:rPr>
          <w:rFonts w:ascii="Calibri" w:hAnsi="Calibri" w:cs="Calibri"/>
          <w:lang w:val="en-US"/>
        </w:rPr>
      </w:pPr>
      <w:bookmarkStart w:id="0" w:name="_Hlk47375652"/>
      <w:r w:rsidRPr="00A13754">
        <w:rPr>
          <w:rFonts w:ascii="Calibri" w:hAnsi="Calibri" w:cs="Calibri"/>
          <w:lang w:val="en-US"/>
        </w:rPr>
        <w:t xml:space="preserve">New methods using 2-methoxyestradiol combined with nanoparticles are also under development </w:t>
      </w:r>
      <w:bookmarkEnd w:id="0"/>
      <w:r w:rsidR="00C87793"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DOI":"10.1007/s13346-017-0423-2","ISSN":"21903948","PMID":"28828592","abstract":"Endometriosis and uterine fibroids (also known as uterine leiomyomas) are serious medical conditions affecting large numbers of women worldwide. Many women are asymptomatic but those with symptoms require medical intervention to relieve chronic pain and dysmenorrhea and to address infertility. Drug delivery has played a role in reducing some of the symptoms associated with endometriosis and uterine fibroids. Use of drug delivery systems for both conditions can roughly be divided into two categories: (1) existing systems designed for other indications such as contraception for symptomatic relief and (2) development of novel systems aimed at addressing some of the underlying biochemical changes associated with endometriosis and uterine fibroids such as oxidative stress, angiogenesis, and matrix degradation. The latter drug delivery approaches rely heavily on nanotechnology. Existing systems that deliver estrogens and/or progestins include vaginal rings, transdermal patches, and intrauterine systems. Long-acting implantable contraceptives such as Implanon® and injectables such as Depo-Provera® have found use in treating endometriosis. Similarly, long-acting GnRH products (e.g., Lupron Depot®) are used to treat endometriosis. Other drugs formulated in long-acting formulations include intravaginal rings capable of delivering selective progesterone receptor modulators, androgens such as danazol, and aromatase inhibitors (e.g., anastrozole). Nanoparticles composed of silica, poly(lactic-co-glycolic acid), cerium oxide, dendrimers, and chitosan/polyethyleneamine have all been investigated to improve treatment of endometriosis and to a lesser extent, uterine fibroids.","author":[{"dropping-particle":"","family":"Friend","given":"David R.","non-dropping-particle":"","parse-names":false,"suffix":""}],"container-title":"Drug Delivery and Translational Research","id":"ITEM-1","issue":"6","issued":{"date-parts":[["2017","12","1"]]},"page":"829-839","publisher":"Springer Verlag","title":"Drug delivery for the treatment of endometriosis and uterine fibroids","type":"article","volume":"7"},"uris":["http://www.mendeley.com/documents/?uuid=a9eedc22-ffa5-3d47-990b-6748fe0f6bdb"]}],"mendeley":{"formattedCitation":"&lt;sup&gt;24&lt;/sup&gt;","plainTextFormattedCitation":"24","previouslyFormattedCitation":"&lt;sup&gt;24&lt;/sup&gt;"},"properties":{"noteIndex":0},"schema":"https://github.com/citation-style-language/schema/raw/master/csl-citation.json"}</w:instrText>
      </w:r>
      <w:r w:rsidR="00C87793" w:rsidRPr="00A13754">
        <w:rPr>
          <w:rFonts w:ascii="Calibri" w:hAnsi="Calibri" w:cs="Calibri"/>
          <w:lang w:val="en-US"/>
        </w:rPr>
        <w:fldChar w:fldCharType="separate"/>
      </w:r>
      <w:r w:rsidR="00056AA1" w:rsidRPr="00A13754">
        <w:rPr>
          <w:rFonts w:ascii="Calibri" w:hAnsi="Calibri" w:cs="Calibri"/>
          <w:noProof/>
          <w:vertAlign w:val="superscript"/>
          <w:lang w:val="en-US"/>
        </w:rPr>
        <w:t>24</w:t>
      </w:r>
      <w:r w:rsidR="00C87793" w:rsidRPr="00A13754">
        <w:rPr>
          <w:rFonts w:ascii="Calibri" w:hAnsi="Calibri" w:cs="Calibri"/>
          <w:lang w:val="en-US"/>
        </w:rPr>
        <w:fldChar w:fldCharType="end"/>
      </w:r>
      <w:r w:rsidRPr="00A13754">
        <w:rPr>
          <w:rFonts w:ascii="Calibri" w:hAnsi="Calibri" w:cs="Calibri"/>
          <w:lang w:val="en-US"/>
        </w:rPr>
        <w:t>.</w:t>
      </w:r>
      <w:r w:rsidR="009511D4" w:rsidRPr="00A13754">
        <w:rPr>
          <w:rFonts w:ascii="Calibri" w:hAnsi="Calibri" w:cs="Calibri"/>
          <w:lang w:val="en-US"/>
        </w:rPr>
        <w:t xml:space="preserve"> </w:t>
      </w:r>
      <w:r w:rsidRPr="00A13754">
        <w:rPr>
          <w:rFonts w:ascii="Calibri" w:hAnsi="Calibri" w:cs="Calibri"/>
          <w:lang w:val="en-US"/>
        </w:rPr>
        <w:t xml:space="preserve">Minimally invasive methods used in the treatment of fibroids include uterine artery </w:t>
      </w:r>
      <w:r w:rsidR="006163CD" w:rsidRPr="00A13754">
        <w:rPr>
          <w:rFonts w:ascii="Calibri" w:hAnsi="Calibri" w:cs="Calibri"/>
          <w:lang w:val="en-US"/>
        </w:rPr>
        <w:t>embolization</w:t>
      </w:r>
      <w:r w:rsidRPr="00A13754">
        <w:rPr>
          <w:rFonts w:ascii="Calibri" w:hAnsi="Calibri" w:cs="Calibri"/>
          <w:lang w:val="en-US"/>
        </w:rPr>
        <w:t xml:space="preserve"> (UAE), </w:t>
      </w:r>
      <w:r w:rsidR="00AC1C07" w:rsidRPr="00A13754">
        <w:rPr>
          <w:rFonts w:ascii="Calibri" w:hAnsi="Calibri" w:cs="Calibri"/>
          <w:lang w:val="en-US"/>
        </w:rPr>
        <w:t>magnetic resonance-guided focused ultrasound surgery (MRgFUS),</w:t>
      </w:r>
      <w:r w:rsidRPr="00A13754">
        <w:rPr>
          <w:rFonts w:ascii="Calibri" w:hAnsi="Calibri" w:cs="Calibri"/>
          <w:lang w:val="en-US"/>
        </w:rPr>
        <w:t xml:space="preserve"> laparoscopic uterine artery occlusion (LUAO)</w:t>
      </w:r>
      <w:r w:rsidR="004E6D11">
        <w:rPr>
          <w:rFonts w:ascii="Calibri" w:hAnsi="Calibri" w:cs="Calibri"/>
          <w:lang w:val="en-US"/>
        </w:rPr>
        <w:t>,</w:t>
      </w:r>
      <w:r w:rsidRPr="00A13754">
        <w:rPr>
          <w:rFonts w:ascii="Calibri" w:hAnsi="Calibri" w:cs="Calibri"/>
          <w:lang w:val="en-US"/>
        </w:rPr>
        <w:t xml:space="preserve"> and radiofrequency myolysis</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1","issue":"2","issued":{"date-parts":[["2015"]]},"page":"157-178","title":"The Management of Uterine Leiomyomas","type":"article-journal","volume":"37"},"uris":["http://www.mendeley.com/documents/?uuid=53187a87-e0b2-440a-a336-5bb07e60c6c6"]},{"id":"ITEM-2","itemData":{"DOI":"10.1080/13697137.2018.1549216","ISSN":"14730804","abstract":"Uterine fibroids are the most common tumors affecting premenopausal women, responsible for bleeding, pain, and reduced quality of life. When symptomatic, their management mainly involves surgery, which is all too often radical (hysterectomy). While surgical options sparing the uterus (hysteroscopic and laparoscopic myomectomy) and other non-surgical approaches do indeed exist, drug-based therapies are associated with lower costs and morbidity rates. Since progesterone is required for fibroid growth, gonadotropin agonists have been used to control bleeding and decrease fibroid volume, but they only represent a temporary remedy due to adverse events. Ulipristal acetate (UPA), a selective progesterone receptor modulator, is indicated for fibroid management. It is safe, provides fast control of bleeding, and causes sustained fibroid volume reduction in the vast majority of cases (80%). Indeed, UPA-treated fibroids shrink by a combination of inhibition of cell proliferation, stimulation of cell death, and fibrosis resorption. In the case of symptom recurrence, repeated intermittent 3-month courses of daily UPA considerably maximize the impact of treatment, sometimes resulting in complete disappearance of treated fibroids. Despite the therapeutic dose of UPA being very well tolerated, patients with liver anomalies or disorders should be excluded at screening according to European Medicines Agency–Pharmacovigilance Risk Assessment Committee (PRAC) recommendations. We therefore propose new algorithms for fibroid management in premenopausal women with symptomatic fibroids, depending on their localization, the patient’s wishes, and clinical response, while monitoring liver enzymes and bilirubin, as recommended by the PRAC, in order to minimize the risks of possible liver toxicity.","author":[{"dropping-particle":"","family":"Donnez","given":"J.","non-dropping-particle":"","parse-names":false,"suffix":""},{"dropping-particle":"","family":"Courtoy","given":"G. E.","non-dropping-particle":"","parse-names":false,"suffix":""},{"dropping-particle":"","family":"Dolmans","given":"M. M.","non-dropping-particle":"","parse-names":false,"suffix":""}],"container-title":"Climacteric","id":"ITEM-2","issue":"1","issued":{"date-parts":[["2019","1","2"]]},"page":"27-33","publisher":"Taylor and Francis Ltd","title":"Fibroid management in premenopausal women","type":"article","volume":"22"},"uris":["http://www.mendeley.com/documents/?uuid=0c00aad1-f325-3d82-bb7c-b990e62fbc36"]}],"mendeley":{"formattedCitation":"&lt;sup&gt;14, 25&lt;/sup&gt;","plainTextFormattedCitation":"14, 25","previouslyFormattedCitation":"&lt;sup&gt;14, 25&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14,25</w:t>
      </w:r>
      <w:r w:rsidRPr="00A13754">
        <w:rPr>
          <w:rFonts w:ascii="Calibri" w:hAnsi="Calibri" w:cs="Calibri"/>
          <w:lang w:val="en-US"/>
        </w:rPr>
        <w:fldChar w:fldCharType="end"/>
      </w:r>
      <w:r w:rsidRPr="00A13754">
        <w:rPr>
          <w:rFonts w:ascii="Calibri" w:hAnsi="Calibri" w:cs="Calibri"/>
          <w:lang w:val="en-US"/>
        </w:rPr>
        <w:t>. Ultrasound-guided High-Intensity Focused Ultrasound (US-HIFU) is a new, still experimental, minimally invasive method</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DOI":"10.1002/UOG.16723","ISSN":"1469-0705","author":[{"dropping-particle":"","family":"Maksym","given":"R.B.","non-dropping-particle":"","parse-names":false,"suffix":""},{"dropping-particle":"","family":"Wierzba","given":"W.","non-dropping-particle":"","parse-names":false,"suffix":""},{"dropping-particle":"","family":"Baranowski","given":"W.E.","non-dropping-particle":"","parse-names":false,"suffix":""}],"container-title":"Ultrasound in Obstetrics &amp; Gynecology","id":"ITEM-1","issue":"S1","issued":{"date-parts":[["2016","9","1"]]},"page":"242-242","publisher":"John Wiley &amp; Sons, Ltd","title":"P23.06: The feasibility of uterine fibroid treatment with advanced ultrasound‐guided HIFU system: preliminary report.","type":"article-journal","volume":"48"},"uris":["http://www.mendeley.com/documents/?uuid=6ca92892-4836-31c9-bc71-72d2db38639d"]},{"id":"ITEM-2","itemData":{"DOI":"10.1016/j.ultrasmedbio.2019.08.022","ISSN":"1879291X","abstract":"The objective of this study was to assess the tolerability and efficacy of ultrasound-guided high-intensity focused ultrasound (USgHIFU) ablation using a Haifu JC Focused Ultrasound Tumor Therapeutic System (operating transducer frequency: 0.8 MHz, 300–400 W/cm2) under real-time ultrasound guidance (2.5- to 5.0-MHz imaging probe) for uterine fibroids and adenomyosis in 1807 patients (928 with fibroids and 889 with adenomyosis). Volume change and clinical symptom improvement after treatment were evaluated based on symptom severity scores and health-related quality of life scores using the Uterine Fibroid Symptom and Quality of Life questionnaires. At 3, 6 and 12 mo after treatment, symptom severity scores and health-related quality of life scores and reductions in volumes of uterine adenomyosis and fibroids all revealed good effects. The complication rate was 4.6% (84/1807). With supportive care, all complications resolved without any permanent adverse effects. Thus, USgHIFU is an effective, non-invasive modality for treating uterine fibroids and adenomyosis with manageable complications.","author":[{"dropping-particle":"","family":"Lee","given":"Jae Seong","non-dropping-particle":"","parse-names":false,"suffix":""},{"dropping-particle":"","family":"Hong","given":"Gi Youn","non-dropping-particle":"","parse-names":false,"suffix":""},{"dropping-particle":"","family":"Lee","given":"Kye Hwa","non-dropping-particle":"","parse-names":false,"suffix":""},{"dropping-particle":"","family":"Song","given":"Jung Hwa","non-dropping-particle":"","parse-names":false,"suffix":""},{"dropping-particle":"","family":"Kim","given":"Tae Eung","non-dropping-particle":"","parse-names":false,"suffix":""}],"container-title":"Ultrasound in Medicine and Biology","id":"ITEM-2","issue":"12","issued":{"date-parts":[["2019","12","1"]]},"page":"3214-3221","publisher":"Elsevier USA","title":"Safety and Efficacy of Ultrasound-Guided High-Intensity Focused Ultrasound Treatment for Uterine Fibroids and Adenomyosis","type":"article-journal","volume":"45"},"uris":["http://www.mendeley.com/documents/?uuid=30aa7ca0-60ed-3053-b862-d97fd4da96eb"]}],"mendeley":{"formattedCitation":"&lt;sup&gt;26, 27&lt;/sup&gt;","plainTextFormattedCitation":"26, 27","previouslyFormattedCitation":"&lt;sup&gt;26, 27&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26,27</w:t>
      </w:r>
      <w:r w:rsidRPr="00A13754">
        <w:rPr>
          <w:rFonts w:ascii="Calibri" w:hAnsi="Calibri" w:cs="Calibri"/>
          <w:lang w:val="en-US"/>
        </w:rPr>
        <w:fldChar w:fldCharType="end"/>
      </w:r>
      <w:r w:rsidRPr="00A13754">
        <w:rPr>
          <w:rFonts w:ascii="Calibri" w:hAnsi="Calibri" w:cs="Calibri"/>
          <w:lang w:val="en-US"/>
        </w:rPr>
        <w:t>.</w:t>
      </w:r>
    </w:p>
    <w:p w14:paraId="131BC1FF" w14:textId="77777777" w:rsidR="009511D4" w:rsidRPr="00A13754" w:rsidRDefault="009511D4" w:rsidP="00A13754">
      <w:pPr>
        <w:pStyle w:val="NormalWeb"/>
        <w:shd w:val="clear" w:color="auto" w:fill="FFFFFF"/>
        <w:spacing w:before="0" w:beforeAutospacing="0" w:after="0" w:afterAutospacing="0"/>
        <w:jc w:val="both"/>
        <w:rPr>
          <w:rFonts w:ascii="Calibri" w:hAnsi="Calibri" w:cs="Calibri"/>
          <w:b/>
          <w:bCs/>
          <w:lang w:val="en-US"/>
        </w:rPr>
      </w:pPr>
    </w:p>
    <w:p w14:paraId="3CCDEFFE" w14:textId="54902816" w:rsidR="00102702" w:rsidRPr="00A13754" w:rsidRDefault="00ED7C2A" w:rsidP="00A13754">
      <w:pPr>
        <w:jc w:val="both"/>
        <w:rPr>
          <w:rFonts w:ascii="Calibri" w:hAnsi="Calibri" w:cs="Calibri"/>
          <w:lang w:val="en-US"/>
        </w:rPr>
      </w:pPr>
      <w:r w:rsidRPr="00A13754">
        <w:rPr>
          <w:rFonts w:ascii="Calibri" w:hAnsi="Calibri" w:cs="Calibri"/>
          <w:lang w:val="en-US"/>
        </w:rPr>
        <w:lastRenderedPageBreak/>
        <w:t>Methods of therapeutic vascular occlusion and blocking the blood supply to the uterus were mentioned over 120 years ago. In 1894</w:t>
      </w:r>
      <w:r w:rsidR="009511D4" w:rsidRPr="00A13754">
        <w:rPr>
          <w:rFonts w:ascii="Calibri" w:hAnsi="Calibri" w:cs="Calibri"/>
          <w:lang w:val="en-US"/>
        </w:rPr>
        <w:t>,</w:t>
      </w:r>
      <w:r w:rsidRPr="00A13754">
        <w:rPr>
          <w:rFonts w:ascii="Calibri" w:hAnsi="Calibri" w:cs="Calibri"/>
          <w:lang w:val="en-US"/>
        </w:rPr>
        <w:t xml:space="preserve"> Kelly presented the ligation of internal iliac arteries during an oncological hysterectomy to control intractable pelvic bleeding, which at that time was a common complication after the surgical procedure</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DOI":"10.2214/AJR.08.2161","ISSN":"0361803X","abstract":"OBJECTIVE. During mature placenta formation, select fetal trophoblasts invade maternal decidual arterioles and junctional zone arteries and change them into low-resistance uteroplacental arteries. Consequently, physicians performing vascular procedures that occlude the uterine arteries should understand their effects on miscarriage rates, the various toxemias of pregnancy, gross and microscopic placental anatomy, and invasive placentation. Thus, the objective of this article is to review the effects of vascular occlusion on pregnancy. CONCLUSION. In the long run, placental abnormalities may be the canary in the mine shaft to globally judge the effect of uterine artery embolization on pregnancy. © American Roentgen Ray Society.","author":[{"dropping-particle":"","family":"Burbank","given":"Fred","non-dropping-particle":"","parse-names":false,"suffix":""}],"container-title":"American Journal of Roentgenology","id":"ITEM-1","issue":"6","issued":{"date-parts":[["2009","6"]]},"page":"1593-1600","title":"History of uterine artery occlusion and subsequent pregnancy","type":"article","volume":"192"},"uris":["http://www.mendeley.com/documents/?uuid=599e9156-3c52-3efb-b6f2-b587bab59976"]}],"mendeley":{"formattedCitation":"&lt;sup&gt;28&lt;/sup&gt;","plainTextFormattedCitation":"28","previouslyFormattedCitation":"&lt;sup&gt;28&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28</w:t>
      </w:r>
      <w:r w:rsidRPr="00A13754">
        <w:rPr>
          <w:rFonts w:ascii="Calibri" w:hAnsi="Calibri" w:cs="Calibri"/>
          <w:lang w:val="en-US"/>
        </w:rPr>
        <w:fldChar w:fldCharType="end"/>
      </w:r>
      <w:r w:rsidRPr="00A13754">
        <w:rPr>
          <w:rFonts w:ascii="Calibri" w:hAnsi="Calibri" w:cs="Calibri"/>
          <w:lang w:val="en-US"/>
        </w:rPr>
        <w:t>. Then</w:t>
      </w:r>
      <w:r w:rsidR="00241A58">
        <w:rPr>
          <w:rFonts w:ascii="Calibri" w:hAnsi="Calibri" w:cs="Calibri"/>
          <w:lang w:val="en-US"/>
        </w:rPr>
        <w:t>,</w:t>
      </w:r>
      <w:r w:rsidRPr="00A13754">
        <w:rPr>
          <w:rFonts w:ascii="Calibri" w:hAnsi="Calibri" w:cs="Calibri"/>
          <w:lang w:val="en-US"/>
        </w:rPr>
        <w:t xml:space="preserve"> Sack (1973) described the effective use of the same technique in the treatment of massive postpartum </w:t>
      </w:r>
      <w:r w:rsidR="007F54FC" w:rsidRPr="00A13754">
        <w:rPr>
          <w:rFonts w:ascii="Calibri" w:hAnsi="Calibri" w:cs="Calibri"/>
          <w:lang w:val="en-US"/>
        </w:rPr>
        <w:t>hemorrhage</w:t>
      </w:r>
      <w:r w:rsidRPr="00A13754">
        <w:rPr>
          <w:rFonts w:ascii="Calibri" w:hAnsi="Calibri" w:cs="Calibri"/>
          <w:lang w:val="en-US"/>
        </w:rPr>
        <w:t xml:space="preserve"> after forceps delivery. In both cases, hemostasis was achieved without hysterectomy</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DOI":"10.1016/0002-9378(73)90905-8","ISSN":"00029378","abstract":"Bilateral internal iliac artery ligation was used to control life-threatening hemorrhage on 4 occasions in 30,948 obstetric and gynecologic admissions to a community hospital. The 4 cases are briefly presented. A further review of the experience of 265 physicains in the Southern California area, practicing at the community level and limiting their practice to obstetrics and gynecology, revealed that only 17 had performed the procedure during the same 10 year period. Opinions expressed in the literature that internal iliac artery ligation should be electively performed for teaching purposes are questioned; alternatives to this are suggested. © 1973.","author":[{"dropping-particle":"","family":"Sack","given":"Robert A.","non-dropping-particle":"","parse-names":false,"suffix":""}],"container-title":"American Journal of Obstetrics and Gynecology","id":"ITEM-1","issue":"4","issued":{"date-parts":[["1973","6","15"]]},"page":"493-497","title":"Bilateral internal iliac (hypogastric) artery ligation to control obstetric and gynecologic hemorrhage. A ten-year review at the community hospital level","type":"article","volume":"116"},"uris":["http://www.mendeley.com/documents/?uuid=6deb683c-572b-3018-91d1-5e0d898025e5"]}],"mendeley":{"formattedCitation":"&lt;sup&gt;29&lt;/sup&gt;","plainTextFormattedCitation":"29","previouslyFormattedCitation":"&lt;sup&gt;29&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29</w:t>
      </w:r>
      <w:r w:rsidRPr="00A13754">
        <w:rPr>
          <w:rFonts w:ascii="Calibri" w:hAnsi="Calibri" w:cs="Calibri"/>
          <w:lang w:val="en-US"/>
        </w:rPr>
        <w:fldChar w:fldCharType="end"/>
      </w:r>
      <w:r w:rsidRPr="00A13754">
        <w:rPr>
          <w:rFonts w:ascii="Calibri" w:hAnsi="Calibri" w:cs="Calibri"/>
          <w:lang w:val="en-US"/>
        </w:rPr>
        <w:t>.</w:t>
      </w:r>
      <w:r w:rsidR="009511D4" w:rsidRPr="00A13754">
        <w:rPr>
          <w:rFonts w:ascii="Calibri" w:hAnsi="Calibri" w:cs="Calibri"/>
          <w:lang w:val="en-US"/>
        </w:rPr>
        <w:t xml:space="preserve"> </w:t>
      </w:r>
      <w:r w:rsidRPr="00A13754">
        <w:rPr>
          <w:rFonts w:ascii="Calibri" w:hAnsi="Calibri" w:cs="Calibri"/>
          <w:lang w:val="en-US"/>
        </w:rPr>
        <w:t>In 1979, Heaston et al. and Brown et al.</w:t>
      </w:r>
      <w:r w:rsidR="00241A58">
        <w:rPr>
          <w:rFonts w:ascii="Calibri" w:hAnsi="Calibri" w:cs="Calibri"/>
          <w:lang w:val="en-US"/>
        </w:rPr>
        <w:t>,</w:t>
      </w:r>
      <w:r w:rsidR="00241A58" w:rsidRPr="00A13754">
        <w:rPr>
          <w:rFonts w:ascii="Calibri" w:hAnsi="Calibri" w:cs="Calibri"/>
          <w:lang w:val="en-US"/>
        </w:rPr>
        <w:t xml:space="preserve"> independently</w:t>
      </w:r>
      <w:r w:rsidRPr="00A13754">
        <w:rPr>
          <w:rFonts w:ascii="Calibri" w:hAnsi="Calibri" w:cs="Calibri"/>
          <w:lang w:val="en-US"/>
        </w:rPr>
        <w:t xml:space="preserve"> described </w:t>
      </w:r>
      <w:r w:rsidR="006163CD" w:rsidRPr="00A13754">
        <w:rPr>
          <w:rFonts w:ascii="Calibri" w:hAnsi="Calibri" w:cs="Calibri"/>
          <w:lang w:val="en-US"/>
        </w:rPr>
        <w:t>embolization</w:t>
      </w:r>
      <w:r w:rsidRPr="00A13754">
        <w:rPr>
          <w:rFonts w:ascii="Calibri" w:hAnsi="Calibri" w:cs="Calibri"/>
          <w:lang w:val="en-US"/>
        </w:rPr>
        <w:t xml:space="preserve"> of the pelvic arteries using absorbable gelatin sponges to control postpartum </w:t>
      </w:r>
      <w:r w:rsidR="002A6C18" w:rsidRPr="00A13754">
        <w:rPr>
          <w:rFonts w:ascii="Calibri" w:hAnsi="Calibri" w:cs="Calibri"/>
          <w:lang w:val="en-US"/>
        </w:rPr>
        <w:t>h</w:t>
      </w:r>
      <w:r w:rsidR="002A6C18">
        <w:rPr>
          <w:rFonts w:ascii="Calibri" w:hAnsi="Calibri" w:cs="Calibri"/>
          <w:lang w:val="en-US"/>
        </w:rPr>
        <w:t>e</w:t>
      </w:r>
      <w:r w:rsidR="002A6C18" w:rsidRPr="00A13754">
        <w:rPr>
          <w:rFonts w:ascii="Calibri" w:hAnsi="Calibri" w:cs="Calibri"/>
          <w:lang w:val="en-US"/>
        </w:rPr>
        <w:t>morrhage</w:t>
      </w:r>
      <w:r w:rsidR="002A6C18" w:rsidRPr="00A13754">
        <w:rPr>
          <w:rFonts w:ascii="Calibri" w:hAnsi="Calibri" w:cs="Calibri"/>
          <w:lang w:val="en-US"/>
        </w:rPr>
        <w:fldChar w:fldCharType="begin" w:fldLock="1"/>
      </w:r>
      <w:r w:rsidR="002A6C18" w:rsidRPr="00A13754">
        <w:rPr>
          <w:rFonts w:ascii="Calibri" w:hAnsi="Calibri" w:cs="Calibri"/>
          <w:lang w:val="en-US"/>
        </w:rPr>
        <w:instrText>ADDIN CSL_CITATION {"citationItems":[{"id":"ITEM-1","itemData":{"ISSN":"1873233X","PMID":"314075","abstract":"A case of severe postpartum hemorrhage is reported. Three separate surgical procedures failed to reveal the source of bleeding, and standard surgical techniques, including bilateral ligation of the hypogastric arteries, were unsuccessful in producing hemostasis. However, angiography successfully identified the specific bleeding vessel, and transcatheter embolization with Gelfoam fragments quickly and effectively stopped the hemorrhage. The authors consider angiographic embolization to be an effective alternative approach to the control of pelvic hemorrhage and recommend that the technique be considered prior to surgical intervention. © 1979 by The American College of Obstetricians and Gynecologists.","author":[{"dropping-particle":"","family":"Brown","given":"Bryant J.","non-dropping-particle":"","parse-names":false,"suffix":""},{"dropping-particle":"","family":"Heaston","given":"Dennis K.","non-dropping-particle":"","parse-names":false,"suffix":""},{"dropping-particle":"","family":"Poulson","given":"A. Marsh","non-dropping-particle":"","parse-names":false,"suffix":""},{"dropping-particle":"","family":"Gabert","given":"Harvey A.","non-dropping-particle":"","parse-names":false,"suffix":""},{"dropping-particle":"","family":"Mineau","given":"D. Edward","non-dropping-particle":"","parse-names":false,"suffix":""},{"dropping-particle":"","family":"Miller","given":"Franklin J.","non-dropping-particle":"","parse-names":false,"suffix":""}],"container-title":"Obstetrics and Gynecology","id":"ITEM-1","issue":"3","issued":{"date-parts":[["1979"]]},"page":"361-365","title":"Uncontrollable postpartum bleeding: A new approach to hemostasis through angiographic arterial embolization","type":"article-journal","volume":"54"},"uris":["http://www.mendeley.com/documents/?uuid=41e084df-7f1d-3fe7-88fb-29ba76cebd7a"]},{"id":"ITEM-2","itemData":{"DOI":"10.2214/ajr.133.1.152","ISSN":"0361803X","abstract":"Surgical ligation of the hypogastric arteries for control of intractable pelvic hemorrhage is a well established procedure. Indications for ligation for treatment of life-threatening hemorrhage include bleeding from malignancy, pelvic trauma, vascular malformation, iatrogenic injury to major vessels, and postpartum hemorrhage. Due to the rapid collateral flow development in the pelvis, persistent bleeding may be difficult to control. Further ligation, suturing, tight packing, or a more extensive surgical approach have all been suggested. Recent experience suggests that selective transarterial embolization may be a more effective means of therapy than surgery. This paper reports successful hemostasis of massive postpartum pelvic hemorrhage by transcatheter embolization of absorbable gelatin sponge for bleeding which continued despite bilateral surgical internal iliac artery ligation, total abdominal hysterectomy, and vaginal packing. The internal iliac ligation actually complicated the embolization by limiting accessibility of vessels to embolization. To our knowledge neither arterial embolization following bilateral internal iliac artery ligation nor its use in the postpartum setting have been previously reported.","author":[{"dropping-particle":"","family":"Heaston","given":"Dennis K","non-dropping-particle":"","parse-names":false,"suffix":""},{"dropping-particle":"","family":"Mineau","given":"D Edward","non-dropping-particle":"","parse-names":false,"suffix":""},{"dropping-particle":"","family":"Brown","given":"Bryant J","non-dropping-particle":"","parse-names":false,"suffix":""},{"dropping-particle":"","family":"Miller","given":"Franklin J","non-dropping-particle":"","parse-names":false,"suffix":""}],"container-title":"American Journal of Roentgenology","id":"ITEM-2","issue":"1","issued":{"date-parts":[["1979"]]},"page":"152-154","title":"Transcatheter arterial embolization for control of persistent massive puerperal hemorrhage after bilateral surgical hypogastric artery ligation","type":"article-journal","volume":"133"},"uris":["http://www.mendeley.com/documents/?uuid=bdf0ee69-cb2a-3587-a976-68d6120b1b7c"]}],"mendeley":{"formattedCitation":"&lt;sup&gt;30, 31&lt;/sup&gt;","plainTextFormattedCitation":"30, 31","previouslyFormattedCitation":"&lt;sup&gt;30, 31&lt;/sup&gt;"},"properties":{"noteIndex":0},"schema":"https://github.com/citation-style-language/schema/raw/master/csl-citation.json"}</w:instrText>
      </w:r>
      <w:r w:rsidR="002A6C18" w:rsidRPr="00A13754">
        <w:rPr>
          <w:rFonts w:ascii="Calibri" w:hAnsi="Calibri" w:cs="Calibri"/>
          <w:lang w:val="en-US"/>
        </w:rPr>
        <w:fldChar w:fldCharType="separate"/>
      </w:r>
      <w:r w:rsidR="002A6C18" w:rsidRPr="00A13754">
        <w:rPr>
          <w:rFonts w:ascii="Calibri" w:hAnsi="Calibri" w:cs="Calibri"/>
          <w:noProof/>
          <w:vertAlign w:val="superscript"/>
          <w:lang w:val="en-US"/>
        </w:rPr>
        <w:t>30,31</w:t>
      </w:r>
      <w:r w:rsidR="002A6C18" w:rsidRPr="00A13754">
        <w:rPr>
          <w:rFonts w:ascii="Calibri" w:hAnsi="Calibri" w:cs="Calibri"/>
          <w:lang w:val="en-US"/>
        </w:rPr>
        <w:fldChar w:fldCharType="end"/>
      </w:r>
      <w:r w:rsidRPr="00A13754">
        <w:rPr>
          <w:rFonts w:ascii="Calibri" w:hAnsi="Calibri" w:cs="Calibri"/>
          <w:lang w:val="en-US"/>
        </w:rPr>
        <w:t>.</w:t>
      </w:r>
    </w:p>
    <w:p w14:paraId="0DFE5BAE" w14:textId="77777777" w:rsidR="009511D4" w:rsidRPr="00A13754" w:rsidRDefault="009511D4" w:rsidP="00A13754">
      <w:pPr>
        <w:jc w:val="both"/>
        <w:rPr>
          <w:rFonts w:ascii="Calibri" w:hAnsi="Calibri" w:cs="Calibri"/>
          <w:lang w:val="en-US"/>
        </w:rPr>
      </w:pPr>
    </w:p>
    <w:p w14:paraId="437CA8BB" w14:textId="6F55DD59" w:rsidR="00102702" w:rsidRPr="00A13754" w:rsidRDefault="00ED7C2A" w:rsidP="00A13754">
      <w:pPr>
        <w:jc w:val="both"/>
        <w:rPr>
          <w:rFonts w:ascii="Calibri" w:hAnsi="Calibri" w:cs="Calibri"/>
          <w:lang w:val="en-US"/>
        </w:rPr>
      </w:pPr>
      <w:r w:rsidRPr="00A13754">
        <w:rPr>
          <w:rFonts w:ascii="Calibri" w:hAnsi="Calibri" w:cs="Calibri"/>
          <w:lang w:val="en-US"/>
        </w:rPr>
        <w:t>UAE was first used as a treatment method for symptomatic uterine fibroids in 1991 in France</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mendeley":{"formattedCitation":"&lt;sup&gt;32&lt;/sup&gt;","plainTextFormattedCitation":"32","previouslyFormattedCitation":"&lt;sup&gt;32&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32</w:t>
      </w:r>
      <w:r w:rsidRPr="00A13754">
        <w:rPr>
          <w:rFonts w:ascii="Calibri" w:hAnsi="Calibri" w:cs="Calibri"/>
          <w:lang w:val="en-US"/>
        </w:rPr>
        <w:fldChar w:fldCharType="end"/>
      </w:r>
      <w:r w:rsidRPr="00A13754">
        <w:rPr>
          <w:rFonts w:ascii="Calibri" w:hAnsi="Calibri" w:cs="Calibri"/>
          <w:lang w:val="en-US"/>
        </w:rPr>
        <w:t>. It was initially used to reduce blood loss after myomectomy.</w:t>
      </w:r>
      <w:r w:rsidR="005417D2" w:rsidRPr="00A13754">
        <w:rPr>
          <w:rFonts w:ascii="Calibri" w:hAnsi="Calibri" w:cs="Calibri"/>
          <w:lang w:val="en-US"/>
        </w:rPr>
        <w:t xml:space="preserve"> </w:t>
      </w:r>
      <w:r w:rsidRPr="00A13754">
        <w:rPr>
          <w:rFonts w:ascii="Calibri" w:hAnsi="Calibri" w:cs="Calibri"/>
          <w:lang w:val="en-US"/>
        </w:rPr>
        <w:t>In 1995</w:t>
      </w:r>
      <w:r w:rsidR="009511D4" w:rsidRPr="00A13754">
        <w:rPr>
          <w:rFonts w:ascii="Calibri" w:hAnsi="Calibri" w:cs="Calibri"/>
          <w:lang w:val="en-US"/>
        </w:rPr>
        <w:t>,</w:t>
      </w:r>
      <w:r w:rsidRPr="00A13754">
        <w:rPr>
          <w:rFonts w:ascii="Calibri" w:hAnsi="Calibri" w:cs="Calibri"/>
          <w:lang w:val="en-US"/>
        </w:rPr>
        <w:t xml:space="preserve"> Ravina et al. proposed this procedure as the primary treatment method for symptomatic uterine fibroids</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DOI":"10.1016/S0140-6736(95)92282-2","ISSN":"01406736","PMID":"7544859","abstract":"Haemorrhage, probably related to hypervascularisation, is the commonest complication of uterine myomata and is difficult to treat. 16 patients, aged 34-48 years, with symptomatic uterine myomata, for which a major surgical procedure was planned after failure of medical treatment, were treated by selective free-flow arterial embolisation of the myomata with Ivalon particles. With a mean follow-up of 20 months (range 11-48) in the responders, symptoms resolved in 11 patients; menstrual cycles returned to normal in ten of these. Three patients had partial improvement. Two failures required surgery. In 14 cases embolisation caused pelvic pain, which required analgesia in all. © 1995.","author":[{"dropping-particle":"","family":"Ravina","given":"J. H.","non-dropping-particle":"","parse-names":false,"suffix":""},{"dropping-particle":"","family":"Ciraru-Vigneron","given":"N.","non-dropping-particle":"","parse-names":false,"suffix":""},{"dropping-particle":"","family":"Bouret","given":"J. M.","non-dropping-particle":"","parse-names":false,"suffix":""},{"dropping-particle":"","family":"Herbreteau","given":"D.","non-dropping-particle":"","parse-names":false,"suffix":""},{"dropping-particle":"","family":"Houdart","given":"E.","non-dropping-particle":"","parse-names":false,"suffix":""},{"dropping-particle":"","family":"Aymard","given":"A.","non-dropping-particle":"","parse-names":false,"suffix":""},{"dropping-particle":"","family":"Merland","given":"J. J.","non-dropping-particle":"","parse-names":false,"suffix":""}],"container-title":"The Lancet","id":"ITEM-1","issue":"8976","issued":{"date-parts":[["1995","9","9"]]},"page":"671-672","title":"Arterial embolisation to treat uterine myomata","type":"article-journal","volume":"346"},"uris":["http://www.mendeley.com/documents/?uuid=829bbea9-3a59-37ea-9dfa-b1404ecf8d67"]}],"mendeley":{"formattedCitation":"&lt;sup&gt;33&lt;/sup&gt;","plainTextFormattedCitation":"33","previouslyFormattedCitation":"&lt;sup&gt;33&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33</w:t>
      </w:r>
      <w:r w:rsidRPr="00A13754">
        <w:rPr>
          <w:rFonts w:ascii="Calibri" w:hAnsi="Calibri" w:cs="Calibri"/>
          <w:lang w:val="en-US"/>
        </w:rPr>
        <w:fldChar w:fldCharType="end"/>
      </w:r>
      <w:r w:rsidRPr="00A13754">
        <w:rPr>
          <w:rFonts w:ascii="Calibri" w:hAnsi="Calibri" w:cs="Calibri"/>
          <w:lang w:val="en-US"/>
        </w:rPr>
        <w:t xml:space="preserve">. In the United States, uterine artery </w:t>
      </w:r>
      <w:r w:rsidR="006163CD" w:rsidRPr="00A13754">
        <w:rPr>
          <w:rFonts w:ascii="Calibri" w:hAnsi="Calibri" w:cs="Calibri"/>
          <w:lang w:val="en-US"/>
        </w:rPr>
        <w:t>embolization</w:t>
      </w:r>
      <w:r w:rsidRPr="00A13754">
        <w:rPr>
          <w:rFonts w:ascii="Calibri" w:hAnsi="Calibri" w:cs="Calibri"/>
          <w:lang w:val="en-US"/>
        </w:rPr>
        <w:t xml:space="preserve"> was successfully performed in 1997</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DOI":"10.1016/S1051-0443(97)70603-1","ISSN":"10510443","PMID":"9232565","abstract":"PURPOSE: To evaluate the potential usefulness of transcatheter uterine artery embolization as a treatment for fibroid-related vaginal bleeding and pelvic pain refractory to hormonal therapy and myomectomy. MATERIALS AND METHODS: Eleven patients (aged 27-55 years; mean, 44.2 years; none desiring future pregnancy) with refractory vaginal bleeding and/or chronic pelvic pain related to uterine leiomyomata underwent uterine artery embolization with use of polyvinyl alcohol (PVA) particles. Clinical improvement was assessed by detailed questionnaire at 2-9 months (mean, 5.8 months) after the procedure. Sonographic measurements of the uterus and dominant masses were obtained before and at 2 months after the procedure. RESULTS: All 11 patients underwent technically successful embolization. Eight of nine women who completed the follow-up questionnaire reported noticeable symptomatic improvement, including three women with complete resolution of symptoms. One woman (the only patient undergoing unilateral embolization) exhibited no clinical response. Another patient developed endometritis and pyometra 3 weeks after the procedure, necessitating hysterectomy. Large reductions in uterine volume (average, 40%) and dominant fibroid size (average, 60%-65%) were sonographically demonstrated. CONCLUSION: Uterine artery embolization represents a promising new method of treating fibroid-related menorrhagia and pelvic pain. Further investigation will be required to assess clinical response and durability, identify appropriate candidates, and define the optimal angiographic technique and PVA particle size.","author":[{"dropping-particle":"","family":"Goodwin","given":"Scott C","non-dropping-particle":"","parse-names":false,"suffix":""},{"dropping-particle":"","family":"Vedantham","given":"Suresh","non-dropping-particle":"","parse-names":false,"suffix":""},{"dropping-particle":"","family":"McLucas","given":"Bruce","non-dropping-particle":"","parse-names":false,"suffix":""},{"dropping-particle":"","family":"Forno","given":"Alice E","non-dropping-particle":"","parse-names":false,"suffix":""},{"dropping-particle":"","family":"Perrella","given":"Rita","non-dropping-particle":"","parse-names":false,"suffix":""}],"container-title":"Journal of Vascular and Interventional Radiology","id":"ITEM-1","issue":"4","issued":{"date-parts":[["1997"]]},"page":"517-526","title":"Preliminary experience with uterine artery embolization for uterine fibroids","type":"article-journal","volume":"8"},"uris":["http://www.mendeley.com/documents/?uuid=5865688f-ac47-36fa-a490-1e10b307215c"]}],"mendeley":{"formattedCitation":"&lt;sup&gt;34&lt;/sup&gt;","plainTextFormattedCitation":"34","previouslyFormattedCitation":"&lt;sup&gt;34&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34</w:t>
      </w:r>
      <w:r w:rsidRPr="00A13754">
        <w:rPr>
          <w:rFonts w:ascii="Calibri" w:hAnsi="Calibri" w:cs="Calibri"/>
          <w:lang w:val="en-US"/>
        </w:rPr>
        <w:fldChar w:fldCharType="end"/>
      </w:r>
      <w:r w:rsidRPr="00A13754">
        <w:rPr>
          <w:rFonts w:ascii="Calibri" w:hAnsi="Calibri" w:cs="Calibri"/>
          <w:lang w:val="en-US"/>
        </w:rPr>
        <w:t>.</w:t>
      </w:r>
    </w:p>
    <w:p w14:paraId="12BF9979" w14:textId="77777777" w:rsidR="009511D4" w:rsidRPr="00A13754" w:rsidRDefault="009511D4" w:rsidP="00A13754">
      <w:pPr>
        <w:jc w:val="both"/>
        <w:rPr>
          <w:rFonts w:ascii="Calibri" w:hAnsi="Calibri" w:cs="Calibri"/>
          <w:lang w:val="en-US"/>
        </w:rPr>
      </w:pPr>
    </w:p>
    <w:p w14:paraId="6935EF61" w14:textId="17F0ECF1" w:rsidR="00102702" w:rsidRPr="00A13754" w:rsidRDefault="00ED7C2A" w:rsidP="00A13754">
      <w:pPr>
        <w:jc w:val="both"/>
        <w:rPr>
          <w:rFonts w:ascii="Calibri" w:hAnsi="Calibri" w:cs="Calibri"/>
          <w:lang w:val="en-US"/>
        </w:rPr>
      </w:pPr>
      <w:r w:rsidRPr="00A13754">
        <w:rPr>
          <w:rFonts w:ascii="Calibri" w:hAnsi="Calibri" w:cs="Calibri"/>
          <w:lang w:val="en-US"/>
        </w:rPr>
        <w:t>The growing interest in uterine preservation in women with symptomatic fibroids put UAE at the forefront of minimally invasive fibroids treatment</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DOI":"10.1055/s-0038-1636521","ISSN":"10988963","abstract":"Uterine fibroids (leiomyomas) are the most common benign neoplasm of the female pelvis and have a lifetime prevalence exceeding 80% among African American women and approaching 70% among Caucasian women. Approximately 50% of women with fibroids experience symptoms which may include menorrhagia that may result in anemia, bulk symptoms with bladder and bowel dysfunction and abdominal protrusion, dysmenorrhea, and infertility. Hysterectomy remains the most common treatment option for fibroids and concerns have been raised about the overuse of this procedure. Uterine artery embolization (UAE) is now a well-established uterine preserving and minimally invasive therapy for symptomatic fibroids. Since its introduction, strong evidence for safety and efficacy of UAE has been generated with low rates of complications. This review will discuss UAE for the management of symptomatic uterine fibroids with special focus on emerging technical approaches and novel periprocedural patient care.","author":[{"dropping-particle":"","family":"Kohi","given":"Maureen P.","non-dropping-particle":"","parse-names":false,"suffix":""},{"dropping-particle":"","family":"Spies","given":"James B.","non-dropping-particle":"","parse-names":false,"suffix":""}],"container-title":"Seminars in Interventional Radiology","id":"ITEM-1","issue":"1","issued":{"date-parts":[["2018"]]},"page":"48-55","title":"Updates on Uterine Artery Embolization","type":"article-journal","volume":"35"},"uris":["http://www.mendeley.com/documents/?uuid=858b31b1-5c9c-37e1-be60-ab6a8f3a2884"]},{"id":"ITEM-2","itemData":{"DOI":"10.1002/14651858.CD005073.pub4","author":[{"dropping-particle":"","family":"Gupta JK","given":"Hickey M","non-dropping-particle":"","parse-names":false,"suffix":""}],"container-title":"Cochrane Database of Systematic Reviews","id":"ITEM-2","issue":"12","issued":{"date-parts":[["2014"]]},"title":"Cochrane Database of Systematic Reviews Uterine artery embolization for symptomatic uterine fibroids (Review) Uterine artery embolization for symptomatic uterine fibroids (Review)","type":"article-journal"},"uris":["http://www.mendeley.com/documents/?uuid=556f738b-2039-3178-b2c3-e68e70676fe8"]},{"id":"ITEM-3","itemData":{"DOI":"10.1093/humupd/dmw023","ISSN":"14602369","PMID":"27466209","abstract":"Uterine fibroids (also known as leiomyomas or myomas) are the most common form of benign uterine tumors. Clinical presentations include abnormal bleeding, pelvic masses, pelvic pain, infertility, bulk symptoms and obstetric complications. Almost a third of women with leiomyomas will request treatment due to symptoms. Current management strategies mainly involve surgical interventions, but the choice of treatment is guided by patient's age and desire to preserve fertility or avoid \"radical\" surgery such as hysterectomy. The management of uterine fibroids also depends on the number, size and location of the fibroids. Other surgical and non-surgical approaches include myomectomy by hysteroscopy, myomectomy by laparotomy or laparoscopy, uterine artery embolization and interventions performed under radiologic or ultrasound guidance to induce thermal ablation of the uterine fibroids. There are only a few randomized trials comparing various therapies for fibroids. Further investigations are required as there is a lack of concrete evidence of effectiveness and areas of uncertainty surrounding correct management according to symptoms. The economic impact of uterine fibroid management is significant and it is imperative that new treatments be developed to provide alternatives to surgical intervention. There is growing evidence of the crucial role of progesterone pathways in the pathophysiology of uterine fibroids due to the use of selective progesterone receptor modulators (SPRMs) such as ulipristal acetate (UPA). The efficacy of long-term intermittent use of UPA was recently demonstrated by randomized controlled studies. The need for alternatives to surgical intervention is very real, especially for women seeking to preserve their fertility. These options now exist, with SPRMs which are proven to treat fibroid symptoms effectively. Gynecologists now have new tools in their armamentarium, opening up novel strategies for the management of uterine fibroids.","author":[{"dropping-particle":"","family":"Donnez","given":"Jacques","non-dropping-particle":"","parse-names":false,"suffix":""},{"dropping-particle":"","family":"Dolmans","given":"Marie Madeleine","non-dropping-particle":"","parse-names":false,"suffix":""}],"container-title":"Human Reproduction Update","id":"ITEM-3","issue":"6","issued":{"date-parts":[["2016","11","1"]]},"page":"665-686","publisher":"Oxford University Press","title":"Uterine fibroid management: From the present to the future","type":"article-journal","volume":"22"},"uris":["http://www.mendeley.com/documents/?uuid=f27ab651-faa3-373c-b91e-390598a81cf0"]},{"id":"ITEM-4","itemData":{"abstract":"Uterine leiomyomata commonly known as fibroids are benign tumors of the uterus that are a common cause of heavy menstrual bleeding, pelvic pain and pressure symptoms in women. The traditional method of treatment for these benign tumors has been surgery as long-term medical therapies have not shown to be effective. Uterine artery embolization (UAE) a minimally invasive, interventional radiological technique, wherein complete occlusion of both the uterine arteries with particulate emboli are carried out, has been found to be an effective and safe alternative in the treatment of menorrhagia and other fibroid-related symptoms in women not desiring future fertility or who are poor surgical candidates. This treatment modality available in all major institutions may be instituted as an alternative to hysterectomy in young women wishing to preserve the uterus. UAE a cost-effective modality associated with a short hospital stay has significant advantages over conventional surgeries in the treatment of myomas.","author":[{"dropping-particle":"","family":"Naredi","given":"Nikita","non-dropping-particle":"","parse-names":false,"suffix":""},{"dropping-particle":"","family":"Bhattacharyya","given":"T K","non-dropping-particle":"","parse-names":false,"suffix":""}],"container-title":"South Asian Federation of Obstetrics and Gynecology","id":"ITEM-4","issue":"3","issued":{"date-parts":[["2009"]]},"number-of-pages":"13-18","title":"Uterine Artery Embolization: A Nonsurgical Cure for Fibroids.","type":"report","volume":"1"},"uris":["http://www.mendeley.com/documents/?uuid=e68d9861-694e-3445-9de6-ff4912c475d2"]},{"id":"ITEM-5","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5","issue":"2","issued":{"date-parts":[["2015"]]},"page":"157-178","title":"The Management of Uterine Leiomyomas","type":"article-journal","volume":"37"},"uris":["http://www.mendeley.com/documents/?uuid=53187a87-e0b2-440a-a336-5bb07e60c6c6"]}],"mendeley":{"formattedCitation":"&lt;sup&gt;14, 18, 35–37&lt;/sup&gt;","plainTextFormattedCitation":"14, 18, 35–37","previouslyFormattedCitation":"&lt;sup&gt;14, 18, 35–37&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14,18,35–37</w:t>
      </w:r>
      <w:r w:rsidRPr="00A13754">
        <w:rPr>
          <w:rFonts w:ascii="Calibri" w:hAnsi="Calibri" w:cs="Calibri"/>
          <w:lang w:val="en-US"/>
        </w:rPr>
        <w:fldChar w:fldCharType="end"/>
      </w:r>
      <w:r w:rsidRPr="00A13754">
        <w:rPr>
          <w:rFonts w:ascii="Calibri" w:hAnsi="Calibri" w:cs="Calibri"/>
          <w:lang w:val="en-US"/>
        </w:rPr>
        <w:t xml:space="preserve">. In 2000, the Joint Working Party of the Royal College of Obstetricians and </w:t>
      </w:r>
      <w:r w:rsidR="002A6C18" w:rsidRPr="00A13754">
        <w:rPr>
          <w:rFonts w:ascii="Calibri" w:hAnsi="Calibri" w:cs="Calibri"/>
          <w:lang w:val="en-US"/>
        </w:rPr>
        <w:t>Gynecologists</w:t>
      </w:r>
      <w:r w:rsidRPr="00A13754">
        <w:rPr>
          <w:rFonts w:ascii="Calibri" w:hAnsi="Calibri" w:cs="Calibri"/>
          <w:lang w:val="en-US"/>
        </w:rPr>
        <w:t xml:space="preserve"> and The Royal College of Radiologists was created to issue guidelines on UAE. At that time, UAE was considered to be an experimental method (less than 7,000 procedures performed worldwide). Since the guidelines were published, more than 100,000 UAE procedures have been performed worldwide. Also, five randomi</w:t>
      </w:r>
      <w:r w:rsidR="009511D4" w:rsidRPr="00A13754">
        <w:rPr>
          <w:rFonts w:ascii="Calibri" w:hAnsi="Calibri" w:cs="Calibri"/>
          <w:lang w:val="en-US"/>
        </w:rPr>
        <w:t>z</w:t>
      </w:r>
      <w:r w:rsidRPr="00A13754">
        <w:rPr>
          <w:rFonts w:ascii="Calibri" w:hAnsi="Calibri" w:cs="Calibri"/>
          <w:lang w:val="en-US"/>
        </w:rPr>
        <w:t>ed controlled trials (RTCs) have been carried out, comparing the UAE with</w:t>
      </w:r>
      <w:r w:rsidR="006D49D5">
        <w:rPr>
          <w:rFonts w:ascii="Calibri" w:hAnsi="Calibri" w:cs="Calibri"/>
          <w:lang w:val="en-US"/>
        </w:rPr>
        <w:t xml:space="preserve"> other</w:t>
      </w:r>
      <w:r w:rsidRPr="00A13754">
        <w:rPr>
          <w:rFonts w:ascii="Calibri" w:hAnsi="Calibri" w:cs="Calibri"/>
          <w:lang w:val="en-US"/>
        </w:rPr>
        <w:t xml:space="preserve"> surgical procedures. Research results indicate that UAE is highly effective in the </w:t>
      </w:r>
      <w:r w:rsidR="00CB1773" w:rsidRPr="00A13754">
        <w:rPr>
          <w:rFonts w:ascii="Calibri" w:hAnsi="Calibri" w:cs="Calibri"/>
          <w:lang w:val="en-US"/>
        </w:rPr>
        <w:t>short</w:t>
      </w:r>
      <w:r w:rsidR="00CB1773">
        <w:rPr>
          <w:rFonts w:ascii="Calibri" w:hAnsi="Calibri" w:cs="Calibri"/>
          <w:lang w:val="en-US"/>
        </w:rPr>
        <w:t>-</w:t>
      </w:r>
      <w:r w:rsidR="00CB1773" w:rsidRPr="00A13754">
        <w:rPr>
          <w:rFonts w:ascii="Calibri" w:hAnsi="Calibri" w:cs="Calibri"/>
          <w:lang w:val="en-US"/>
        </w:rPr>
        <w:t>to</w:t>
      </w:r>
      <w:r w:rsidR="00CB1773">
        <w:rPr>
          <w:rFonts w:ascii="Calibri" w:hAnsi="Calibri" w:cs="Calibri"/>
          <w:lang w:val="en-US"/>
        </w:rPr>
        <w:t>-</w:t>
      </w:r>
      <w:r w:rsidRPr="00A13754">
        <w:rPr>
          <w:rFonts w:ascii="Calibri" w:hAnsi="Calibri" w:cs="Calibri"/>
          <w:lang w:val="en-US"/>
        </w:rPr>
        <w:t>medium term</w:t>
      </w:r>
      <w:r w:rsidR="001976E7" w:rsidRPr="00A13754">
        <w:rPr>
          <w:rFonts w:ascii="Calibri" w:hAnsi="Calibri" w:cs="Calibri"/>
          <w:lang w:val="en-US"/>
        </w:rPr>
        <w:t xml:space="preserve"> (up to a few years)</w:t>
      </w:r>
      <w:r w:rsidRPr="00A13754">
        <w:rPr>
          <w:rFonts w:ascii="Calibri" w:hAnsi="Calibri" w:cs="Calibri"/>
          <w:lang w:val="en-US"/>
        </w:rPr>
        <w:t xml:space="preserve"> with a low risk of medium</w:t>
      </w:r>
      <w:r w:rsidR="001976E7" w:rsidRPr="00A13754">
        <w:rPr>
          <w:rFonts w:ascii="Calibri" w:hAnsi="Calibri" w:cs="Calibri"/>
          <w:lang w:val="en-US"/>
        </w:rPr>
        <w:t xml:space="preserve"> (e.g.</w:t>
      </w:r>
      <w:r w:rsidR="009511D4" w:rsidRPr="00A13754">
        <w:rPr>
          <w:rFonts w:ascii="Calibri" w:hAnsi="Calibri" w:cs="Calibri"/>
          <w:lang w:val="en-US"/>
        </w:rPr>
        <w:t>,</w:t>
      </w:r>
      <w:r w:rsidR="001976E7" w:rsidRPr="00A13754">
        <w:rPr>
          <w:rFonts w:ascii="Calibri" w:hAnsi="Calibri" w:cs="Calibri"/>
          <w:lang w:val="en-US"/>
        </w:rPr>
        <w:t xml:space="preserve"> uterine infection)</w:t>
      </w:r>
      <w:r w:rsidRPr="00A13754">
        <w:rPr>
          <w:rFonts w:ascii="Calibri" w:hAnsi="Calibri" w:cs="Calibri"/>
          <w:lang w:val="en-US"/>
        </w:rPr>
        <w:t xml:space="preserve"> and serious </w:t>
      </w:r>
      <w:r w:rsidR="001976E7" w:rsidRPr="00A13754">
        <w:rPr>
          <w:rFonts w:ascii="Calibri" w:hAnsi="Calibri" w:cs="Calibri"/>
          <w:lang w:val="en-US"/>
        </w:rPr>
        <w:t xml:space="preserve">(life-threatening) </w:t>
      </w:r>
      <w:r w:rsidRPr="00A13754">
        <w:rPr>
          <w:rFonts w:ascii="Calibri" w:hAnsi="Calibri" w:cs="Calibri"/>
          <w:lang w:val="en-US"/>
        </w:rPr>
        <w:t>complications</w:t>
      </w:r>
      <w:r w:rsidR="00351B7B"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155/2012/290542","ISSN":"1687-9589","PMID":"22190951","abstract":"Uterine artery embolisation (UAE) is a relative newcomer to the mainstream treatment modalities available for fibroid-related problems. The efficacy of UAE is indisputable and has been shown to be comparable to hysterectomy in the short term in large-scale trials. Moreover, compared with hysterectomy, UAE is less invasive, carries a superior risk profile, and, importantly, preserves the uterus. UAE therefore offers patients symptom relief whilst at the same time retaining reproductive potential. Notably however, although women can have successful pregnancies following UAE, it is becoming increasingly evident that pregnancies after UAE are more risky especially during the early stages. Long-term outcome data from randomised trials involving UAE have very recently become available and show that whilst high satisfaction rates previously identified during early-stage followup are sustained, one notable drawback is a substantial risk of reintervention. It remains to be seen how this facet of UAE will impact on its future uptake.","author":[{"dropping-particle":"","family":"Memtsa","given":"Maria","non-dropping-particle":"","parse-names":false,"suffix":""},{"dropping-particle":"","family":"Homer","given":"Hayden","non-dropping-particle":"","parse-names":false,"suffix":""}],"container-title":"Obstetrics and Gynecology International","id":"ITEM-1","issue":"290542","issued":{"date-parts":[["2012","11","24"]]},"page":"1-5","publisher":"Hindawi","title":"Complications Associated with Uterine Artery Embolisation for Fibroids","type":"article-journal","volume":"2012"},"uris":["http://www.mendeley.com/documents/?uuid=4cda32f6-6be9-39dc-8905-c5a00072e1c3"]},{"id":"ITEM-2","itemData":{"DOI":"10.1111/j.1471-0528.2007.01526.x","ISSN":"14700328","PMID":"17949376","abstract":"Objectives: Comparison of medium-term safety and efficacy of hysterectomy and uterine artery embolisation (UAE) for symptomatic uterine fibroids. Design: Multicentre retrospective cohort. Setting: 18 UK NHS hospital trusts. Participants: Four hundred and fifty nine women who had hysterectomy within a national audit during 12 months from October 1994 (VALUE study) (average follow up of 8.6 years) and 649 women receiving UAE from 1996 to 2002 (average follow up of 4.6 years). Methods: Clinical data from existing hospital records and patient completed postal questionnaires. Main outcome measures: Complication rates, side effects of embolisation, satisfaction with treatment, relief from symptoms and requirement for further fibroid treatment. Results: Fewer complications were experienced by women receiving UAE (19 versus 26% hysterectomy, P = 0.001), the adjusted odds ratio for UAE versus hysterectomy was 0.48 (95% CI 0.26-0.89). One-third of women undergoing UAE experienced anticipated general side effects associated with the procedure. More women in the hysterectomy cohort reported relief from fibroid symptoms (95 versus 85%, P &lt; 0.0001) and feeling better (96 versus 84%, P &lt; 0.0001), but only 85% would recommend the treatment to a friend compared with 91% in the UAE arm (P = 0.007). There was a 23% (95% CI 19-27%) chance of requiring further treatment for fibroids after UAE. Twenty-seven women who had had UAE reported 37 pregnancies after treatment resulting in 19 live births. Conclusions: UAE results in fewer complications than hysterectomy. Side effects after embolisation should be anticipated, and almost one-quarter of women having UAE were likely to require further treatment for fibroid symptoms. Both treatments appear to be safe and effective over the medium term, and the choice of treatment may be a matter of personal preference for each individual woman. © RCOG 2007 BJOG An International Journal of Obstetrics and Gynaecology.","author":[{"dropping-particle":"","family":"Dutton","given":"S","non-dropping-particle":"","parse-names":false,"suffix":""},{"dropping-particle":"","family":"Hirst","given":"A","non-dropping-particle":"","parse-names":false,"suffix":""},{"dropping-particle":"","family":"McPherson","given":"K.","non-dropping-particle":"","parse-names":false,"suffix":""},{"dropping-particle":"","family":"Nicholson","given":"T","non-dropping-particle":"","parse-names":false,"suffix":""},{"dropping-particle":"","family":"Maresh","given":"M","non-dropping-particle":"","parse-names":false,"suffix":""}],"container-title":"BJOG: An International Journal of Obstetrics and Gynaecology","id":"ITEM-2","issue":"11","issued":{"date-parts":[["2007"]]},"page":"1340-1351","title":"A UK multicentre retrospective cohort study comparing hysterectomy and uterine artery embolisation for the treatment of symptomatic uterine fibroids (HOPEFUL study): Main results on medium-term safety and efficacy","type":"article-journal","volume":"114"},"uris":["http://www.mendeley.com/documents/?uuid=89c3462e-ca68-319c-a318-ac4c4be73f08"]}],"mendeley":{"formattedCitation":"&lt;sup&gt;38, 39&lt;/sup&gt;","plainTextFormattedCitation":"38, 39","previouslyFormattedCitation":"&lt;sup&gt;38, 39&lt;/sup&gt;"},"properties":{"noteIndex":0},"schema":"https://github.com/citation-style-language/schema/raw/master/csl-citation.json"}</w:instrText>
      </w:r>
      <w:r w:rsidR="00351B7B" w:rsidRPr="00A13754">
        <w:rPr>
          <w:rFonts w:ascii="Calibri" w:hAnsi="Calibri" w:cs="Calibri"/>
          <w:lang w:val="en-US"/>
        </w:rPr>
        <w:fldChar w:fldCharType="separate"/>
      </w:r>
      <w:r w:rsidR="00351B7B" w:rsidRPr="00A13754">
        <w:rPr>
          <w:rFonts w:ascii="Calibri" w:hAnsi="Calibri" w:cs="Calibri"/>
          <w:noProof/>
          <w:vertAlign w:val="superscript"/>
          <w:lang w:val="en-US"/>
        </w:rPr>
        <w:t>38,39</w:t>
      </w:r>
      <w:r w:rsidR="00351B7B" w:rsidRPr="00A13754">
        <w:rPr>
          <w:rFonts w:ascii="Calibri" w:hAnsi="Calibri" w:cs="Calibri"/>
          <w:lang w:val="en-US"/>
        </w:rPr>
        <w:fldChar w:fldCharType="end"/>
      </w:r>
      <w:r w:rsidRPr="00A13754">
        <w:rPr>
          <w:rFonts w:ascii="Calibri" w:hAnsi="Calibri" w:cs="Calibri"/>
          <w:lang w:val="en-US"/>
        </w:rPr>
        <w:t>. In randomi</w:t>
      </w:r>
      <w:r w:rsidR="009511D4" w:rsidRPr="00A13754">
        <w:rPr>
          <w:rFonts w:ascii="Calibri" w:hAnsi="Calibri" w:cs="Calibri"/>
          <w:lang w:val="en-US"/>
        </w:rPr>
        <w:t>z</w:t>
      </w:r>
      <w:r w:rsidRPr="00A13754">
        <w:rPr>
          <w:rFonts w:ascii="Calibri" w:hAnsi="Calibri" w:cs="Calibri"/>
          <w:lang w:val="en-US"/>
        </w:rPr>
        <w:t xml:space="preserve">ed studies, shorter </w:t>
      </w:r>
      <w:r w:rsidR="009511D4" w:rsidRPr="00A13754">
        <w:rPr>
          <w:rFonts w:ascii="Calibri" w:hAnsi="Calibri" w:cs="Calibri"/>
          <w:lang w:val="en-US"/>
        </w:rPr>
        <w:t>hospitalization</w:t>
      </w:r>
      <w:r w:rsidRPr="00A13754">
        <w:rPr>
          <w:rFonts w:ascii="Calibri" w:hAnsi="Calibri" w:cs="Calibri"/>
          <w:lang w:val="en-US"/>
        </w:rPr>
        <w:t xml:space="preserve"> times, faster recovery</w:t>
      </w:r>
      <w:r w:rsidR="00CB1773">
        <w:rPr>
          <w:rFonts w:ascii="Calibri" w:hAnsi="Calibri" w:cs="Calibri"/>
          <w:lang w:val="en-US"/>
        </w:rPr>
        <w:t>,</w:t>
      </w:r>
      <w:r w:rsidRPr="00A13754">
        <w:rPr>
          <w:rFonts w:ascii="Calibri" w:hAnsi="Calibri" w:cs="Calibri"/>
          <w:lang w:val="en-US"/>
        </w:rPr>
        <w:t xml:space="preserve"> and return to daily activities speak in favor of UAE. Surgical procedures proved to be cheaper and less frequently required re-intervention while maintaining statistical significance </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mendeley":{"formattedCitation":"&lt;sup&gt;32&lt;/sup&gt;","plainTextFormattedCitation":"32","previouslyFormattedCitation":"&lt;sup&gt;32&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32</w:t>
      </w:r>
      <w:r w:rsidRPr="00A13754">
        <w:rPr>
          <w:rFonts w:ascii="Calibri" w:hAnsi="Calibri" w:cs="Calibri"/>
          <w:lang w:val="en-US"/>
        </w:rPr>
        <w:fldChar w:fldCharType="end"/>
      </w:r>
      <w:r w:rsidRPr="00A13754">
        <w:rPr>
          <w:rFonts w:ascii="Calibri" w:hAnsi="Calibri" w:cs="Calibri"/>
          <w:lang w:val="en-US"/>
        </w:rPr>
        <w:t>.</w:t>
      </w:r>
      <w:r w:rsidR="001C3881">
        <w:rPr>
          <w:rFonts w:ascii="Calibri" w:hAnsi="Calibri" w:cs="Calibri"/>
          <w:lang w:val="en-US"/>
        </w:rPr>
        <w:t xml:space="preserve"> </w:t>
      </w:r>
      <w:r w:rsidRPr="00A13754">
        <w:rPr>
          <w:rFonts w:ascii="Calibri" w:hAnsi="Calibri" w:cs="Calibri"/>
          <w:lang w:val="en-US"/>
        </w:rPr>
        <w:t>This procedure is currently a widely accepted method of treatment for symptomatic uterine fibroids and has been recogni</w:t>
      </w:r>
      <w:r w:rsidR="009511D4" w:rsidRPr="00A13754">
        <w:rPr>
          <w:rFonts w:ascii="Calibri" w:hAnsi="Calibri" w:cs="Calibri"/>
          <w:lang w:val="en-US"/>
        </w:rPr>
        <w:t>z</w:t>
      </w:r>
      <w:r w:rsidRPr="00A13754">
        <w:rPr>
          <w:rFonts w:ascii="Calibri" w:hAnsi="Calibri" w:cs="Calibri"/>
          <w:lang w:val="en-US"/>
        </w:rPr>
        <w:t>ed as such by the National Institute for Health and Clinical Excellence (NICE) in the guidelines for heavy menstrual bleeding</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URL":"https://www.nice.org.uk/guidance/cg44","accessed":{"date-parts":[["2019","12","11"]]},"author":[{"dropping-particle":"","family":"National Collaborating Centre for Women's and Children's Health (UK)","given":"","non-dropping-particle":"","parse-names":false,"suffix":""}],"container-title":"Nice guidelines","id":"ITEM-1","issue":"January","issued":{"date-parts":[["2007"]]},"publisher":"National Collaborating Centre for Women's and Children's Health (UK)","title":"Heavy menstrual bleeding: assessment and management (CG44)","type":"webpage"},"uris":["http://www.mendeley.com/documents/?uuid=ec49b4e1-b080-3613-9ff2-4653ebb406e8"]}],"mendeley":{"formattedCitation":"&lt;sup&gt;40&lt;/sup&gt;","plainTextFormattedCitation":"40","previouslyFormattedCitation":"&lt;sup&gt;40&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40</w:t>
      </w:r>
      <w:r w:rsidRPr="00A13754">
        <w:rPr>
          <w:rFonts w:ascii="Calibri" w:hAnsi="Calibri" w:cs="Calibri"/>
          <w:lang w:val="en-US"/>
        </w:rPr>
        <w:fldChar w:fldCharType="end"/>
      </w:r>
      <w:r w:rsidRPr="00A13754">
        <w:rPr>
          <w:rFonts w:ascii="Calibri" w:hAnsi="Calibri" w:cs="Calibri"/>
          <w:lang w:val="en-US"/>
        </w:rPr>
        <w:t>.</w:t>
      </w:r>
    </w:p>
    <w:p w14:paraId="270AD951" w14:textId="77777777" w:rsidR="009511D4" w:rsidRPr="00A13754" w:rsidRDefault="009511D4" w:rsidP="00A13754">
      <w:pPr>
        <w:jc w:val="both"/>
        <w:rPr>
          <w:rFonts w:ascii="Calibri" w:hAnsi="Calibri" w:cs="Calibri"/>
          <w:lang w:val="en-US"/>
        </w:rPr>
      </w:pPr>
    </w:p>
    <w:p w14:paraId="552D5E03" w14:textId="65422B62" w:rsidR="00102702" w:rsidRPr="00A13754" w:rsidRDefault="00ED7C2A" w:rsidP="00A13754">
      <w:pPr>
        <w:jc w:val="both"/>
        <w:rPr>
          <w:rFonts w:ascii="Calibri" w:hAnsi="Calibri" w:cs="Calibri"/>
          <w:lang w:val="en-US"/>
        </w:rPr>
      </w:pPr>
      <w:r w:rsidRPr="00A13754">
        <w:rPr>
          <w:rFonts w:ascii="Calibri" w:hAnsi="Calibri" w:cs="Calibri"/>
          <w:lang w:val="en-US"/>
        </w:rPr>
        <w:t>Currently, there are 11 recommendations regarding the use of UAE in the treatment of symptomatic uterine fibroids, created by scientific societies from Europe, North America</w:t>
      </w:r>
      <w:r w:rsidR="00683CBC">
        <w:rPr>
          <w:rFonts w:ascii="Calibri" w:hAnsi="Calibri" w:cs="Calibri"/>
          <w:lang w:val="en-US"/>
        </w:rPr>
        <w:t>,</w:t>
      </w:r>
      <w:r w:rsidRPr="00A13754">
        <w:rPr>
          <w:rFonts w:ascii="Calibri" w:hAnsi="Calibri" w:cs="Calibri"/>
          <w:lang w:val="en-US"/>
        </w:rPr>
        <w:t xml:space="preserve"> and Australia. In most cases, the recommendations are consistent while the divergence concerns two discrepancies. The first is whether pedunculated submucosal (FIGO 0) and subserosal (FIGO 7) myoma are contraindications for UAE. The second is whether women declaring future pregnancy should be qualified for this procedure </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crad.2017.12.005","ISSN":"1365229X","abstract":"Aim: To evaluate the degree of concordance amongst the currently available guidelines informing the use of uterine artery embolisation (UAE), and identify any inconsistencies present. Materials and methods: Standards of practice and quality improvement guidelines were retrieved through a search of PubMed and EMBASE. Additional sets of guidelines were retrieved directly from the websites of known obstetrics and gynaecology and radiological associations. Results: Eleven guidelines were retrieved from organisations located in Europe, North America, and Australia. Two main points of divergence were identified in the presented guidance: firstly, on whether submucosal, subserosal, and/or pedunculate fibroids should be considered a relative contraindication to UAE; secondly, on whether UAE should be recommended as an option in patients desiring future fertility. Conclusions: The guidelines reviewed generally suggest UAE to be a safe and effective option for fibroid treatment that can be offered as an alternative to surgical management; however, the number of differing interpretations arising from an apparently similar pool of evidence raises questions about the objectivity of practice guidelines. Although practice guidelines are understood to be a synthesis of clinical evidence and expert opinion, a systematic approach to presenting evidence is necessary to clearly distinguish empirically versus experientially informed guidance.","author":[{"dropping-particle":"","family":"Chen","given":"H. T.","non-dropping-particle":"","parse-names":false,"suffix":""},{"dropping-particle":"","family":"Athreya","given":"S.","non-dropping-particle":"","parse-names":false,"suffix":""}],"container-title":"Clinical Radiology","id":"ITEM-1","issue":"5","issued":{"date-parts":[["2018","5","1"]]},"page":"507.e9-507.e15","publisher":"W.B. Saunders Ltd","title":"Systematic review of uterine artery embolisation practice guidelines: are all the guidelines on the same page?","type":"article-journal","volume":"73"},"uris":["http://www.mendeley.com/documents/?uuid=2ae3ee7e-bbf4-359a-9f25-97780c4f4e3b"]}],"mendeley":{"formattedCitation":"&lt;sup&gt;41&lt;/sup&gt;","plainTextFormattedCitation":"41","previouslyFormattedCitation":"&lt;sup&gt;41&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41</w:t>
      </w:r>
      <w:r w:rsidRPr="00A13754">
        <w:rPr>
          <w:rFonts w:ascii="Calibri" w:hAnsi="Calibri" w:cs="Calibri"/>
          <w:lang w:val="en-US"/>
        </w:rPr>
        <w:fldChar w:fldCharType="end"/>
      </w:r>
      <w:r w:rsidRPr="00A13754">
        <w:rPr>
          <w:rFonts w:ascii="Calibri" w:hAnsi="Calibri" w:cs="Calibri"/>
          <w:lang w:val="en-US"/>
        </w:rPr>
        <w:t>.</w:t>
      </w:r>
      <w:r w:rsidR="00D729DC" w:rsidRPr="00A13754">
        <w:rPr>
          <w:rFonts w:ascii="Calibri" w:hAnsi="Calibri" w:cs="Calibri"/>
          <w:lang w:val="en-US"/>
        </w:rPr>
        <w:t xml:space="preserve"> The American College of Obstetricians and Gynecologists (ACOG) (2008) presented an interesting guideline for the treatment of uterine fibroids. Based on consistent scientific evidence (Level A), the ACOG defined UAE as an effective and safe method for appropriately qualified women who wish to preserve the uterus with typical indications for the treatment of fibroids. At the same time, the ACOG recommendations </w:t>
      </w:r>
      <w:r w:rsidR="003211B9" w:rsidRPr="00A13754">
        <w:rPr>
          <w:rFonts w:ascii="Calibri" w:hAnsi="Calibri" w:cs="Calibri"/>
          <w:lang w:val="en-US"/>
        </w:rPr>
        <w:t>emphasized</w:t>
      </w:r>
      <w:r w:rsidR="00D729DC" w:rsidRPr="00A13754">
        <w:rPr>
          <w:rFonts w:ascii="Calibri" w:hAnsi="Calibri" w:cs="Calibri"/>
          <w:lang w:val="en-US"/>
        </w:rPr>
        <w:t xml:space="preserve"> the need for close cooperation between </w:t>
      </w:r>
      <w:r w:rsidR="003211B9" w:rsidRPr="00A13754">
        <w:rPr>
          <w:rFonts w:ascii="Calibri" w:hAnsi="Calibri" w:cs="Calibri"/>
          <w:lang w:val="en-US"/>
        </w:rPr>
        <w:t>gynecologists</w:t>
      </w:r>
      <w:r w:rsidR="00D729DC" w:rsidRPr="00A13754">
        <w:rPr>
          <w:rFonts w:ascii="Calibri" w:hAnsi="Calibri" w:cs="Calibri"/>
          <w:lang w:val="en-US"/>
        </w:rPr>
        <w:t xml:space="preserve"> and interventional radiologists.</w:t>
      </w:r>
      <w:r w:rsidR="00FF7F57" w:rsidRPr="00A13754">
        <w:rPr>
          <w:rFonts w:ascii="Calibri" w:hAnsi="Calibri" w:cs="Calibri"/>
          <w:lang w:val="en-US"/>
        </w:rPr>
        <w:t xml:space="preserve"> In the published guidelines, the ACOG </w:t>
      </w:r>
      <w:r w:rsidR="003211B9" w:rsidRPr="00A13754">
        <w:rPr>
          <w:rFonts w:ascii="Calibri" w:hAnsi="Calibri" w:cs="Calibri"/>
          <w:lang w:val="en-US"/>
        </w:rPr>
        <w:t>recognized</w:t>
      </w:r>
      <w:r w:rsidR="00FF7F57" w:rsidRPr="00A13754">
        <w:rPr>
          <w:rFonts w:ascii="Calibri" w:hAnsi="Calibri" w:cs="Calibri"/>
          <w:lang w:val="en-US"/>
        </w:rPr>
        <w:t xml:space="preserve"> the desire to preserve fertility as the only contraindication (relative)</w:t>
      </w:r>
      <w:r w:rsidR="00C035EE"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97/AOG.0b013e318183fbab","ISSN":"00297844","PMID":"18669742","abstract":"Uterine leiomyomas (also called fibroids) are the most common solid pelvic tumors in women and the leading indication for hysterectomy. Although many women with uterine leiomyomas are asymptomatic and can be monitored without treatment, some will require more active measures. Hysterectomy remains the most common surgical treatment for leiomyomas because it is the only definitive treatment and eliminates the possibility of recurrence. Many women seek an alternative to hysterectomy because they desire future childbearing or wish to retain their uteri even if they have completed childbearing. As alternatives to hysterectomy become increasingly available, the efficacies and risks of these treatments are important to delineate. The purpose of this bulletin is to review the literature about medical and surgical alternatives to hysterectomy and to offer treatment recommendations. © 2008 by The American College of Obstetricians and Gynecologists.","author":[{"dropping-particle":"","family":"American College of Obstetricians and Gynecologists","given":"","non-dropping-particle":"","parse-names":false,"suffix":""}],"container-title":"Obstetrics and Gynecology","id":"ITEM-1","issue":"2 Pt 1","issued":{"date-parts":[["2008","8"]]},"page":"387-400","publisher":"Obstet Gynecol","title":"ACOG practice bulletin. Alternatives to hysterectomy in the management of leiomyomas","type":"article","volume":"112"},"uris":["http://www.mendeley.com/documents/?uuid=c5625ca0-c379-3a9e-9790-357a293c83f4"]}],"mendeley":{"formattedCitation":"&lt;sup&gt;42&lt;/sup&gt;","plainTextFormattedCitation":"42","previouslyFormattedCitation":"&lt;sup&gt;42&lt;/sup&gt;"},"properties":{"noteIndex":0},"schema":"https://github.com/citation-style-language/schema/raw/master/csl-citation.json"}</w:instrText>
      </w:r>
      <w:r w:rsidR="00C035EE" w:rsidRPr="00A13754">
        <w:rPr>
          <w:rFonts w:ascii="Calibri" w:hAnsi="Calibri" w:cs="Calibri"/>
          <w:lang w:val="en-US"/>
        </w:rPr>
        <w:fldChar w:fldCharType="separate"/>
      </w:r>
      <w:r w:rsidR="00351B7B" w:rsidRPr="00A13754">
        <w:rPr>
          <w:rFonts w:ascii="Calibri" w:hAnsi="Calibri" w:cs="Calibri"/>
          <w:noProof/>
          <w:vertAlign w:val="superscript"/>
          <w:lang w:val="en-US"/>
        </w:rPr>
        <w:t>42</w:t>
      </w:r>
      <w:r w:rsidR="00C035EE" w:rsidRPr="00A13754">
        <w:rPr>
          <w:rFonts w:ascii="Calibri" w:hAnsi="Calibri" w:cs="Calibri"/>
          <w:lang w:val="en-US"/>
        </w:rPr>
        <w:fldChar w:fldCharType="end"/>
      </w:r>
      <w:r w:rsidR="00D729DC" w:rsidRPr="00A13754">
        <w:rPr>
          <w:rFonts w:ascii="Calibri" w:hAnsi="Calibri" w:cs="Calibri"/>
          <w:lang w:val="en-US"/>
        </w:rPr>
        <w:t>.</w:t>
      </w:r>
    </w:p>
    <w:p w14:paraId="56720CF5" w14:textId="77777777" w:rsidR="009511D4" w:rsidRPr="00A13754" w:rsidRDefault="009511D4" w:rsidP="00A13754">
      <w:pPr>
        <w:jc w:val="both"/>
        <w:rPr>
          <w:rFonts w:ascii="Calibri" w:hAnsi="Calibri" w:cs="Calibri"/>
          <w:lang w:val="en-US"/>
        </w:rPr>
      </w:pPr>
    </w:p>
    <w:p w14:paraId="6CC73E4C" w14:textId="7EB09479" w:rsidR="00102702" w:rsidRPr="00A13754" w:rsidRDefault="00ED7C2A" w:rsidP="00A13754">
      <w:pPr>
        <w:jc w:val="both"/>
        <w:rPr>
          <w:rFonts w:ascii="Calibri" w:hAnsi="Calibri" w:cs="Calibri"/>
          <w:lang w:val="en-US"/>
        </w:rPr>
      </w:pPr>
      <w:r w:rsidRPr="00A13754">
        <w:rPr>
          <w:rFonts w:ascii="Calibri" w:hAnsi="Calibri" w:cs="Calibri"/>
          <w:lang w:val="en-US"/>
        </w:rPr>
        <w:t xml:space="preserve">One of the latest recommendations was issued in 2013 by the Royal College of Obstetricians and Gynecologists (RCOG) and in 2015 by the Society of Obstetricians and Gynecologists of </w:t>
      </w:r>
      <w:r w:rsidRPr="00A13754">
        <w:rPr>
          <w:rFonts w:ascii="Calibri" w:hAnsi="Calibri" w:cs="Calibri"/>
          <w:lang w:val="en-US"/>
        </w:rPr>
        <w:lastRenderedPageBreak/>
        <w:t>Canada (SOGC)</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crad.2017.12.005","ISSN":"1365229X","abstract":"Aim: To evaluate the degree of concordance amongst the currently available guidelines informing the use of uterine artery embolisation (UAE), and identify any inconsistencies present. Materials and methods: Standards of practice and quality improvement guidelines were retrieved through a search of PubMed and EMBASE. Additional sets of guidelines were retrieved directly from the websites of known obstetrics and gynaecology and radiological associations. Results: Eleven guidelines were retrieved from organisations located in Europe, North America, and Australia. Two main points of divergence were identified in the presented guidance: firstly, on whether submucosal, subserosal, and/or pedunculate fibroids should be considered a relative contraindication to UAE; secondly, on whether UAE should be recommended as an option in patients desiring future fertility. Conclusions: The guidelines reviewed generally suggest UAE to be a safe and effective option for fibroid treatment that can be offered as an alternative to surgical management; however, the number of differing interpretations arising from an apparently similar pool of evidence raises questions about the objectivity of practice guidelines. Although practice guidelines are understood to be a synthesis of clinical evidence and expert opinion, a systematic approach to presenting evidence is necessary to clearly distinguish empirically versus experientially informed guidance.","author":[{"dropping-particle":"","family":"Chen","given":"H. T.","non-dropping-particle":"","parse-names":false,"suffix":""},{"dropping-particle":"","family":"Athreya","given":"S.","non-dropping-particle":"","parse-names":false,"suffix":""}],"container-title":"Clinical Radiology","id":"ITEM-1","issue":"5","issued":{"date-parts":[["2018","5","1"]]},"page":"507.e9-507.e15","publisher":"W.B. Saunders Ltd","title":"Systematic review of uterine artery embolisation practice guidelines: are all the guidelines on the same page?","type":"article-journal","volume":"73"},"uris":["http://www.mendeley.com/documents/?uuid=2ae3ee7e-bbf4-359a-9f25-97780c4f4e3b"]}],"mendeley":{"formattedCitation":"&lt;sup&gt;41&lt;/sup&gt;","plainTextFormattedCitation":"41","previouslyFormattedCitation":"&lt;sup&gt;41&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41</w:t>
      </w:r>
      <w:r w:rsidRPr="00A13754">
        <w:rPr>
          <w:rFonts w:ascii="Calibri" w:hAnsi="Calibri" w:cs="Calibri"/>
          <w:lang w:val="en-US"/>
        </w:rPr>
        <w:fldChar w:fldCharType="end"/>
      </w:r>
      <w:r w:rsidRPr="00A13754">
        <w:rPr>
          <w:rFonts w:ascii="Calibri" w:hAnsi="Calibri" w:cs="Calibri"/>
          <w:lang w:val="en-US"/>
        </w:rPr>
        <w:t xml:space="preserve">. In the remaining part of </w:t>
      </w:r>
      <w:r w:rsidR="003211B9" w:rsidRPr="00A13754">
        <w:rPr>
          <w:rFonts w:ascii="Calibri" w:hAnsi="Calibri" w:cs="Calibri"/>
          <w:lang w:val="en-US"/>
        </w:rPr>
        <w:t>th</w:t>
      </w:r>
      <w:r w:rsidR="003211B9">
        <w:rPr>
          <w:rFonts w:ascii="Calibri" w:hAnsi="Calibri" w:cs="Calibri"/>
          <w:lang w:val="en-US"/>
        </w:rPr>
        <w:t>is</w:t>
      </w:r>
      <w:r w:rsidR="003211B9" w:rsidRPr="00A13754">
        <w:rPr>
          <w:rFonts w:ascii="Calibri" w:hAnsi="Calibri" w:cs="Calibri"/>
          <w:lang w:val="en-US"/>
        </w:rPr>
        <w:t xml:space="preserve"> </w:t>
      </w:r>
      <w:r w:rsidRPr="00A13754">
        <w:rPr>
          <w:rFonts w:ascii="Calibri" w:hAnsi="Calibri" w:cs="Calibri"/>
          <w:lang w:val="en-US"/>
        </w:rPr>
        <w:t>article, the authors will use the above recommendations.</w:t>
      </w:r>
      <w:r w:rsidR="009511D4" w:rsidRPr="00A13754">
        <w:rPr>
          <w:rFonts w:ascii="Calibri" w:hAnsi="Calibri" w:cs="Calibri"/>
          <w:lang w:val="en-US"/>
        </w:rPr>
        <w:t xml:space="preserve"> </w:t>
      </w:r>
      <w:r w:rsidRPr="00A13754">
        <w:rPr>
          <w:rFonts w:ascii="Calibri" w:hAnsi="Calibri" w:cs="Calibri"/>
          <w:lang w:val="en-US"/>
        </w:rPr>
        <w:t xml:space="preserve">According to the guidelines of RCOG and SOGC, any patient with symptomatic myomas can be a candidate for </w:t>
      </w:r>
      <w:r w:rsidR="006163CD" w:rsidRPr="00A13754">
        <w:rPr>
          <w:rFonts w:ascii="Calibri" w:hAnsi="Calibri" w:cs="Calibri"/>
          <w:lang w:val="en-US"/>
        </w:rPr>
        <w:t>embolization</w:t>
      </w:r>
      <w:r w:rsidRPr="00A13754">
        <w:rPr>
          <w:rFonts w:ascii="Calibri" w:hAnsi="Calibri" w:cs="Calibri"/>
          <w:lang w:val="en-US"/>
        </w:rPr>
        <w:t xml:space="preserve">, provided there are no contraindications and the benefits of the procedure (resolution of symptoms) outweigh the risk of complications. It should be noted that the </w:t>
      </w:r>
      <w:r w:rsidR="006163CD" w:rsidRPr="00A13754">
        <w:rPr>
          <w:rFonts w:ascii="Calibri" w:hAnsi="Calibri" w:cs="Calibri"/>
          <w:lang w:val="en-US"/>
        </w:rPr>
        <w:t>embolization</w:t>
      </w:r>
      <w:r w:rsidRPr="00A13754">
        <w:rPr>
          <w:rFonts w:ascii="Calibri" w:hAnsi="Calibri" w:cs="Calibri"/>
          <w:lang w:val="en-US"/>
        </w:rPr>
        <w:t xml:space="preserve"> of uterine fibroids as a minimally invasive procedure carries a negligible number of serious complications. Hence</w:t>
      </w:r>
      <w:r w:rsidR="00A142E4">
        <w:rPr>
          <w:rFonts w:ascii="Calibri" w:hAnsi="Calibri" w:cs="Calibri"/>
          <w:lang w:val="en-US"/>
        </w:rPr>
        <w:t>,</w:t>
      </w:r>
      <w:r w:rsidRPr="00A13754">
        <w:rPr>
          <w:rFonts w:ascii="Calibri" w:hAnsi="Calibri" w:cs="Calibri"/>
          <w:lang w:val="en-US"/>
        </w:rPr>
        <w:t xml:space="preserve"> the benefits in most cases outweigh the risk of complications </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1","issue":"3","issued":{"date-parts":[["2015"]]},"page":"277-285","title":"The Management of Uterine Fibroids in Women With Otherwise Unexplained Infertility","type":"article-journal","volume":"37"},"uris":["http://www.mendeley.com/documents/?uuid=1c9256ef-0aac-3441-8169-a0b999078c0b"]},{"id":"ITEM-2","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2","issue":"2","issued":{"date-parts":[["2015"]]},"page":"157-178","title":"The Management of Uterine Leiomyomas","type":"article-journal","volume":"37"},"uris":["http://www.mendeley.com/documents/?uuid=53187a87-e0b2-440a-a336-5bb07e60c6c6"]},{"id":"ITEM-3","itemData":{"URL":"https://www.rcog.org.uk/globalassets/documents/guidelines/23-12-2013_rcog_rcr_uae.pdf","accessed":{"date-parts":[["2019","5","29"]]},"author":[{"dropping-particle":"","family":"Royal College of Obstetricians and Gynaecologists","given":"","non-dropping-particle":"","parse-names":false,"suffix":""}],"container-title":"Royal College of Radiologists","id":"ITEM-3","issued":{"date-parts":[["2013"]]},"title":"Clinical recommendations on the use of uterine artery embolisation ( UAE ) in the management of fibroids","type":"webpage"},"uris":["http://www.mendeley.com/documents/?uuid=c3b350f0-3b84-3186-9f22-da051a0de227"]}],"mendeley":{"formattedCitation":"&lt;sup&gt;14, 32, 43&lt;/sup&gt;","plainTextFormattedCitation":"14, 32, 43","previouslyFormattedCitation":"&lt;sup&gt;14, 32, 43&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14,32,43</w:t>
      </w:r>
      <w:r w:rsidRPr="00A13754">
        <w:rPr>
          <w:rFonts w:ascii="Calibri" w:hAnsi="Calibri" w:cs="Calibri"/>
          <w:lang w:val="en-US"/>
        </w:rPr>
        <w:fldChar w:fldCharType="end"/>
      </w:r>
      <w:r w:rsidRPr="00A13754">
        <w:rPr>
          <w:rFonts w:ascii="Calibri" w:hAnsi="Calibri" w:cs="Calibri"/>
          <w:lang w:val="en-US"/>
        </w:rPr>
        <w:t>.</w:t>
      </w:r>
    </w:p>
    <w:p w14:paraId="6713DA91" w14:textId="77777777" w:rsidR="009511D4" w:rsidRPr="00A13754" w:rsidRDefault="009511D4" w:rsidP="00A13754">
      <w:pPr>
        <w:jc w:val="both"/>
        <w:rPr>
          <w:rFonts w:ascii="Calibri" w:hAnsi="Calibri" w:cs="Calibri"/>
          <w:lang w:val="en-US"/>
        </w:rPr>
      </w:pPr>
    </w:p>
    <w:p w14:paraId="1E1CD090" w14:textId="737B5D88" w:rsidR="00102702" w:rsidRPr="00A13754" w:rsidRDefault="00ED7C2A" w:rsidP="00A13754">
      <w:pPr>
        <w:jc w:val="both"/>
        <w:rPr>
          <w:rFonts w:ascii="Calibri" w:hAnsi="Calibri" w:cs="Calibri"/>
          <w:lang w:val="en-US"/>
        </w:rPr>
      </w:pPr>
      <w:r w:rsidRPr="00A13754">
        <w:rPr>
          <w:rFonts w:ascii="Calibri" w:hAnsi="Calibri" w:cs="Calibri"/>
          <w:lang w:val="en-US"/>
        </w:rPr>
        <w:t>An appropriate patient qualification is of crucial importance for high clinical effectiveness and prevention of complications after UAE.</w:t>
      </w:r>
      <w:r w:rsidR="006163CD" w:rsidRPr="00A13754">
        <w:rPr>
          <w:rFonts w:ascii="Calibri" w:hAnsi="Calibri" w:cs="Calibri"/>
          <w:lang w:val="en-US"/>
        </w:rPr>
        <w:t xml:space="preserve"> </w:t>
      </w:r>
      <w:r w:rsidRPr="00A13754">
        <w:rPr>
          <w:rFonts w:ascii="Calibri" w:hAnsi="Calibri" w:cs="Calibri"/>
          <w:lang w:val="en-US"/>
        </w:rPr>
        <w:t xml:space="preserve">The main indication for UAE is symptomatic uterine fibroids, resulting in heavy menstrual bleeding, dysmenorrhea, pain, dyspareunia, and other adverse effects on the urinary or gastrointestinal tract. </w:t>
      </w:r>
      <w:r w:rsidR="0088599D" w:rsidRPr="00A13754">
        <w:rPr>
          <w:rFonts w:ascii="Calibri" w:hAnsi="Calibri" w:cs="Calibri"/>
          <w:lang w:val="en-US"/>
        </w:rPr>
        <w:t>It is necessary to differentiate fibroids from adenomyosis or fibroids co-existing with adenomyosis because, in such a situation, UAE is less effective and requires modification of the procedure technique</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1","issue":"3","issued":{"date-parts":[["2015"]]},"page":"277-285","title":"The Management of Uterine Fibroids in Women With Otherwise Unexplained Infertility","type":"article-journal","volume":"37"},"uris":["http://www.mendeley.com/documents/?uuid=1c9256ef-0aac-3441-8169-a0b999078c0b"]},{"id":"ITEM-2","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2","issue":"2","issued":{"date-parts":[["2015"]]},"page":"157-178","title":"The Management of Uterine Leiomyomas","type":"article-journal","volume":"37"},"uris":["http://www.mendeley.com/documents/?uuid=53187a87-e0b2-440a-a336-5bb07e60c6c6"]},{"id":"ITEM-3","itemData":{"URL":"https://www.rcog.org.uk/globalassets/documents/guidelines/23-12-2013_rcog_rcr_uae.pdf","accessed":{"date-parts":[["2019","5","29"]]},"author":[{"dropping-particle":"","family":"Royal College of Obstetricians and Gynaecologists","given":"","non-dropping-particle":"","parse-names":false,"suffix":""}],"container-title":"Royal College of Radiologists","id":"ITEM-3","issued":{"date-parts":[["2013"]]},"title":"Clinical recommendations on the use of uterine artery embolisation ( UAE ) in the management of fibroids","type":"webpage"},"uris":["http://www.mendeley.com/documents/?uuid=c3b350f0-3b84-3186-9f22-da051a0de227"]},{"id":"ITEM-4","itemData":{"DOI":"10.1002/uog.18744","ISSN":"0960-7692","author":[{"dropping-particle":"","family":"Wozniak","given":"S.","non-dropping-particle":"","parse-names":false,"suffix":""},{"dropping-particle":"","family":"Czuczwar","given":"P.","non-dropping-particle":"","parse-names":false,"suffix":""},{"dropping-particle":"","family":"Szkodziak","given":"P.R.","non-dropping-particle":"","parse-names":false,"suffix":""},{"dropping-particle":"","family":"Pyra","given":"K.","non-dropping-particle":"","parse-names":false,"suffix":""},{"dropping-particle":"","family":"Paszkowski","given":"T.","non-dropping-particle":"","parse-names":false,"suffix":""}],"container-title":"Ultrasound in Obstetrics &amp; Gynecology","id":"ITEM-4","issued":{"date-parts":[["2017","9"]]},"page":"381-381","title":"EP26.01: Value of “elasto strain ratio” ultrasound elastography in the diagnosis of adenomyosis: preliminary study","type":"article-journal","volume":"50"},"uris":["http://www.mendeley.com/documents/?uuid=0579f01b-e736-336a-b7ef-d6351e8e91c3"]},{"id":"ITEM-5","itemData":{"DOI":"10.1002/uog.17921","ISSN":"0960-7692","author":[{"dropping-particle":"","family":"Szkodziak","given":"P.R.","non-dropping-particle":"","parse-names":false,"suffix":""},{"dropping-particle":"","family":"Wozniak","given":"S.","non-dropping-particle":"","parse-names":false,"suffix":""},{"dropping-particle":"","family":"Czuczwar","given":"P.","non-dropping-particle":"","parse-names":false,"suffix":""},{"dropping-particle":"","family":"Wrona","given":"W.","non-dropping-particle":"","parse-names":false,"suffix":""},{"dropping-particle":"","family":"Trzeciak","given":"K.","non-dropping-particle":"","parse-names":false,"suffix":""},{"dropping-particle":"","family":"Paszkowski","given":"T.","non-dropping-particle":"","parse-names":false,"suffix":""}],"container-title":"Ultrasound in Obstetrics &amp; Gynecology","id":"ITEM-5","issued":{"date-parts":[["2017","9"]]},"page":"126-126","title":"OP24.04: Value of “elasto strain ratio” ultrasound elastography in the diagnosis of intramural uterine fibroids: preliminary study","type":"article-journal","volume":"50"},"uris":["http://www.mendeley.com/documents/?uuid=979e7c65-62f6-3137-baf8-48853dbbb574"]},{"id":"ITEM-6","itemData":{"DOI":"10.1016/j.jvir.2011.03.013","ISSN":"10510443","abstract":"During the past 10 years, uterine artery embolization (UAE) has been investigated as a possible therapy for adenomyosis. All publications available from 1999 through 2010 are included in this report. Levels of evidence and trial classifications were evaluated according to the guidelines developed by the United States Preventive Services Task Force. Long-term data are available from 511 affected women from 15 studies. Improvements were reported by 387 patients (75.7%). The median follow-up was 26.9 months. UAE as treatment for adenomyosis shows significant clinical and symptomatic improvements on a short- and long-term basis. © 2011 SIR.","author":[{"dropping-particle":"","family":"Popovic","given":"Martin","non-dropping-particle":"","parse-names":false,"suffix":""},{"dropping-particle":"","family":"Puchner","given":"Stefan","non-dropping-particle":"","parse-names":false,"suffix":""},{"dropping-particle":"","family":"Berzaczy","given":"Dominik","non-dropping-particle":"","parse-names":false,"suffix":""},{"dropping-particle":"","family":"Lammer","given":"Johannes","non-dropping-particle":"","parse-names":false,"suffix":""},{"dropping-particle":"","family":"Bucek","given":"Robert A.","non-dropping-particle":"","parse-names":false,"suffix":""}],"container-title":"Journal of Vascular and Interventional Radiology","id":"ITEM-6","issue":"7","issued":{"date-parts":[["2011","7"]]},"page":"901-909","title":"Uterine artery embolization for the treatment of adenomyosis: A review","type":"article","volume":"22"},"uris":["http://www.mendeley.com/documents/?uuid=8c877d46-a91d-37a0-a444-31b98ca573bf"]},{"id":"ITEM-7","itemData":{"DOI":"10.1016/j.jvir.2017.07.034","ISSN":"15357732","abstract":"The effect of uterine artery embolization (UAE) on symptomatic adenomyosis was evaluated in a systematic review and meta-analysis. Four groups were evaluated: short-term (&lt; 12 months) pure adenomyosis, short-term adenomyosis with fibroids (combined adenomyosis), long-term (&gt; 12 months) pure adenomyosis, and long-term combined adenomyosis. Improvement of symptoms occurred in 83.1% (872/1,049) of patients. Reported symptom reduction was 4.8% greater in the short-term combined group (P =.169) and 11.4% greater in the long-term combined group (P =.003). Uterine volume was reduced in all patients at 3 months. The effects of UAE on symptom improvement and uterine volume reduction in patients with adenomyosis are encouraging.","author":[{"dropping-particle":"","family":"Bruijn","given":"Annefleur M.","non-dropping-particle":"de","parse-names":false,"suffix":""},{"dropping-particle":"","family":"Smink","given":"Marieke","non-dropping-particle":"","parse-names":false,"suffix":""},{"dropping-particle":"","family":"Lohle","given":"Paul N.M.","non-dropping-particle":"","parse-names":false,"suffix":""},{"dropping-particle":"","family":"Huirne","given":"Judith A.F.","non-dropping-particle":"","parse-names":false,"suffix":""},{"dropping-particle":"","family":"Twisk","given":"Jos W.R.","non-dropping-particle":"","parse-names":false,"suffix":""},{"dropping-particle":"","family":"Wong","given":"Caroline","non-dropping-particle":"","parse-names":false,"suffix":""},{"dropping-particle":"","family":"Schoonmade","given":"Linda","non-dropping-particle":"","parse-names":false,"suffix":""},{"dropping-particle":"","family":"Hehenkamp","given":"Wouter J.K.","non-dropping-particle":"","parse-names":false,"suffix":""}],"container-title":"Journal of Vascular and Interventional Radiology","id":"ITEM-7","issue":"12","issued":{"date-parts":[["2017"]]},"title":"Uterine Artery Embolization for the Treatment of Adenomyosis: A Systematic Review and Meta-Analysis","type":"article","volume":"28"},"uris":["http://www.mendeley.com/documents/?uuid=76ed6188-9be7-31d3-b15f-34c6d1afa6b3"]}],"mendeley":{"formattedCitation":"&lt;sup&gt;14, 32, 43–47&lt;/sup&gt;","plainTextFormattedCitation":"14, 32, 43–47","previouslyFormattedCitation":"&lt;sup&gt;14, 32, 43–47&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14,32,43–47</w:t>
      </w:r>
      <w:r w:rsidRPr="00A13754">
        <w:rPr>
          <w:rFonts w:ascii="Calibri" w:hAnsi="Calibri" w:cs="Calibri"/>
          <w:lang w:val="en-US"/>
        </w:rPr>
        <w:fldChar w:fldCharType="end"/>
      </w:r>
      <w:r w:rsidRPr="00A13754">
        <w:rPr>
          <w:rFonts w:ascii="Calibri" w:hAnsi="Calibri" w:cs="Calibri"/>
          <w:lang w:val="en-US"/>
        </w:rPr>
        <w:t>.</w:t>
      </w:r>
      <w:r w:rsidR="006163CD" w:rsidRPr="00A13754">
        <w:rPr>
          <w:rFonts w:ascii="Calibri" w:hAnsi="Calibri" w:cs="Calibri"/>
          <w:lang w:val="en-US"/>
        </w:rPr>
        <w:t xml:space="preserve"> </w:t>
      </w:r>
      <w:r w:rsidRPr="00A13754">
        <w:rPr>
          <w:rFonts w:ascii="Calibri" w:hAnsi="Calibri" w:cs="Calibri"/>
          <w:lang w:val="en-US"/>
        </w:rPr>
        <w:t>Specific indications for performing the UAE procedure in women with symptomatic uterine fibroids include</w:t>
      </w:r>
      <w:r w:rsidR="00FF7F57" w:rsidRPr="00A13754">
        <w:rPr>
          <w:rFonts w:ascii="Calibri" w:hAnsi="Calibri" w:cs="Calibri"/>
          <w:lang w:val="en-US"/>
        </w:rPr>
        <w:t xml:space="preserve"> refusal of surgery</w:t>
      </w:r>
      <w:r w:rsidRPr="00A13754">
        <w:rPr>
          <w:rFonts w:ascii="Calibri" w:hAnsi="Calibri" w:cs="Calibri"/>
          <w:lang w:val="en-US"/>
        </w:rPr>
        <w:t>, no consent for blood transfusion, and previously failed uterine fibroids surgery.</w:t>
      </w:r>
    </w:p>
    <w:p w14:paraId="5EC01960" w14:textId="77777777" w:rsidR="006163CD" w:rsidRPr="00A13754" w:rsidRDefault="006163CD" w:rsidP="00A13754">
      <w:pPr>
        <w:jc w:val="both"/>
        <w:rPr>
          <w:rFonts w:ascii="Calibri" w:hAnsi="Calibri" w:cs="Calibri"/>
          <w:lang w:val="en-US"/>
        </w:rPr>
      </w:pPr>
    </w:p>
    <w:p w14:paraId="78A8ABE0" w14:textId="5A688AE5" w:rsidR="00676138" w:rsidRPr="00A13754" w:rsidRDefault="00ED7C2A" w:rsidP="00A13754">
      <w:pPr>
        <w:jc w:val="both"/>
        <w:rPr>
          <w:rFonts w:ascii="Calibri" w:hAnsi="Calibri" w:cs="Calibri"/>
          <w:lang w:val="en-US"/>
        </w:rPr>
      </w:pPr>
      <w:r w:rsidRPr="00A13754">
        <w:rPr>
          <w:rFonts w:ascii="Calibri" w:hAnsi="Calibri" w:cs="Calibri"/>
          <w:lang w:val="en-US"/>
        </w:rPr>
        <w:t>In the above indications, UAE should be treated as an alternative to surgical treatment. However, patients should be advised that in a small number of cases, complications after the procedure may result in the need for a surgical intervention</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id":"ITEM-2","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2","issue":"3","issued":{"date-parts":[["2015"]]},"page":"277-285","title":"The Management of Uterine Fibroids in Women With Otherwise Unexplained Infertility","type":"article-journal","volume":"37"},"uris":["http://www.mendeley.com/documents/?uuid=1c9256ef-0aac-3441-8169-a0b999078c0b"]},{"id":"ITEM-3","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3","issue":"2","issued":{"date-parts":[["2015"]]},"page":"157-178","title":"The Management of Uterine Leiomyomas","type":"article-journal","volume":"37"},"uris":["http://www.mendeley.com/documents/?uuid=53187a87-e0b2-440a-a336-5bb07e60c6c6"]}],"mendeley":{"formattedCitation":"&lt;sup&gt;14, 32, 43&lt;/sup&gt;","plainTextFormattedCitation":"14, 32, 43","previouslyFormattedCitation":"&lt;sup&gt;14, 32, 43&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14,32,43</w:t>
      </w:r>
      <w:r w:rsidRPr="00A13754">
        <w:rPr>
          <w:rFonts w:ascii="Calibri" w:hAnsi="Calibri" w:cs="Calibri"/>
          <w:lang w:val="en-US"/>
        </w:rPr>
        <w:fldChar w:fldCharType="end"/>
      </w:r>
      <w:r w:rsidRPr="00A13754">
        <w:rPr>
          <w:rFonts w:ascii="Calibri" w:hAnsi="Calibri" w:cs="Calibri"/>
          <w:lang w:val="en-US"/>
        </w:rPr>
        <w:t>.</w:t>
      </w:r>
      <w:r w:rsidR="006163CD" w:rsidRPr="00A13754">
        <w:rPr>
          <w:rFonts w:ascii="Calibri" w:hAnsi="Calibri" w:cs="Calibri"/>
          <w:lang w:val="en-US"/>
        </w:rPr>
        <w:t xml:space="preserve"> </w:t>
      </w:r>
      <w:r w:rsidRPr="00A13754">
        <w:rPr>
          <w:rFonts w:ascii="Calibri" w:hAnsi="Calibri" w:cs="Calibri"/>
          <w:lang w:val="en-US"/>
        </w:rPr>
        <w:t xml:space="preserve">According to the RCOG guidelines, the use of UAE in a situation in which myoma is a probable cause of infertility requires special care and proper assessment of a </w:t>
      </w:r>
      <w:r w:rsidR="003211B9" w:rsidRPr="00A13754">
        <w:rPr>
          <w:rFonts w:ascii="Calibri" w:hAnsi="Calibri" w:cs="Calibri"/>
          <w:lang w:val="en-US"/>
        </w:rPr>
        <w:t>gynecologist</w:t>
      </w:r>
      <w:r w:rsidRPr="00A13754">
        <w:rPr>
          <w:rFonts w:ascii="Calibri" w:hAnsi="Calibri" w:cs="Calibri"/>
          <w:lang w:val="en-US"/>
        </w:rPr>
        <w:t xml:space="preserve"> </w:t>
      </w:r>
      <w:r w:rsidR="003211B9" w:rsidRPr="00A13754">
        <w:rPr>
          <w:rFonts w:ascii="Calibri" w:hAnsi="Calibri" w:cs="Calibri"/>
          <w:lang w:val="en-US"/>
        </w:rPr>
        <w:t>specializing</w:t>
      </w:r>
      <w:r w:rsidRPr="00A13754">
        <w:rPr>
          <w:rFonts w:ascii="Calibri" w:hAnsi="Calibri" w:cs="Calibri"/>
          <w:lang w:val="en-US"/>
        </w:rPr>
        <w:t xml:space="preserve"> in the treatment of infertility and assisted reproduction. Infertility due to the presence of fibroids is not absolute, and many women will become pregnant without any intervention. </w:t>
      </w:r>
      <w:r w:rsidR="007C329B" w:rsidRPr="00A13754">
        <w:rPr>
          <w:rFonts w:ascii="Calibri" w:hAnsi="Calibri" w:cs="Calibri"/>
          <w:lang w:val="en-US"/>
        </w:rPr>
        <w:t>Therefore, it is reasonable to exclude other possible causes of infertility, including assessment of the male partner</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1","issue":"2","issued":{"date-parts":[["2015"]]},"page":"157-178","title":"The Management of Uterine Leiomyomas","type":"article-journal","volume":"37"},"uris":["http://www.mendeley.com/documents/?uuid=53187a87-e0b2-440a-a336-5bb07e60c6c6"]},{"id":"ITEM-2","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2","issue":"3","issued":{"date-parts":[["2015"]]},"page":"277-285","title":"The Management of Uterine Fibroids in Women With Otherwise Unexplained Infertility","type":"article-journal","volume":"37"},"uris":["http://www.mendeley.com/documents/?uuid=1c9256ef-0aac-3441-8169-a0b999078c0b"]},{"id":"ITEM-3","itemData":{"URL":"https://www.rcog.org.uk/globalassets/documents/guidelines/23-12-2013_rcog_rcr_uae.pdf","accessed":{"date-parts":[["2019","5","29"]]},"author":[{"dropping-particle":"","family":"Royal College of Obstetricians and Gynaecologists","given":"","non-dropping-particle":"","parse-names":false,"suffix":""}],"container-title":"Royal College of Radiologists","id":"ITEM-3","issued":{"date-parts":[["2013"]]},"title":"Clinical recommendations on the use of uterine artery embolisation ( UAE ) in the management of fibroids","type":"webpage"},"uris":["http://www.mendeley.com/documents/?uuid=c3b350f0-3b84-3186-9f22-da051a0de227"]}],"mendeley":{"formattedCitation":"&lt;sup&gt;14, 32, 43&lt;/sup&gt;","plainTextFormattedCitation":"14, 32, 43","previouslyFormattedCitation":"&lt;sup&gt;14, 32, 43&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14,32,43</w:t>
      </w:r>
      <w:r w:rsidRPr="00A13754">
        <w:rPr>
          <w:rFonts w:ascii="Calibri" w:hAnsi="Calibri" w:cs="Calibri"/>
          <w:lang w:val="en-US"/>
        </w:rPr>
        <w:fldChar w:fldCharType="end"/>
      </w:r>
      <w:r w:rsidRPr="00A13754">
        <w:rPr>
          <w:rFonts w:ascii="Calibri" w:hAnsi="Calibri" w:cs="Calibri"/>
          <w:lang w:val="en-US"/>
        </w:rPr>
        <w:t>.</w:t>
      </w:r>
    </w:p>
    <w:p w14:paraId="2129A288" w14:textId="77777777" w:rsidR="006163CD" w:rsidRPr="00A13754" w:rsidRDefault="006163CD" w:rsidP="00A13754">
      <w:pPr>
        <w:jc w:val="both"/>
        <w:rPr>
          <w:rFonts w:ascii="Calibri" w:hAnsi="Calibri" w:cs="Calibri"/>
          <w:lang w:val="en-US"/>
        </w:rPr>
      </w:pPr>
    </w:p>
    <w:p w14:paraId="4E430F8A" w14:textId="1FBBAE46" w:rsidR="00102702" w:rsidRPr="00A13754" w:rsidRDefault="00ED7C2A" w:rsidP="00A13754">
      <w:pPr>
        <w:jc w:val="both"/>
        <w:rPr>
          <w:rFonts w:ascii="Calibri" w:hAnsi="Calibri" w:cs="Calibri"/>
          <w:lang w:val="en-US"/>
        </w:rPr>
      </w:pPr>
      <w:r w:rsidRPr="00A13754">
        <w:rPr>
          <w:rFonts w:ascii="Calibri" w:hAnsi="Calibri" w:cs="Calibri"/>
          <w:lang w:val="en-US"/>
        </w:rPr>
        <w:t>Thus, according to the recommendations of RCOG and SOGC, the candidates should be women with symptomatic uterine fibroids in whom pathologies in the pelvis with fibroid-like clinical symptoms have been excluded</w:t>
      </w:r>
      <w:r w:rsidR="00293080"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1","issue":"3","issued":{"date-parts":[["2015"]]},"page":"277-285","title":"The Management of Uterine Fibroids in Women With Otherwise Unexplained Infertility","type":"article-journal","volume":"37"},"uris":["http://www.mendeley.com/documents/?uuid=1c9256ef-0aac-3441-8169-a0b999078c0b"]},{"id":"ITEM-2","itemData":{"DOI":"10.1016/j.crad.2017.12.005","ISSN":"1365229X","abstract":"Aim: To evaluate the degree of concordance amongst the currently available guidelines informing the use of uterine artery embolisation (UAE), and identify any inconsistencies present. Materials and methods: Standards of practice and quality improvement guidelines were retrieved through a search of PubMed and EMBASE. Additional sets of guidelines were retrieved directly from the websites of known obstetrics and gynaecology and radiological associations. Results: Eleven guidelines were retrieved from organisations located in Europe, North America, and Australia. Two main points of divergence were identified in the presented guidance: firstly, on whether submucosal, subserosal, and/or pedunculate fibroids should be considered a relative contraindication to UAE; secondly, on whether UAE should be recommended as an option in patients desiring future fertility. Conclusions: The guidelines reviewed generally suggest UAE to be a safe and effective option for fibroid treatment that can be offered as an alternative to surgical management; however, the number of differing interpretations arising from an apparently similar pool of evidence raises questions about the objectivity of practice guidelines. Although practice guidelines are understood to be a synthesis of clinical evidence and expert opinion, a systematic approach to presenting evidence is necessary to clearly distinguish empirically versus experientially informed guidance.","author":[{"dropping-particle":"","family":"Chen","given":"H. T.","non-dropping-particle":"","parse-names":false,"suffix":""},{"dropping-particle":"","family":"Athreya","given":"S.","non-dropping-particle":"","parse-names":false,"suffix":""}],"container-title":"Clinical Radiology","id":"ITEM-2","issue":"5","issued":{"date-parts":[["2018","5","1"]]},"page":"507.e9-507.e15","publisher":"W.B. Saunders Ltd","title":"Systematic review of uterine artery embolisation practice guidelines: are all the guidelines on the same page?","type":"article-journal","volume":"73"},"uris":["http://www.mendeley.com/documents/?uuid=2ae3ee7e-bbf4-359a-9f25-97780c4f4e3b"]}],"mendeley":{"formattedCitation":"&lt;sup&gt;41, 43&lt;/sup&gt;","plainTextFormattedCitation":"41, 43","previouslyFormattedCitation":"&lt;sup&gt;41, 43&lt;/sup&gt;"},"properties":{"noteIndex":0},"schema":"https://github.com/citation-style-language/schema/raw/master/csl-citation.json"}</w:instrText>
      </w:r>
      <w:r w:rsidR="00293080" w:rsidRPr="00A13754">
        <w:rPr>
          <w:rFonts w:ascii="Calibri" w:hAnsi="Calibri" w:cs="Calibri"/>
          <w:lang w:val="en-US"/>
        </w:rPr>
        <w:fldChar w:fldCharType="separate"/>
      </w:r>
      <w:r w:rsidR="00351B7B" w:rsidRPr="00A13754">
        <w:rPr>
          <w:rFonts w:ascii="Calibri" w:hAnsi="Calibri" w:cs="Calibri"/>
          <w:noProof/>
          <w:vertAlign w:val="superscript"/>
          <w:lang w:val="en-US"/>
        </w:rPr>
        <w:t>41,43</w:t>
      </w:r>
      <w:r w:rsidR="00293080" w:rsidRPr="00A13754">
        <w:rPr>
          <w:rFonts w:ascii="Calibri" w:hAnsi="Calibri" w:cs="Calibri"/>
          <w:lang w:val="en-US"/>
        </w:rPr>
        <w:fldChar w:fldCharType="end"/>
      </w:r>
      <w:r w:rsidRPr="00A13754">
        <w:rPr>
          <w:rFonts w:ascii="Calibri" w:hAnsi="Calibri" w:cs="Calibri"/>
          <w:lang w:val="en-US"/>
        </w:rPr>
        <w:t>.</w:t>
      </w:r>
    </w:p>
    <w:p w14:paraId="7E197058" w14:textId="77777777" w:rsidR="006163CD" w:rsidRPr="00A13754" w:rsidRDefault="006163CD" w:rsidP="00A13754">
      <w:pPr>
        <w:jc w:val="both"/>
        <w:rPr>
          <w:rFonts w:ascii="Calibri" w:hAnsi="Calibri" w:cs="Calibri"/>
          <w:lang w:val="en-US"/>
        </w:rPr>
      </w:pPr>
    </w:p>
    <w:p w14:paraId="6DFE2A7E" w14:textId="312C7C9D" w:rsidR="00102702" w:rsidRPr="00A13754" w:rsidRDefault="00ED7C2A" w:rsidP="00A13754">
      <w:pPr>
        <w:jc w:val="both"/>
        <w:rPr>
          <w:rFonts w:ascii="Calibri" w:hAnsi="Calibri" w:cs="Calibri"/>
          <w:lang w:val="en-US"/>
        </w:rPr>
      </w:pPr>
      <w:r w:rsidRPr="00A13754">
        <w:rPr>
          <w:rFonts w:ascii="Calibri" w:hAnsi="Calibri" w:cs="Calibri"/>
          <w:lang w:val="en-US"/>
        </w:rPr>
        <w:t xml:space="preserve">Absolute contraindications to this procedure include current or recent genital infection, diagnostic doubts due to clinical factors or inadequate imaging, asymptomatic fibroids, </w:t>
      </w:r>
      <w:r w:rsidRPr="007119CE">
        <w:rPr>
          <w:rFonts w:ascii="Calibri" w:hAnsi="Calibri" w:cs="Calibri"/>
          <w:lang w:val="en-US"/>
        </w:rPr>
        <w:t>viable</w:t>
      </w:r>
      <w:r w:rsidRPr="00A13754">
        <w:rPr>
          <w:rFonts w:ascii="Calibri" w:hAnsi="Calibri" w:cs="Calibri"/>
          <w:lang w:val="en-US"/>
        </w:rPr>
        <w:t xml:space="preserve"> pregnancy, and contraindications for the use of radiological contrast agents.</w:t>
      </w:r>
    </w:p>
    <w:p w14:paraId="12B55EA4" w14:textId="77777777" w:rsidR="006163CD" w:rsidRPr="00A13754" w:rsidRDefault="006163CD" w:rsidP="00A13754">
      <w:pPr>
        <w:jc w:val="both"/>
        <w:rPr>
          <w:rFonts w:ascii="Calibri" w:hAnsi="Calibri" w:cs="Calibri"/>
          <w:lang w:val="en-US"/>
        </w:rPr>
      </w:pPr>
    </w:p>
    <w:p w14:paraId="4AB119EF" w14:textId="7F11CF02" w:rsidR="00102702" w:rsidRPr="00A13754" w:rsidRDefault="00ED7C2A" w:rsidP="00A13754">
      <w:pPr>
        <w:jc w:val="both"/>
        <w:rPr>
          <w:rFonts w:ascii="Calibri" w:hAnsi="Calibri" w:cs="Calibri"/>
          <w:lang w:val="en-US"/>
        </w:rPr>
      </w:pPr>
      <w:r w:rsidRPr="00A13754">
        <w:rPr>
          <w:rFonts w:ascii="Calibri" w:hAnsi="Calibri" w:cs="Calibri"/>
          <w:lang w:val="en-US"/>
        </w:rPr>
        <w:t>Relative contraindications include pedunculated submucosal (FIGO 0) and subserosal (FIGO 7) fibroids, which theoretically may detach from the endometrium due to peduncle necrosis, in rare cases resulting in sepsis. In these cases, UAE should only be considered if hysteroscopic or laparoscopic removal of pedunculated myoma before the procedure is planned.</w:t>
      </w:r>
    </w:p>
    <w:p w14:paraId="693F68EC" w14:textId="77777777" w:rsidR="006163CD" w:rsidRPr="00A13754" w:rsidRDefault="006163CD" w:rsidP="00A13754">
      <w:pPr>
        <w:jc w:val="both"/>
        <w:rPr>
          <w:rFonts w:ascii="Calibri" w:hAnsi="Calibri" w:cs="Calibri"/>
          <w:lang w:val="en-US"/>
        </w:rPr>
      </w:pPr>
    </w:p>
    <w:p w14:paraId="073CD0E7" w14:textId="77A561B5" w:rsidR="00102702" w:rsidRPr="00A13754" w:rsidRDefault="00ED7C2A" w:rsidP="00A13754">
      <w:pPr>
        <w:jc w:val="both"/>
        <w:rPr>
          <w:rFonts w:ascii="Calibri" w:hAnsi="Calibri" w:cs="Calibri"/>
          <w:lang w:val="en-US"/>
        </w:rPr>
      </w:pPr>
      <w:r w:rsidRPr="00A13754">
        <w:rPr>
          <w:rFonts w:ascii="Calibri" w:hAnsi="Calibri" w:cs="Calibri"/>
          <w:lang w:val="en-US"/>
        </w:rPr>
        <w:t xml:space="preserve">Despite the fact that current literature suggests that </w:t>
      </w:r>
      <w:r w:rsidR="00A870AA">
        <w:rPr>
          <w:rFonts w:ascii="Calibri" w:hAnsi="Calibri" w:cs="Calibri"/>
          <w:lang w:val="en-US"/>
        </w:rPr>
        <w:t xml:space="preserve">the </w:t>
      </w:r>
      <w:r w:rsidRPr="00A13754">
        <w:rPr>
          <w:rFonts w:ascii="Calibri" w:hAnsi="Calibri" w:cs="Calibri"/>
          <w:lang w:val="en-US"/>
        </w:rPr>
        <w:t>size of the myoma is not a contraindication by itself, experience shows that extreme caution is required when qualifying patients with large myomas (especially associated with compression symptoms)</w:t>
      </w:r>
      <w:r w:rsidR="00A142E4" w:rsidRPr="00A13754">
        <w:rPr>
          <w:rFonts w:ascii="Calibri" w:hAnsi="Calibri" w:cs="Calibri"/>
          <w:lang w:val="en-US"/>
        </w:rPr>
        <w:t xml:space="preserve"> for UAE</w:t>
      </w:r>
      <w:r w:rsidRPr="00A13754">
        <w:rPr>
          <w:rFonts w:ascii="Calibri" w:hAnsi="Calibri" w:cs="Calibri"/>
          <w:lang w:val="en-US"/>
        </w:rPr>
        <w:t>, as the reduction in volume may be insufficient to relieve symptoms and meet patient expectations</w:t>
      </w:r>
      <w:r w:rsidR="002E62D6"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07/s00270-014-1045-4","ISSN":"1432086X","abstract":"Introduction: Early literature suggested that the size of the uterus, the size of the dominant fibroid, and the amount of applied embolization particles would be the risk factors for major postprocedural complications, but recent publications have confuted these early results. The purpose of our study was to evaluate whether the size of the dominant fibroid would influence the complication rate and effectiveness in a large single-center cohort. Patients and Methods: From 28 April 2008 until 31 December 2012, 303 patients had uterine artery embolization (UAE). 262 patients had small [largest diameter &lt;10 cm (Group 1)], 41 patients had large [largest diameter &gt;10 cm (Group 2)] fibroid. UAE was performed from unilateral femoral access using 500–710 and 355–500 µm polyvinyl alcohol particles. Periprocedural and postprocedural complications and numerical analog quality-of-life scores (0—unbearable symptoms; 100—perfect quality of life) were listed and statistically analyzed. Results: During the mean follow-up time [7.79 ± 5.16 (SD) month], data on 275 patients (275/303 = 90.8 %) were available. Quality-of-life score was 33.3 ± 23.5 and 33.5 ± 24.1 before, whereas 85.6 ± 16.0 and 81.5 ± 23.5 after UAE in Group 1 and Group 2, respectively, (Mann–Whitney U test one-sided, p = 0.365). There were 4 myoma expulsions, 1 acute myomectomy, and 2 acute hysterectomies reported from Group 1, meanwhile 1 myoma expulsion, 1 acute myomectomy, and 2 acute hysterectomies were documented from Group 2 (NS differences). Conclusion: There was no significant difference in the effectiveness and in the number of minor and major complications between fibroids with &lt;10 cm largest diameter compared to those &gt;10 cm.","author":[{"dropping-particle":"","family":"Bérczi","given":"Viktor","non-dropping-particle":"","parse-names":false,"suffix":""},{"dropping-particle":"","family":"Valcseva","given":"Éva","non-dropping-particle":"","parse-names":false,"suffix":""},{"dropping-particle":"","family":"Kozics","given":"Dóra","non-dropping-particle":"","parse-names":false,"suffix":""},{"dropping-particle":"","family":"Kalina","given":"Ildikó","non-dropping-particle":"","parse-names":false,"suffix":""},{"dropping-particle":"","family":"Kaposi","given":"Pál","non-dropping-particle":"","parse-names":false,"suffix":""},{"dropping-particle":"","family":"Sziller","given":"Péter","non-dropping-particle":"","parse-names":false,"suffix":""},{"dropping-particle":"","family":"Várbíró","given":"Szabolcs","non-dropping-particle":"","parse-names":false,"suffix":""},{"dropping-particle":"","family":"Botos","given":"Erzsébet Mária","non-dropping-particle":"","parse-names":false,"suffix":""}],"container-title":"CardioVascular and Interventional Radiology","id":"ITEM-1","issue":"5","issued":{"date-parts":[["2015","10","14"]]},"page":"1152-1156","publisher":"Springer New York LLC","title":"Safety and Effectiveness of UFE in Fibroids Larger than 10 cm","type":"article-journal","volume":"38"},"uris":["http://www.mendeley.com/documents/?uuid=b2b59355-2df6-3521-b65d-564dc476f0a6"]},{"id":"ITEM-2","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2","issue":"3","issued":{"date-parts":[["2015"]]},"page":"277-285","title":"The Management of Uterine Fibroids in Women With Otherwise Unexplained Infertility","type":"article-journal","volume":"37"},"uris":["http://www.mendeley.com/documents/?uuid=1c9256ef-0aac-3441-8169-a0b999078c0b"]},{"id":"ITEM-3","itemData":{"URL":"https://www.rcog.org.uk/globalassets/documents/guidelines/23-12-2013_rcog_rcr_uae.pdf","accessed":{"date-parts":[["2019","5","29"]]},"author":[{"dropping-particle":"","family":"Royal College of Obstetricians and Gynaecologists","given":"","non-dropping-particle":"","parse-names":false,"suffix":""}],"container-title":"Royal College of Radiologists","id":"ITEM-3","issued":{"date-parts":[["2013"]]},"title":"Clinical recommendations on the use of uterine artery embolisation ( UAE ) in the management of fibroids","type":"webpage"},"uris":["http://www.mendeley.com/documents/?uuid=c3b350f0-3b84-3186-9f22-da051a0de227"]},{"id":"ITEM-4","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4","issue":"2","issued":{"date-parts":[["2015"]]},"page":"157-178","title":"The Management of Uterine Leiomyomas","type":"article-journal","volume":"37"},"uris":["http://www.mendeley.com/documents/?uuid=53187a87-e0b2-440a-a336-5bb07e60c6c6"]}],"mendeley":{"formattedCitation":"&lt;sup&gt;14, 32, 43, 48&lt;/sup&gt;","plainTextFormattedCitation":"14, 32, 43, 48","previouslyFormattedCitation":"&lt;sup&gt;14, 32, 43, 48&lt;/sup&gt;"},"properties":{"noteIndex":0},"schema":"https://github.com/citation-style-language/schema/raw/master/csl-citation.json"}</w:instrText>
      </w:r>
      <w:r w:rsidR="002E62D6" w:rsidRPr="00A13754">
        <w:rPr>
          <w:rFonts w:ascii="Calibri" w:hAnsi="Calibri" w:cs="Calibri"/>
          <w:lang w:val="en-US"/>
        </w:rPr>
        <w:fldChar w:fldCharType="separate"/>
      </w:r>
      <w:r w:rsidR="00351B7B" w:rsidRPr="00A13754">
        <w:rPr>
          <w:rFonts w:ascii="Calibri" w:hAnsi="Calibri" w:cs="Calibri"/>
          <w:noProof/>
          <w:vertAlign w:val="superscript"/>
          <w:lang w:val="en-US"/>
        </w:rPr>
        <w:t>14,32,43,48</w:t>
      </w:r>
      <w:r w:rsidR="002E62D6" w:rsidRPr="00A13754">
        <w:rPr>
          <w:rFonts w:ascii="Calibri" w:hAnsi="Calibri" w:cs="Calibri"/>
          <w:lang w:val="en-US"/>
        </w:rPr>
        <w:fldChar w:fldCharType="end"/>
      </w:r>
      <w:r w:rsidRPr="00A13754">
        <w:rPr>
          <w:rFonts w:ascii="Calibri" w:hAnsi="Calibri" w:cs="Calibri"/>
          <w:lang w:val="en-US"/>
        </w:rPr>
        <w:t>.</w:t>
      </w:r>
    </w:p>
    <w:p w14:paraId="6FBF493C" w14:textId="77777777" w:rsidR="006163CD" w:rsidRPr="00A13754" w:rsidRDefault="006163CD" w:rsidP="00A13754">
      <w:pPr>
        <w:jc w:val="both"/>
        <w:rPr>
          <w:rFonts w:ascii="Calibri" w:hAnsi="Calibri" w:cs="Calibri"/>
          <w:lang w:val="en-US"/>
        </w:rPr>
      </w:pPr>
    </w:p>
    <w:p w14:paraId="6EE50C71" w14:textId="1EA259E3" w:rsidR="007E0968" w:rsidRPr="00A13754" w:rsidRDefault="00ED7C2A" w:rsidP="00A13754">
      <w:pPr>
        <w:jc w:val="both"/>
        <w:rPr>
          <w:rFonts w:ascii="Calibri" w:hAnsi="Calibri" w:cs="Calibri"/>
          <w:lang w:val="en-US"/>
        </w:rPr>
      </w:pPr>
      <w:r w:rsidRPr="00A13754">
        <w:rPr>
          <w:rFonts w:ascii="Calibri" w:hAnsi="Calibri" w:cs="Calibri"/>
          <w:lang w:val="en-US"/>
        </w:rPr>
        <w:lastRenderedPageBreak/>
        <w:t>There are many reports of successful pregnancy after UAE, but existing evidence does not fully support its use as an alternative to pharmacological or surgical treatment (myomectomy) in young women</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5114/pm.2018.81733","ISSN":"22990038","abstract":"Uterine fibroids are considered to be the most common benign tumours in females. The vast majority of these tumours are incidental findings and do not require any treatment. Symptomatic fibroids, with ailments such as abnormal uterine bleeding, dysmenorrhoea, pelvic pain, impaired urination, bowel dysfunction, infertility, and recurrent pregnancy loss, are indicated for medical treatment. Surgery remains a first-line treatment of symptomatic uterine fibroids; however, minimally invasive techniques and pharmacological management have become more available and popular. Among minimally invasive techniques uterine artery embolization (UAE) is the most well-established uterine preserving treatment. UAE was first introduced in obstetrics and gynaecology in 1987 and since then many studies have shown the safety and efficacy of UAE in fibroid treatment with low rates of complications. In this review we present a novel approach to UAE, which reflects the current state of knowledge based on recent clinical trials and long-term post-procedural follow-up.","author":[{"dropping-particle":"","family":"Stępniak","given":"Anna","non-dropping-particle":"","parse-names":false,"suffix":""}],"container-title":"Przeglad Menopauzalny","id":"ITEM-1","issue":"4","issued":{"date-parts":[["2018","12"]]},"page":"141-143","publisher":"Termedia Publishing House Ltd.","title":"Uterine artery embolization in the treatment of symptomatic fibroids – State of the art 2018","type":"article-journal","volume":"17"},"uris":["http://www.mendeley.com/documents/?uuid=b03263f5-fa60-3b97-939e-55324d8d9e30"]}],"mendeley":{"formattedCitation":"&lt;sup&gt;49&lt;/sup&gt;","plainTextFormattedCitation":"49","previouslyFormattedCitation":"&lt;sup&gt;49&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49</w:t>
      </w:r>
      <w:r w:rsidRPr="00A13754">
        <w:rPr>
          <w:rFonts w:ascii="Calibri" w:hAnsi="Calibri" w:cs="Calibri"/>
          <w:lang w:val="en-US"/>
        </w:rPr>
        <w:fldChar w:fldCharType="end"/>
      </w:r>
      <w:r w:rsidRPr="00A13754">
        <w:rPr>
          <w:rFonts w:ascii="Calibri" w:hAnsi="Calibri" w:cs="Calibri"/>
          <w:lang w:val="en-US"/>
        </w:rPr>
        <w:t>. Therefore, this procedure should be used with great caution in women who declare a desire to become pregnant (</w:t>
      </w:r>
      <w:r w:rsidR="00A870AA">
        <w:rPr>
          <w:rFonts w:ascii="Calibri" w:hAnsi="Calibri" w:cs="Calibri"/>
          <w:lang w:val="en-US"/>
        </w:rPr>
        <w:t xml:space="preserve">as there is </w:t>
      </w:r>
      <w:r w:rsidRPr="00A13754">
        <w:rPr>
          <w:rFonts w:ascii="Calibri" w:hAnsi="Calibri" w:cs="Calibri"/>
          <w:lang w:val="en-US"/>
        </w:rPr>
        <w:t xml:space="preserve">a lower pregnancy rate, a higher miscarriage rate, </w:t>
      </w:r>
      <w:r w:rsidR="006B6667" w:rsidRPr="00A13754">
        <w:rPr>
          <w:rFonts w:ascii="Calibri" w:hAnsi="Calibri" w:cs="Calibri"/>
          <w:lang w:val="en-US"/>
        </w:rPr>
        <w:t>uterine rupture, placenta accreta</w:t>
      </w:r>
      <w:r w:rsidR="001D12BB">
        <w:rPr>
          <w:rFonts w:ascii="Calibri" w:hAnsi="Calibri" w:cs="Calibri"/>
          <w:lang w:val="en-US"/>
        </w:rPr>
        <w:t>,</w:t>
      </w:r>
      <w:r w:rsidR="006B6667" w:rsidRPr="00A13754">
        <w:rPr>
          <w:rFonts w:ascii="Calibri" w:hAnsi="Calibri" w:cs="Calibri"/>
          <w:lang w:val="en-US"/>
        </w:rPr>
        <w:t xml:space="preserve"> </w:t>
      </w:r>
      <w:r w:rsidRPr="00A13754">
        <w:rPr>
          <w:rFonts w:ascii="Calibri" w:hAnsi="Calibri" w:cs="Calibri"/>
          <w:lang w:val="en-US"/>
        </w:rPr>
        <w:t>and adverse pregnancy outcomes after UAE than after myomectomy)</w:t>
      </w:r>
      <w:r w:rsidR="00D422C2"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id":"ITEM-2","itemData":{"DOI":"10.5114/pm.2016.65665","ISSN":"22990038","abstract":"Uterine fibroids are considered to be the most frequent female benign tumours. Fibroids affect mainly women of reproductive age. The most frequently reported signs and symptoms of fibroids include disturbances of the menstrual cycle such as heavy bleeding and painful menstruation, pelvic masses associated with pelvic pain, urinary problems or constipation, as well as infertility and recurrent pregnancy loss. The mainstay of fibroid treatment is still surgery. However, many patients seek alternative treatment options for fibroids, to preserve their uterus and fertility. One of the most important alternative treatment options for fibroids is uterine artery embolisation (UAE). However, there are some concerns that UAE may negatively influence ovarian function and even result in premature menopause. Moreover, the use of UAE in patients with future reproductive plans is still controversial, due to the possible pregnancy complications. The purpose of this review is to summarise the current knowledge regarding the possible influence of UAE on fertility, pregnancy outcome, and ovarian reserve.","author":[{"dropping-particle":"","family":"Czuczwar","given":"Piotr","non-dropping-particle":"","parse-names":false,"suffix":""},{"dropping-particle":"","family":"Stȩpniak","given":"Anna","non-dropping-particle":"","parse-names":false,"suffix":""},{"dropping-particle":"","family":"Wrona","given":"Wojciech","non-dropping-particle":"","parse-names":false,"suffix":""},{"dropping-particle":"","family":"Woźniak","given":"Sławomir","non-dropping-particle":"","parse-names":false,"suffix":""},{"dropping-particle":"","family":"Milart","given":"Paweł","non-dropping-particle":"","parse-names":false,"suffix":""},{"dropping-particle":"","family":"Paszkowski","given":"Tomasz","non-dropping-particle":"","parse-names":false,"suffix":""}],"container-title":"Przeglad Menopauzalny","id":"ITEM-2","issue":"4","issued":{"date-parts":[["2016"]]},"page":"205-209","publisher":"Termedia Publishing House Ltd.","title":"The influence of uterine artery embolisation on ovarian reserve, fertility, and pregnancy outcomes - A review of literature","type":"article","volume":"15"},"uris":["http://www.mendeley.com/documents/?uuid=752dd5a4-7f7e-379a-afad-0d1ff8c7e831"]},{"id":"ITEM-3","itemData":{"DOI":"10.2214/AJR.07.3904","ISSN":"0361803X","PMID":"19457822","abstract":"OBJECTIVE. The purpose of this study was to report on pregnancies and their outcome after uterine artery embolization for uterine fibroids. SUBJECTS AND METHODS. From 2001 to 2004, 102 patients (mean age, [± SD] 35.7 ± 6.4 years; range, 20-48 years) with symptomatic uterine fibroids underwent uterine artery embolization with 500- to 710-μm polyvinyl alcohol particles. The mean uterine volume was 552 ± 649 cm3 (range, 94-4,656 cm3), and the dominant fibroid size was 228 ± 359 cm 3 (range, 14-2,618 cm3) before the procedure. During the 2-year follow-up period, the patients were asked whether they were trying to achieve pregnancy and whether they were successful. We obtained pregnancy and obstetric records of the pregnant women from physicians' offices and hospitals. RESULTS. Among 102 women who underwent bilateral uterine artery embolization, 23 (22.5%) were seeking to become pregnant, and 14 of the 23 (61%) became pregnant, nine having been nulliparous. One patient had two pregnancies. Fourteen pregnancies were spontaneous, and one was achieved by zygote intrafallopian transfer. Two miscarriages occurred, one in the 12th and one in the 16th week of gestation. The other 13 pregnancies went to term, were uncomplicated, and ended in elective cesarean delivery. All of the neonates were healthy with Apgar scores greater than 8. The mean weight of the neonates was 3,274 ± 514.4 g (range, 2,100-3,950 g). One neonate was small for gestational age (2,100 g). CONCLUSION. Uterine artery embolization can serve as a substitute for invasive operations such as hysterectomy and myomectomy. Additional studies, including prospective, randomized comparisons with myomectomy, should be performed to ascertain whether uterine artery embolization is a safe procedure for women who want to preserve their fertility. © American Roentgen Ray Society.","author":[{"dropping-particle":"","family":"Firouznia","given":"Kavous","non-dropping-particle":"","parse-names":false,"suffix":""},{"dropping-particle":"","family":"Ghanaati","given":"Hossein","non-dropping-particle":"","parse-names":false,"suffix":""},{"dropping-particle":"","family":"Sanaati","given":"Mina","non-dropping-particle":"","parse-names":false,"suffix":""},{"dropping-particle":"","family":"Jalali","given":"Amir H.","non-dropping-particle":"","parse-names":false,"suffix":""},{"dropping-particle":"","family":"Shakiba","given":"Madjid","non-dropping-particle":"","parse-names":false,"suffix":""}],"container-title":"American Journal of Roentgenology","id":"ITEM-3","issue":"6","issued":{"date-parts":[["2009","6"]]},"page":"1588-1592","title":"Pregnancy after uterine artery embolization for symptomatic fibroids: A series of 15 pregnancies","type":"article-journal","volume":"192"},"uris":["http://www.mendeley.com/documents/?uuid=1b690de0-a793-3dfa-b5be-11cab0381c37"]},{"id":"ITEM-4","itemData":{"DOI":"10.1590/S1807-59322011000500016","ISSN":"18075932","PMID":"21789384","abstract":"OBJECTIVE: To evaluate pregnancy outcomes, complications and neonatal outcomes in women who had previously undergone uterine arterial embolization. METHODS: A retrospective study of 187 patients treated with uterine arterial embolization for symptomatic uterine fibroids between 2005-2008 was performed. Uterine arterial embolization was performed using polyvinyl alcohol particles (500-900 mm in diameter). Pregnancies were identified using screening questionnaires and the study database. RESULTS: There were 15 spontaneous pregnancies. Of these, 12.5% were miscarriages (n=2), and 87.5% were successful live births (n=14). The gestation time for the pregnancies with successful live births ranged from 36 to 39.2 weeks. The mean time between embolization and conception was 23.8 months (range, 5-54). One of the pregnancies resulted in twins. The newborn weights (n=14) ranged from 2.260 to 3.605 kg (mean, 3.072 kg). One (7.1%) was considered to have a low birth weight (2.260 kg). There were two cases of placenta accreta (12.5%, treated with hysterectomy in one case [6.3%]), one case of premature rupture of the membranes (PRM) (6.3%), and one case of preeclampsia (6.3%). All of the patients were delivered via Cesarean section. CONCLUSION: In this study, there was an increased risk of Cesarean delivery. There were no other major obstetric risks, suggesting that pregnancy after uterine arterial embolization is possible without significant morbidity or mortality.","author":[{"dropping-particle":"","family":"Bonduki","given":"Cláudio E","non-dropping-particle":"","parse-names":false,"suffix":""},{"dropping-particle":"","family":"Feldner","given":"Paulo C","non-dropping-particle":"","parse-names":false,"suffix":""},{"dropping-particle":"","family":"Silva","given":"Juliana","non-dropping-particle":"da","parse-names":false,"suffix":""},{"dropping-particle":"","family":"Castro","given":"Rodrigo A","non-dropping-particle":"","parse-names":false,"suffix":""},{"dropping-particle":"","family":"Sartori","given":"Marair G.F.","non-dropping-particle":"","parse-names":false,"suffix":""},{"dropping-particle":"","family":"Girão","given":"Manoel J.B.C.","non-dropping-particle":"","parse-names":false,"suffix":""}],"container-title":"Clinics","id":"ITEM-4","issue":"5","issued":{"date-parts":[["2011"]]},"page":"807-810","publisher":"Hospital das Clinicas da Faculdade de Medicina da Universidade de Sao Paulo","title":"Pregnancy after uterine arterial embolization","type":"article-journal","volume":"66"},"uris":["http://www.mendeley.com/documents/?uuid=654b6ff5-9deb-3c04-8e06-8573789ede46"]},{"id":"ITEM-5","itemData":{"DOI":"10.1097/AOG.0b013e3182a46df9","ISSN":"00297844","PMID":"24413250","abstract":"BACKGROUND:: There are few data regarding safety of pregnancy after uterine artery embolization. However, numerous women desire future fertility after this procedure. Uterine rupture without a history of cesarean delivery or uterine scarring is an exceedingly rare complication in pregnancy. CASE:: We report a case of uterine rupture in a primigravid woman after uterine artery embolization. Her pregnancy was also complicated by placenta previa with placenta increta, resulting in a favorable neonatal outcome in an otherwise life-threatening situation for mother and fetus. CONCLUSION:: Uterine artery embolization is a risk factor for abnormal placentation and uterine rupture in subsequent pregnancies. © 2014 by The American College of Obstetricians and Gynecologists.","author":[{"dropping-particle":"","family":"Yeaton-Massey","given":"Amanda","non-dropping-particle":"","parse-names":false,"suffix":""},{"dropping-particle":"","family":"Loring","given":"Megan","non-dropping-particle":"","parse-names":false,"suffix":""},{"dropping-particle":"","family":"Chetty","given":"Shilpa","non-dropping-particle":"","parse-names":false,"suffix":""},{"dropping-particle":"","family":"Druzin","given":"Maurice","non-dropping-particle":"","parse-names":false,"suffix":""}],"container-title":"Obstetrics and Gynecology","id":"ITEM-5","issue":"2 PART 2","issued":{"date-parts":[["2014"]]},"page":"418-420","publisher":"Obstet Gynecol","title":"Uterine rupture after uterine artery embolization for symptomatic leiomyomas","type":"article","volume":"123"},"uris":["http://www.mendeley.com/documents/?uuid=a94819f2-842c-351f-b232-c36f3ae1d0dc"]},{"id":"ITEM-6","itemData":{"DOI":"10.1016/S1028-4559(10)60041-1","ISSN":"10284559","abstract":"Objective: Uterine artery embolization (UAE) is becoming a common treatment for symptomatic leiomyoma. Several pregnancies following UAE have been reported. However, reports are still limited and the risk of complications remains unknown. Case Report: A primigravida conceived after UAE for leiomyoma. She delivered spontaneously at 34 weeks plus 2 days after premature rupture of the membranes. The placenta was located on the interstitial leiomyoma. The patient required manual placental extraction owing to retained placenta and subsequently underwent emergency supracervical hysterectomy for severe postpartum hemorrhage. Placenta accreta was confirmed histologically. Conclusion: Placenta accreta may occur during pregnancy following UAE. When the implantation site is on the leiomyoma with a hyperechoic rim, there is a high risk of abnormal placental adherence. © 2010 Taiwan Association of Obstetrics and Gynecology.","author":[{"dropping-particle":"","family":"Takahashi","given":"Hironori","non-dropping-particle":"","parse-names":false,"suffix":""},{"dropping-particle":"","family":"Hayashi","given":"Satoshi","non-dropping-particle":"","parse-names":false,"suffix":""},{"dropping-particle":"","family":"Matsuoka","given":"Kentaro","non-dropping-particle":"","parse-names":false,"suffix":""},{"dropping-particle":"","family":"Kitagawa","given":"Michihiro","non-dropping-particle":"","parse-names":false,"suffix":""}],"container-title":"Taiwanese Journal of Obstetrics and Gynecology","id":"ITEM-6","issue":"2","issued":{"date-parts":[["2010","6"]]},"page":"197-198","publisher":"Taiwan J Obstet Gynecol","title":"Placenta accreta following uterine artery embolization","type":"article-journal","volume":"49"},"uris":["http://www.mendeley.com/documents/?uuid=46f5232d-c2e6-31c8-9ba5-102697622df7"]},{"id":"ITEM-7","itemData":{"DOI":"10.1111/jog.12122","ISSN":"14470756","abstract":"Uterine artery embolization (UAE) is a common treatment for post-partum hemorrhage and uterine fibroids. However, the effects of UAE on subsequent pregnancies have not been established. Here, we present a case of spontaneous uterine rupture after previous UAE. A 31-year-old woman underwent UAE for a cervical ectopic pregnancy. Contrast-enhanced magnetic resonance imaging (MRI) at days 5 and 25 post-UAE suggested a regionally decreased blood supply in the mid-posterior wall of the uterine fundus. During a subsequent pregnancy at age 35 years, she underwent an emergency cesarean delivery due to spontaneous uterine rupture at the mid-posterior wall of the uterus at 32 weeks of gestation. Obstetricians should be attentive to the possibility of spontaneous uterine rupture in pregnant women who have previously undergone UAE. Detection of ischemic uterine muscle on MRI may predict potential for uterine rupture in a subsequent pregnancy. © 2013 Japan Society of Obstetrics and Gynecology.","author":[{"dropping-particle":"","family":"Takeda","given":"Jun","non-dropping-particle":"","parse-names":false,"suffix":""},{"dropping-particle":"","family":"Makino","given":"Shintaro","non-dropping-particle":"","parse-names":false,"suffix":""},{"dropping-particle":"","family":"Ota","given":"Atsuyuki","non-dropping-particle":"","parse-names":false,"suffix":""},{"dropping-particle":"","family":"Tawada","given":"Tetsuo","non-dropping-particle":"","parse-names":false,"suffix":""},{"dropping-particle":"","family":"Mitsuhashi","given":"Naoki","non-dropping-particle":"","parse-names":false,"suffix":""},{"dropping-particle":"","family":"Takeda","given":"Satoru","non-dropping-particle":"","parse-names":false,"suffix":""}],"container-title":"Journal of Obstetrics and Gynaecology Research","id":"ITEM-7","issue":"1","issued":{"date-parts":[["2014"]]},"page":"243-246","publisher":"Blackwell Publishing Asia","title":"Spontaneous uterine rupture at 32 weeks of gestation after previous uterine artery embolization","type":"article-journal","volume":"40"},"uris":["http://www.mendeley.com/documents/?uuid=6d60c49e-6b03-3bfc-afaa-d7c8de1cd362"]}],"mendeley":{"formattedCitation":"&lt;sup&gt;32, 50–55&lt;/sup&gt;","plainTextFormattedCitation":"32, 50–55","previouslyFormattedCitation":"&lt;sup&gt;32, 50–55&lt;/sup&gt;"},"properties":{"noteIndex":0},"schema":"https://github.com/citation-style-language/schema/raw/master/csl-citation.json"}</w:instrText>
      </w:r>
      <w:r w:rsidR="00D422C2" w:rsidRPr="00A13754">
        <w:rPr>
          <w:rFonts w:ascii="Calibri" w:hAnsi="Calibri" w:cs="Calibri"/>
          <w:lang w:val="en-US"/>
        </w:rPr>
        <w:fldChar w:fldCharType="separate"/>
      </w:r>
      <w:r w:rsidR="00351B7B" w:rsidRPr="00A13754">
        <w:rPr>
          <w:rFonts w:ascii="Calibri" w:hAnsi="Calibri" w:cs="Calibri"/>
          <w:noProof/>
          <w:vertAlign w:val="superscript"/>
          <w:lang w:val="en-US"/>
        </w:rPr>
        <w:t>32,50–55</w:t>
      </w:r>
      <w:r w:rsidR="00D422C2" w:rsidRPr="00A13754">
        <w:rPr>
          <w:rFonts w:ascii="Calibri" w:hAnsi="Calibri" w:cs="Calibri"/>
          <w:lang w:val="en-US"/>
        </w:rPr>
        <w:fldChar w:fldCharType="end"/>
      </w:r>
      <w:r w:rsidRPr="00A13754">
        <w:rPr>
          <w:rFonts w:ascii="Calibri" w:hAnsi="Calibri" w:cs="Calibri"/>
          <w:lang w:val="en-US"/>
        </w:rPr>
        <w:t>.</w:t>
      </w:r>
      <w:r w:rsidR="00CC3A39" w:rsidRPr="00A13754">
        <w:rPr>
          <w:rFonts w:ascii="Calibri" w:hAnsi="Calibri" w:cs="Calibri"/>
          <w:lang w:val="en-US"/>
        </w:rPr>
        <w:t xml:space="preserve"> As </w:t>
      </w:r>
      <w:r w:rsidR="001D12BB" w:rsidRPr="00A13754">
        <w:rPr>
          <w:rFonts w:ascii="Calibri" w:hAnsi="Calibri" w:cs="Calibri"/>
          <w:lang w:val="en-US"/>
        </w:rPr>
        <w:t>gynecologists</w:t>
      </w:r>
      <w:r w:rsidR="00CC3A39" w:rsidRPr="00A13754">
        <w:rPr>
          <w:rFonts w:ascii="Calibri" w:hAnsi="Calibri" w:cs="Calibri"/>
          <w:lang w:val="en-US"/>
        </w:rPr>
        <w:t>, we do not recommend UAE for women seeking pregnancy.</w:t>
      </w:r>
      <w:r w:rsidR="00FF7F57" w:rsidRPr="00A13754">
        <w:rPr>
          <w:rFonts w:ascii="Calibri" w:hAnsi="Calibri" w:cs="Calibri"/>
          <w:lang w:val="en-US"/>
        </w:rPr>
        <w:t xml:space="preserve"> For us, it is a relative contraindication, provided that there are additional indications for UAE, such as refusal for surgery or blood transfusions, where the lack of treatment may be life-threatening.</w:t>
      </w:r>
    </w:p>
    <w:p w14:paraId="73580D92" w14:textId="77777777" w:rsidR="006163CD" w:rsidRPr="00A13754" w:rsidRDefault="006163CD" w:rsidP="00A13754">
      <w:pPr>
        <w:jc w:val="both"/>
        <w:rPr>
          <w:rFonts w:ascii="Calibri" w:hAnsi="Calibri" w:cs="Calibri"/>
          <w:lang w:val="en-US"/>
        </w:rPr>
      </w:pPr>
    </w:p>
    <w:p w14:paraId="4326D0AF" w14:textId="3C7A3476" w:rsidR="00102702" w:rsidRPr="00A13754" w:rsidRDefault="00ED7C2A" w:rsidP="00A13754">
      <w:pPr>
        <w:jc w:val="both"/>
        <w:rPr>
          <w:rFonts w:ascii="Calibri" w:hAnsi="Calibri" w:cs="Calibri"/>
          <w:lang w:val="en-US"/>
        </w:rPr>
      </w:pPr>
      <w:r w:rsidRPr="00A13754">
        <w:rPr>
          <w:rFonts w:ascii="Calibri" w:hAnsi="Calibri" w:cs="Calibri"/>
          <w:lang w:val="en-US"/>
        </w:rPr>
        <w:t>According to RCOG guidelines, the desire to preserve or improve fertility in young women with symptomatic uterine fibroids is a relative contraindication to UAE</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mendeley":{"formattedCitation":"&lt;sup&gt;32&lt;/sup&gt;","plainTextFormattedCitation":"32","previouslyFormattedCitation":"&lt;sup&gt;32&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32</w:t>
      </w:r>
      <w:r w:rsidRPr="00A13754">
        <w:rPr>
          <w:rFonts w:ascii="Calibri" w:hAnsi="Calibri" w:cs="Calibri"/>
          <w:lang w:val="en-US"/>
        </w:rPr>
        <w:fldChar w:fldCharType="end"/>
      </w:r>
      <w:r w:rsidRPr="00A13754">
        <w:rPr>
          <w:rFonts w:ascii="Calibri" w:hAnsi="Calibri" w:cs="Calibri"/>
          <w:lang w:val="en-US"/>
        </w:rPr>
        <w:t>. In contrast, SOGC guidelines recommend that in similar cases UAE should not be proposed as a treatment option for fibroids</w:t>
      </w:r>
      <w:r w:rsidR="00467A31" w:rsidRPr="00A13754">
        <w:rPr>
          <w:rFonts w:ascii="Calibri" w:hAnsi="Calibri" w:cs="Calibri"/>
          <w:lang w:val="en-US"/>
        </w:rPr>
        <w:t>, because safety and effectiveness in such women have not been established</w:t>
      </w:r>
      <w:r w:rsidR="00467A31"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1","issue":"3","issued":{"date-parts":[["2015"]]},"page":"277-285","title":"The Management of Uterine Fibroids in Women With Otherwise Unexplained Infertility","type":"article-journal","volume":"37"},"uris":["http://www.mendeley.com/documents/?uuid=1c9256ef-0aac-3441-8169-a0b999078c0b"]},{"id":"ITEM-2","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2","issue":"2","issued":{"date-parts":[["2015"]]},"page":"157-178","title":"The Management of Uterine Leiomyomas","type":"article-journal","volume":"37"},"uris":["http://www.mendeley.com/documents/?uuid=53187a87-e0b2-440a-a336-5bb07e60c6c6"]}],"mendeley":{"formattedCitation":"&lt;sup&gt;14, 43&lt;/sup&gt;","plainTextFormattedCitation":"14, 43","previouslyFormattedCitation":"&lt;sup&gt;14, 43&lt;/sup&gt;"},"properties":{"noteIndex":0},"schema":"https://github.com/citation-style-language/schema/raw/master/csl-citation.json"}</w:instrText>
      </w:r>
      <w:r w:rsidR="00467A31" w:rsidRPr="00A13754">
        <w:rPr>
          <w:rFonts w:ascii="Calibri" w:hAnsi="Calibri" w:cs="Calibri"/>
          <w:lang w:val="en-US"/>
        </w:rPr>
        <w:fldChar w:fldCharType="separate"/>
      </w:r>
      <w:r w:rsidR="00351B7B" w:rsidRPr="00A13754">
        <w:rPr>
          <w:rFonts w:ascii="Calibri" w:hAnsi="Calibri" w:cs="Calibri"/>
          <w:noProof/>
          <w:vertAlign w:val="superscript"/>
          <w:lang w:val="en-US"/>
        </w:rPr>
        <w:t>14,43</w:t>
      </w:r>
      <w:r w:rsidR="00467A31" w:rsidRPr="00A13754">
        <w:rPr>
          <w:rFonts w:ascii="Calibri" w:hAnsi="Calibri" w:cs="Calibri"/>
          <w:lang w:val="en-US"/>
        </w:rPr>
        <w:fldChar w:fldCharType="end"/>
      </w:r>
      <w:r w:rsidR="00D87707" w:rsidRPr="00A13754">
        <w:rPr>
          <w:rFonts w:ascii="Calibri" w:hAnsi="Calibri" w:cs="Calibri"/>
          <w:lang w:val="en-US"/>
        </w:rPr>
        <w:t xml:space="preserve">. A similar point of view is represented by other scientific societies, including </w:t>
      </w:r>
      <w:r w:rsidR="00467A31" w:rsidRPr="00A13754">
        <w:rPr>
          <w:rFonts w:ascii="Calibri" w:hAnsi="Calibri" w:cs="Calibri"/>
          <w:lang w:val="en-US"/>
        </w:rPr>
        <w:t xml:space="preserve">American Society for Reproductive Medicine (ASRM), </w:t>
      </w:r>
      <w:r w:rsidR="00D87707" w:rsidRPr="00A13754">
        <w:rPr>
          <w:rFonts w:ascii="Calibri" w:hAnsi="Calibri" w:cs="Calibri"/>
          <w:lang w:val="en-US"/>
        </w:rPr>
        <w:t xml:space="preserve">American College of Obstetricians and Gynecologists (ACOG), American College of Radiology (ACR), Royal Australian and New Zealand College of Obstetricians and </w:t>
      </w:r>
      <w:r w:rsidR="00A67C31" w:rsidRPr="00A13754">
        <w:rPr>
          <w:rFonts w:ascii="Calibri" w:hAnsi="Calibri" w:cs="Calibri"/>
          <w:lang w:val="en-US"/>
        </w:rPr>
        <w:t>Gynecologists</w:t>
      </w:r>
      <w:r w:rsidR="00D87707" w:rsidRPr="00A13754">
        <w:rPr>
          <w:rFonts w:ascii="Calibri" w:hAnsi="Calibri" w:cs="Calibri"/>
          <w:lang w:val="en-US"/>
        </w:rPr>
        <w:t xml:space="preserve"> (RANZCOG) and others, citing improved fertility outcomes after myomectomy</w:t>
      </w:r>
      <w:r w:rsidR="00992B1A"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1","issue":"3","issued":{"date-parts":[["2015"]]},"page":"277-285","title":"The Management of Uterine Fibroids in Women With Otherwise Unexplained Infertility","type":"article-journal","volume":"37"},"uris":["http://www.mendeley.com/documents/?uuid=1c9256ef-0aac-3441-8169-a0b999078c0b"]},{"id":"ITEM-2","itemData":{"DOI":"10.1016/j.crad.2017.12.005","ISSN":"1365229X","abstract":"Aim: To evaluate the degree of concordance amongst the currently available guidelines informing the use of uterine artery embolisation (UAE), and identify any inconsistencies present. Materials and methods: Standards of practice and quality improvement guidelines were retrieved through a search of PubMed and EMBASE. Additional sets of guidelines were retrieved directly from the websites of known obstetrics and gynaecology and radiological associations. Results: Eleven guidelines were retrieved from organisations located in Europe, North America, and Australia. Two main points of divergence were identified in the presented guidance: firstly, on whether submucosal, subserosal, and/or pedunculate fibroids should be considered a relative contraindication to UAE; secondly, on whether UAE should be recommended as an option in patients desiring future fertility. Conclusions: The guidelines reviewed generally suggest UAE to be a safe and effective option for fibroid treatment that can be offered as an alternative to surgical management; however, the number of differing interpretations arising from an apparently similar pool of evidence raises questions about the objectivity of practice guidelines. Although practice guidelines are understood to be a synthesis of clinical evidence and expert opinion, a systematic approach to presenting evidence is necessary to clearly distinguish empirically versus experientially informed guidance.","author":[{"dropping-particle":"","family":"Chen","given":"H. T.","non-dropping-particle":"","parse-names":false,"suffix":""},{"dropping-particle":"","family":"Athreya","given":"S.","non-dropping-particle":"","parse-names":false,"suffix":""}],"container-title":"Clinical Radiology","id":"ITEM-2","issue":"5","issued":{"date-parts":[["2018","5","1"]]},"page":"507.e9-507.e15","publisher":"W.B. Saunders Ltd","title":"Systematic review of uterine artery embolisation practice guidelines: are all the guidelines on the same page?","type":"article-journal","volume":"73"},"uris":["http://www.mendeley.com/documents/?uuid=2ae3ee7e-bbf4-359a-9f25-97780c4f4e3b"]},{"id":"ITEM-3","itemData":{"DOI":"10.1016/j.fertnstert.2008.09.012","ISSN":"00150282","PMID":"19007608","abstract":"The purpose of this Educational Bulletin is to examine the relationship between myomas and reproductive function and to review current methods for their management. © 2008 American Society for Reproductive Medicine.","author":[{"dropping-particle":"","family":"Practice Committee of American Society for Reproductive Medicine in collaboration with Society of Reproductive Surgeons","given":"","non-dropping-particle":"","parse-names":false,"suffix":""}],"container-title":"Fertility and Sterility","id":"ITEM-3","issue":"5 Suppl.","issued":{"date-parts":[["2008","11"]]},"page":"125-130","publisher":"Fertil Steril","title":"Myomas and reproductive function","type":"article-journal","volume":"90"},"uris":["http://www.mendeley.com/documents/?uuid=6360a0ef-463b-3120-a1b7-2d370532a53e"]}],"mendeley":{"formattedCitation":"&lt;sup&gt;41, 43, 56&lt;/sup&gt;","plainTextFormattedCitation":"41, 43, 56","previouslyFormattedCitation":"&lt;sup&gt;41, 43, 56&lt;/sup&gt;"},"properties":{"noteIndex":0},"schema":"https://github.com/citation-style-language/schema/raw/master/csl-citation.json"}</w:instrText>
      </w:r>
      <w:r w:rsidR="00992B1A" w:rsidRPr="00A13754">
        <w:rPr>
          <w:rFonts w:ascii="Calibri" w:hAnsi="Calibri" w:cs="Calibri"/>
          <w:lang w:val="en-US"/>
        </w:rPr>
        <w:fldChar w:fldCharType="separate"/>
      </w:r>
      <w:r w:rsidR="00351B7B" w:rsidRPr="00A13754">
        <w:rPr>
          <w:rFonts w:ascii="Calibri" w:hAnsi="Calibri" w:cs="Calibri"/>
          <w:noProof/>
          <w:vertAlign w:val="superscript"/>
          <w:lang w:val="en-US"/>
        </w:rPr>
        <w:t>41,43,56</w:t>
      </w:r>
      <w:r w:rsidR="00992B1A" w:rsidRPr="00A13754">
        <w:rPr>
          <w:rFonts w:ascii="Calibri" w:hAnsi="Calibri" w:cs="Calibri"/>
          <w:lang w:val="en-US"/>
        </w:rPr>
        <w:fldChar w:fldCharType="end"/>
      </w:r>
      <w:r w:rsidRPr="00A13754">
        <w:rPr>
          <w:rFonts w:ascii="Calibri" w:hAnsi="Calibri" w:cs="Calibri"/>
          <w:lang w:val="en-US"/>
        </w:rPr>
        <w:t xml:space="preserve">. </w:t>
      </w:r>
      <w:r w:rsidR="00775874" w:rsidRPr="00A13754">
        <w:rPr>
          <w:rFonts w:ascii="Calibri" w:hAnsi="Calibri" w:cs="Calibri"/>
          <w:lang w:val="en-US"/>
        </w:rPr>
        <w:t>UAE</w:t>
      </w:r>
      <w:r w:rsidRPr="00A13754">
        <w:rPr>
          <w:rFonts w:ascii="Calibri" w:hAnsi="Calibri" w:cs="Calibri"/>
          <w:lang w:val="en-US"/>
        </w:rPr>
        <w:t xml:space="preserve"> has been recommended</w:t>
      </w:r>
      <w:r w:rsidR="00992B1A" w:rsidRPr="00A13754">
        <w:rPr>
          <w:rFonts w:ascii="Calibri" w:hAnsi="Calibri" w:cs="Calibri"/>
          <w:lang w:val="en-US"/>
        </w:rPr>
        <w:t xml:space="preserve"> only</w:t>
      </w:r>
      <w:r w:rsidRPr="00A13754">
        <w:rPr>
          <w:rFonts w:ascii="Calibri" w:hAnsi="Calibri" w:cs="Calibri"/>
          <w:lang w:val="en-US"/>
        </w:rPr>
        <w:t xml:space="preserve"> by NICE for</w:t>
      </w:r>
      <w:r w:rsidR="0056192E" w:rsidRPr="00A13754">
        <w:rPr>
          <w:rFonts w:ascii="Calibri" w:hAnsi="Calibri" w:cs="Calibri"/>
          <w:lang w:val="en-US"/>
        </w:rPr>
        <w:t xml:space="preserve"> women</w:t>
      </w:r>
      <w:r w:rsidRPr="00A13754">
        <w:rPr>
          <w:rFonts w:ascii="Calibri" w:hAnsi="Calibri" w:cs="Calibri"/>
          <w:lang w:val="en-US"/>
        </w:rPr>
        <w:t xml:space="preserve"> </w:t>
      </w:r>
      <w:r w:rsidR="00775874" w:rsidRPr="00A13754">
        <w:rPr>
          <w:rFonts w:ascii="Calibri" w:hAnsi="Calibri" w:cs="Calibri"/>
          <w:lang w:val="en-US"/>
        </w:rPr>
        <w:t>seeking to maintain or improve fertility</w:t>
      </w:r>
      <w:r w:rsidR="00305913" w:rsidRPr="00A13754">
        <w:rPr>
          <w:rFonts w:ascii="Calibri" w:hAnsi="Calibri" w:cs="Calibri"/>
          <w:lang w:val="en-US"/>
        </w:rPr>
        <w:t xml:space="preserve">, especially with features </w:t>
      </w:r>
      <w:r w:rsidR="00A67C31" w:rsidRPr="00A13754">
        <w:rPr>
          <w:rFonts w:ascii="Calibri" w:hAnsi="Calibri" w:cs="Calibri"/>
          <w:lang w:val="en-US"/>
        </w:rPr>
        <w:t>unfavorable</w:t>
      </w:r>
      <w:r w:rsidR="00305913" w:rsidRPr="00A13754">
        <w:rPr>
          <w:rFonts w:ascii="Calibri" w:hAnsi="Calibri" w:cs="Calibri"/>
          <w:lang w:val="en-US"/>
        </w:rPr>
        <w:t xml:space="preserve"> to myomectomy (multiple fibroid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URL":"http://publications.nice.org.uk/uterine-artery-embolisation-for-fibroids-ipg367","accessed":{"date-parts":[["2019","12","13"]]},"author":[{"dropping-particle":"","family":"National Institute for Health and Clinical Excellence (NICE)","given":"","non-dropping-particle":"","parse-names":false,"suffix":""}],"container-title":"Nice guidelines","id":"ITEM-1","issued":{"date-parts":[["2010"]]},"publisher":"NICE","title":"Uterine artery embolisation for fibroids (Interventional procedures guidance [IPG367])","type":"webpage"},"uris":["http://www.mendeley.com/documents/?uuid=f3d960a7-c6ed-3830-9b16-e61e3722f40e"]}],"mendeley":{"formattedCitation":"&lt;sup&gt;57&lt;/sup&gt;","plainTextFormattedCitation":"57","previouslyFormattedCitation":"&lt;sup&gt;57&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57</w:t>
      </w:r>
      <w:r w:rsidRPr="00A13754">
        <w:rPr>
          <w:rFonts w:ascii="Calibri" w:hAnsi="Calibri" w:cs="Calibri"/>
          <w:lang w:val="en-US"/>
        </w:rPr>
        <w:fldChar w:fldCharType="end"/>
      </w:r>
      <w:r w:rsidRPr="00A13754">
        <w:rPr>
          <w:rFonts w:ascii="Calibri" w:hAnsi="Calibri" w:cs="Calibri"/>
          <w:lang w:val="en-US"/>
        </w:rPr>
        <w:t>.</w:t>
      </w:r>
    </w:p>
    <w:p w14:paraId="22681092" w14:textId="77777777" w:rsidR="006163CD" w:rsidRPr="00A13754" w:rsidRDefault="006163CD" w:rsidP="00A13754">
      <w:pPr>
        <w:jc w:val="both"/>
        <w:rPr>
          <w:rFonts w:ascii="Calibri" w:hAnsi="Calibri" w:cs="Calibri"/>
          <w:lang w:val="en-US"/>
        </w:rPr>
      </w:pPr>
    </w:p>
    <w:p w14:paraId="5D47CCBF" w14:textId="4E56E765" w:rsidR="00B46620" w:rsidRPr="00A13754" w:rsidRDefault="00ED7C2A" w:rsidP="00A13754">
      <w:pPr>
        <w:jc w:val="both"/>
        <w:rPr>
          <w:rFonts w:ascii="Calibri" w:hAnsi="Calibri" w:cs="Calibri"/>
          <w:lang w:val="en-US"/>
        </w:rPr>
      </w:pPr>
      <w:r w:rsidRPr="00A13754">
        <w:rPr>
          <w:rFonts w:ascii="Calibri" w:hAnsi="Calibri" w:cs="Calibri"/>
          <w:lang w:val="en-US"/>
        </w:rPr>
        <w:t>Generally, the procedures of UAE could be performed at any stage of the menstrual cycle</w:t>
      </w:r>
      <w:r w:rsidR="00F97899"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mendeley":{"formattedCitation":"&lt;sup&gt;32&lt;/sup&gt;","plainTextFormattedCitation":"32","previouslyFormattedCitation":"&lt;sup&gt;32&lt;/sup&gt;"},"properties":{"noteIndex":0},"schema":"https://github.com/citation-style-language/schema/raw/master/csl-citation.json"}</w:instrText>
      </w:r>
      <w:r w:rsidR="00F97899" w:rsidRPr="00A13754">
        <w:rPr>
          <w:rFonts w:ascii="Calibri" w:hAnsi="Calibri" w:cs="Calibri"/>
          <w:lang w:val="en-US"/>
        </w:rPr>
        <w:fldChar w:fldCharType="separate"/>
      </w:r>
      <w:r w:rsidR="00056AA1" w:rsidRPr="00A13754">
        <w:rPr>
          <w:rFonts w:ascii="Calibri" w:hAnsi="Calibri" w:cs="Calibri"/>
          <w:noProof/>
          <w:vertAlign w:val="superscript"/>
          <w:lang w:val="en-US"/>
        </w:rPr>
        <w:t>32</w:t>
      </w:r>
      <w:r w:rsidR="00F97899" w:rsidRPr="00A13754">
        <w:rPr>
          <w:rFonts w:ascii="Calibri" w:hAnsi="Calibri" w:cs="Calibri"/>
          <w:lang w:val="en-US"/>
        </w:rPr>
        <w:fldChar w:fldCharType="end"/>
      </w:r>
      <w:r w:rsidRPr="00A13754">
        <w:rPr>
          <w:rFonts w:ascii="Calibri" w:hAnsi="Calibri" w:cs="Calibri"/>
          <w:lang w:val="en-US"/>
        </w:rPr>
        <w:t xml:space="preserve">. However, assuming that there is no ideal method to exclude pregnancy at the stage of </w:t>
      </w:r>
      <w:r w:rsidR="00A67C31" w:rsidRPr="00A13754">
        <w:rPr>
          <w:rFonts w:ascii="Calibri" w:hAnsi="Calibri" w:cs="Calibri"/>
          <w:lang w:val="en-US"/>
        </w:rPr>
        <w:t>fertilization</w:t>
      </w:r>
      <w:r w:rsidRPr="00A13754">
        <w:rPr>
          <w:rFonts w:ascii="Calibri" w:hAnsi="Calibri" w:cs="Calibri"/>
          <w:lang w:val="en-US"/>
        </w:rPr>
        <w:t xml:space="preserve"> or implantation, in order to exclude early pregnancy</w:t>
      </w:r>
      <w:r w:rsidR="00A870AA">
        <w:rPr>
          <w:rFonts w:ascii="Calibri" w:hAnsi="Calibri" w:cs="Calibri"/>
          <w:lang w:val="en-US"/>
        </w:rPr>
        <w:t>,</w:t>
      </w:r>
      <w:r w:rsidRPr="00A13754">
        <w:rPr>
          <w:rFonts w:ascii="Calibri" w:hAnsi="Calibri" w:cs="Calibri"/>
          <w:lang w:val="en-US"/>
        </w:rPr>
        <w:t xml:space="preserve"> in our center, </w:t>
      </w:r>
      <w:r w:rsidR="001E7EE1" w:rsidRPr="00A13754">
        <w:rPr>
          <w:rFonts w:ascii="Calibri" w:hAnsi="Calibri" w:cs="Calibri"/>
          <w:lang w:val="en-US"/>
        </w:rPr>
        <w:t xml:space="preserve">it </w:t>
      </w:r>
      <w:r w:rsidRPr="00A13754">
        <w:rPr>
          <w:rFonts w:ascii="Calibri" w:hAnsi="Calibri" w:cs="Calibri"/>
          <w:lang w:val="en-US"/>
        </w:rPr>
        <w:t>is performed until the 10th cycle day</w:t>
      </w:r>
      <w:r w:rsidR="00102702" w:rsidRPr="00A13754">
        <w:rPr>
          <w:rFonts w:ascii="Calibri" w:hAnsi="Calibri" w:cs="Calibri"/>
          <w:lang w:val="en-US"/>
        </w:rPr>
        <w:t xml:space="preserve">. In most cases, patients are admitted to the </w:t>
      </w:r>
      <w:r w:rsidR="006753BE" w:rsidRPr="00A13754">
        <w:rPr>
          <w:rFonts w:ascii="Calibri" w:hAnsi="Calibri" w:cs="Calibri"/>
          <w:lang w:val="en-US"/>
        </w:rPr>
        <w:t>gynecology</w:t>
      </w:r>
      <w:r w:rsidR="00102702" w:rsidRPr="00A13754">
        <w:rPr>
          <w:rFonts w:ascii="Calibri" w:hAnsi="Calibri" w:cs="Calibri"/>
          <w:lang w:val="en-US"/>
        </w:rPr>
        <w:t xml:space="preserve"> ward on the day of the procedure. Admitting a patient to the vascular surgery ward is permissible if appropriate examinations and </w:t>
      </w:r>
      <w:r w:rsidR="0077755A" w:rsidRPr="00A13754">
        <w:rPr>
          <w:rFonts w:ascii="Calibri" w:hAnsi="Calibri" w:cs="Calibri"/>
          <w:lang w:val="en-US"/>
        </w:rPr>
        <w:t>gynecological</w:t>
      </w:r>
      <w:r w:rsidR="00102702" w:rsidRPr="00A13754">
        <w:rPr>
          <w:rFonts w:ascii="Calibri" w:hAnsi="Calibri" w:cs="Calibri"/>
          <w:lang w:val="en-US"/>
        </w:rPr>
        <w:t xml:space="preserve"> consultation are provided. A </w:t>
      </w:r>
      <w:r w:rsidR="006753BE" w:rsidRPr="00A13754">
        <w:rPr>
          <w:rFonts w:ascii="Calibri" w:hAnsi="Calibri" w:cs="Calibri"/>
          <w:lang w:val="en-US"/>
        </w:rPr>
        <w:t>gynecologist</w:t>
      </w:r>
      <w:r w:rsidR="00102702" w:rsidRPr="00A13754">
        <w:rPr>
          <w:rFonts w:ascii="Calibri" w:hAnsi="Calibri" w:cs="Calibri"/>
          <w:lang w:val="en-US"/>
        </w:rPr>
        <w:t xml:space="preserve"> and an interventional radiologist perform qualification for </w:t>
      </w:r>
      <w:r w:rsidR="006163CD" w:rsidRPr="00A13754">
        <w:rPr>
          <w:rFonts w:ascii="Calibri" w:hAnsi="Calibri" w:cs="Calibri"/>
          <w:lang w:val="en-US"/>
        </w:rPr>
        <w:t>embolization</w:t>
      </w:r>
      <w:r w:rsidR="00102702" w:rsidRPr="00A13754">
        <w:rPr>
          <w:rFonts w:ascii="Calibri" w:hAnsi="Calibri" w:cs="Calibri"/>
          <w:lang w:val="en-US"/>
        </w:rPr>
        <w:t xml:space="preserve"> of fibroids. </w:t>
      </w:r>
      <w:r w:rsidR="0077755A" w:rsidRPr="00A13754">
        <w:rPr>
          <w:rFonts w:ascii="Calibri" w:hAnsi="Calibri" w:cs="Calibri"/>
          <w:lang w:val="en-US"/>
        </w:rPr>
        <w:t>Gynecological</w:t>
      </w:r>
      <w:r w:rsidR="00102702" w:rsidRPr="00A13754">
        <w:rPr>
          <w:rFonts w:ascii="Calibri" w:hAnsi="Calibri" w:cs="Calibri"/>
          <w:lang w:val="en-US"/>
        </w:rPr>
        <w:t xml:space="preserve"> qualification includes medical history, examination, an ultrasound assessment of the reproductive organ and the myoma type. In addition, to exclude any malignancy within the uterus, a cervical (PAP) smear and endometrial biopsy are necessary. In cases where the ultrasound scan of the ovaries is questionable, ROMA test (Risk of Ovarian Malignancy Algorithm) is necessary.</w:t>
      </w:r>
    </w:p>
    <w:p w14:paraId="3389DE7C" w14:textId="77777777" w:rsidR="006163CD" w:rsidRPr="00A13754" w:rsidRDefault="006163CD" w:rsidP="00A13754">
      <w:pPr>
        <w:jc w:val="both"/>
        <w:rPr>
          <w:rFonts w:ascii="Calibri" w:hAnsi="Calibri" w:cs="Calibri"/>
          <w:lang w:val="en-US"/>
        </w:rPr>
      </w:pPr>
    </w:p>
    <w:p w14:paraId="1DC7FD7E" w14:textId="66860CE2" w:rsidR="00B46620" w:rsidRPr="00A13754" w:rsidRDefault="00ED7C2A" w:rsidP="00A13754">
      <w:pPr>
        <w:jc w:val="both"/>
        <w:rPr>
          <w:rFonts w:ascii="Calibri" w:hAnsi="Calibri" w:cs="Calibri"/>
          <w:lang w:val="en-US"/>
        </w:rPr>
      </w:pPr>
      <w:r w:rsidRPr="00A13754">
        <w:rPr>
          <w:rFonts w:ascii="Calibri" w:hAnsi="Calibri" w:cs="Calibri"/>
          <w:lang w:val="en-US"/>
        </w:rPr>
        <w:t xml:space="preserve">A separate issue requiring discussion is uterine sarcoma, in particular leiomyosarcoma (LMS), which accounts for 70% of these uterine </w:t>
      </w:r>
      <w:r w:rsidR="005417D2" w:rsidRPr="00A13754">
        <w:rPr>
          <w:rFonts w:ascii="Calibri" w:hAnsi="Calibri" w:cs="Calibri"/>
          <w:lang w:val="en-US"/>
        </w:rPr>
        <w:t>tumors</w:t>
      </w:r>
      <w:r w:rsidRPr="00A13754">
        <w:rPr>
          <w:rFonts w:ascii="Calibri" w:hAnsi="Calibri" w:cs="Calibri"/>
          <w:lang w:val="en-US"/>
        </w:rPr>
        <w:t xml:space="preserve">. The prevalence of LMS in patients operated on for myoma is low and </w:t>
      </w:r>
      <w:r w:rsidR="00A870AA">
        <w:rPr>
          <w:rFonts w:ascii="Calibri" w:hAnsi="Calibri" w:cs="Calibri"/>
          <w:lang w:val="en-US"/>
        </w:rPr>
        <w:t xml:space="preserve">is </w:t>
      </w:r>
      <w:r w:rsidRPr="00A13754">
        <w:rPr>
          <w:rFonts w:ascii="Calibri" w:hAnsi="Calibri" w:cs="Calibri"/>
          <w:lang w:val="en-US"/>
        </w:rPr>
        <w:t>estimated at 0.13</w:t>
      </w:r>
      <w:r w:rsidR="00C56F23">
        <w:rPr>
          <w:rFonts w:ascii="Calibri" w:hAnsi="Calibri" w:cs="Calibri"/>
          <w:lang w:val="en-US"/>
        </w:rPr>
        <w:t>%</w:t>
      </w:r>
      <w:r w:rsidRPr="00A13754">
        <w:rPr>
          <w:rFonts w:ascii="Calibri" w:hAnsi="Calibri" w:cs="Calibri"/>
          <w:lang w:val="en-US"/>
        </w:rPr>
        <w:t>–0.29%</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0002-9378(90)91298-Q","ISSN":"00029378","PMID":"2327466","abstract":"The incidence of leiomyosarcoma in uterine leiomyomas is estimated to be between 0.13 to 0.29%. However, the exact incidence of leiomyosarcoma in uteri removed with a preoperative diagnosis of benign uterine leiomyomas has not been previously reported. Between 1983 and 1988, a total of 1432 patients in Women's Hospital, a self-referred indigent population, had a hysterectomy planned because of abnormal uterine bleeding or abdominal pain associated with the presence of uterine leiomyomas, or because of a pelvic mass thought to be uterine leiomyoma of sufficient size or character to warrant surgical exploration. The ages of these women ranged from 36 to 62 years and the presence of leiomyosarcoma in the hysterectomy specimens increased steadily from the fourth to seventh decades of age (0.2%, 0.9%, 1.4%, and 1.7%, respectively). Preoperative histologic examination of the endometrium was performed in eight patients. Three of the eight patients had a preoperative tissue diagnosis of leiomyosarcoma that was clinically confined to the uterus. After the hysterectomy in the 1429 patients with presumed benign disease, histologic diagnosis of leiomyosarcoma was made in seven (0.49%). There was no evidence of malignancy in the endometrial sampling of any of these seven patients and the diagnosis was suspected intraoperatively in only three. Preoperative uterine size ranged from 8 to 20 weeks' gestational size and postoperative uterine weight ranged from 120 to 1100 gm. Seven of the 10 patients had symptoms of abnormal uterine bleeding. Between the ages of 40 and 60 years, 1% (8 of 817) of women with presumed uterine leiomyomas producing symptoms that necessitated hysterectomy in this series had leiomyosarcoma diagnosis postoperatively. Such treatments as gonadotropin-releasing hormone agonists, endometrial ablation, myomectomy by hysteroscopy or laparotomy instead of hysterectomy in such women could delay the diagnosis and definitive treatment of leiomyosarcoma. © 1990.","author":[{"dropping-particle":"","family":"Leibsohn","given":"Steven","non-dropping-particle":"","parse-names":false,"suffix":""},{"dropping-particle":"","family":"Ablaing","given":"Gerrit","non-dropping-particle":"d'","parse-names":false,"suffix":""},{"dropping-particle":"","family":"Mishell","given":"Daniel R.","non-dropping-particle":"","parse-names":false,"suffix":""},{"dropping-particle":"","family":"Schlaerth","given":"John B.","non-dropping-particle":"","parse-names":false,"suffix":""}],"container-title":"American Journal of Obstetrics and Gynecology","id":"ITEM-1","issue":"4","issued":{"date-parts":[["1990"]]},"page":"968-976","publisher":"Am J Obstet Gynecol","title":"Leiomyosarcoma in a series of hysterectomies performed for presumed uterine leiomyomas","type":"article-journal","volume":"162"},"uris":["http://www.mendeley.com/documents/?uuid=396b73e2-7a52-3615-8792-485abb005c9d"]},{"id":"ITEM-2","itemData":{"ISSN":"1873233X","PMID":"8127535","abstract":"Objective: To determine the incidence of uterine sarcoma in patients operated on for symptomatic uterine leiomyomas or “rapidly growing” leiomyomas. Methods: We reviewed the medical records of 1332 women admitted to either of two community hospitals between 1988–1992 for hysterectomy or myomectomy for uterine leiomyomas. The incidence of leiomyosarcoma, endometrial stromal sarcoma, and mixed mesodermal tumor was calculated. Patient ages, admitting symptoms, and operative and pathologic findings were analyzed. The study included 371 women (28%) operated on for rapidly growing leiomyomas. All patients operated on during the same interval and found to have a uterine sarcoma were reviewed. Results: One of the 1332 patients operated on for presumed leiomyoma was found to have a leiomyosarcoma. This woman was the only patient found to have a sarcoma among 371 women operated on for rapid growth of the uterus. None of 198 patients who met a published definition of rapid growth had a uterine sarcoma. Two women (0.15%) had endometrial stromal sarcoma, but none had a mixed mesodermal tumor. During the same interval, nine additional patients were found to have uterine sarcomas, and for these women, the preoperative diagnosis was sarcoma in four, endometrial cancer in three, ovarian cancer in one, and prolapsed uterus in one. Conclusions: The total incidence of uterine sarcoma (leiomyosarcoma, endometrial stromal sarcoma, and mixed mesodermal tumor) among patients operated on for uterine leiomyoma is extremely low (0.23%). The incidence of sarcoma among patients having surgery for “rapidly growing” leiomyoma (0.27%) or among those who met published criteria for rapid growth (0%) does not substantiate the concept of increased risk of sarcoma in these women. © 1994 by The American College of Obstetricians and Gynecologists.","author":[{"dropping-particle":"","family":"Parker","given":"William H.","non-dropping-particle":"","parse-names":false,"suffix":""},{"dropping-particle":"","family":"Fu","given":"Yao Shi","non-dropping-particle":"","parse-names":false,"suffix":""},{"dropping-particle":"","family":"Berek","given":"Jonathan S.","non-dropping-particle":"","parse-names":false,"suffix":""}],"container-title":"Obstetrics and Gynecology","id":"ITEM-2","issue":"3","issued":{"date-parts":[["1994"]]},"page":"414-418","publisher":"Obstet Gynecol","title":"Uterine sarcoma in patients operated on for presumed leiomyoma and rapidly growing leiomyoma","type":"article-journal","volume":"83"},"uris":["http://www.mendeley.com/documents/?uuid=b590063d-8c1e-3647-9015-e5e99f7d11be"]}],"mendeley":{"formattedCitation":"&lt;sup&gt;58, 59&lt;/sup&gt;","plainTextFormattedCitation":"58, 59","previouslyFormattedCitation":"&lt;sup&gt;58, 59&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58,59</w:t>
      </w:r>
      <w:r w:rsidRPr="00A13754">
        <w:rPr>
          <w:rFonts w:ascii="Calibri" w:hAnsi="Calibri" w:cs="Calibri"/>
          <w:lang w:val="en-US"/>
        </w:rPr>
        <w:fldChar w:fldCharType="end"/>
      </w:r>
      <w:r w:rsidRPr="00A13754">
        <w:rPr>
          <w:rFonts w:ascii="Calibri" w:hAnsi="Calibri" w:cs="Calibri"/>
          <w:lang w:val="en-US"/>
        </w:rPr>
        <w:t>. The increase in the incidence of LMS is observed in women over 40 years of age. LMS is difficult to diagnose before treatment as it may resemble benign fibroids</w:t>
      </w:r>
      <w:r w:rsidR="00177EB8"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ygyno.2017.02.019","ISSN":"10956859","abstract":"Leiomyosarcoma, a rare tumor subtype, accounts for 1% of all uterine malignancies, but contributes to a significant proportion of uterine cancer deaths. Surgery is considered the mainstay of treatment for all soft tissue sarcomas, including uterine variants. However, uterine leiomyosarcoma is challenging to diagnose preoperatively and can mimic the appearance of benign uterine leiomyomas. Recently, concerns have grown in this regard, as surgeons have utilized uterine morcellation and myomectomy procedures unknowingly in the setting of occult uterine sarcoma. Because of aggressive tumor biology and relative chemotherapy and radiotherapy resistance, efficacious therapies to achieve prolonged survival or cure in those with both early and advanced-stage uterine leiomyosarcoma have been elusive. The strongest determinant of survival remains stage at diagnosis, though prediction models may provide a more accurate prognosis. Given the aggressive nature of this sarcoma subtype, novel early detection strategies and targeted therapies are the focus of several recently published and ongoing studies. While gemcitabine/docetaxel and doxorubicin remain the most active regimens in the treatment of advanced or recurrent disease, currently available cytotoxic regimens remain inadequate, with 5-year disease-specific survival of &lt; 30%. Pazopanib, trabectedin and olaratumab, are FDA-approved, targeted therapies with activity in uterine and other leiomyosarcomas, while aromatase inhibitors and immunotherapies are under active investigation. This review provides a critical appraisal of the literature regarding the contemporary surgical and medical management of uterine leiomyosarcoma, the role of targeted therapies, and the implications of uterine morcellation on gynecologic surgical practice.","author":[{"dropping-particle":"","family":"Ricci","given":"Stephanie","non-dropping-particle":"","parse-names":false,"suffix":""},{"dropping-particle":"","family":"Stone","given":"Rebecca L.","non-dropping-particle":"","parse-names":false,"suffix":""},{"dropping-particle":"","family":"Fader","given":"Amanda N.","non-dropping-particle":"","parse-names":false,"suffix":""}],"container-title":"Gynecologic Oncology","id":"ITEM-1","issue":"1","issued":{"date-parts":[["2017","4","1"]]},"page":"208-216","publisher":"Academic Press Inc.","title":"Uterine leiomyosarcoma: Epidemiology, contemporary treatment strategies and the impact of uterine morcellation","type":"article","volume":"145"},"uris":["http://www.mendeley.com/documents/?uuid=75f1f2ae-4ac9-3fcd-876c-4503abb7d157"]}],"mendeley":{"formattedCitation":"&lt;sup&gt;60&lt;/sup&gt;","plainTextFormattedCitation":"60","previouslyFormattedCitation":"&lt;sup&gt;60&lt;/sup&gt;"},"properties":{"noteIndex":0},"schema":"https://github.com/citation-style-language/schema/raw/master/csl-citation.json"}</w:instrText>
      </w:r>
      <w:r w:rsidR="00177EB8" w:rsidRPr="00A13754">
        <w:rPr>
          <w:rFonts w:ascii="Calibri" w:hAnsi="Calibri" w:cs="Calibri"/>
          <w:lang w:val="en-US"/>
        </w:rPr>
        <w:fldChar w:fldCharType="separate"/>
      </w:r>
      <w:r w:rsidR="00351B7B" w:rsidRPr="00A13754">
        <w:rPr>
          <w:rFonts w:ascii="Calibri" w:hAnsi="Calibri" w:cs="Calibri"/>
          <w:noProof/>
          <w:vertAlign w:val="superscript"/>
          <w:lang w:val="en-US"/>
        </w:rPr>
        <w:t>60</w:t>
      </w:r>
      <w:r w:rsidR="00177EB8" w:rsidRPr="00A13754">
        <w:rPr>
          <w:rFonts w:ascii="Calibri" w:hAnsi="Calibri" w:cs="Calibri"/>
          <w:lang w:val="en-US"/>
        </w:rPr>
        <w:fldChar w:fldCharType="end"/>
      </w:r>
      <w:r w:rsidRPr="00A13754">
        <w:rPr>
          <w:rFonts w:ascii="Calibri" w:hAnsi="Calibri" w:cs="Calibri"/>
          <w:lang w:val="en-US"/>
        </w:rPr>
        <w:t>. Most LMS</w:t>
      </w:r>
      <w:r w:rsidR="00A870AA">
        <w:rPr>
          <w:rFonts w:ascii="Calibri" w:hAnsi="Calibri" w:cs="Calibri"/>
          <w:lang w:val="en-US"/>
        </w:rPr>
        <w:t>s</w:t>
      </w:r>
      <w:r w:rsidRPr="00A13754">
        <w:rPr>
          <w:rFonts w:ascii="Calibri" w:hAnsi="Calibri" w:cs="Calibri"/>
          <w:lang w:val="en-US"/>
        </w:rPr>
        <w:t xml:space="preserve"> are unrelated to pre-existing fibroids, and there is no evidence of an association of LMS with uterine fibroid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38/bjc.2013.2","ISSN":"00070920","PMID":"23348519","abstract":"Background: Uterine sarcomas are characterised by early age at diagnosis, poor prognosis, and higher incidence among Black compared with White women, but their aetiology is poorly understood. Therefore, we performed a pooled analysis of data collected in the Epidemiology of Endometrial Cancer Consortium. We also examined risk factor associations for malignant mixed mullerian tumours (MMMTs) and endometrioid endometrial carcinomas (EECs) for comparison purposes. Methods: We pooled data on 229 uterine sarcomas, 244 MMMTs, 7623 EEC cases, and 28 829 controls. Odds ratios (ORs) and 95% confidence intervals (CIs) for risk factors associated with uterine sarcoma, MMMT, and EEC were estimated with polytomous logistic regression. We also examined associations between epidemiological factors and histological subtypes of uterine sarcoma. Results: Significant risk factors for uterine sarcoma included obesity (body mass index (BMI)≥30 vs BMI&lt;25 kg m-2 (OR: 1.73, 95% CI: 1.22-2.46), P-trend=0.008) and history of diabetes (OR: 2.33, 95% CI: 1.41-3.83). Older age at menarche was inversely associated with uterine sarcoma risk (≥15 years vs &lt;11 years (OR: 0.70, 95% CI: 0.34-1.44), P-trend: 0.04). BMI was significantly, but less strongly related to uterine sarcomas compared with EECs (OR: 3.03, 95% CI: 2.82-3.26) or MMMTs (OR: 2.25, 95% CI: 1.60-3.15, P-heterogeneity=0.01). Conclusion: In the largest aetiological study of uterine sarcomas, associations between menstrual, hormonal, and anthropometric risk factors and uterine sarcoma were similar to those identified for EEC. Further exploration of factors that might explain patterns of age-and race-specific incidence rates for uterine sarcoma are needed. © 2013 Cancer Research UK. All rights reserved.","author":[{"dropping-particle":"","family":"Felix","given":"A. S.","non-dropping-particle":"","parse-names":false,"suffix":""},{"dropping-particle":"","family":"Cook","given":"L. S.","non-dropping-particle":"","parse-names":false,"suffix":""},{"dropping-particle":"","family":"Gaudet","given":"M. M.","non-dropping-particle":"","parse-names":false,"suffix":""},{"dropping-particle":"","family":"Rohan","given":"T. E.","non-dropping-particle":"","parse-names":false,"suffix":""},{"dropping-particle":"","family":"Schouten","given":"L. J.","non-dropping-particle":"","parse-names":false,"suffix":""},{"dropping-particle":"","family":"Setiawan","given":"V. W.","non-dropping-particle":"","parse-names":false,"suffix":""},{"dropping-particle":"","family":"Wise","given":"L. A.","non-dropping-particle":"","parse-names":false,"suffix":""},{"dropping-particle":"","family":"Anderson","given":"K. E.","non-dropping-particle":"","parse-names":false,"suffix":""},{"dropping-particle":"","family":"Bernstein","given":"L.","non-dropping-particle":"","parse-names":false,"suffix":""},{"dropping-particle":"","family":"Vivo","given":"I.","non-dropping-particle":"De","parse-names":false,"suffix":""},{"dropping-particle":"","family":"Friedenreich","given":"C. M.","non-dropping-particle":"","parse-names":false,"suffix":""},{"dropping-particle":"","family":"Gapstur","given":"S. M.","non-dropping-particle":"","parse-names":false,"suffix":""},{"dropping-particle":"","family":"Goldbohm","given":"R. A.","non-dropping-particle":"","parse-names":false,"suffix":""},{"dropping-particle":"","family":"Henderson","given":"B.","non-dropping-particle":"","parse-names":false,"suffix":""},{"dropping-particle":"","family":"Horn-Ross","given":"P. L.","non-dropping-particle":"","parse-names":false,"suffix":""},{"dropping-particle":"","family":"Kolonel","given":"L.","non-dropping-particle":"","parse-names":false,"suffix":""},{"dropping-particle":"V.","family":"Lacey","given":"J.","non-dropping-particle":"","parse-names":false,"suffix":""},{"dropping-particle":"","family":"Liang","given":"X.","non-dropping-particle":"","parse-names":false,"suffix":""},{"dropping-particle":"","family":"Lissowska","given":"J.","non-dropping-particle":"","parse-names":false,"suffix":""},{"dropping-particle":"","family":"Magliocco","given":"A.","non-dropping-particle":"","parse-names":false,"suffix":""},{"dropping-particle":"","family":"McCullough","given":"M. L.","non-dropping-particle":"","parse-names":false,"suffix":""},{"dropping-particle":"","family":"Miller","given":"A. B.","non-dropping-particle":"","parse-names":false,"suffix":""},{"dropping-particle":"","family":"Olson","given":"S. H.","non-dropping-particle":"","parse-names":false,"suffix":""},{"dropping-particle":"","family":"Palmer","given":"J. R.","non-dropping-particle":"","parse-names":false,"suffix":""},{"dropping-particle":"","family":"Park","given":"Y.","non-dropping-particle":"","parse-names":false,"suffix":""},{"dropping-particle":"V.","family":"Patel","given":"A.","non-dropping-particle":"","parse-names":false,"suffix":""},{"dropping-particle":"","family":"Prescott","given":"J.","non-dropping-particle":"","parse-names":false,"suffix":""},{"dropping-particle":"","family":"Rastogi","given":"R.","non-dropping-particle":"","parse-names":false,"suffix":""},{"dropping-particle":"","family":"Robien","given":"K.","non-dropping-particle":"","parse-names":false,"suffix":""},{"dropping-particle":"","family":"Rosenberg","given":"L.","non-dropping-particle":"","parse-names":false,"suffix":""},{"dropping-particle":"","family":"Schairer","given":"C.","non-dropping-particle":"","parse-names":false,"suffix":""},{"dropping-particle":"","family":"Ou Shu","given":"X.","non-dropping-particle":"","parse-names":false,"suffix":""},{"dropping-particle":"","family":"Brandt","given":"P. A.","non-dropping-particle":"Van Den","parse-names":false,"suffix":""},{"dropping-particle":"","family":"Virkus","given":"R. A.","non-dropping-particle":"","parse-names":false,"suffix":""},{"dropping-particle":"","family":"Wentzensen","given":"N.","non-dropping-particle":"","parse-names":false,"suffix":""},{"dropping-particle":"","family":"Xiang","given":"Y. B.","non-dropping-particle":"","parse-names":false,"suffix":""},{"dropping-particle":"","family":"Xu","given":"W. H.","non-dropping-particle":"","parse-names":false,"suffix":""},{"dropping-particle":"","family":"Yang","given":"H. P.","non-dropping-particle":"","parse-names":false,"suffix":""},{"dropping-particle":"","family":"Brinton","given":"L. A.","non-dropping-particle":"","parse-names":false,"suffix":""}],"container-title":"British Journal of Cancer","id":"ITEM-1","issue":"3","issued":{"date-parts":[["2013","2","19"]]},"page":"727-734","publisher":"Nature Publishing Group","title":"The etiology of uterine sarcomas: A pooled analysis of the epidemiology of endometrial cancer consortium","type":"article-journal","volume":"108"},"uris":["http://www.mendeley.com/documents/?uuid=60ec80fc-2953-3021-a5fd-344eb9fd634b"]}],"mendeley":{"formattedCitation":"&lt;sup&gt;61&lt;/sup&gt;","plainTextFormattedCitation":"61","previouslyFormattedCitation":"&lt;sup&gt;61&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61</w:t>
      </w:r>
      <w:r w:rsidRPr="00A13754">
        <w:rPr>
          <w:rFonts w:ascii="Calibri" w:hAnsi="Calibri" w:cs="Calibri"/>
          <w:lang w:val="en-US"/>
        </w:rPr>
        <w:fldChar w:fldCharType="end"/>
      </w:r>
      <w:r w:rsidRPr="00A13754">
        <w:rPr>
          <w:rFonts w:ascii="Calibri" w:hAnsi="Calibri" w:cs="Calibri"/>
          <w:lang w:val="en-US"/>
        </w:rPr>
        <w:t>. Both uterine fibroids and LMS tend to grow rapidly. Thus, the size or growth rate is not a risk factor for a malignant uterine tumour</w:t>
      </w:r>
      <w:r w:rsidR="00177EB8"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ygyno.2017.02.019","ISSN":"10956859","abstract":"Leiomyosarcoma, a rare tumor subtype, accounts for 1% of all uterine malignancies, but contributes to a significant proportion of uterine cancer deaths. Surgery is considered the mainstay of treatment for all soft tissue sarcomas, including uterine variants. However, uterine leiomyosarcoma is challenging to diagnose preoperatively and can mimic the appearance of benign uterine leiomyomas. Recently, concerns have grown in this regard, as surgeons have utilized uterine morcellation and myomectomy procedures unknowingly in the setting of occult uterine sarcoma. Because of aggressive tumor biology and relative chemotherapy and radiotherapy resistance, efficacious therapies to achieve prolonged survival or cure in those with both early and advanced-stage uterine leiomyosarcoma have been elusive. The strongest determinant of survival remains stage at diagnosis, though prediction models may provide a more accurate prognosis. Given the aggressive nature of this sarcoma subtype, novel early detection strategies and targeted therapies are the focus of several recently published and ongoing studies. While gemcitabine/docetaxel and doxorubicin remain the most active regimens in the treatment of advanced or recurrent disease, currently available cytotoxic regimens remain inadequate, with 5-year disease-specific survival of &lt; 30%. Pazopanib, trabectedin and olaratumab, are FDA-approved, targeted therapies with activity in uterine and other leiomyosarcomas, while aromatase inhibitors and immunotherapies are under active investigation. This review provides a critical appraisal of the literature regarding the contemporary surgical and medical management of uterine leiomyosarcoma, the role of targeted therapies, and the implications of uterine morcellation on gynecologic surgical practice.","author":[{"dropping-particle":"","family":"Ricci","given":"Stephanie","non-dropping-particle":"","parse-names":false,"suffix":""},{"dropping-particle":"","family":"Stone","given":"Rebecca L.","non-dropping-particle":"","parse-names":false,"suffix":""},{"dropping-particle":"","family":"Fader","given":"Amanda N.","non-dropping-particle":"","parse-names":false,"suffix":""}],"container-title":"Gynecologic Oncology","id":"ITEM-1","issue":"1","issued":{"date-parts":[["2017","4","1"]]},"page":"208-216","publisher":"Academic Press Inc.","title":"Uterine leiomyosarcoma: Epidemiology, contemporary treatment strategies and the impact of uterine morcellation","type":"article","volume":"145"},"uris":["http://www.mendeley.com/documents/?uuid=75f1f2ae-4ac9-3fcd-876c-4503abb7d157"]}],"mendeley":{"formattedCitation":"&lt;sup&gt;60&lt;/sup&gt;","plainTextFormattedCitation":"60","previouslyFormattedCitation":"&lt;sup&gt;60&lt;/sup&gt;"},"properties":{"noteIndex":0},"schema":"https://github.com/citation-style-language/schema/raw/master/csl-citation.json"}</w:instrText>
      </w:r>
      <w:r w:rsidR="00177EB8" w:rsidRPr="00A13754">
        <w:rPr>
          <w:rFonts w:ascii="Calibri" w:hAnsi="Calibri" w:cs="Calibri"/>
          <w:lang w:val="en-US"/>
        </w:rPr>
        <w:fldChar w:fldCharType="separate"/>
      </w:r>
      <w:r w:rsidR="00351B7B" w:rsidRPr="00A13754">
        <w:rPr>
          <w:rFonts w:ascii="Calibri" w:hAnsi="Calibri" w:cs="Calibri"/>
          <w:noProof/>
          <w:vertAlign w:val="superscript"/>
          <w:lang w:val="en-US"/>
        </w:rPr>
        <w:t>60</w:t>
      </w:r>
      <w:r w:rsidR="00177EB8" w:rsidRPr="00A13754">
        <w:rPr>
          <w:rFonts w:ascii="Calibri" w:hAnsi="Calibri" w:cs="Calibri"/>
          <w:lang w:val="en-US"/>
        </w:rPr>
        <w:fldChar w:fldCharType="end"/>
      </w:r>
      <w:r w:rsidRPr="00A13754">
        <w:rPr>
          <w:rFonts w:ascii="Calibri" w:hAnsi="Calibri" w:cs="Calibri"/>
          <w:lang w:val="en-US"/>
        </w:rPr>
        <w:t>.</w:t>
      </w:r>
    </w:p>
    <w:p w14:paraId="59BA5B06" w14:textId="77777777" w:rsidR="006163CD" w:rsidRPr="00A13754" w:rsidRDefault="006163CD" w:rsidP="00A13754">
      <w:pPr>
        <w:jc w:val="both"/>
        <w:rPr>
          <w:rFonts w:ascii="Calibri" w:hAnsi="Calibri" w:cs="Calibri"/>
          <w:lang w:val="en-US"/>
        </w:rPr>
      </w:pPr>
    </w:p>
    <w:p w14:paraId="1C549960" w14:textId="201B16D7" w:rsidR="00B46620" w:rsidRPr="00A13754" w:rsidRDefault="00ED7C2A" w:rsidP="00A13754">
      <w:pPr>
        <w:jc w:val="both"/>
        <w:rPr>
          <w:rFonts w:ascii="Calibri" w:hAnsi="Calibri" w:cs="Calibri"/>
          <w:lang w:val="en-US"/>
        </w:rPr>
      </w:pPr>
      <w:r w:rsidRPr="00A13754">
        <w:rPr>
          <w:rFonts w:ascii="Calibri" w:hAnsi="Calibri" w:cs="Calibri"/>
          <w:lang w:val="en-US"/>
        </w:rPr>
        <w:t>Currently, there are no reliable laboratory or imaging tests that would allow us to clearly identify leiomyosarcoma and differentiate it from leiomyoma</w:t>
      </w:r>
      <w:r w:rsidR="00177EB8"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ygyno.2018.09.010","ISSN":"10956859","abstract":"Uterine leiomyosarcoma is the most common type of uterine sarcoma. It is an extremely aggressive malignancy associated with a poor overall prognosis. Women affected may vary in age, but are most often diagnosed in their perimenopausal years. Presenting symptoms may be vague and mimic other benign uterine conditions. Preoperative diagnosis of leiomyosarcoma is difficult and often only made at time of surgical resection. These rare mesenchymal tumors are characterized by cytologic atypia, a high mitotic index, and tumor necrosis on histologic inspection. Management of early stage disease entails hysterectomy and complete surgical resection of gross tumor, though routine oophorectomy or lymph node dissection do not appear to confer much clinical benefit. Adjuvant therapy for early stage disease remains controversial as multiple clinical trials have failed to demonstrate benefit on overall survival. Recently, progress has been made in regards to therapy for advanced and recurrent disease. Novel chemotherapeutics, targeted therapies such as olaratumab and pazopanib, and new immunotherapies such as nivolumab and pembrolizumab have demonstrated promise in these previously difficult drug-resistant patients. In this article, we provide a detailed review of uterine leiomyosarcoma including epidemiology, clinical presentation, diagnosis, and pathologic characteristics. We then go on detail management strategies, including options for adjuvant therapy, and highlight new and developing regimens in the field.","author":[{"dropping-particle":"","family":"Roberts","given":"Maureen E.","non-dropping-particle":"","parse-names":false,"suffix":""},{"dropping-particle":"","family":"Aynardi","given":"Jason T.","non-dropping-particle":"","parse-names":false,"suffix":""},{"dropping-particle":"","family":"Chu","given":"Christina S.","non-dropping-particle":"","parse-names":false,"suffix":""}],"container-title":"Gynecologic Oncology","id":"ITEM-1","issue":"3","issued":{"date-parts":[["2018","12","1"]]},"page":"562-572","publisher":"Academic Press Inc.","title":"Uterine leiomyosarcoma: A review of the literature and update on management options","type":"article","volume":"151"},"uris":["http://www.mendeley.com/documents/?uuid=e4efe8f0-2a20-3d2a-bcd4-4056e2b65150"]},{"id":"ITEM-2","itemData":{"DOI":"10.1016/j.ygyno.2017.02.019","ISSN":"10956859","abstract":"Leiomyosarcoma, a rare tumor subtype, accounts for 1% of all uterine malignancies, but contributes to a significant proportion of uterine cancer deaths. Surgery is considered the mainstay of treatment for all soft tissue sarcomas, including uterine variants. However, uterine leiomyosarcoma is challenging to diagnose preoperatively and can mimic the appearance of benign uterine leiomyomas. Recently, concerns have grown in this regard, as surgeons have utilized uterine morcellation and myomectomy procedures unknowingly in the setting of occult uterine sarcoma. Because of aggressive tumor biology and relative chemotherapy and radiotherapy resistance, efficacious therapies to achieve prolonged survival or cure in those with both early and advanced-stage uterine leiomyosarcoma have been elusive. The strongest determinant of survival remains stage at diagnosis, though prediction models may provide a more accurate prognosis. Given the aggressive nature of this sarcoma subtype, novel early detection strategies and targeted therapies are the focus of several recently published and ongoing studies. While gemcitabine/docetaxel and doxorubicin remain the most active regimens in the treatment of advanced or recurrent disease, currently available cytotoxic regimens remain inadequate, with 5-year disease-specific survival of &lt; 30%. Pazopanib, trabectedin and olaratumab, are FDA-approved, targeted therapies with activity in uterine and other leiomyosarcomas, while aromatase inhibitors and immunotherapies are under active investigation. This review provides a critical appraisal of the literature regarding the contemporary surgical and medical management of uterine leiomyosarcoma, the role of targeted therapies, and the implications of uterine morcellation on gynecologic surgical practice.","author":[{"dropping-particle":"","family":"Ricci","given":"Stephanie","non-dropping-particle":"","parse-names":false,"suffix":""},{"dropping-particle":"","family":"Stone","given":"Rebecca L.","non-dropping-particle":"","parse-names":false,"suffix":""},{"dropping-particle":"","family":"Fader","given":"Amanda N.","non-dropping-particle":"","parse-names":false,"suffix":""}],"container-title":"Gynecologic Oncology","id":"ITEM-2","issue":"1","issued":{"date-parts":[["2017","4","1"]]},"page":"208-216","publisher":"Academic Press Inc.","title":"Uterine leiomyosarcoma: Epidemiology, contemporary treatment strategies and the impact of uterine morcellation","type":"article","volume":"145"},"uris":["http://www.mendeley.com/documents/?uuid=75f1f2ae-4ac9-3fcd-876c-4503abb7d157"]}],"mendeley":{"formattedCitation":"&lt;sup&gt;60, 62&lt;/sup&gt;","plainTextFormattedCitation":"60, 62","previouslyFormattedCitation":"&lt;sup&gt;60, 62&lt;/sup&gt;"},"properties":{"noteIndex":0},"schema":"https://github.com/citation-style-language/schema/raw/master/csl-citation.json"}</w:instrText>
      </w:r>
      <w:r w:rsidR="00177EB8" w:rsidRPr="00A13754">
        <w:rPr>
          <w:rFonts w:ascii="Calibri" w:hAnsi="Calibri" w:cs="Calibri"/>
          <w:lang w:val="en-US"/>
        </w:rPr>
        <w:fldChar w:fldCharType="separate"/>
      </w:r>
      <w:r w:rsidR="00351B7B" w:rsidRPr="00A13754">
        <w:rPr>
          <w:rFonts w:ascii="Calibri" w:hAnsi="Calibri" w:cs="Calibri"/>
          <w:noProof/>
          <w:vertAlign w:val="superscript"/>
          <w:lang w:val="en-US"/>
        </w:rPr>
        <w:t>60,62</w:t>
      </w:r>
      <w:r w:rsidR="00177EB8" w:rsidRPr="00A13754">
        <w:rPr>
          <w:rFonts w:ascii="Calibri" w:hAnsi="Calibri" w:cs="Calibri"/>
          <w:lang w:val="en-US"/>
        </w:rPr>
        <w:fldChar w:fldCharType="end"/>
      </w:r>
      <w:r w:rsidRPr="00A13754">
        <w:rPr>
          <w:rFonts w:ascii="Calibri" w:hAnsi="Calibri" w:cs="Calibri"/>
          <w:lang w:val="en-US"/>
        </w:rPr>
        <w:t xml:space="preserve">. The sensitivity of endometrial biopsy in the diagnosis of leiomyosarcoma is 86%. </w:t>
      </w:r>
      <w:r w:rsidR="00177EB8" w:rsidRPr="00A13754">
        <w:rPr>
          <w:rFonts w:ascii="Calibri" w:hAnsi="Calibri" w:cs="Calibri"/>
          <w:lang w:val="en-US"/>
        </w:rPr>
        <w:t>Thus,</w:t>
      </w:r>
      <w:r w:rsidRPr="00A13754">
        <w:rPr>
          <w:rFonts w:ascii="Calibri" w:hAnsi="Calibri" w:cs="Calibri"/>
          <w:lang w:val="en-US"/>
        </w:rPr>
        <w:t xml:space="preserve"> a negative biopsy result </w:t>
      </w:r>
      <w:r w:rsidRPr="00A13754">
        <w:rPr>
          <w:rFonts w:ascii="Calibri" w:hAnsi="Calibri" w:cs="Calibri"/>
          <w:lang w:val="en-US"/>
        </w:rPr>
        <w:lastRenderedPageBreak/>
        <w:t xml:space="preserve">does not exclude the existence of a malignant uterine </w:t>
      </w:r>
      <w:r w:rsidR="00A41BC1" w:rsidRPr="00A13754">
        <w:rPr>
          <w:rFonts w:ascii="Calibri" w:hAnsi="Calibri" w:cs="Calibri"/>
          <w:lang w:val="en-US"/>
        </w:rPr>
        <w:t>tumor</w:t>
      </w:r>
      <w:r w:rsidRPr="00A13754">
        <w:rPr>
          <w:rFonts w:ascii="Calibri" w:hAnsi="Calibri" w:cs="Calibri"/>
          <w:lang w:val="en-US"/>
        </w:rPr>
        <w:t xml:space="preserve">. Contrast-enhanced MRI is currently the optimal diagnostic method for uterine </w:t>
      </w:r>
      <w:r w:rsidR="005417D2" w:rsidRPr="00A13754">
        <w:rPr>
          <w:rFonts w:ascii="Calibri" w:hAnsi="Calibri" w:cs="Calibri"/>
          <w:lang w:val="en-US"/>
        </w:rPr>
        <w:t>tumors</w:t>
      </w:r>
      <w:r w:rsidRPr="00A13754">
        <w:rPr>
          <w:rFonts w:ascii="Calibri" w:hAnsi="Calibri" w:cs="Calibri"/>
          <w:lang w:val="en-US"/>
        </w:rPr>
        <w:t>. The sensitivity of this test in the diagnosis of LMS is 94%</w:t>
      </w:r>
      <w:r w:rsidR="00177EB8"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ygyno.2017.02.019","ISSN":"10956859","abstract":"Leiomyosarcoma, a rare tumor subtype, accounts for 1% of all uterine malignancies, but contributes to a significant proportion of uterine cancer deaths. Surgery is considered the mainstay of treatment for all soft tissue sarcomas, including uterine variants. However, uterine leiomyosarcoma is challenging to diagnose preoperatively and can mimic the appearance of benign uterine leiomyomas. Recently, concerns have grown in this regard, as surgeons have utilized uterine morcellation and myomectomy procedures unknowingly in the setting of occult uterine sarcoma. Because of aggressive tumor biology and relative chemotherapy and radiotherapy resistance, efficacious therapies to achieve prolonged survival or cure in those with both early and advanced-stage uterine leiomyosarcoma have been elusive. The strongest determinant of survival remains stage at diagnosis, though prediction models may provide a more accurate prognosis. Given the aggressive nature of this sarcoma subtype, novel early detection strategies and targeted therapies are the focus of several recently published and ongoing studies. While gemcitabine/docetaxel and doxorubicin remain the most active regimens in the treatment of advanced or recurrent disease, currently available cytotoxic regimens remain inadequate, with 5-year disease-specific survival of &lt; 30%. Pazopanib, trabectedin and olaratumab, are FDA-approved, targeted therapies with activity in uterine and other leiomyosarcomas, while aromatase inhibitors and immunotherapies are under active investigation. This review provides a critical appraisal of the literature regarding the contemporary surgical and medical management of uterine leiomyosarcoma, the role of targeted therapies, and the implications of uterine morcellation on gynecologic surgical practice.","author":[{"dropping-particle":"","family":"Ricci","given":"Stephanie","non-dropping-particle":"","parse-names":false,"suffix":""},{"dropping-particle":"","family":"Stone","given":"Rebecca L.","non-dropping-particle":"","parse-names":false,"suffix":""},{"dropping-particle":"","family":"Fader","given":"Amanda N.","non-dropping-particle":"","parse-names":false,"suffix":""}],"container-title":"Gynecologic Oncology","id":"ITEM-1","issue":"1","issued":{"date-parts":[["2017","4","1"]]},"page":"208-216","publisher":"Academic Press Inc.","title":"Uterine leiomyosarcoma: Epidemiology, contemporary treatment strategies and the impact of uterine morcellation","type":"article","volume":"145"},"uris":["http://www.mendeley.com/documents/?uuid=75f1f2ae-4ac9-3fcd-876c-4503abb7d157"]}],"mendeley":{"formattedCitation":"&lt;sup&gt;60&lt;/sup&gt;","plainTextFormattedCitation":"60","previouslyFormattedCitation":"&lt;sup&gt;60&lt;/sup&gt;"},"properties":{"noteIndex":0},"schema":"https://github.com/citation-style-language/schema/raw/master/csl-citation.json"}</w:instrText>
      </w:r>
      <w:r w:rsidR="00177EB8" w:rsidRPr="00A13754">
        <w:rPr>
          <w:rFonts w:ascii="Calibri" w:hAnsi="Calibri" w:cs="Calibri"/>
          <w:lang w:val="en-US"/>
        </w:rPr>
        <w:fldChar w:fldCharType="separate"/>
      </w:r>
      <w:r w:rsidR="00351B7B" w:rsidRPr="00A13754">
        <w:rPr>
          <w:rFonts w:ascii="Calibri" w:hAnsi="Calibri" w:cs="Calibri"/>
          <w:noProof/>
          <w:vertAlign w:val="superscript"/>
          <w:lang w:val="en-US"/>
        </w:rPr>
        <w:t>60</w:t>
      </w:r>
      <w:r w:rsidR="00177EB8" w:rsidRPr="00A13754">
        <w:rPr>
          <w:rFonts w:ascii="Calibri" w:hAnsi="Calibri" w:cs="Calibri"/>
          <w:lang w:val="en-US"/>
        </w:rPr>
        <w:fldChar w:fldCharType="end"/>
      </w:r>
      <w:r w:rsidRPr="00A13754">
        <w:rPr>
          <w:rFonts w:ascii="Calibri" w:hAnsi="Calibri" w:cs="Calibri"/>
          <w:lang w:val="en-US"/>
        </w:rPr>
        <w:t>.</w:t>
      </w:r>
    </w:p>
    <w:p w14:paraId="632BB534" w14:textId="77777777" w:rsidR="006163CD" w:rsidRPr="00A13754" w:rsidRDefault="006163CD" w:rsidP="00A13754">
      <w:pPr>
        <w:jc w:val="both"/>
        <w:rPr>
          <w:rFonts w:ascii="Calibri" w:hAnsi="Calibri" w:cs="Calibri"/>
          <w:lang w:val="en-US"/>
        </w:rPr>
      </w:pPr>
    </w:p>
    <w:p w14:paraId="47A9D050" w14:textId="439BFD2D" w:rsidR="00B46620" w:rsidRPr="00A13754" w:rsidRDefault="00ED7C2A" w:rsidP="00A13754">
      <w:pPr>
        <w:jc w:val="both"/>
        <w:rPr>
          <w:rFonts w:ascii="Calibri" w:hAnsi="Calibri" w:cs="Calibri"/>
          <w:lang w:val="en-US"/>
        </w:rPr>
      </w:pPr>
      <w:r w:rsidRPr="00A13754">
        <w:rPr>
          <w:rFonts w:ascii="Calibri" w:hAnsi="Calibri" w:cs="Calibri"/>
          <w:lang w:val="en-US"/>
        </w:rPr>
        <w:t xml:space="preserve">As already mentioned, the above tests do not exclude 100% of malignant uterine </w:t>
      </w:r>
      <w:r w:rsidR="005417D2" w:rsidRPr="00A13754">
        <w:rPr>
          <w:rFonts w:ascii="Calibri" w:hAnsi="Calibri" w:cs="Calibri"/>
          <w:lang w:val="en-US"/>
        </w:rPr>
        <w:t>tumors</w:t>
      </w:r>
      <w:r w:rsidRPr="00A13754">
        <w:rPr>
          <w:rFonts w:ascii="Calibri" w:hAnsi="Calibri" w:cs="Calibri"/>
          <w:lang w:val="en-US"/>
        </w:rPr>
        <w:t>. Therefore, there is a slight risk of prolonging the diagnosis of LMS after treatment, without the possibility of histopathological verification of the uterine tumor. The patient should be informed about this during the qualification for UAE.</w:t>
      </w:r>
    </w:p>
    <w:p w14:paraId="5AB093C7" w14:textId="77777777" w:rsidR="006163CD" w:rsidRPr="00A13754" w:rsidRDefault="006163CD" w:rsidP="00A13754">
      <w:pPr>
        <w:jc w:val="both"/>
        <w:rPr>
          <w:rFonts w:ascii="Calibri" w:hAnsi="Calibri" w:cs="Calibri"/>
          <w:lang w:val="en-US"/>
        </w:rPr>
      </w:pPr>
    </w:p>
    <w:p w14:paraId="6749E2A5" w14:textId="524C7114" w:rsidR="002E2EA8" w:rsidRPr="00A13754" w:rsidRDefault="00ED7C2A" w:rsidP="00A13754">
      <w:pPr>
        <w:jc w:val="both"/>
        <w:rPr>
          <w:rFonts w:ascii="Calibri" w:hAnsi="Calibri" w:cs="Calibri"/>
          <w:lang w:val="en-US"/>
        </w:rPr>
      </w:pPr>
      <w:r w:rsidRPr="00A13754">
        <w:rPr>
          <w:rFonts w:ascii="Calibri" w:hAnsi="Calibri" w:cs="Calibri"/>
          <w:lang w:val="en-US"/>
        </w:rPr>
        <w:t xml:space="preserve">Performing a complete blood count (CBC) and coagulation tests (INR, APTT), renal panel (creatinine, urea), thyroid-stimulating hormone (TSH), the concentration of </w:t>
      </w:r>
      <w:r w:rsidR="000D2E78" w:rsidRPr="00A13754">
        <w:rPr>
          <w:rFonts w:ascii="Calibri" w:hAnsi="Calibri" w:cs="Calibri"/>
          <w:lang w:val="en-US"/>
        </w:rPr>
        <w:t>anti-Mullerian hormone (AMH)</w:t>
      </w:r>
      <w:r w:rsidRPr="00A13754">
        <w:rPr>
          <w:rFonts w:ascii="Calibri" w:hAnsi="Calibri" w:cs="Calibri"/>
          <w:lang w:val="en-US"/>
        </w:rPr>
        <w:t xml:space="preserve"> (recommended) or the follicle-stimulating hormone (FSH) at follicular phase, C-reactive protein (CRP), general urine test</w:t>
      </w:r>
      <w:r w:rsidR="00182B5F">
        <w:rPr>
          <w:rFonts w:ascii="Calibri" w:hAnsi="Calibri" w:cs="Calibri"/>
          <w:lang w:val="en-US"/>
        </w:rPr>
        <w:t>,</w:t>
      </w:r>
      <w:r w:rsidRPr="00A13754">
        <w:rPr>
          <w:rFonts w:ascii="Calibri" w:hAnsi="Calibri" w:cs="Calibri"/>
          <w:lang w:val="en-US"/>
        </w:rPr>
        <w:t xml:space="preserve"> and vaginal smear (aerobic vaginal culture) make it possible to assess and avoid potential post-</w:t>
      </w:r>
      <w:r w:rsidR="006163CD" w:rsidRPr="00A13754">
        <w:rPr>
          <w:rFonts w:ascii="Calibri" w:hAnsi="Calibri" w:cs="Calibri"/>
          <w:lang w:val="en-US"/>
        </w:rPr>
        <w:t>embolization</w:t>
      </w:r>
      <w:r w:rsidRPr="00A13754">
        <w:rPr>
          <w:rFonts w:ascii="Calibri" w:hAnsi="Calibri" w:cs="Calibri"/>
          <w:lang w:val="en-US"/>
        </w:rPr>
        <w:t xml:space="preserve"> complications (infections, iatrogenic ovarian damage, </w:t>
      </w:r>
      <w:r w:rsidR="004C02CD" w:rsidRPr="00A13754">
        <w:rPr>
          <w:rFonts w:ascii="Calibri" w:hAnsi="Calibri" w:cs="Calibri"/>
          <w:lang w:val="en-US"/>
        </w:rPr>
        <w:t>intensification of previous renal impairment after Gadolinium-based contrast agents, thyrotoxicosis in cases of hyperthyroidism after an iodine-based contrast agent</w:t>
      </w:r>
      <w:r w:rsidRPr="00A13754">
        <w:rPr>
          <w:rFonts w:ascii="Calibri" w:hAnsi="Calibri" w:cs="Calibri"/>
          <w:lang w:val="en-US"/>
        </w:rPr>
        <w:t>)</w:t>
      </w:r>
      <w:r w:rsidR="004C02CD"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177/2054358118778573","ISSN":"20543581","PMID":"29977584","abstract":"Purpose of review: Use of gadolinium-based contrast agents (GBCA) in renal impairment is controversial, with physician and patient apprehension in acute kidney injury (AKI), chronic kidney disease (CKD), and dialysis because of concerns regarding nephrogenic systemic fibrosis (NSF). The position that GBCA are absolutely contraindicated in AKI, category G4 and G5 CKD (estimated glomerular filtration rate [eGFR] &lt; 30 mL/min/1.73 m2), and dialysis-dependent patients is outdated and may limit access to clinically necessary contrast-enhanced magnetic resonance imaging (MRI) examinations. This review and clinical practice guideline addresses the discrepancy between existing Canadian guidelines regarding use of GBCA in renal impairment and NSF. Sources of information: Published literature (including clinical trials, retrospective cohort series, review articles, and case reports), online registries, and direct manufacturer databases were searched for reported cases of NSF by class and specific GBCA and exposed patient population. Methods: A comprehensive review was conducted identifying cases of NSF and their association to class of GBCA, specific GBCA used, patient, and dose (when this information was available). Based on the available literature, consensus guidelines were developed by an expert panel of radiologists and nephrologists. Key findings: In patients with category G2 or G3 CKD (eGFR ≥ 30 and &lt; 60 mL/min/1.73 m2), administration of standard doses of GBCA is safe and no additional precautions are necessary. In patients with AKI, with category G4 or G5 CKD (eGFR &lt; 30 mL/min/1.73 m2) or on dialysis, administration of GBCA should be considered individually and alternative imaging modalities utilized whenever possible. If GBCA are necessary, newer GBCA may be administered with patient consent obtained by a physician (or their delegate) citing an exceedingly low risk (much less than 1%) of developing NSF. Standard GBCA dosing should be used; half or quarter dosing is not recommended and repeat injections should be avoided. Dialysis-dependent patients should receive dialysis; however, initiating dialysis or switching from peritoneal to hemodialysis to reduce the risk of NSF is unproven. Use of a macrocyclic ionic instead of macrocyclic nonionic GBCA or macrocyclic instead of newer linear GBCA to further prevent NSF is unproven. Gadopentetate dimeglumine, gadodiamide, and gadoversetamide remain absolutely contraindicated in patients with AKI, those with cate…","author":[{"dropping-particle":"","family":"Schieda","given":"Nicola","non-dropping-particle":"","parse-names":false,"suffix":""},{"dropping-particle":"","family":"Blaichman","given":"Jason I.","non-dropping-particle":"","parse-names":false,"suffix":""},{"dropping-particle":"","family":"Costa","given":"Andreu F.","non-dropping-particle":"","parse-names":false,"suffix":""},{"dropping-particle":"","family":"Glikstein","given":"Rafael","non-dropping-particle":"","parse-names":false,"suffix":""},{"dropping-particle":"","family":"Hurrell","given":"Casey","non-dropping-particle":"","parse-names":false,"suffix":""},{"dropping-particle":"","family":"James","given":"Matthew","non-dropping-particle":"","parse-names":false,"suffix":""},{"dropping-particle":"","family":"Jabehdar Maralani","given":"Pejman","non-dropping-particle":"","parse-names":false,"suffix":""},{"dropping-particle":"","family":"Shabana","given":"Wael","non-dropping-particle":"","parse-names":false,"suffix":""},{"dropping-particle":"","family":"Tang","given":"An","non-dropping-particle":"","parse-names":false,"suffix":""},{"dropping-particle":"","family":"Tsampalieros","given":"Anne","non-dropping-particle":"","parse-names":false,"suffix":""},{"dropping-particle":"","family":"Pol","given":"Christian B.","non-dropping-particle":"van der","parse-names":false,"suffix":""},{"dropping-particle":"","family":"Hiremath","given":"Swapnil","non-dropping-particle":"","parse-names":false,"suffix":""}],"container-title":"Canadian Journal of Kidney Health and Disease","id":"ITEM-1","issued":{"date-parts":[["2018","6","11"]]},"page":"1-17","publisher":"SAGE Publications Ltd","title":"Gadolinium-Based Contrast Agents in Kidney Disease: A Comprehensive Review and Clinical Practice Guideline Issued by the Canadian Association of Radiologists","type":"article-journal","volume":"5"},"uris":["http://www.mendeley.com/documents/?uuid=6defbdd1-e1ca-38b0-a7eb-71bc571b702f"]},{"id":"ITEM-2","itemData":{"abstract":"Introduction. Uterine fibroids are the most common benign uterine tumours which can be treated with conservative, surgery or minimally invasive methods. Selection of patients for embolisation seems to be essential. Aim. Assessment of efficacy and safety of uterine artery embolisation with hydrogel microparticles coated with an anti-inflammatory agent for reduction in symptomatic uterine fibroid volumes. Material and methods. In the prospective observational study carried out between January 2011 and December 2013, 206 patients with symptomatic fibroids were qualified for uterine artery embolisation. 118 aged 32 to 51 (average 39), who reported for follow-ups 3-4 months after procedures, were evaluated. According to the number of fibroids, patients with 2/4 fibroids predominated (78 patients), followed by those with single fibroids (25) and with myomatous uteri (14 patients). According to fibroid sizes, 4 groups were distinguished: &lt; 7 cm in 77 patients, 7-12 cm in 19, &gt; 12 cm in 8, and myomatous uteri in 14 patients Results. A mean decrease in fibroid volume in the entire study population was 62%, ranging from 9% in the patient with a hyalinised fibroid to 100% in patients with separated submucosal fibroids. Conclusions. UAE is a safe and effective treatment for symptomatic uterine fibroids. In addition to reducing the symptoms, significantly reduces their volume. The key to success is proper qualification, as well as cooperation between the radiologist and the gynecologist.","author":[{"dropping-particle":"","family":"Pyra","given":"Krzysztof","non-dropping-particle":"","parse-names":false,"suffix":""},{"dropping-particle":"","family":"Jargiełło","given":"Tomasz","non-dropping-particle":"","parse-names":false,"suffix":""},{"dropping-particle":"","family":"Drelich-Zbroja","given":"Anna","non-dropping-particle":"","parse-names":false,"suffix":""},{"dropping-particle":"","family":"Górnik","given":"Michał","non-dropping-particle":"","parse-names":false,"suffix":""},{"dropping-particle":"","family":"Karska","given":"Klaudia","non-dropping-particle":"","parse-names":false,"suffix":""},{"dropping-particle":"","family":"Sojka","given":"Michał","non-dropping-particle":"","parse-names":false,"suffix":""},{"dropping-particle":"","family":"Światłowski","given":"Łukasz","non-dropping-particle":"","parse-names":false,"suffix":""},{"dropping-particle":"","family":"Szczerbo-Trojanowska","given":"Małgorzata","non-dropping-particle":"","parse-names":false,"suffix":""}],"container-title":"Postępy Nauk Medycznych","id":"ITEM-2","issue":"2","issued":{"date-parts":[["2015"]]},"page":"88-94","title":"Uterine artery embolisation for the treatment of symptomatic uterine fibroids. (Embolizacja tętnic macicznych w leczeniu objawowych mięśniaków macicy.)","type":"article-journal","volume":"28"},"uris":["http://www.mendeley.com/documents/?uuid=c29a49e8-b087-4543-aaed-d08fc7e22919"]}],"mendeley":{"formattedCitation":"&lt;sup&gt;63, 64&lt;/sup&gt;","plainTextFormattedCitation":"63, 64","previouslyFormattedCitation":"&lt;sup&gt;63, 64&lt;/sup&gt;"},"properties":{"noteIndex":0},"schema":"https://github.com/citation-style-language/schema/raw/master/csl-citation.json"}</w:instrText>
      </w:r>
      <w:r w:rsidR="004C02CD" w:rsidRPr="00A13754">
        <w:rPr>
          <w:rFonts w:ascii="Calibri" w:hAnsi="Calibri" w:cs="Calibri"/>
          <w:lang w:val="en-US"/>
        </w:rPr>
        <w:fldChar w:fldCharType="separate"/>
      </w:r>
      <w:r w:rsidR="00351B7B" w:rsidRPr="00A13754">
        <w:rPr>
          <w:rFonts w:ascii="Calibri" w:hAnsi="Calibri" w:cs="Calibri"/>
          <w:noProof/>
          <w:vertAlign w:val="superscript"/>
          <w:lang w:val="en-US"/>
        </w:rPr>
        <w:t>63,64</w:t>
      </w:r>
      <w:r w:rsidR="004C02CD" w:rsidRPr="00A13754">
        <w:rPr>
          <w:rFonts w:ascii="Calibri" w:hAnsi="Calibri" w:cs="Calibri"/>
          <w:lang w:val="en-US"/>
        </w:rPr>
        <w:fldChar w:fldCharType="end"/>
      </w:r>
      <w:r w:rsidRPr="00A13754">
        <w:rPr>
          <w:rFonts w:ascii="Calibri" w:hAnsi="Calibri" w:cs="Calibri"/>
          <w:lang w:val="en-US"/>
        </w:rPr>
        <w:t>. Please note that FSH testing is not recommended under the age of 40, as FSH is not a sensitive indicator of changes in ovarian reserve in young women</w:t>
      </w:r>
      <w:r w:rsidR="003E4CCF"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5114/pm.2016.65665","ISSN":"22990038","abstract":"Uterine fibroids are considered to be the most frequent female benign tumours. Fibroids affect mainly women of reproductive age. The most frequently reported signs and symptoms of fibroids include disturbances of the menstrual cycle such as heavy bleeding and painful menstruation, pelvic masses associated with pelvic pain, urinary problems or constipation, as well as infertility and recurrent pregnancy loss. The mainstay of fibroid treatment is still surgery. However, many patients seek alternative treatment options for fibroids, to preserve their uterus and fertility. One of the most important alternative treatment options for fibroids is uterine artery embolisation (UAE). However, there are some concerns that UAE may negatively influence ovarian function and even result in premature menopause. Moreover, the use of UAE in patients with future reproductive plans is still controversial, due to the possible pregnancy complications. The purpose of this review is to summarise the current knowledge regarding the possible influence of UAE on fertility, pregnancy outcome, and ovarian reserve.","author":[{"dropping-particle":"","family":"Czuczwar","given":"Piotr","non-dropping-particle":"","parse-names":false,"suffix":""},{"dropping-particle":"","family":"Stȩpniak","given":"Anna","non-dropping-particle":"","parse-names":false,"suffix":""},{"dropping-particle":"","family":"Wrona","given":"Wojciech","non-dropping-particle":"","parse-names":false,"suffix":""},{"dropping-particle":"","family":"Woźniak","given":"Sławomir","non-dropping-particle":"","parse-names":false,"suffix":""},{"dropping-particle":"","family":"Milart","given":"Paweł","non-dropping-particle":"","parse-names":false,"suffix":""},{"dropping-particle":"","family":"Paszkowski","given":"Tomasz","non-dropping-particle":"","parse-names":false,"suffix":""}],"container-title":"Przeglad Menopauzalny","id":"ITEM-1","issue":"4","issued":{"date-parts":[["2016"]]},"page":"205-209","publisher":"Termedia Publishing House Ltd.","title":"The influence of uterine artery embolisation on ovarian reserve, fertility, and pregnancy outcomes - A review of literature","type":"article","volume":"15"},"uris":["http://www.mendeley.com/documents/?uuid=752dd5a4-7f7e-379a-afad-0d1ff8c7e831"]},{"id":"ITEM-2","itemData":{"DOI":"10.1186/s13048-018-0420-1","ISSN":"17572215","abstract":"Background: To assess and compare the influence of three fibroid treatment options: supracervical hysterectomy, ulipristal acetate and uterine artery embolization on ovarian reserve. Methods: Prospective, observational, open-label study performed at the 3rd Chair and Department of Gynecology of the Medical University of Lublin, Poland. Premenopausal Caucasian women with symptomatic uterine fibroids were recruited into 3 groupspatients qualified for supracervical hysterectomies; patients qualified for preoperative ulipristal acetate (UPA) treatment scheduled for supracervical hysterectomies or myomectomies; patients qualified for uterine artery embolization (UAE). The following markers of ovarian reserve were investigated: antral follicle count (AFC), anti-Mullerian hormone (AMH), inhibin B (INHB), follicle stimulating hormone (FSH) and estradiol (E2). These markers were assessed before and 3 months after supracervical hysterectomies, before and 3 months after UAEs, and before and after 3 months of UPA treatment, before the scheduled surgeries. Baseline characteristics (age, parity, dominant fibroid volume, hemoglobin level, BMI, as well as AFC, AMH, INHB, FSH and E2) were compared between the study groups by Kruskall-Wallis ANOVA. Pre- and post-interventional values of AFC, AMH, INHB, FSH and E2 in the studied groups were compared with the Wilcoxon matched pairs test. Results: Twenty-six, 27 and 30 patients were included in the final analysis in the supracervical hysterectomy, UPA and UAE groups, respectively. Three months after supracervical hysterectomy INHB and E2 significantly decreased, while AFC, AMH and FSH remained unchanged. After 3 months of UPA treatment the values of all the assessed markers of ovarian reserve were not significantly different in comparison to baseline. Conversely, three months after UAE the values of AFC, AMH, INHB, and E2 were significantly decreased, while FSH was significantly increased. Conclusions: Of the compared fibroid treatment methods UAE seems to have the greatest impact on ovarian function and should not be offered to patients concerned about their ovarian function. Supracervical hysterectomy did not affect the most accurate markers of ovarian reserve, and therefore appears to be safe in terms of ovarian function. UPA did not change any of the studied markers of ovarian reserve and seems a reasonable option when ovarian function is concerned.","author":[{"dropping-particle":"","family":"Czuczwar","given":"Piotr","non-dropping-particle":"","parse-names":false,"suffix":""},{"dropping-particle":"","family":"Stepniak","given":"Anna","non-dropping-particle":"","parse-names":false,"suffix":""},{"dropping-particle":"","family":"Milart","given":"Pawel","non-dropping-particle":"","parse-names":false,"suffix":""},{"dropping-particle":"","family":"Paszkowski","given":"Tomasz","non-dropping-particle":"","parse-names":false,"suffix":""},{"dropping-particle":"","family":"Wozniak","given":"Slawomir","non-dropping-particle":"","parse-names":false,"suffix":""}],"container-title":"Journal of Ovarian Research","id":"ITEM-2","issue":"1","issued":{"date-parts":[["2018","6","1"]]},"publisher":"BioMed Central Ltd.","title":"Comparison of the influence of three fibroid treatment options: Supracervical hysterectomy, ulipristal acetate and uterine artery embolization on ovarian reserve - An observational study","type":"article-journal","volume":"11"},"uris":["http://www.mendeley.com/documents/?uuid=9ebd52a7-d534-38d8-ac4a-2140afb5b48f"]}],"mendeley":{"formattedCitation":"&lt;sup&gt;50, 65&lt;/sup&gt;","plainTextFormattedCitation":"50, 65","previouslyFormattedCitation":"&lt;sup&gt;50, 65&lt;/sup&gt;"},"properties":{"noteIndex":0},"schema":"https://github.com/citation-style-language/schema/raw/master/csl-citation.json"}</w:instrText>
      </w:r>
      <w:r w:rsidR="003E4CCF" w:rsidRPr="00A13754">
        <w:rPr>
          <w:rFonts w:ascii="Calibri" w:hAnsi="Calibri" w:cs="Calibri"/>
          <w:lang w:val="en-US"/>
        </w:rPr>
        <w:fldChar w:fldCharType="separate"/>
      </w:r>
      <w:r w:rsidR="00351B7B" w:rsidRPr="00A13754">
        <w:rPr>
          <w:rFonts w:ascii="Calibri" w:hAnsi="Calibri" w:cs="Calibri"/>
          <w:noProof/>
          <w:vertAlign w:val="superscript"/>
          <w:lang w:val="en-US"/>
        </w:rPr>
        <w:t>50,65</w:t>
      </w:r>
      <w:r w:rsidR="003E4CCF" w:rsidRPr="00A13754">
        <w:rPr>
          <w:rFonts w:ascii="Calibri" w:hAnsi="Calibri" w:cs="Calibri"/>
          <w:lang w:val="en-US"/>
        </w:rPr>
        <w:fldChar w:fldCharType="end"/>
      </w:r>
      <w:r w:rsidRPr="00A13754">
        <w:rPr>
          <w:rFonts w:ascii="Calibri" w:hAnsi="Calibri" w:cs="Calibri"/>
          <w:lang w:val="en-US"/>
        </w:rPr>
        <w:t>.</w:t>
      </w:r>
    </w:p>
    <w:p w14:paraId="6DECD79F" w14:textId="77777777" w:rsidR="006163CD" w:rsidRPr="00A13754" w:rsidRDefault="006163CD" w:rsidP="00A13754">
      <w:pPr>
        <w:jc w:val="both"/>
        <w:rPr>
          <w:rFonts w:ascii="Calibri" w:hAnsi="Calibri" w:cs="Calibri"/>
          <w:lang w:val="en-US"/>
        </w:rPr>
      </w:pPr>
    </w:p>
    <w:p w14:paraId="4320AE34" w14:textId="471C097B" w:rsidR="00102702" w:rsidRPr="00A13754" w:rsidRDefault="00ED7C2A" w:rsidP="00A13754">
      <w:pPr>
        <w:jc w:val="both"/>
        <w:rPr>
          <w:rFonts w:ascii="Calibri" w:hAnsi="Calibri" w:cs="Calibri"/>
          <w:lang w:val="en-US"/>
        </w:rPr>
      </w:pPr>
      <w:r w:rsidRPr="00A13754">
        <w:rPr>
          <w:rFonts w:ascii="Calibri" w:hAnsi="Calibri" w:cs="Calibri"/>
          <w:lang w:val="en-US"/>
        </w:rPr>
        <w:t xml:space="preserve">An interventional radiologist qualifies patients for the procedure based on medical history and magnetic resonance imaging (MRI). While gathering medical history, the benefits and possible complications, as well as </w:t>
      </w:r>
      <w:r w:rsidR="00182B5F">
        <w:rPr>
          <w:rFonts w:ascii="Calibri" w:hAnsi="Calibri" w:cs="Calibri"/>
          <w:lang w:val="en-US"/>
        </w:rPr>
        <w:t xml:space="preserve">the </w:t>
      </w:r>
      <w:r w:rsidRPr="00A13754">
        <w:rPr>
          <w:rFonts w:ascii="Calibri" w:hAnsi="Calibri" w:cs="Calibri"/>
          <w:lang w:val="en-US"/>
        </w:rPr>
        <w:t>procedure itself, should be discussed with the patient. Patient's expectations regarding UAE should also be discussed. MRI aims to exclude other pathologies of the reproductive organ and adjacent structures as well as assessing the morphology and location of fibroids and anatomy for the technical feasibility of the procedure</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55/s-0038-1636521","ISSN":"10988963","abstract":"Uterine fibroids (leiomyomas) are the most common benign neoplasm of the female pelvis and have a lifetime prevalence exceeding 80% among African American women and approaching 70% among Caucasian women. Approximately 50% of women with fibroids experience symptoms which may include menorrhagia that may result in anemia, bulk symptoms with bladder and bowel dysfunction and abdominal protrusion, dysmenorrhea, and infertility. Hysterectomy remains the most common treatment option for fibroids and concerns have been raised about the overuse of this procedure. Uterine artery embolization (UAE) is now a well-established uterine preserving and minimally invasive therapy for symptomatic fibroids. Since its introduction, strong evidence for safety and efficacy of UAE has been generated with low rates of complications. This review will discuss UAE for the management of symptomatic uterine fibroids with special focus on emerging technical approaches and novel periprocedural patient care.","author":[{"dropping-particle":"","family":"Kohi","given":"Maureen P.","non-dropping-particle":"","parse-names":false,"suffix":""},{"dropping-particle":"","family":"Spies","given":"James B.","non-dropping-particle":"","parse-names":false,"suffix":""}],"container-title":"Seminars in Interventional Radiology","id":"ITEM-1","issue":"1","issued":{"date-parts":[["2018"]]},"page":"48-55","title":"Updates on Uterine Artery Embolization","type":"article-journal","volume":"35"},"uris":["http://www.mendeley.com/documents/?uuid=858b31b1-5c9c-37e1-be60-ab6a8f3a2884"]},{"id":"ITEM-2","itemData":{"DOI":"10.1002/14651858.CD005073.pub4","author":[{"dropping-particle":"","family":"Gupta JK","given":"Hickey M","non-dropping-particle":"","parse-names":false,"suffix":""}],"container-title":"Cochrane Database of Systematic Reviews","id":"ITEM-2","issue":"12","issued":{"date-parts":[["2014"]]},"title":"Cochrane Database of Systematic Reviews Uterine artery embolization for symptomatic uterine fibroids (Review) Uterine artery embolization for symptomatic uterine fibroids (Review)","type":"article-journal"},"uris":["http://www.mendeley.com/documents/?uuid=556f738b-2039-3178-b2c3-e68e70676fe8"]},{"id":"ITEM-3","itemData":{"abstract":"Uterine leiomyomata commonly known as fibroids are benign tumors of the uterus that are a common cause of heavy menstrual bleeding, pelvic pain and pressure symptoms in women. The traditional method of treatment for these benign tumors has been surgery as long-term medical therapies have not shown to be effective. Uterine artery embolization (UAE) a minimally invasive, interventional radiological technique, wherein complete occlusion of both the uterine arteries with particulate emboli are carried out, has been found to be an effective and safe alternative in the treatment of menorrhagia and other fibroid-related symptoms in women not desiring future fertility or who are poor surgical candidates. This treatment modality available in all major institutions may be instituted as an alternative to hysterectomy in young women wishing to preserve the uterus. UAE a cost-effective modality associated with a short hospital stay has significant advantages over conventional surgeries in the treatment of myomas.","author":[{"dropping-particle":"","family":"Naredi","given":"Nikita","non-dropping-particle":"","parse-names":false,"suffix":""},{"dropping-particle":"","family":"Bhattacharyya","given":"T K","non-dropping-particle":"","parse-names":false,"suffix":""}],"container-title":"South Asian Federation of Obstetrics and Gynecology","id":"ITEM-3","issue":"3","issued":{"date-parts":[["2009"]]},"number-of-pages":"13-18","title":"Uterine Artery Embolization: A Nonsurgical Cure for Fibroids.","type":"report","volume":"1"},"uris":["http://www.mendeley.com/documents/?uuid=e68d9861-694e-3445-9de6-ff4912c475d2"]},{"id":"ITEM-4","itemData":{"URL":"http://publications.nice.org.uk/uterine-artery-embolisation-for-fibroids-ipg367","accessed":{"date-parts":[["2019","12","13"]]},"author":[{"dropping-particle":"","family":"National Institute for Health and Clinical Excellence (NICE)","given":"","non-dropping-particle":"","parse-names":false,"suffix":""}],"container-title":"Nice guidelines","id":"ITEM-4","issued":{"date-parts":[["2010"]]},"publisher":"NICE","title":"Uterine artery embolisation for fibroids (Interventional procedures guidance [IPG367])","type":"webpage"},"uris":["http://www.mendeley.com/documents/?uuid=f3d960a7-c6ed-3830-9b16-e61e3722f40e"]}],"mendeley":{"formattedCitation":"&lt;sup&gt;35–37, 57&lt;/sup&gt;","plainTextFormattedCitation":"35–37, 57","previouslyFormattedCitation":"&lt;sup&gt;35–37, 57&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35–37,57</w:t>
      </w:r>
      <w:r w:rsidRPr="00A13754">
        <w:rPr>
          <w:rFonts w:ascii="Calibri" w:hAnsi="Calibri" w:cs="Calibri"/>
          <w:lang w:val="en-US"/>
        </w:rPr>
        <w:fldChar w:fldCharType="end"/>
      </w:r>
      <w:r w:rsidRPr="00A13754">
        <w:rPr>
          <w:rFonts w:ascii="Calibri" w:hAnsi="Calibri" w:cs="Calibri"/>
          <w:lang w:val="en-US"/>
        </w:rPr>
        <w:t>.</w:t>
      </w:r>
    </w:p>
    <w:p w14:paraId="1C0D62E8" w14:textId="77777777" w:rsidR="006163CD" w:rsidRPr="00A13754" w:rsidRDefault="006163CD" w:rsidP="00A13754">
      <w:pPr>
        <w:jc w:val="both"/>
        <w:rPr>
          <w:rFonts w:ascii="Calibri" w:hAnsi="Calibri" w:cs="Calibri"/>
          <w:lang w:val="en-US"/>
        </w:rPr>
      </w:pPr>
    </w:p>
    <w:p w14:paraId="57C7D88E" w14:textId="7FD6B51D" w:rsidR="00102702" w:rsidRPr="00A13754" w:rsidRDefault="00ED7C2A" w:rsidP="00A13754">
      <w:pPr>
        <w:jc w:val="both"/>
        <w:rPr>
          <w:rFonts w:ascii="Calibri" w:hAnsi="Calibri" w:cs="Calibri"/>
          <w:lang w:val="en-US"/>
        </w:rPr>
      </w:pPr>
      <w:r w:rsidRPr="00A13754">
        <w:rPr>
          <w:rFonts w:ascii="Calibri" w:hAnsi="Calibri" w:cs="Calibri"/>
          <w:lang w:val="en-US"/>
        </w:rPr>
        <w:t>UAE aims to completely block the vasculature of all myomas while maintaining the blood supply to the uterus, ovaries</w:t>
      </w:r>
      <w:r w:rsidR="00182B5F">
        <w:rPr>
          <w:rFonts w:ascii="Calibri" w:hAnsi="Calibri" w:cs="Calibri"/>
          <w:lang w:val="en-US"/>
        </w:rPr>
        <w:t>,</w:t>
      </w:r>
      <w:r w:rsidRPr="00A13754">
        <w:rPr>
          <w:rFonts w:ascii="Calibri" w:hAnsi="Calibri" w:cs="Calibri"/>
          <w:lang w:val="en-US"/>
        </w:rPr>
        <w:t xml:space="preserve"> and surrounding tissues within the pelvis. </w:t>
      </w:r>
      <w:r w:rsidR="004A11F1" w:rsidRPr="00A13754">
        <w:rPr>
          <w:rFonts w:ascii="Calibri" w:hAnsi="Calibri" w:cs="Calibri"/>
          <w:lang w:val="en-US"/>
        </w:rPr>
        <w:t>The technical aspects of UAE are still evolving to some extent.</w:t>
      </w:r>
    </w:p>
    <w:p w14:paraId="413C818F" w14:textId="77777777" w:rsidR="006163CD" w:rsidRPr="00A13754" w:rsidRDefault="006163CD" w:rsidP="00A13754">
      <w:pPr>
        <w:jc w:val="both"/>
        <w:rPr>
          <w:rFonts w:ascii="Calibri" w:hAnsi="Calibri" w:cs="Calibri"/>
          <w:lang w:val="en-US"/>
        </w:rPr>
      </w:pPr>
    </w:p>
    <w:p w14:paraId="28CBAD5C" w14:textId="5BA3775A" w:rsidR="00102702" w:rsidRPr="00A13754" w:rsidRDefault="00ED7C2A" w:rsidP="00A13754">
      <w:pPr>
        <w:jc w:val="both"/>
        <w:rPr>
          <w:rFonts w:ascii="Calibri" w:hAnsi="Calibri" w:cs="Calibri"/>
          <w:lang w:val="en-US"/>
        </w:rPr>
      </w:pPr>
      <w:r w:rsidRPr="00A13754">
        <w:rPr>
          <w:rFonts w:ascii="Calibri" w:hAnsi="Calibri" w:cs="Calibri"/>
          <w:lang w:val="en-US"/>
        </w:rPr>
        <w:t xml:space="preserve">The </w:t>
      </w:r>
      <w:r w:rsidR="006163CD" w:rsidRPr="00A13754">
        <w:rPr>
          <w:rFonts w:ascii="Calibri" w:hAnsi="Calibri" w:cs="Calibri"/>
          <w:lang w:val="en-US"/>
        </w:rPr>
        <w:t>embolization</w:t>
      </w:r>
      <w:r w:rsidRPr="00A13754">
        <w:rPr>
          <w:rFonts w:ascii="Calibri" w:hAnsi="Calibri" w:cs="Calibri"/>
          <w:lang w:val="en-US"/>
        </w:rPr>
        <w:t xml:space="preserve"> of uterine arteries is performed by interventional radiologists with appropriate competence in the field of intravascular </w:t>
      </w:r>
      <w:r w:rsidR="006163CD" w:rsidRPr="00A13754">
        <w:rPr>
          <w:rFonts w:ascii="Calibri" w:hAnsi="Calibri" w:cs="Calibri"/>
          <w:lang w:val="en-US"/>
        </w:rPr>
        <w:t>embolization</w:t>
      </w:r>
      <w:r w:rsidRPr="00A13754">
        <w:rPr>
          <w:rFonts w:ascii="Calibri" w:hAnsi="Calibri" w:cs="Calibri"/>
          <w:lang w:val="en-US"/>
        </w:rPr>
        <w:t xml:space="preserve">. The procedure is carried out under fluoroscopy guidance. It involves the percutaneous insertion of a vascular catheter from the puncture in the inguinal region into the femoral artery, the aorta, the internal iliac artery, up to the uterine artery. After placing the catheter deep in the uterine artery and achieving a stable position, the </w:t>
      </w:r>
      <w:r w:rsidR="006163CD" w:rsidRPr="00A13754">
        <w:rPr>
          <w:rFonts w:ascii="Calibri" w:hAnsi="Calibri" w:cs="Calibri"/>
          <w:lang w:val="en-US"/>
        </w:rPr>
        <w:t>embolization</w:t>
      </w:r>
      <w:r w:rsidRPr="00A13754">
        <w:rPr>
          <w:rFonts w:ascii="Calibri" w:hAnsi="Calibri" w:cs="Calibri"/>
          <w:lang w:val="en-US"/>
        </w:rPr>
        <w:t xml:space="preserve"> agent mixed with contrast is injected under fluoroscopic control in such a way as to avoid reflux and "non-target" </w:t>
      </w:r>
      <w:r w:rsidR="006163CD" w:rsidRPr="00A13754">
        <w:rPr>
          <w:rFonts w:ascii="Calibri" w:hAnsi="Calibri" w:cs="Calibri"/>
          <w:lang w:val="en-US"/>
        </w:rPr>
        <w:t>embolization</w:t>
      </w:r>
      <w:r w:rsidRPr="00A13754">
        <w:rPr>
          <w:rFonts w:ascii="Calibri" w:hAnsi="Calibri" w:cs="Calibri"/>
          <w:lang w:val="en-US"/>
        </w:rPr>
        <w:t xml:space="preserve">. </w:t>
      </w:r>
      <w:r w:rsidR="00DB7C65" w:rsidRPr="00A13754">
        <w:rPr>
          <w:rFonts w:ascii="Calibri" w:hAnsi="Calibri" w:cs="Calibri"/>
          <w:lang w:val="en-US"/>
        </w:rPr>
        <w:t>The vascular bed of myomas is closed using particles of 500</w:t>
      </w:r>
      <w:r w:rsidR="00182B5F">
        <w:rPr>
          <w:rFonts w:ascii="Calibri" w:hAnsi="Calibri" w:cs="Calibri"/>
          <w:lang w:val="en-US"/>
        </w:rPr>
        <w:t>–</w:t>
      </w:r>
      <w:r w:rsidR="00DB7C65" w:rsidRPr="00A13754">
        <w:rPr>
          <w:rFonts w:ascii="Calibri" w:hAnsi="Calibri" w:cs="Calibri"/>
          <w:lang w:val="en-US"/>
        </w:rPr>
        <w:t xml:space="preserve">900 µm depending on the type of </w:t>
      </w:r>
      <w:r w:rsidR="006163CD" w:rsidRPr="00A13754">
        <w:rPr>
          <w:rFonts w:ascii="Calibri" w:hAnsi="Calibri" w:cs="Calibri"/>
          <w:lang w:val="en-US"/>
        </w:rPr>
        <w:t>embolization</w:t>
      </w:r>
      <w:r w:rsidR="00DB7C65" w:rsidRPr="00A13754">
        <w:rPr>
          <w:rFonts w:ascii="Calibri" w:hAnsi="Calibri" w:cs="Calibri"/>
          <w:lang w:val="en-US"/>
        </w:rPr>
        <w:t xml:space="preserve"> material</w:t>
      </w:r>
      <w:r w:rsidR="008C2537">
        <w:rPr>
          <w:rFonts w:ascii="Calibri" w:hAnsi="Calibri" w:cs="Calibri"/>
          <w:lang w:val="en-US"/>
        </w:rPr>
        <w:t>—</w:t>
      </w:r>
      <w:r w:rsidR="00DB7C65" w:rsidRPr="00A13754">
        <w:rPr>
          <w:rFonts w:ascii="Calibri" w:hAnsi="Calibri" w:cs="Calibri"/>
          <w:lang w:val="en-US"/>
        </w:rPr>
        <w:t xml:space="preserve">usual sizes are 700 µm. </w:t>
      </w:r>
      <w:r w:rsidR="006163CD" w:rsidRPr="00A13754">
        <w:rPr>
          <w:rFonts w:ascii="Calibri" w:hAnsi="Calibri" w:cs="Calibri"/>
          <w:lang w:val="en-US"/>
        </w:rPr>
        <w:t>Embolization</w:t>
      </w:r>
      <w:r w:rsidR="00DB7C65" w:rsidRPr="00A13754">
        <w:rPr>
          <w:rFonts w:ascii="Calibri" w:hAnsi="Calibri" w:cs="Calibri"/>
          <w:lang w:val="en-US"/>
        </w:rPr>
        <w:t xml:space="preserve"> is continued until stasis blood flow is achieved. </w:t>
      </w:r>
      <w:r w:rsidRPr="00A13754">
        <w:rPr>
          <w:rFonts w:ascii="Calibri" w:hAnsi="Calibri" w:cs="Calibri"/>
          <w:lang w:val="en-US"/>
        </w:rPr>
        <w:t xml:space="preserve">At the end of the procedure, the catheter is removed, and the vascular access site is secured with manual pressure and dressing or mechanical closer. The procedure lasts </w:t>
      </w:r>
      <w:r w:rsidR="00BE2867" w:rsidRPr="00A13754">
        <w:rPr>
          <w:rFonts w:ascii="Calibri" w:hAnsi="Calibri" w:cs="Calibri"/>
          <w:lang w:val="en-US"/>
        </w:rPr>
        <w:t>f</w:t>
      </w:r>
      <w:r w:rsidR="00BE2867">
        <w:rPr>
          <w:rFonts w:ascii="Calibri" w:hAnsi="Calibri" w:cs="Calibri"/>
          <w:lang w:val="en-US"/>
        </w:rPr>
        <w:t>or</w:t>
      </w:r>
      <w:r w:rsidR="00BE2867" w:rsidRPr="00A13754">
        <w:rPr>
          <w:rFonts w:ascii="Calibri" w:hAnsi="Calibri" w:cs="Calibri"/>
          <w:lang w:val="en-US"/>
        </w:rPr>
        <w:t xml:space="preserve"> </w:t>
      </w:r>
      <w:r w:rsidRPr="00A13754">
        <w:rPr>
          <w:rFonts w:ascii="Calibri" w:hAnsi="Calibri" w:cs="Calibri"/>
          <w:lang w:val="en-US"/>
        </w:rPr>
        <w:t>approximately 0.5</w:t>
      </w:r>
      <w:r w:rsidR="00BE2867">
        <w:rPr>
          <w:rFonts w:ascii="Calibri" w:hAnsi="Calibri" w:cs="Calibri"/>
          <w:lang w:val="en-US"/>
        </w:rPr>
        <w:t>–</w:t>
      </w:r>
      <w:r w:rsidRPr="00A13754">
        <w:rPr>
          <w:rFonts w:ascii="Calibri" w:hAnsi="Calibri" w:cs="Calibri"/>
          <w:lang w:val="en-US"/>
        </w:rPr>
        <w:t>1.</w:t>
      </w:r>
      <w:r w:rsidR="00F659E2" w:rsidRPr="00A13754">
        <w:rPr>
          <w:rFonts w:ascii="Calibri" w:hAnsi="Calibri" w:cs="Calibri"/>
          <w:lang w:val="en-US"/>
        </w:rPr>
        <w:t>0</w:t>
      </w:r>
      <w:r w:rsidRPr="00A13754">
        <w:rPr>
          <w:rFonts w:ascii="Calibri" w:hAnsi="Calibri" w:cs="Calibri"/>
          <w:lang w:val="en-US"/>
        </w:rPr>
        <w:t xml:space="preserve"> h.</w:t>
      </w:r>
      <w:r w:rsidR="00F659E2" w:rsidRPr="00A13754">
        <w:rPr>
          <w:rFonts w:ascii="Calibri" w:hAnsi="Calibri" w:cs="Calibri"/>
          <w:lang w:val="en-US"/>
        </w:rPr>
        <w:t xml:space="preserve"> </w:t>
      </w:r>
      <w:r w:rsidR="00484893" w:rsidRPr="00A13754">
        <w:rPr>
          <w:rFonts w:ascii="Calibri" w:hAnsi="Calibri" w:cs="Calibri"/>
          <w:lang w:val="en-US"/>
        </w:rPr>
        <w:t>The</w:t>
      </w:r>
      <w:r w:rsidR="00F659E2" w:rsidRPr="00A13754">
        <w:rPr>
          <w:rFonts w:ascii="Calibri" w:hAnsi="Calibri" w:cs="Calibri"/>
          <w:lang w:val="en-US"/>
        </w:rPr>
        <w:t xml:space="preserve"> mean </w:t>
      </w:r>
      <w:r w:rsidR="00484893" w:rsidRPr="00A13754">
        <w:rPr>
          <w:rFonts w:ascii="Calibri" w:hAnsi="Calibri" w:cs="Calibri"/>
          <w:lang w:val="en-US"/>
        </w:rPr>
        <w:t>ioni</w:t>
      </w:r>
      <w:r w:rsidR="006163CD" w:rsidRPr="00A13754">
        <w:rPr>
          <w:rFonts w:ascii="Calibri" w:hAnsi="Calibri" w:cs="Calibri"/>
          <w:lang w:val="en-US"/>
        </w:rPr>
        <w:t>z</w:t>
      </w:r>
      <w:r w:rsidR="00484893" w:rsidRPr="00A13754">
        <w:rPr>
          <w:rFonts w:ascii="Calibri" w:hAnsi="Calibri" w:cs="Calibri"/>
          <w:lang w:val="en-US"/>
        </w:rPr>
        <w:t xml:space="preserve">ing radiation dose </w:t>
      </w:r>
      <w:r w:rsidR="00F659E2" w:rsidRPr="00A13754">
        <w:rPr>
          <w:rFonts w:ascii="Calibri" w:hAnsi="Calibri" w:cs="Calibri"/>
          <w:lang w:val="en-US"/>
        </w:rPr>
        <w:t xml:space="preserve">absorbed </w:t>
      </w:r>
      <w:r w:rsidR="00484893" w:rsidRPr="00A13754">
        <w:rPr>
          <w:rFonts w:ascii="Calibri" w:hAnsi="Calibri" w:cs="Calibri"/>
          <w:lang w:val="en-US"/>
        </w:rPr>
        <w:t xml:space="preserve">by the </w:t>
      </w:r>
      <w:r w:rsidR="00F659E2" w:rsidRPr="00A13754">
        <w:rPr>
          <w:rFonts w:ascii="Calibri" w:hAnsi="Calibri" w:cs="Calibri"/>
          <w:lang w:val="en-US"/>
        </w:rPr>
        <w:t>ovar</w:t>
      </w:r>
      <w:r w:rsidR="00484893" w:rsidRPr="00A13754">
        <w:rPr>
          <w:rFonts w:ascii="Calibri" w:hAnsi="Calibri" w:cs="Calibri"/>
          <w:lang w:val="en-US"/>
        </w:rPr>
        <w:t>y during UAE</w:t>
      </w:r>
      <w:r w:rsidR="00F659E2" w:rsidRPr="00A13754">
        <w:rPr>
          <w:rFonts w:ascii="Calibri" w:hAnsi="Calibri" w:cs="Calibri"/>
          <w:lang w:val="en-US"/>
        </w:rPr>
        <w:t xml:space="preserve"> ranges from 0</w:t>
      </w:r>
      <w:r w:rsidR="006163CD" w:rsidRPr="00A13754">
        <w:rPr>
          <w:rFonts w:ascii="Calibri" w:hAnsi="Calibri" w:cs="Calibri"/>
          <w:lang w:val="en-US"/>
        </w:rPr>
        <w:t>.</w:t>
      </w:r>
      <w:r w:rsidR="00F659E2" w:rsidRPr="00A13754">
        <w:rPr>
          <w:rFonts w:ascii="Calibri" w:hAnsi="Calibri" w:cs="Calibri"/>
          <w:lang w:val="en-US"/>
        </w:rPr>
        <w:t>04</w:t>
      </w:r>
      <w:r w:rsidR="00BE2867">
        <w:rPr>
          <w:rFonts w:ascii="Calibri" w:hAnsi="Calibri" w:cs="Calibri"/>
          <w:lang w:val="en-US"/>
        </w:rPr>
        <w:t>–</w:t>
      </w:r>
      <w:r w:rsidR="00F659E2" w:rsidRPr="00A13754">
        <w:rPr>
          <w:rFonts w:ascii="Calibri" w:hAnsi="Calibri" w:cs="Calibri"/>
          <w:lang w:val="en-US"/>
        </w:rPr>
        <w:t>0</w:t>
      </w:r>
      <w:r w:rsidR="006163CD" w:rsidRPr="00A13754">
        <w:rPr>
          <w:rFonts w:ascii="Calibri" w:hAnsi="Calibri" w:cs="Calibri"/>
          <w:lang w:val="en-US"/>
        </w:rPr>
        <w:t>.</w:t>
      </w:r>
      <w:r w:rsidR="00F659E2" w:rsidRPr="00A13754">
        <w:rPr>
          <w:rFonts w:ascii="Calibri" w:hAnsi="Calibri" w:cs="Calibri"/>
          <w:lang w:val="en-US"/>
        </w:rPr>
        <w:t>22</w:t>
      </w:r>
      <w:r w:rsidR="00484893" w:rsidRPr="00A13754">
        <w:rPr>
          <w:rFonts w:ascii="Calibri" w:hAnsi="Calibri" w:cs="Calibri"/>
          <w:lang w:val="en-US"/>
        </w:rPr>
        <w:t xml:space="preserve"> (Gy</w:t>
      </w:r>
      <w:r w:rsidR="008C2537">
        <w:rPr>
          <w:rFonts w:ascii="Calibri" w:hAnsi="Calibri" w:cs="Calibri"/>
          <w:lang w:val="en-US"/>
        </w:rPr>
        <w:t>:</w:t>
      </w:r>
      <w:r w:rsidR="00484893" w:rsidRPr="00A13754">
        <w:rPr>
          <w:rFonts w:ascii="Calibri" w:hAnsi="Calibri" w:cs="Calibri"/>
          <w:lang w:val="en-US"/>
        </w:rPr>
        <w:t xml:space="preserve"> gray)</w:t>
      </w:r>
      <w:r w:rsidR="00F659E2" w:rsidRPr="00A13754">
        <w:rPr>
          <w:rFonts w:ascii="Calibri" w:hAnsi="Calibri" w:cs="Calibri"/>
          <w:lang w:val="en-US"/>
        </w:rPr>
        <w:t xml:space="preserve"> and mean estimated effective dose</w:t>
      </w:r>
      <w:r w:rsidR="004A39A2" w:rsidRPr="00A13754">
        <w:rPr>
          <w:rFonts w:ascii="Calibri" w:hAnsi="Calibri" w:cs="Calibri"/>
          <w:lang w:val="en-US"/>
        </w:rPr>
        <w:t xml:space="preserve"> </w:t>
      </w:r>
      <w:r w:rsidR="00F659E2" w:rsidRPr="00A13754">
        <w:rPr>
          <w:rFonts w:ascii="Calibri" w:hAnsi="Calibri" w:cs="Calibri"/>
          <w:lang w:val="en-US"/>
        </w:rPr>
        <w:t>ranges from 22</w:t>
      </w:r>
      <w:r w:rsidR="00BE2867">
        <w:rPr>
          <w:rFonts w:ascii="Calibri" w:hAnsi="Calibri" w:cs="Calibri"/>
          <w:lang w:val="en-US"/>
        </w:rPr>
        <w:t>–</w:t>
      </w:r>
      <w:r w:rsidR="00F659E2" w:rsidRPr="00A13754">
        <w:rPr>
          <w:rFonts w:ascii="Calibri" w:hAnsi="Calibri" w:cs="Calibri"/>
          <w:lang w:val="en-US"/>
        </w:rPr>
        <w:t>34</w:t>
      </w:r>
      <w:r w:rsidR="00531BC2" w:rsidRPr="00A13754">
        <w:rPr>
          <w:rFonts w:ascii="Calibri" w:hAnsi="Calibri" w:cs="Calibri"/>
          <w:lang w:val="en-US"/>
        </w:rPr>
        <w:t xml:space="preserve"> </w:t>
      </w:r>
      <w:r w:rsidR="00484893" w:rsidRPr="00A13754">
        <w:rPr>
          <w:rFonts w:ascii="Calibri" w:hAnsi="Calibri" w:cs="Calibri"/>
          <w:lang w:val="en-US"/>
        </w:rPr>
        <w:t>(mSv</w:t>
      </w:r>
      <w:r w:rsidR="008C2537">
        <w:rPr>
          <w:rFonts w:ascii="Calibri" w:hAnsi="Calibri" w:cs="Calibri"/>
          <w:lang w:val="en-US"/>
        </w:rPr>
        <w:t>:</w:t>
      </w:r>
      <w:r w:rsidR="00484893" w:rsidRPr="00A13754">
        <w:rPr>
          <w:rFonts w:ascii="Calibri" w:hAnsi="Calibri" w:cs="Calibri"/>
          <w:lang w:val="en-US"/>
        </w:rPr>
        <w:t xml:space="preserve"> millisievert)</w:t>
      </w:r>
      <w:r w:rsidR="00F659E2" w:rsidRPr="00A13754">
        <w:rPr>
          <w:rFonts w:ascii="Calibri" w:hAnsi="Calibri" w:cs="Calibri"/>
          <w:lang w:val="en-US"/>
        </w:rPr>
        <w:t>.</w:t>
      </w:r>
      <w:r w:rsidR="004A39A2" w:rsidRPr="00A13754">
        <w:rPr>
          <w:rFonts w:ascii="Calibri" w:hAnsi="Calibri" w:cs="Calibri"/>
          <w:lang w:val="en-US"/>
        </w:rPr>
        <w:t xml:space="preserve"> </w:t>
      </w:r>
      <w:r w:rsidR="00F659E2" w:rsidRPr="00A13754">
        <w:rPr>
          <w:rFonts w:ascii="Calibri" w:hAnsi="Calibri" w:cs="Calibri"/>
          <w:lang w:val="en-US"/>
        </w:rPr>
        <w:t>Mean fluoroscopic time is about 22 min</w:t>
      </w:r>
      <w:r w:rsidR="007A2D91"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02/jmrs.347","ISSN":"20513909","abstract":"Uterine artery embolisation (UAE) is an interventional angiography procedure for the treatment of symptomatic fibroids and/or adenomyosis in women. UAE is a less invasive and non-surgical alternative to hysterectomy or myomectomy. However, ionising radiation is used for both fluoroscopic and angiographic image guidance to visualise and access the uterine arteries for embolisation and treatment of these benign conditions. Identifying the contributors and implementing dose reduction techniques are particularly important as UAE patients are usually of child-bearing age. The purpose of this review was to examine the progression of literature on radiation exposure measurements and identifying the factors contributing to the total radiation exposure of female patients undergoing UAE. A Medline, ProQuest Central, ScienceDirect and Scopus database search from 2000 to 2018 was performed and forty articles were deemed acceptable for review following the inclusion and exclusion criteria set. UAE is a viable alternative to hysterectomy and myomectomy, as the reviewed literature demonstrated that the reported radiation exposure doses appear to be below the threshold for any deterministic radiation risks. The total radiation exposure of UAE patients is affected independently by multiple patient, operator expertise and technique, angiographic imaging and x-ray unit variables. Uterus preservation can be attained post-UAE with dose reduction and optimisation, however, a longitudinal study on UAE patients and their risk of radiation-induced deterministic and/or stochastic effects is recommended.","author":[{"dropping-particle":"","family":"Nocum","given":"Don J.","non-dropping-particle":"","parse-names":false,"suffix":""},{"dropping-particle":"","family":"Robinson","given":"John","non-dropping-particle":"","parse-names":false,"suffix":""},{"dropping-particle":"","family":"Liang","given":"Eisen","non-dropping-particle":"","parse-names":false,"suffix":""},{"dropping-particle":"","family":"Thompson","given":"Nadine","non-dropping-particle":"","parse-names":false,"suffix":""},{"dropping-particle":"","family":"Reed","given":"Warren","non-dropping-particle":"","parse-names":false,"suffix":""}],"container-title":"Journal of Medical Radiation Sciences","id":"ITEM-1","issue":"3","issued":{"date-parts":[["2019","9","1"]]},"page":"200-211","publisher":"John Wiley and Sons Ltd","title":"The factors contributing to the total radiation exposure of patients during uterine artery embolisation","type":"article","volume":"66"},"uris":["http://www.mendeley.com/documents/?uuid=cba46fe5-9062-32ec-b4fa-b9ab250b5b4e"]},{"id":"ITEM-2","itemData":{"DOI":"10.1148/radiology.214.1.r00ja24121","ISSN":"00338419","abstract":"PURPOSE: To evaluate the estimated absorbed radiation doses to the ovaries and skin entrance during uterine artery embolization (UAE) for leiomyomas. MATERIALS AND METHODS: Radiation dose was measured in 20 patients who underwent UAE for leiomyomas. Measurements were obtained by placing lithium fluoride dosimeters both into the posterior fornix of the vagina and on the skin at the beam entrance site. Patient doses were obtained with thermoluminescent dosimeters. RESULTS: The mean fluoroscopic time was 21.89 minutes, and the mean number of angiographic exposures was 44. The mean estimated absorbed ovarian dose was 22.34 cGy, and the mean absorbed skin dose was 162.32 cGy. These values compare to published values for the assessed absorbed ovarian dose during hysterosalpingography (0.04-0.55 cGy), fallopian tube recanalization (0.2-2.75 cGy), computed tomography of the trunk (0.1-1.9 cGy), and pelvic irradiation for Hodgkin disease (263-3,500 cGy). CONCLUSION: The estimated absorbed ovarian dose during UAE is greater than that during common fluoroscopic procedures. On the basis of the known risks of pelvic irradiation for Hodgkin disease, the dose associated with UAE is unlikely to result in acute or long-term radiation injury to the patient or to a measurable increase in the genetic risk to the patient's future children.","author":[{"dropping-particle":"","family":"Nikolic","given":"Boris","non-dropping-particle":"","parse-names":false,"suffix":""},{"dropping-particle":"","family":"Spies","given":"James B.","non-dropping-particle":"","parse-names":false,"suffix":""},{"dropping-particle":"","family":"Lundsten","given":"Michael J.","non-dropping-particle":"","parse-names":false,"suffix":""},{"dropping-particle":"","family":"Abbara","given":"Suhny","non-dropping-particle":"","parse-names":false,"suffix":""}],"container-title":"Radiology","id":"ITEM-2","issue":"1","issued":{"date-parts":[["2000"]]},"page":"121-125","publisher":"Radiological Society of North America Inc.","title":"Patient radiation dose associated with uterine artery embolization","type":"article-journal","volume":"214"},"uris":["http://www.mendeley.com/documents/?uuid=81efea39-50e4-3dea-b03f-fb540030c573"]}],"mendeley":{"formattedCitation":"&lt;sup&gt;66, 67&lt;/sup&gt;","plainTextFormattedCitation":"66, 67","previouslyFormattedCitation":"&lt;sup&gt;66, 67&lt;/sup&gt;"},"properties":{"noteIndex":0},"schema":"https://github.com/citation-style-language/schema/raw/master/csl-citation.json"}</w:instrText>
      </w:r>
      <w:r w:rsidR="007A2D91" w:rsidRPr="00A13754">
        <w:rPr>
          <w:rFonts w:ascii="Calibri" w:hAnsi="Calibri" w:cs="Calibri"/>
          <w:lang w:val="en-US"/>
        </w:rPr>
        <w:fldChar w:fldCharType="separate"/>
      </w:r>
      <w:r w:rsidR="00351B7B" w:rsidRPr="00A13754">
        <w:rPr>
          <w:rFonts w:ascii="Calibri" w:hAnsi="Calibri" w:cs="Calibri"/>
          <w:noProof/>
          <w:vertAlign w:val="superscript"/>
          <w:lang w:val="en-US"/>
        </w:rPr>
        <w:t>66,67</w:t>
      </w:r>
      <w:r w:rsidR="007A2D91" w:rsidRPr="00A13754">
        <w:rPr>
          <w:rFonts w:ascii="Calibri" w:hAnsi="Calibri" w:cs="Calibri"/>
          <w:lang w:val="en-US"/>
        </w:rPr>
        <w:fldChar w:fldCharType="end"/>
      </w:r>
      <w:r w:rsidR="004A39A2" w:rsidRPr="00A13754">
        <w:rPr>
          <w:rFonts w:ascii="Calibri" w:hAnsi="Calibri" w:cs="Calibri"/>
          <w:lang w:val="en-US"/>
        </w:rPr>
        <w:t>.</w:t>
      </w:r>
    </w:p>
    <w:p w14:paraId="1A84E65F" w14:textId="77777777" w:rsidR="006163CD" w:rsidRPr="00A13754" w:rsidRDefault="006163CD" w:rsidP="00A13754">
      <w:pPr>
        <w:jc w:val="both"/>
        <w:rPr>
          <w:rFonts w:ascii="Calibri" w:hAnsi="Calibri" w:cs="Calibri"/>
          <w:lang w:val="en-US"/>
        </w:rPr>
      </w:pPr>
    </w:p>
    <w:p w14:paraId="5C72835F" w14:textId="47BF9582" w:rsidR="00102702" w:rsidRPr="00A13754" w:rsidRDefault="00ED7C2A" w:rsidP="00A13754">
      <w:pPr>
        <w:jc w:val="both"/>
        <w:rPr>
          <w:rFonts w:ascii="Calibri" w:hAnsi="Calibri" w:cs="Calibri"/>
          <w:lang w:val="en-US"/>
        </w:rPr>
      </w:pPr>
      <w:r w:rsidRPr="00A13754">
        <w:rPr>
          <w:rFonts w:ascii="Calibri" w:hAnsi="Calibri" w:cs="Calibri"/>
          <w:lang w:val="en-US"/>
        </w:rPr>
        <w:t>The vasculature of most fibroids comes from the uterine arteries. Only about 5</w:t>
      </w:r>
      <w:r w:rsidR="00567327">
        <w:rPr>
          <w:rFonts w:ascii="Calibri" w:hAnsi="Calibri" w:cs="Calibri"/>
          <w:lang w:val="en-US"/>
        </w:rPr>
        <w:t>%–</w:t>
      </w:r>
      <w:r w:rsidRPr="00A13754">
        <w:rPr>
          <w:rFonts w:ascii="Calibri" w:hAnsi="Calibri" w:cs="Calibri"/>
          <w:lang w:val="en-US"/>
        </w:rPr>
        <w:t xml:space="preserve">10% of fibroids are additionally supplied by ovarian arteries. Arterial uterine anastomoses occur in </w:t>
      </w:r>
      <w:r w:rsidRPr="00A13754">
        <w:rPr>
          <w:rFonts w:ascii="Calibri" w:hAnsi="Calibri" w:cs="Calibri"/>
          <w:lang w:val="en-US"/>
        </w:rPr>
        <w:lastRenderedPageBreak/>
        <w:t>about 10% of cases, while utero-ovarian in 10</w:t>
      </w:r>
      <w:r w:rsidR="00567327">
        <w:rPr>
          <w:rFonts w:ascii="Calibri" w:hAnsi="Calibri" w:cs="Calibri"/>
          <w:lang w:val="en-US"/>
        </w:rPr>
        <w:t>%–</w:t>
      </w:r>
      <w:r w:rsidRPr="00A13754">
        <w:rPr>
          <w:rFonts w:ascii="Calibri" w:hAnsi="Calibri" w:cs="Calibri"/>
          <w:lang w:val="en-US"/>
        </w:rPr>
        <w:t>30%. Cutting off the blood supply to the emboli</w:t>
      </w:r>
      <w:r w:rsidR="006163CD" w:rsidRPr="00A13754">
        <w:rPr>
          <w:rFonts w:ascii="Calibri" w:hAnsi="Calibri" w:cs="Calibri"/>
          <w:lang w:val="en-US"/>
        </w:rPr>
        <w:t>z</w:t>
      </w:r>
      <w:r w:rsidRPr="00A13754">
        <w:rPr>
          <w:rFonts w:ascii="Calibri" w:hAnsi="Calibri" w:cs="Calibri"/>
          <w:lang w:val="en-US"/>
        </w:rPr>
        <w:t>ed tissues causes ischemic necrosis, followed by hyaline degeneration or coagulative necrosis. This process takes several month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ISSN":"0147-5185","PMID":"12548162","abstract":"The objectives of this study were to identify the presence/absence and location of any embolic material and to describe the morphologic appearance of the leiomyoma and adjacent tissues of cases undergoing surgical intervention following uterine artery embolization (UAE) for leiomyomas. A total of 555 women underwent UAE using polyvinyl alcohol particles (PVA) in a multicenter clinical trial. The histopathologic slides from 17 of 18 women who subsequently underwent myomectomy or hysterectomy in the follow-up period (median 8.2 months) were reviewed without knowledge of the indication for surgery or time elapsed since UAE. The presence/absence and distribution of PVA emboli, associated inflammatory response, and necrosis were noted. Necrosis of leiomyoma(s) was classified as hyaline-type, coagulative tumor cell necrosis, and/or acute suppurative necrosis. In all cases PVA emboli were identified within smooth muscle tumors of the uterine body, its periphery, cervix, uterine body, myometrium, and/or the adnexa. A florid foreign body giant cell type of chronic inflammatory reaction was seen within 1 week of UAE and persisted with visible PVA for up to 14 months post-UAE. Typically, post-UAE leiomyomas showed hyaline-type, but rarely coagulative tumor cell necrosis and acute suppurative necrosis could be seen as well. Five of eight cases coming to surgery for complications showed necrotizing endomyometritis with tissue infarction. PVA particles are recognizable in post-UAE specimens. Leiomyoma necrosis is typically of the hyaline type; coagulative tumor cell necrosis was rarely seen. In some cases with complications, uterine and/or cervical necrosis occurred. The applicability of these findings for UAE patients who have been successfully treated and not resected is uncertain.","author":[{"dropping-particle":"","family":"Colgan","given":"Terence J","non-dropping-particle":"","parse-names":false,"suffix":""},{"dropping-particle":"","family":"Pron","given":"Gaylene","non-dropping-particle":"","parse-names":false,"suffix":""},{"dropping-particle":"","family":"Mocarski","given":"Eva J M","non-dropping-particle":"","parse-names":false,"suffix":""},{"dropping-particle":"","family":"Bennett","given":"John D","non-dropping-particle":"","parse-names":false,"suffix":""},{"dropping-particle":"","family":"Asch","given":"Murray R","non-dropping-particle":"","parse-names":false,"suffix":""},{"dropping-particle":"","family":"Common","given":"Andrew","non-dropping-particle":"","parse-names":false,"suffix":""}],"container-title":"The American Journal of Surgical Pathology","id":"ITEM-1","issue":"2","issued":{"date-parts":[["2003","2"]]},"page":"167-77","title":"Pathologic features of uteri and leiomyomas following uterine artery embolization for leiomyomas.","type":"article-journal","volume":"27"},"uris":["http://www.mendeley.com/documents/?uuid=532500f4-6ba9-3ac3-b865-78530138d7b6"]},{"id":"ITEM-2","itemData":{"ISSN":"0147-5185","PMID":"15958862","abstract":"Uterine artery embolization (UAE) as an alternative to surgery for the treatment of uterine fibroids and adenomyosis uteri became increasingly popular. While the clinical success of this new treatment strategy is without doubt, there is still considerable uncertainty with respect to the morphologic changes induced by UAE. In this study, a total of 173 women were treated with UAE using tris-acryl gelatin microspheres (TGMS), a new particulate spherical embolic agent, for either symptomatic adenomyosis or leiomyoma. Surgical specimens of 8 women who underwent subsequent myomectomy or hysterectomy were evaluated by conventional histology and immunohistochemistry. TGMS were readily apparent in both macroscopy and routine histology. In patients with fibroids, TGMS accumulated in medium-sized vessels in the direct tumor vicinity, a minor fraction of particles was detected in the outer half of the myometrium and within leiomyomata. In patients with adenomyosis, a random distribution of TGMS was noted throughout the outer half of the myometrium. Freshly infused particles occluded the respective arteries without a significant tissue reaction. In the course of time, a granulomatous foreign body reaction in the vicinity of particles occurred, eventually followed by complete vessel destruction. Leiomyoma treated with UAE showed either hyaline necrosis, coagulative necrosis, or no change at all. Foci of adenomyosis remained unaltered. In conclusion, after UAE with TGMS, particles were identified predominately but not exclusively at the periphery of fibroids. Pathologists must be aware of the morphologic changes induced by UAE in leiomyoma to avoid misinterpretation of induced tissue alterations as signs of malignant tumor growth.","author":[{"dropping-particle":"","family":"Weichert","given":"Wilko","non-dropping-particle":"","parse-names":false,"suffix":""},{"dropping-particle":"","family":"Denkert","given":"Carsten","non-dropping-particle":"","parse-names":false,"suffix":""},{"dropping-particle":"","family":"Gauruder-Burmester","given":"Annett","non-dropping-particle":"","parse-names":false,"suffix":""},{"dropping-particle":"","family":"Kurzeja","given":"Roberto","non-dropping-particle":"","parse-names":false,"suffix":""},{"dropping-particle":"","family":"Hamm","given":"Bernd","non-dropping-particle":"","parse-names":false,"suffix":""},{"dropping-particle":"","family":"Dietel","given":"Manfred","non-dropping-particle":"","parse-names":false,"suffix":""},{"dropping-particle":"","family":"Kroencke","given":"Thomas J","non-dropping-particle":"","parse-names":false,"suffix":""}],"container-title":"The American Journal of Surgical Pathology","id":"ITEM-2","issue":"7","issued":{"date-parts":[["2005","7"]]},"page":"955-61","title":"Uterine arterial embolization with tris-acryl gelatin microspheres: a histopathologic evaluation.","type":"article-journal","volume":"29"},"uris":["http://www.mendeley.com/documents/?uuid=18464d3f-4a26-3d62-bc89-a70860f949f6"]}],"mendeley":{"formattedCitation":"&lt;sup&gt;68, 69&lt;/sup&gt;","plainTextFormattedCitation":"68, 69","previouslyFormattedCitation":"&lt;sup&gt;68, 69&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68,69</w:t>
      </w:r>
      <w:r w:rsidRPr="00A13754">
        <w:rPr>
          <w:rFonts w:ascii="Calibri" w:hAnsi="Calibri" w:cs="Calibri"/>
          <w:lang w:val="en-US"/>
        </w:rPr>
        <w:fldChar w:fldCharType="end"/>
      </w:r>
      <w:r w:rsidRPr="00A13754">
        <w:rPr>
          <w:rFonts w:ascii="Calibri" w:hAnsi="Calibri" w:cs="Calibri"/>
          <w:lang w:val="en-US"/>
        </w:rPr>
        <w:t>.</w:t>
      </w:r>
    </w:p>
    <w:p w14:paraId="7C1718A1" w14:textId="77777777" w:rsidR="006163CD" w:rsidRPr="00A13754" w:rsidRDefault="006163CD" w:rsidP="00A13754">
      <w:pPr>
        <w:jc w:val="both"/>
        <w:rPr>
          <w:rFonts w:ascii="Calibri" w:hAnsi="Calibri" w:cs="Calibri"/>
          <w:lang w:val="en-US"/>
        </w:rPr>
      </w:pPr>
    </w:p>
    <w:p w14:paraId="3026B8AB" w14:textId="0E52513D" w:rsidR="00102702" w:rsidRPr="00A13754" w:rsidRDefault="00ED7C2A" w:rsidP="00A13754">
      <w:pPr>
        <w:jc w:val="both"/>
        <w:rPr>
          <w:rFonts w:ascii="Calibri" w:hAnsi="Calibri" w:cs="Calibri"/>
          <w:lang w:val="en-US"/>
        </w:rPr>
      </w:pPr>
      <w:r w:rsidRPr="00A13754">
        <w:rPr>
          <w:rFonts w:ascii="Calibri" w:hAnsi="Calibri" w:cs="Calibri"/>
          <w:lang w:val="en-US"/>
        </w:rPr>
        <w:t>The effectiveness of UAE depends on the resolution of symptoms or the degree of their reduction. For the treatment of excessive menstrual bleeding, pelvic pain</w:t>
      </w:r>
      <w:r w:rsidR="008A0C68">
        <w:rPr>
          <w:rFonts w:ascii="Calibri" w:hAnsi="Calibri" w:cs="Calibri"/>
          <w:lang w:val="en-US"/>
        </w:rPr>
        <w:t>,</w:t>
      </w:r>
      <w:r w:rsidRPr="00A13754">
        <w:rPr>
          <w:rFonts w:ascii="Calibri" w:hAnsi="Calibri" w:cs="Calibri"/>
          <w:lang w:val="en-US"/>
        </w:rPr>
        <w:t xml:space="preserve"> and pressure symptoms, the clinical effectiveness index for UAE is 81</w:t>
      </w:r>
      <w:r w:rsidR="008A0C68">
        <w:rPr>
          <w:rFonts w:ascii="Calibri" w:hAnsi="Calibri" w:cs="Calibri"/>
          <w:lang w:val="en-US"/>
        </w:rPr>
        <w:t>%–</w:t>
      </w:r>
      <w:r w:rsidRPr="00A13754">
        <w:rPr>
          <w:rFonts w:ascii="Calibri" w:hAnsi="Calibri" w:cs="Calibri"/>
          <w:lang w:val="en-US"/>
        </w:rPr>
        <w:t>96%, 70</w:t>
      </w:r>
      <w:r w:rsidR="008A0C68">
        <w:rPr>
          <w:rFonts w:ascii="Calibri" w:hAnsi="Calibri" w:cs="Calibri"/>
          <w:lang w:val="en-US"/>
        </w:rPr>
        <w:t>%–</w:t>
      </w:r>
      <w:r w:rsidRPr="00A13754">
        <w:rPr>
          <w:rFonts w:ascii="Calibri" w:hAnsi="Calibri" w:cs="Calibri"/>
          <w:lang w:val="en-US"/>
        </w:rPr>
        <w:t>100%</w:t>
      </w:r>
      <w:r w:rsidR="008A0C68">
        <w:rPr>
          <w:rFonts w:ascii="Calibri" w:hAnsi="Calibri" w:cs="Calibri"/>
          <w:lang w:val="en-US"/>
        </w:rPr>
        <w:t>,</w:t>
      </w:r>
      <w:r w:rsidRPr="00A13754">
        <w:rPr>
          <w:rFonts w:ascii="Calibri" w:hAnsi="Calibri" w:cs="Calibri"/>
          <w:lang w:val="en-US"/>
        </w:rPr>
        <w:t xml:space="preserve"> and 46</w:t>
      </w:r>
      <w:r w:rsidR="008A0C68">
        <w:rPr>
          <w:rFonts w:ascii="Calibri" w:hAnsi="Calibri" w:cs="Calibri"/>
          <w:lang w:val="en-US"/>
        </w:rPr>
        <w:t>%–</w:t>
      </w:r>
      <w:r w:rsidRPr="00A13754">
        <w:rPr>
          <w:rFonts w:ascii="Calibri" w:hAnsi="Calibri" w:cs="Calibri"/>
          <w:lang w:val="en-US"/>
        </w:rPr>
        <w:t>100%, respectively. Within 3</w:t>
      </w:r>
      <w:r w:rsidR="008A0C68">
        <w:rPr>
          <w:rFonts w:ascii="Calibri" w:hAnsi="Calibri" w:cs="Calibri"/>
          <w:lang w:val="en-US"/>
        </w:rPr>
        <w:t>–</w:t>
      </w:r>
      <w:r w:rsidRPr="00A13754">
        <w:rPr>
          <w:rFonts w:ascii="Calibri" w:hAnsi="Calibri" w:cs="Calibri"/>
          <w:lang w:val="en-US"/>
        </w:rPr>
        <w:t>6 months after the procedure, the observed reduction in the volume of fibroids was 25</w:t>
      </w:r>
      <w:r w:rsidR="008A0C68">
        <w:rPr>
          <w:rFonts w:ascii="Calibri" w:hAnsi="Calibri" w:cs="Calibri"/>
          <w:lang w:val="en-US"/>
        </w:rPr>
        <w:t>%–</w:t>
      </w:r>
      <w:r w:rsidRPr="00A13754">
        <w:rPr>
          <w:rFonts w:ascii="Calibri" w:hAnsi="Calibri" w:cs="Calibri"/>
          <w:lang w:val="en-US"/>
        </w:rPr>
        <w:t>60%</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ISSN":"1470-0328","PMID":"12452465","abstract":"OBJECTIVE To evaluate the mid-term efficacy and complications of uterine artery embolisation in women with symptomatic fibroids. To assess reduction in uterine and dominant fibroid volumes using ultrasound and magnetic resonance imaging. DESIGN Prospective observational single-centre study. SETTING A district general hospital in Surrey and a private hospital in London. METHODS Four hundred consecutive women were treated between December 1996 and February 2001. Indications for treatment were menorrhagia, menstrual pain, abdominal swelling or bloating and other pressure effects. Uterine artery embolisation was performed using polyvinyl alcohol particles and platinum coils. MAIN OUTCOME MEASURES Imaging was performed before embolisation and at regular intervals thereafter. Clinical evaluation was made at regular intervals after embolisation to assess patient outcome. RESULTS Bilateral uterine artery embolisation was achieved in 395 women, while 5 women had a unilateral procedure. With a mean clinical follow up of 16.7 months, menstrual bleeding was improved in 84% of women and menstrual pain was improved in 79%. Using ultrasound, the median uterine and dominant fibroid volumes before embolisation were 608 and 112 cc, respectively, and after embolisation 255 and 19 cc, respectively (P = .0001). Three (1%) infective complications requiring emergency hysterectomy occurred. Twenty-three (6%) patients had clinical failure or recurrence. Of these, nine (2%) had a hysterectomy. Twenty-six (7%) women had permanent amenorrhoea after embolisation including four patients under the age of 45 (2%). Of these, amenorrhea started between 4 and 18 months after embolisation, and only three had elevated follicle stimulating hormone levels when amenorrhea developed. Thirteen (4%) women had chronic vaginal discharge considered as a major irritant. Thirteen pregnancies occurred in 12 patients. Ninety-seven percent of women were pleased with the outcome and would recommend this treatment to others. CONCLUSIONS Uterine artery embolisation is associated with a high clinical success rate and good fibroid volume reduction. Infective complications requiring hysterectomy, amenorrhoea under the age of 45 and chronic vaginal discharge may complicate the procedure.","author":[{"dropping-particle":"","family":"Walker","given":"W J","non-dropping-particle":"","parse-names":false,"suffix":""},{"dropping-particle":"","family":"Pelage","given":"J P","non-dropping-particle":"","parse-names":false,"suffix":""}],"container-title":"BJOG : an international journal of obstetrics and gynaecology","id":"ITEM-1","issue":"11","issued":{"date-parts":[["2002","11"]]},"page":"1262-72","title":"Uterine artery embolisation for symptomatic fibroids: clinical results in 400 women with imaging follow up.","type":"article-journal","volume":"109"},"uris":["http://www.mendeley.com/documents/?uuid=f0d96e64-ac6a-310a-871a-c4ab27eb7b92"]},{"id":"ITEM-2","itemData":{"ISSN":"1297-9589","PMID":"14563603","abstract":"OBJECTIVE: To determine the effectiveness of uterine arterial embolization (UAE) as primary treatment in the management of symptomatic leiomyomas. PATIENTS AND METHOD: UAE was performed on 454 patients (age range: 21-68) with menorrhagia, bulk-related symptoms or both, due to leiomyomas. The effectiveness of this therapy in the control of symptoms and reduction of uterine and leiomyoma volume was measured by clinical and imaging controls at 3, 6 and 9 months after the procedure. RESULTS: Four hundred and thirty-three patients were evaluated, and 42 failures were observed (9.6%). Six months after the procedure, 391 patients were symptom-free. Follow-up ultrasonic examination showed an average reduction of 55% in dominant myoma volume at 6 months, 70% at 1 year. Twenty-seven women became pregnant (30 pregnancies). Complications related to procedure, and requiring surgery, occurred in three cases. Principal complications are amenorrhoea and fibroid sloughs. Severe complications are rarely found. DISCUSSION AND CONCLUSION: UAE is an efficient therapy in the management of symptomatic myomas and proves to be a valid alternative to surgical procedure. The future of this mini-invasive and conservative technique appears to be a very promising one.","author":[{"dropping-particle":"","family":"Ravina","given":"J-H","non-dropping-particle":"","parse-names":false,"suffix":""},{"dropping-particle":"","family":"Aymard","given":"A","non-dropping-particle":"","parse-names":false,"suffix":""},{"dropping-particle":"","family":"Ciraru-Vigneron","given":"N","non-dropping-particle":"","parse-names":false,"suffix":""},{"dropping-particle":"","family":"Clerissi","given":"J","non-dropping-particle":"","parse-names":false,"suffix":""},{"dropping-particle":"","family":"Merland","given":"J J","non-dropping-particle":"","parse-names":false,"suffix":""}],"container-title":"Gynécologie, obstétrique &amp; fertilité","id":"ITEM-2","issue":"7-8","issued":{"date-parts":[["2003"]]},"page":"597-605","title":"Uterine fibroids embolization: results about 454 cases.","type":"article-journal","volume":"31"},"uris":["http://www.mendeley.com/documents/?uuid=7179fe39-f62c-3762-8705-2fcec4ac3d6e"]},{"id":"ITEM-3","itemData":{"DOI":"10.1016/S0140-6736(95)92282-2","ISSN":"01406736","PMID":"7544859","abstract":"Haemorrhage, probably related to hypervascularisation, is the commonest complication of uterine myomata and is difficult to treat. 16 patients, aged 34-48 years, with symptomatic uterine myomata, for which a major surgical procedure was planned after failure of medical treatment, were treated by selective free-flow arterial embolisation of the myomata with Ivalon particles. With a mean follow-up of 20 months (range 11-48) in the responders, symptoms resolved in 11 patients; menstrual cycles returned to normal in ten of these. Three patients had partial improvement. Two failures required surgery. In 14 cases embolisation caused pelvic pain, which required analgesia in all. © 1995.","author":[{"dropping-particle":"","family":"Ravina","given":"J. H.","non-dropping-particle":"","parse-names":false,"suffix":""},{"dropping-particle":"","family":"Ciraru-Vigneron","given":"N.","non-dropping-particle":"","parse-names":false,"suffix":""},{"dropping-particle":"","family":"Bouret","given":"J. M.","non-dropping-particle":"","parse-names":false,"suffix":""},{"dropping-particle":"","family":"Herbreteau","given":"D.","non-dropping-particle":"","parse-names":false,"suffix":""},{"dropping-particle":"","family":"Houdart","given":"E.","non-dropping-particle":"","parse-names":false,"suffix":""},{"dropping-particle":"","family":"Aymard","given":"A.","non-dropping-particle":"","parse-names":false,"suffix":""},{"dropping-particle":"","family":"Merland","given":"J. J.","non-dropping-particle":"","parse-names":false,"suffix":""}],"container-title":"The Lancet","id":"ITEM-3","issue":"8976","issued":{"date-parts":[["1995","9","9"]]},"page":"671-672","title":"Arterial embolisation to treat uterine myomata","type":"article-journal","volume":"346"},"uris":["http://www.mendeley.com/documents/?uuid=829bbea9-3a59-37ea-9dfa-b1404ecf8d67"]},{"id":"ITEM-4","itemData":{"DOI":"10.5114/pm.2014.45001","ISSN":"22990038","abstract":"Introduction and objective: Uterine artery embolization (UAE) is a minimally invasive treatment option for symptomatic fibroids. Long-term follow-up studies have shown that at five-year follow-up after UAE, up to 30% of patients required a hysterectomy. Therefore, it seems of utmost importance to identify patients, who are unlikely to benefit from UAE. It has been postulated that the percentage volume reduction of fibroids may predict long-term UAE outcome. The results of available studies are equivocal, therefore it seemed of interest to investigate the correlation between the preinterventional intramural fibroid volume and imaging outcome of UAE in premenopausal patients. Material and methods: Uterine artery embolization was performed in 65 premenopausal patients with symptomatic, intramural fibroids. Dominant fibroid volume was assessed using an integrated VOCAL (Virtual Organ Computer-aided AnaLysis) imaging program at baseline and 3 months after UAE. The percentage reduction of fibroid volume was calculated. The association between preinterventional fibroid volumes and percentage volume reductions was determined with the Spearman rank correlation test. Results: Before UAE, the median dominant fibroid volume was 101 cm3 (range 23.6-610). At three-month follow-up the median dominant leiomyoma volume decreased to 50.4 cm3 (range 6.9-193.9). Median percentage reduction of fibroid volume three months after UAE was calculated at 50.1% (range 2.7-93.5). The Spearman correlation test between the preinterventional dominant fibroid volume and percentage volume reduction showed a statistically significant, positive correlation (R = 0.33; p = 0.006). Conclusions: The percentage volume reduction of intramural leiomyomas after UAE seems to be more pronounced in the case of larger tumors.","author":[{"dropping-particle":"","family":"Czuczwar","given":"Piotr","non-dropping-particle":"","parse-names":false,"suffix":""},{"dropping-particle":"","family":"Woźniak","given":"Sławomir","non-dropping-particle":"","parse-names":false,"suffix":""},{"dropping-particle":"","family":"Szkodziak","given":"Piotr","non-dropping-particle":"","parse-names":false,"suffix":""},{"dropping-particle":"","family":"Woźniakowska","given":"Ewa","non-dropping-particle":"","parse-names":false,"suffix":""},{"dropping-particle":"","family":"Paszkowski","given":"Maciej","non-dropping-particle":"","parse-names":false,"suffix":""},{"dropping-particle":"","family":"Wrona","given":"Wojciech","non-dropping-particle":"","parse-names":false,"suffix":""},{"dropping-particle":"","family":"Milart","given":"Paweł","non-dropping-particle":"","parse-names":false,"suffix":""},{"dropping-particle":"","family":"Paszkowski","given":"Tomasz","non-dropping-particle":"","parse-names":false,"suffix":""},{"dropping-particle":"","family":"Popajewski","given":"Michał","non-dropping-particle":"","parse-names":false,"suffix":""}],"container-title":"Przeglad Menopauzalny","id":"ITEM-4","issue":"4","issued":{"date-parts":[["2014"]]},"page":"247-252","publisher":"Termedia Publishing House Ltd.","title":"Predicting the results of uterine artery embolization: Correlation between initial intramural fibroid volume and percentage volume decrease","type":"article-journal","volume":"13"},"uris":["http://www.mendeley.com/documents/?uuid=c93a0894-0c4d-3996-981d-d8fd7bc93aaa"]}],"mendeley":{"formattedCitation":"&lt;sup&gt;33, 70–72&lt;/sup&gt;","plainTextFormattedCitation":"33, 70–72","previouslyFormattedCitation":"&lt;sup&gt;33, 70–72&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33,70–72</w:t>
      </w:r>
      <w:r w:rsidRPr="00A13754">
        <w:rPr>
          <w:rFonts w:ascii="Calibri" w:hAnsi="Calibri" w:cs="Calibri"/>
          <w:lang w:val="en-US"/>
        </w:rPr>
        <w:fldChar w:fldCharType="end"/>
      </w:r>
      <w:r w:rsidRPr="00A13754">
        <w:rPr>
          <w:rFonts w:ascii="Calibri" w:hAnsi="Calibri" w:cs="Calibri"/>
          <w:lang w:val="en-US"/>
        </w:rPr>
        <w:t>. The mean diameter reduction of the myoma was 2.2</w:t>
      </w:r>
      <w:r w:rsidR="006163CD" w:rsidRPr="00A13754">
        <w:rPr>
          <w:rFonts w:ascii="Calibri" w:hAnsi="Calibri" w:cs="Calibri"/>
          <w:lang w:val="en-US"/>
        </w:rPr>
        <w:t xml:space="preserve"> </w:t>
      </w:r>
      <w:r w:rsidRPr="00A13754">
        <w:rPr>
          <w:rFonts w:ascii="Calibri" w:hAnsi="Calibri" w:cs="Calibri"/>
          <w:lang w:val="en-US"/>
        </w:rPr>
        <w:t>cm</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URL":"http://publications.nice.org.uk/uterine-artery-embolisation-for-fibroids-ipg367","accessed":{"date-parts":[["2019","12","13"]]},"author":[{"dropping-particle":"","family":"National Institute for Health and Clinical Excellence (NICE)","given":"","non-dropping-particle":"","parse-names":false,"suffix":""}],"container-title":"Nice guidelines","id":"ITEM-1","issued":{"date-parts":[["2010"]]},"publisher":"NICE","title":"Uterine artery embolisation for fibroids (Interventional procedures guidance [IPG367])","type":"webpage"},"uris":["http://www.mendeley.com/documents/?uuid=f3d960a7-c6ed-3830-9b16-e61e3722f40e"]}],"mendeley":{"formattedCitation":"&lt;sup&gt;57&lt;/sup&gt;","plainTextFormattedCitation":"57","previouslyFormattedCitation":"&lt;sup&gt;57&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57</w:t>
      </w:r>
      <w:r w:rsidRPr="00A13754">
        <w:rPr>
          <w:rFonts w:ascii="Calibri" w:hAnsi="Calibri" w:cs="Calibri"/>
          <w:lang w:val="en-US"/>
        </w:rPr>
        <w:fldChar w:fldCharType="end"/>
      </w:r>
      <w:r w:rsidRPr="00A13754">
        <w:rPr>
          <w:rFonts w:ascii="Calibri" w:hAnsi="Calibri" w:cs="Calibri"/>
          <w:lang w:val="en-US"/>
        </w:rPr>
        <w:t>.</w:t>
      </w:r>
    </w:p>
    <w:p w14:paraId="10B8E8D2" w14:textId="77777777" w:rsidR="006163CD" w:rsidRPr="00A13754" w:rsidRDefault="006163CD" w:rsidP="00A13754">
      <w:pPr>
        <w:jc w:val="both"/>
        <w:rPr>
          <w:rFonts w:ascii="Calibri" w:hAnsi="Calibri" w:cs="Calibri"/>
          <w:lang w:val="en-US"/>
        </w:rPr>
      </w:pPr>
    </w:p>
    <w:p w14:paraId="588733D6" w14:textId="25F97588" w:rsidR="00102702" w:rsidRPr="00A13754" w:rsidRDefault="00ED7C2A" w:rsidP="00A13754">
      <w:pPr>
        <w:jc w:val="both"/>
        <w:rPr>
          <w:rFonts w:ascii="Calibri" w:hAnsi="Calibri" w:cs="Calibri"/>
          <w:lang w:val="en-US"/>
        </w:rPr>
      </w:pPr>
      <w:r w:rsidRPr="00A13754">
        <w:rPr>
          <w:rFonts w:ascii="Calibri" w:hAnsi="Calibri" w:cs="Calibri"/>
          <w:lang w:val="en-US"/>
        </w:rPr>
        <w:t xml:space="preserve">The reduction in the volume of fibroids does not always correlate with the resolution or reduction of clinical symptoms. In long-term follow-up after UAE, more than 70% of patients reported resolution or significant reduction of clinical symptoms within </w:t>
      </w:r>
      <w:r w:rsidR="008A0C68">
        <w:rPr>
          <w:rFonts w:ascii="Calibri" w:hAnsi="Calibri" w:cs="Calibri"/>
          <w:lang w:val="en-US"/>
        </w:rPr>
        <w:t>5</w:t>
      </w:r>
      <w:r w:rsidR="008A0C68" w:rsidRPr="00A13754">
        <w:rPr>
          <w:rFonts w:ascii="Calibri" w:hAnsi="Calibri" w:cs="Calibri"/>
          <w:lang w:val="en-US"/>
        </w:rPr>
        <w:t xml:space="preserve"> </w:t>
      </w:r>
      <w:r w:rsidRPr="00A13754">
        <w:rPr>
          <w:rFonts w:ascii="Calibri" w:hAnsi="Calibri" w:cs="Calibri"/>
          <w:lang w:val="en-US"/>
        </w:rPr>
        <w:t>years after the procedure, while 16</w:t>
      </w:r>
      <w:r w:rsidR="008A0C68">
        <w:rPr>
          <w:rFonts w:ascii="Calibri" w:hAnsi="Calibri" w:cs="Calibri"/>
          <w:lang w:val="en-US"/>
        </w:rPr>
        <w:t>%–</w:t>
      </w:r>
      <w:r w:rsidRPr="00A13754">
        <w:rPr>
          <w:rFonts w:ascii="Calibri" w:hAnsi="Calibri" w:cs="Calibri"/>
          <w:lang w:val="en-US"/>
        </w:rPr>
        <w:t>23% of them required re-intervention</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jvir.2007.10.011","ISSN":"10510443","PMID":"18295689","abstract":"Purpose: To evaluate long-term outcomes and factors associated with treatment failure after uterine artery embolization (UAE) in women with symptomatic uterine leiomyomas. Materials and Methods: One hundred consecutive women treated with UAE for symptomatic uterine leiomyomas participated. Clinical outcome data (ie, changes in symptoms, menstrual status, subsequent therapies) and satisfaction data were collected. Treatment failure was defined by subsequent major surgery (ie, hysterectomy or myomectomy), a second embolization, or a lack of symptom improvement at the patient's final follow-up interval. Possible predictors of failure were age, clinical baseline characteristics (ie, bleeding, pain, and bulk), and imaging results (eg, percent volume reduction of the dominant tumor). Cox proportional-hazards analysis was used to determine factors associated with failure. Results: Follow-up was available in 93 women (median follow-up, 54 months; range, 45-87 y). Continued symptom relief was observed in 72% of patients (n = 67). Among the 26 women with treatment failure (28%), 11 (42%) underwent hysterectomy, four (15%) myomectomy, and eight (31%) repeat embolization. Three (12%) reported no improvement. In women without any additional surgery (n = 70), heavy menstrual bleeding, pain, and bulk-related symptoms improved in 97%, 93%, and 92%. Ninety percent of all women (n = 93) were satisfied or very satisfied at final follow-up. Predictors of failure were a lack of improvement in bleeding (hazard ratio [HR], 9.0; 95% CI, 3.1-26.3; P &lt; .001) or pain (HR, 7.4; 95% CI, 2.2-24.4; P &lt; .001) at 1 year after UAE and the percent reduction in dominant tumor volume (HR, 0.97; 95% CI, 0.95-0.99; P = .007). Conclusions: UAE in women with symptomatic leiomyomas leads to long-term symptom improvement. Predictors of failure were a lack of improvement in bleeding or pain at 1 year and the percent reduction in dominant tumor volume. © 2008 SIR.","author":[{"dropping-particle":"","family":"Lohle","given":"Paul N.M.","non-dropping-particle":"","parse-names":false,"suffix":""},{"dropping-particle":"","family":"Voogt","given":"Marianne J.","non-dropping-particle":"","parse-names":false,"suffix":""},{"dropping-particle":"","family":"Vries","given":"Jolanda","non-dropping-particle":"De","parse-names":false,"suffix":""},{"dropping-particle":"","family":"Smeets","given":"Albert J.","non-dropping-particle":"","parse-names":false,"suffix":""},{"dropping-particle":"","family":"Vervest","given":"Harry A.M.","non-dropping-particle":"","parse-names":false,"suffix":""},{"dropping-particle":"","family":"Lampmann","given":"Leo E.H.","non-dropping-particle":"","parse-names":false,"suffix":""},{"dropping-particle":"","family":"Boekkooi","given":"Peter F.","non-dropping-particle":"","parse-names":false,"suffix":""}],"container-title":"Journal of Vascular and Interventional Radiology","id":"ITEM-1","issue":"3","issued":{"date-parts":[["2008","3"]]},"page":"319-326","title":"Long-term Outcome of Uterine Artery Embolization for Symptomatic Uterine Leiomyomas","type":"article-journal","volume":"19"},"uris":["http://www.mendeley.com/documents/?uuid=395d641a-17ec-3d31-93c6-fa2bb8dac01d"]},{"id":"ITEM-2","itemData":{"DOI":"10.1111/j.1471-0528.2006.00885.x","ISSN":"14700328","PMID":"16553656","abstract":"OBJECTIVES: To evaluate the long-term efficacy and complications of uterine artery embolisation (UAE) for treatment of symptomatic uterine fibroids. DESIGN: A prospective observational study. SETTING: A district general hospital and two private hospitals in the southeast of England. POPULATION: Women with symptomatic fibroids who had been offered surgical options for treatment. METHODS: Postal questionnaire follow up at 5-7 years to assess long-term clinical effects among women who had undergone UAE. MAIN OUTCOME MEASURES: The questionnaire was subdivided into sections dealing with menstrual flow, amenorrhoea and menopause, fibroid-related symptoms, fertility, vaginal discharge, sexual function, subsequent treatments for fibroids and satisfaction with the procedure. RESULTS: A total of 258 women were identified as being between 5 and 7 years post-UAE and suitable for long-term follow up in October 2004. One hundred seventy-two completed questionnaires were analysed (67% response rate). Seventy-five percent of women still had either a return to normal or an improvement in menstrual flow compared with how they were prior to UAE. More than 80% of fibroid-related symptoms were still resolved or improved. Sixteen percent of women required further treatment for fibroids. Premature menopause directly following UAE occurred in only one woman in the study group. Eighty-eight percent of women were satisfied with the outcome of the procedure at 5-7 years and would choose it again or recommend it to others. CONCLUSIONS: These findings show that UAE is of benefit to women wishing to avoid hysterectomy and it carries a low risk of complications.","author":[{"dropping-particle":"","family":"Walker","given":"W. J.","non-dropping-particle":"","parse-names":false,"suffix":""},{"dropping-particle":"","family":"Barton-Smith","given":"P","non-dropping-particle":"","parse-names":false,"suffix":""}],"container-title":"BJOG: An International Journal of Obstetrics and Gynaecology","id":"ITEM-2","issue":"4","issued":{"date-parts":[["2006","4"]]},"page":"464-468","title":"Long-term follow up of uterine artery embolisation - An effective alternative in the treatment of fibroids","type":"article-journal","volume":"113"},"uris":["http://www.mendeley.com/documents/?uuid=d25a0105-2ab6-3ff3-9606-5b792ab6eedb"]}],"mendeley":{"formattedCitation":"&lt;sup&gt;73, 74&lt;/sup&gt;","plainTextFormattedCitation":"73, 74","previouslyFormattedCitation":"&lt;sup&gt;73, 74&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73,74</w:t>
      </w:r>
      <w:r w:rsidRPr="00A13754">
        <w:rPr>
          <w:rFonts w:ascii="Calibri" w:hAnsi="Calibri" w:cs="Calibri"/>
          <w:lang w:val="en-US"/>
        </w:rPr>
        <w:fldChar w:fldCharType="end"/>
      </w:r>
      <w:r w:rsidRPr="00A13754">
        <w:rPr>
          <w:rFonts w:ascii="Calibri" w:hAnsi="Calibri" w:cs="Calibri"/>
          <w:lang w:val="en-US"/>
        </w:rPr>
        <w:t>.</w:t>
      </w:r>
    </w:p>
    <w:p w14:paraId="211A964F" w14:textId="77777777" w:rsidR="006163CD" w:rsidRPr="00A13754" w:rsidRDefault="006163CD" w:rsidP="00A13754">
      <w:pPr>
        <w:jc w:val="both"/>
        <w:rPr>
          <w:rFonts w:ascii="Calibri" w:hAnsi="Calibri" w:cs="Calibri"/>
          <w:lang w:val="en-US"/>
        </w:rPr>
      </w:pPr>
    </w:p>
    <w:p w14:paraId="55DC9007" w14:textId="29E108D0" w:rsidR="00102702" w:rsidRPr="00A13754" w:rsidRDefault="00ED7C2A" w:rsidP="00A13754">
      <w:pPr>
        <w:jc w:val="both"/>
        <w:rPr>
          <w:rFonts w:ascii="Calibri" w:hAnsi="Calibri" w:cs="Calibri"/>
          <w:lang w:val="en-US"/>
        </w:rPr>
      </w:pPr>
      <w:r w:rsidRPr="00A13754">
        <w:rPr>
          <w:rFonts w:ascii="Calibri" w:hAnsi="Calibri" w:cs="Calibri"/>
          <w:lang w:val="en-US"/>
        </w:rPr>
        <w:t xml:space="preserve">In assessing the early UAE effect, authors of this publication propose the use of three-dimensional (3D) ultrasound, using Virtual Organ Computer-aided AnaLysis (VOCAL), performing measurements of vascular indices: </w:t>
      </w:r>
      <w:r w:rsidR="00C10173" w:rsidRPr="00A13754">
        <w:rPr>
          <w:rFonts w:ascii="Calibri" w:hAnsi="Calibri" w:cs="Calibri"/>
          <w:lang w:val="en-US"/>
        </w:rPr>
        <w:t>vascularization</w:t>
      </w:r>
      <w:r w:rsidRPr="00A13754">
        <w:rPr>
          <w:rFonts w:ascii="Calibri" w:hAnsi="Calibri" w:cs="Calibri"/>
          <w:lang w:val="en-US"/>
        </w:rPr>
        <w:t xml:space="preserve"> index (VI), flow index (FI)</w:t>
      </w:r>
      <w:r w:rsidR="00C10173">
        <w:rPr>
          <w:rFonts w:ascii="Calibri" w:hAnsi="Calibri" w:cs="Calibri"/>
          <w:lang w:val="en-US"/>
        </w:rPr>
        <w:t>,</w:t>
      </w:r>
      <w:r w:rsidRPr="00A13754">
        <w:rPr>
          <w:rFonts w:ascii="Calibri" w:hAnsi="Calibri" w:cs="Calibri"/>
          <w:lang w:val="en-US"/>
        </w:rPr>
        <w:t xml:space="preserve"> and </w:t>
      </w:r>
      <w:r w:rsidR="00C10173" w:rsidRPr="00A13754">
        <w:rPr>
          <w:rFonts w:ascii="Calibri" w:hAnsi="Calibri" w:cs="Calibri"/>
          <w:lang w:val="en-US"/>
        </w:rPr>
        <w:t>vascularization</w:t>
      </w:r>
      <w:r w:rsidRPr="00A13754">
        <w:rPr>
          <w:rFonts w:ascii="Calibri" w:hAnsi="Calibri" w:cs="Calibri"/>
          <w:lang w:val="en-US"/>
        </w:rPr>
        <w:t xml:space="preserve"> flow index (VFI)</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02/uog.14668","ISSN":"14690705","abstract":"Objective To compare the effects of two alternative treatment options for uterine fibroids, ulipristal acetate (UPA) and uterine artery embolization (UAE), on fibroid volume and vascularity at 3-month follow-up. Methods Premenopausal patients with symptomatic, intramural uterine fibroids were included in this prospective case-control study. Seventeen patients who qualified for preoperative UPA treatment were pair-matched with patients of similar age (±5years) and fibroid volume (±10% of volume) who qualified for UAE. Patients undergoing UPA treatment received 5mg/24h of oral UPA for 3 months. UAE was performed in patients bilaterally by an interventional radiologist. To estimate dominant fibroid volume, Virtual Organ Computer-aided AnaLysis (VOCAL™) was used. The VOCAL program was also used to calculate three-dimensional power Doppler vascular indices: vascularization index (VI), flow index (FI) and vascularization flow index (VFI). Dominant fibroid volumes and VI, FI and VFI values were assessed before commencement of UPA treatment or UAE procedure and again at 3 months afterwards. Results In both the UPA and UAE groups, fibroid volumes decreased significantly after treatment in comparison with baseline volumes obtained prior to treatment. The percentage of fibroid volume reduction after 3 months of UPA therapy (48.1%) was not significantly different from the reduction seen 3 months after the UAE procedure (47.3%). All vascular indices decreased significantly after treatment by UPA or UAE. The percentage reduction in VI and VFI 3months after UAE (95.4% for both) was significantly greater than the percentage reduction in patients after 3months of UPA therapy (51.5% and 62.5%, respectively); however the difference in FI reduction between treatment groups did not reach significance (54.3% for UAE and 30.9% for UPA). No significant side-effects were observed in either treatment group. Conclusions Fibroid treatment by UPA therapy results in a decrease in fibroid volume, comparable with that after UAE, and decreases fibroid vascularization, although to a lesser extent than does UAE.","author":[{"dropping-particle":"","family":"Czuczwar","given":"P.","non-dropping-particle":"","parse-names":false,"suffix":""},{"dropping-particle":"","family":"Wozniak","given":"S.","non-dropping-particle":"","parse-names":false,"suffix":""},{"dropping-particle":"","family":"Szkodziak","given":"P.","non-dropping-particle":"","parse-names":false,"suffix":""},{"dropping-particle":"","family":"Milart","given":"P.","non-dropping-particle":"","parse-names":false,"suffix":""},{"dropping-particle":"","family":"Wozniakowska","given":"E.","non-dropping-particle":"","parse-names":false,"suffix":""},{"dropping-particle":"","family":"Wrona","given":"W.","non-dropping-particle":"","parse-names":false,"suffix":""},{"dropping-particle":"","family":"Paszkowski","given":"T.","non-dropping-particle":"","parse-names":false,"suffix":""}],"container-title":"Ultrasound in Obstetrics and Gynecology","id":"ITEM-1","issue":"6","issued":{"date-parts":[["2015","6","1"]]},"page":"744-750","publisher":"John Wiley and Sons Ltd","title":"Influence of ulipristal acetate therapy compared with uterine artery embolization on fibroid volume and vascularity indices assessed by three-dimensional ultrasound: Prospective observational study","type":"article-journal","volume":"45"},"uris":["http://www.mendeley.com/documents/?uuid=d8b88ebd-26a8-3f87-841a-f78a974dd3ed"]}],"mendeley":{"formattedCitation":"&lt;sup&gt;75&lt;/sup&gt;","plainTextFormattedCitation":"75","previouslyFormattedCitation":"&lt;sup&gt;75&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75</w:t>
      </w:r>
      <w:r w:rsidRPr="00A13754">
        <w:rPr>
          <w:rFonts w:ascii="Calibri" w:hAnsi="Calibri" w:cs="Calibri"/>
          <w:lang w:val="en-US"/>
        </w:rPr>
        <w:fldChar w:fldCharType="end"/>
      </w:r>
      <w:r w:rsidRPr="00A13754">
        <w:rPr>
          <w:rFonts w:ascii="Calibri" w:hAnsi="Calibri" w:cs="Calibri"/>
          <w:lang w:val="en-US"/>
        </w:rPr>
        <w:t>.</w:t>
      </w:r>
    </w:p>
    <w:p w14:paraId="66DCA431" w14:textId="77777777" w:rsidR="006163CD" w:rsidRPr="00A13754" w:rsidRDefault="006163CD" w:rsidP="00A13754">
      <w:pPr>
        <w:jc w:val="both"/>
        <w:rPr>
          <w:rFonts w:ascii="Calibri" w:hAnsi="Calibri" w:cs="Calibri"/>
          <w:lang w:val="en-US"/>
        </w:rPr>
      </w:pPr>
    </w:p>
    <w:p w14:paraId="098E3CFB" w14:textId="464B9CFB" w:rsidR="00102702" w:rsidRPr="00A13754" w:rsidRDefault="00ED7C2A" w:rsidP="00A13754">
      <w:pPr>
        <w:jc w:val="both"/>
        <w:rPr>
          <w:rFonts w:ascii="Calibri" w:hAnsi="Calibri" w:cs="Calibri"/>
          <w:lang w:val="en-US"/>
        </w:rPr>
      </w:pPr>
      <w:r w:rsidRPr="00A13754">
        <w:rPr>
          <w:rFonts w:ascii="Calibri" w:hAnsi="Calibri" w:cs="Calibri"/>
          <w:lang w:val="en-US"/>
        </w:rPr>
        <w:t>Post-</w:t>
      </w:r>
      <w:r w:rsidR="006163CD" w:rsidRPr="00A13754">
        <w:rPr>
          <w:rFonts w:ascii="Calibri" w:hAnsi="Calibri" w:cs="Calibri"/>
          <w:lang w:val="en-US"/>
        </w:rPr>
        <w:t>embolization</w:t>
      </w:r>
      <w:r w:rsidRPr="00A13754">
        <w:rPr>
          <w:rFonts w:ascii="Calibri" w:hAnsi="Calibri" w:cs="Calibri"/>
          <w:lang w:val="en-US"/>
        </w:rPr>
        <w:t xml:space="preserve"> pain is an early (lasting about 24 h) expected after-effect of successful UAE (not to be confused with a complication) and should be actively treated. This clinical symptom is caused by the release of tissue breakdown products of ischemic myoma. </w:t>
      </w:r>
      <w:r w:rsidR="00F12FB2">
        <w:rPr>
          <w:rFonts w:ascii="Calibri" w:hAnsi="Calibri" w:cs="Calibri"/>
          <w:lang w:val="en-US"/>
        </w:rPr>
        <w:t>The t</w:t>
      </w:r>
      <w:r w:rsidRPr="00A13754">
        <w:rPr>
          <w:rFonts w:ascii="Calibri" w:hAnsi="Calibri" w:cs="Calibri"/>
          <w:lang w:val="en-US"/>
        </w:rPr>
        <w:t>reatment includes adequate pain control, hydration</w:t>
      </w:r>
      <w:r w:rsidR="00F12FB2">
        <w:rPr>
          <w:rFonts w:ascii="Calibri" w:hAnsi="Calibri" w:cs="Calibri"/>
          <w:lang w:val="en-US"/>
        </w:rPr>
        <w:t>,</w:t>
      </w:r>
      <w:r w:rsidRPr="00A13754">
        <w:rPr>
          <w:rFonts w:ascii="Calibri" w:hAnsi="Calibri" w:cs="Calibri"/>
          <w:lang w:val="en-US"/>
        </w:rPr>
        <w:t xml:space="preserve"> and possible antibiotic therapy</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1","issue":"3","issued":{"date-parts":[["2015"]]},"page":"277-285","title":"The Management of Uterine Fibroids in Women With Otherwise Unexplained Infertility","type":"article-journal","volume":"37"},"uris":["http://www.mendeley.com/documents/?uuid=1c9256ef-0aac-3441-8169-a0b999078c0b"]},{"id":"ITEM-2","itemData":{"URL":"https://www.rcog.org.uk/globalassets/documents/guidelines/23-12-2013_rcog_rcr_uae.pdf","accessed":{"date-parts":[["2019","5","29"]]},"author":[{"dropping-particle":"","family":"Royal College of Obstetricians and Gynaecologists","given":"","non-dropping-particle":"","parse-names":false,"suffix":""}],"container-title":"Royal College of Radiologists","id":"ITEM-2","issued":{"date-parts":[["2013"]]},"title":"Clinical recommendations on the use of uterine artery embolisation ( UAE ) in the management of fibroids","type":"webpage"},"uris":["http://www.mendeley.com/documents/?uuid=c3b350f0-3b84-3186-9f22-da051a0de227"]}],"mendeley":{"formattedCitation":"&lt;sup&gt;32, 43&lt;/sup&gt;","plainTextFormattedCitation":"32, 43","previouslyFormattedCitation":"&lt;sup&gt;32, 43&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32,43</w:t>
      </w:r>
      <w:r w:rsidRPr="00A13754">
        <w:rPr>
          <w:rFonts w:ascii="Calibri" w:hAnsi="Calibri" w:cs="Calibri"/>
          <w:lang w:val="en-US"/>
        </w:rPr>
        <w:fldChar w:fldCharType="end"/>
      </w:r>
      <w:r w:rsidRPr="00A13754">
        <w:rPr>
          <w:rFonts w:ascii="Calibri" w:hAnsi="Calibri" w:cs="Calibri"/>
          <w:lang w:val="en-US"/>
        </w:rPr>
        <w:t>. Epidural anesthesia (EA) maintained for 24 h after the procedure significantly reduces pain to a completely acceptable level, but at a higher cost and increased risk of complications compared to Patient-Controlled Analgesia (PCA)</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07/s00270-013-0607-1","ISSN":"01741551","abstract":"Purpose: This study was designed to compare the costs and effects of epidural analgesia (EDA) to those of patient-controlled intravenous analgesia (PCA) for postintervention pain relief in women having uterine artery embolization (UAE) for systematic uterine fibroids. Methods: Cost-effectiveness analysis (CEA) based on data from the literature by constructing a decision tree to model the clinical pathways for estimating the effects and costs of treatment with EDA and PCA. Literature on EDA for pain-relief after UAE was missing, and therefore, data on EDA for abdominal surgery were used. Outcome measures were compared costs to reduce one point in visual analogue score (VAS) or numeric rating scale (NRS) for pain 6 and 24 h after UAE and risk for complications. Results: Six hours after the intervention, the VAS was 3.56 when using PCA and 2.0 when using EDA. The costs for pain relief in women undergoing UAE with PCA and EDA were €191 and €355, respectively. The costs for EDA to reduce the VAS score 6 h after the intervention with one point compared with PCA were €105 and €179 after 24 h. The risk of having a complication was 2.45 times higher when using EDA. Conclusions: The results of this indirect comparison of EDA for abdominal surgery with PCA for UAE show that EDA would provide superior analgesia for post UAE pain at 6 and 24 h but with higher costs and an increased risk of complications. © 2013 Springer Science+Business Media New York and the Cardiovascular and Interventional Radiological Society of Europe (CIRSE).","author":[{"dropping-particle":"","family":"Kooij","given":"Sanne M.","non-dropping-particle":"Van Der","parse-names":false,"suffix":""},{"dropping-particle":"","family":"Moolenaar","given":"Lobke M.","non-dropping-particle":"","parse-names":false,"suffix":""},{"dropping-particle":"","family":"Ankum","given":"Willem M.","non-dropping-particle":"","parse-names":false,"suffix":""},{"dropping-particle":"","family":"Reekers","given":"Jim A.","non-dropping-particle":"","parse-names":false,"suffix":""},{"dropping-particle":"","family":"Mol","given":"Ben Willem J.","non-dropping-particle":"","parse-names":false,"suffix":""},{"dropping-particle":"","family":"Hehenkamp","given":"Wouter J.K.","non-dropping-particle":"","parse-names":false,"suffix":""}],"container-title":"CardioVascular and Interventional Radiology","id":"ITEM-1","issue":"6","issued":{"date-parts":[["2013","12"]]},"page":"1514-1520","title":"Epidural analgesia versus patient-controlled analgesia for pain relief in uterine artery embolization for uterine fibroids: A decision analysis","type":"article-journal","volume":"36"},"uris":["http://www.mendeley.com/documents/?uuid=4b90a61b-f86e-3b59-badc-30935f296dc3"]}],"mendeley":{"formattedCitation":"&lt;sup&gt;76&lt;/sup&gt;","plainTextFormattedCitation":"76","previouslyFormattedCitation":"&lt;sup&gt;76&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76</w:t>
      </w:r>
      <w:r w:rsidRPr="00A13754">
        <w:rPr>
          <w:rFonts w:ascii="Calibri" w:hAnsi="Calibri" w:cs="Calibri"/>
          <w:lang w:val="en-US"/>
        </w:rPr>
        <w:fldChar w:fldCharType="end"/>
      </w:r>
      <w:r w:rsidRPr="00A13754">
        <w:rPr>
          <w:rFonts w:ascii="Calibri" w:hAnsi="Calibri" w:cs="Calibri"/>
          <w:lang w:val="en-US"/>
        </w:rPr>
        <w:t>.</w:t>
      </w:r>
    </w:p>
    <w:p w14:paraId="0C39E66A" w14:textId="77777777" w:rsidR="006163CD" w:rsidRPr="00A13754" w:rsidRDefault="006163CD" w:rsidP="00A13754">
      <w:pPr>
        <w:jc w:val="both"/>
        <w:rPr>
          <w:rFonts w:ascii="Calibri" w:hAnsi="Calibri" w:cs="Calibri"/>
          <w:lang w:val="en-US"/>
        </w:rPr>
      </w:pPr>
    </w:p>
    <w:p w14:paraId="3F0DDBEF" w14:textId="5DD22771" w:rsidR="00601D12" w:rsidRPr="00A13754" w:rsidRDefault="00ED7C2A" w:rsidP="00A13754">
      <w:pPr>
        <w:jc w:val="both"/>
        <w:rPr>
          <w:rFonts w:ascii="Calibri" w:hAnsi="Calibri" w:cs="Calibri"/>
          <w:lang w:val="en-US"/>
        </w:rPr>
      </w:pPr>
      <w:r w:rsidRPr="00A13754">
        <w:rPr>
          <w:rFonts w:ascii="Calibri" w:hAnsi="Calibri" w:cs="Calibri"/>
          <w:lang w:val="en-US"/>
        </w:rPr>
        <w:t>Other approaches are also available in post-</w:t>
      </w:r>
      <w:r w:rsidR="006163CD" w:rsidRPr="00A13754">
        <w:rPr>
          <w:rFonts w:ascii="Calibri" w:hAnsi="Calibri" w:cs="Calibri"/>
          <w:lang w:val="en-US"/>
        </w:rPr>
        <w:t>embolization</w:t>
      </w:r>
      <w:r w:rsidRPr="00A13754">
        <w:rPr>
          <w:rFonts w:ascii="Calibri" w:hAnsi="Calibri" w:cs="Calibri"/>
          <w:lang w:val="en-US"/>
        </w:rPr>
        <w:t xml:space="preserve"> pain management reviews. It is worth mentioning the use of mixtures of pain medications with polyvinyl alcohol molecules and electroacupuncture </w:t>
      </w:r>
      <w:r w:rsidR="000E2122" w:rsidRPr="00A13754">
        <w:rPr>
          <w:rFonts w:ascii="Calibri" w:hAnsi="Calibri" w:cs="Calibri"/>
          <w:lang w:val="en-US"/>
        </w:rPr>
        <w:t>anesthesia</w:t>
      </w:r>
      <w:r w:rsidRPr="00A13754">
        <w:rPr>
          <w:rFonts w:ascii="Calibri" w:hAnsi="Calibri" w:cs="Calibri"/>
          <w:lang w:val="en-US"/>
        </w:rPr>
        <w:t xml:space="preserve"> during UAE. Both methods were intended to limit the </w:t>
      </w:r>
      <w:r w:rsidR="00DA3430" w:rsidRPr="00A13754">
        <w:rPr>
          <w:rFonts w:ascii="Calibri" w:hAnsi="Calibri" w:cs="Calibri"/>
          <w:lang w:val="en-US"/>
        </w:rPr>
        <w:t>number of UAE procedures performed</w:t>
      </w:r>
      <w:r w:rsidRPr="00A13754">
        <w:rPr>
          <w:rFonts w:ascii="Calibri" w:hAnsi="Calibri" w:cs="Calibri"/>
          <w:lang w:val="en-US"/>
        </w:rPr>
        <w:t xml:space="preserve"> in a hospital setting</w:t>
      </w:r>
      <w:r w:rsidR="00997683"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jvir.2008.07.015","ISSN":"10510443","abstract":"Purpose: To evaluate whether pelvic pain following uterine artery embolization (UAE) can be decreased by using ketoprofen mixed with polyvinyl alcohol (PVA). Materials and Methods: A randomized prospective study was performed in 80 patients (age range, 25-52 years; mean age, 41 years) undergoing UAE with PVA between March and August 2006. Forty patients received PVA particles mixed with ketoprofen, and 40 received bland PVA particles. Fifty-three patients who were asymptomatic 8 hours after embolization were discharged. Pain scores were compared during the first 8 hours after the procedure, at discharge, and the following day. The results were evaluated after 6 months. Results: Eight hours after UAE, 13 of the 40 patients in the group without ketoprofen (32%) reported severe or very severe pain, whereas none of the patients in the group receiving ketoprofen reported severe or very severe pain, as determined with a numeric pain score scale (P = .0015). Nineteen of the 40 patients without ketoprofen (48%) were treated as inpatients, but only 10 in the ketoprofen group (25%) were treated as inpatients. The differences in the clinical outcome, as well in the uterus and fibroid sizes at discharge and at 6 months, were not statistically significant (P &gt; .05). Conclusions: The use of PVA particles mixed with ketoprofen resulted in a statistically significant reduction in pelvic pain during the first 8 hours after UAE as compared to the use of PVA alone. However, no significant differences in pain scores were seen after 8 hours. These findings may lead to a reduction in inpatient management for UAE; however, further study of this approach is warranted. © 2008 SIR.","author":[{"dropping-particle":"","family":"Pisco","given":"João M.","non-dropping-particle":"","parse-names":false,"suffix":""},{"dropping-particle":"","family":"Bilhim","given":"Tiago","non-dropping-particle":"","parse-names":false,"suffix":""},{"dropping-particle":"","family":"Duarte","given":"Marisa","non-dropping-particle":"","parse-names":false,"suffix":""},{"dropping-particle":"","family":"Ferreira","given":"Ana","non-dropping-particle":"","parse-names":false,"suffix":""},{"dropping-particle":"","family":"Santos","given":"Daniela","non-dropping-particle":"","parse-names":false,"suffix":""},{"dropping-particle":"","family":"Pires","given":"F. Moura","non-dropping-particle":"","parse-names":false,"suffix":""},{"dropping-particle":"","family":"Oliveira","given":"Antonio G.","non-dropping-particle":"","parse-names":false,"suffix":""}],"container-title":"Journal of Vascular and Interventional Radiology","id":"ITEM-1","issue":"11","issued":{"date-parts":[["2008","11"]]},"page":"1537-1542","publisher":"J Vasc Interv Radiol","title":"Pelvic Pain after Uterine Artery Embolization: A Prospective Randomized Study of Polyvinyl Alcohol Particles Mixed with Ketoprofen versus Bland Polyvinyl Alcohol Particles","type":"article-journal","volume":"19"},"uris":["http://www.mendeley.com/documents/?uuid=783ce587-71f9-3057-b48c-9f57f3819b81"]},{"id":"ITEM-2","itemData":{"DOI":"10.1016/j.jvir.2009.03.045","ISSN":"10510443","abstract":"Purpose: To evaluate whether electroacupuncture is a safe and effective alternative to pharmacologic sedation/analgesia in uterine artery embolization (UAE) for leiomyomas. Materials and Methods: A nonrandomized prospective study was undertaken in 70 consecutive patients (mean age, 39.5 years) undergoing UAE with polyvinyl alcohol (PVA) particles between August 2006 and January 2007. Thirty-three patients chose to undergo UAE under electroacupuncture anesthesia (EAA; group A) and 37 were treated under local pharmacologic anesthesia (group B). Pain scores (rated from 0 to 10) in both groups were compared during and after the procedure. The outcome of UAE was evaluated at 6 months. Results: Mean pain scores during embolization were 0.36 in group A and 0.84 in group B; scores after embolization and before discharge were 3.00 in group A and 4.49 in group B; and scores at discharge were 0.97 in group A and 2.11 in group B. These differences were statistically significant after embolization and at hospital discharge (P= .02 and P= .0001, respectively). All patients except one in each group were discharged from the hospital 4-8 hours after UAE; the two who remained longer had severe pain. There were no significant differences in clinical outcomes, nor in uterine and leiomyoma volumes, at discharge and at 6 months (P &gt; 0.99 and P= .72, respectively). Conclusions: There was a statistically significant postembolization pain reduction in patients treated under EAA versus local pharmacologic anesthesia and no differences in UAE outcomes between groups at 6 months. © 2009 SIR.","author":[{"dropping-particle":"","family":"Pisco","given":"João M.","non-dropping-particle":"","parse-names":false,"suffix":""},{"dropping-particle":"","family":"Tsuchiya","given":"Mitsuharu","non-dropping-particle":"","parse-names":false,"suffix":""},{"dropping-particle":"","family":"Bilhim","given":"Tiago","non-dropping-particle":"","parse-names":false,"suffix":""},{"dropping-particle":"","family":"Duarte","given":"Marisa","non-dropping-particle":"","parse-names":false,"suffix":""},{"dropping-particle":"","family":"Santos","given":"Daniela","non-dropping-particle":"","parse-names":false,"suffix":""},{"dropping-particle":"","family":"Oliveira","given":"Antonio G.","non-dropping-particle":"","parse-names":false,"suffix":""}],"container-title":"Journal of Vascular and Interventional Radiology","id":"ITEM-2","issue":"7","issued":{"date-parts":[["2009","7"]]},"page":"863-870","publisher":"J Vasc Interv Radiol","title":"Uterine Artery Embolization under Electroacupuncture for Uterine Leiomyomas","type":"article-journal","volume":"20"},"uris":["http://www.mendeley.com/documents/?uuid=435c73e5-1d10-33a0-a937-f8b6b77073b1"]}],"mendeley":{"formattedCitation":"&lt;sup&gt;77, 78&lt;/sup&gt;","plainTextFormattedCitation":"77, 78","previouslyFormattedCitation":"&lt;sup&gt;77, 78&lt;/sup&gt;"},"properties":{"noteIndex":0},"schema":"https://github.com/citation-style-language/schema/raw/master/csl-citation.json"}</w:instrText>
      </w:r>
      <w:r w:rsidR="00997683" w:rsidRPr="00A13754">
        <w:rPr>
          <w:rFonts w:ascii="Calibri" w:hAnsi="Calibri" w:cs="Calibri"/>
          <w:lang w:val="en-US"/>
        </w:rPr>
        <w:fldChar w:fldCharType="separate"/>
      </w:r>
      <w:r w:rsidR="00351B7B" w:rsidRPr="00A13754">
        <w:rPr>
          <w:rFonts w:ascii="Calibri" w:hAnsi="Calibri" w:cs="Calibri"/>
          <w:noProof/>
          <w:vertAlign w:val="superscript"/>
          <w:lang w:val="en-US"/>
        </w:rPr>
        <w:t>77,78</w:t>
      </w:r>
      <w:r w:rsidR="00997683" w:rsidRPr="00A13754">
        <w:rPr>
          <w:rFonts w:ascii="Calibri" w:hAnsi="Calibri" w:cs="Calibri"/>
          <w:lang w:val="en-US"/>
        </w:rPr>
        <w:fldChar w:fldCharType="end"/>
      </w:r>
      <w:r w:rsidRPr="00A13754">
        <w:rPr>
          <w:rFonts w:ascii="Calibri" w:hAnsi="Calibri" w:cs="Calibri"/>
          <w:lang w:val="en-US"/>
        </w:rPr>
        <w:t>. We do not use these methods in our and cooperating centers.</w:t>
      </w:r>
    </w:p>
    <w:p w14:paraId="2770E284" w14:textId="77777777" w:rsidR="006163CD" w:rsidRPr="00A13754" w:rsidRDefault="006163CD" w:rsidP="00A13754">
      <w:pPr>
        <w:jc w:val="both"/>
        <w:rPr>
          <w:rFonts w:ascii="Calibri" w:hAnsi="Calibri" w:cs="Calibri"/>
          <w:lang w:val="en-US"/>
        </w:rPr>
      </w:pPr>
    </w:p>
    <w:p w14:paraId="35C652AE" w14:textId="3FCBF35E" w:rsidR="00102702" w:rsidRPr="00A13754" w:rsidRDefault="00ED7C2A" w:rsidP="00A13754">
      <w:pPr>
        <w:jc w:val="both"/>
        <w:rPr>
          <w:rFonts w:ascii="Calibri" w:hAnsi="Calibri" w:cs="Calibri"/>
          <w:lang w:val="en-US"/>
        </w:rPr>
      </w:pPr>
      <w:r w:rsidRPr="00A13754">
        <w:rPr>
          <w:rFonts w:ascii="Calibri" w:hAnsi="Calibri" w:cs="Calibri"/>
          <w:lang w:val="en-US"/>
        </w:rPr>
        <w:t>The early complications of UAE are usually local complications associated with the angiography procedure. This group of adverse events is rare (they occur in less than 1% of cases) and relates mainly to groin hematoma, arterial thrombosis, arterial dissection and pseudo-aneurysm, allergic reactions to contrast agents, a spasm in the uterine artery caused by manipulation of the catheter in the vessel during the procedure (treated as a temporary event after a few minutes pass and the procedure can be continued, if the spasm persists, Verapamil (2</w:t>
      </w:r>
      <w:r w:rsidR="00C859A6">
        <w:rPr>
          <w:rFonts w:ascii="Calibri" w:hAnsi="Calibri" w:cs="Calibri"/>
          <w:lang w:val="en-US"/>
        </w:rPr>
        <w:t>.</w:t>
      </w:r>
      <w:r w:rsidRPr="00A13754">
        <w:rPr>
          <w:rFonts w:ascii="Calibri" w:hAnsi="Calibri" w:cs="Calibri"/>
          <w:lang w:val="en-US"/>
        </w:rPr>
        <w:t>5</w:t>
      </w:r>
      <w:r w:rsidR="000E2122">
        <w:rPr>
          <w:rFonts w:ascii="Calibri" w:hAnsi="Calibri" w:cs="Calibri"/>
          <w:lang w:val="en-US"/>
        </w:rPr>
        <w:t>–</w:t>
      </w:r>
      <w:r w:rsidRPr="00A13754">
        <w:rPr>
          <w:rFonts w:ascii="Calibri" w:hAnsi="Calibri" w:cs="Calibri"/>
          <w:lang w:val="en-US"/>
        </w:rPr>
        <w:t>5 mg) or Nitrate (100</w:t>
      </w:r>
      <w:r w:rsidR="000E2122">
        <w:rPr>
          <w:rFonts w:ascii="Calibri" w:hAnsi="Calibri" w:cs="Calibri"/>
          <w:lang w:val="en-US"/>
        </w:rPr>
        <w:t>–</w:t>
      </w:r>
      <w:r w:rsidRPr="00A13754">
        <w:rPr>
          <w:rFonts w:ascii="Calibri" w:hAnsi="Calibri" w:cs="Calibri"/>
          <w:lang w:val="en-US"/>
        </w:rPr>
        <w:t>150 µg) intraarterially could be given) and "non-target" emboli</w:t>
      </w:r>
      <w:r w:rsidR="006163CD" w:rsidRPr="00A13754">
        <w:rPr>
          <w:rFonts w:ascii="Calibri" w:hAnsi="Calibri" w:cs="Calibri"/>
          <w:lang w:val="en-US"/>
        </w:rPr>
        <w:t>z</w:t>
      </w:r>
      <w:r w:rsidRPr="00A13754">
        <w:rPr>
          <w:rFonts w:ascii="Calibri" w:hAnsi="Calibri" w:cs="Calibri"/>
          <w:lang w:val="en-US"/>
        </w:rPr>
        <w:t>ation</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abstract":"Uterine leiomyomata commonly known as fibroids are benign tumors of the uterus that are a common cause of heavy menstrual bleeding, pelvic pain and pressure symptoms in women. The traditional method of treatment for these benign tumors has been surgery as long-term medical therapies have not shown to be effective. Uterine artery embolization (UAE) a minimally invasive, interventional radiological technique, wherein complete occlusion of both the uterine arteries with particulate emboli are carried out, has been found to be an effective and safe alternative in the treatment of menorrhagia and other fibroid-related symptoms in women not desiring future fertility or who are poor surgical candidates. This treatment modality available in all major institutions may be instituted as an alternative to hysterectomy in young women wishing to preserve the uterus. UAE a cost-effective modality associated with a short hospital stay has significant advantages over conventional surgeries in the treatment of myomas.","author":[{"dropping-particle":"","family":"Naredi","given":"Nikita","non-dropping-particle":"","parse-names":false,"suffix":""},{"dropping-particle":"","family":"Bhattacharyya","given":"T K","non-dropping-particle":"","parse-names":false,"suffix":""}],"container-title":"South Asian Federation of Obstetrics and Gynecology","id":"ITEM-1","issue":"3","issued":{"date-parts":[["2009"]]},"number-of-pages":"13-18","title":"Uterine Artery Embolization: A Nonsurgical Cure for Fibroids.","type":"report","volume":"1"},"uris":["http://www.mendeley.com/documents/?uuid=e68d9861-694e-3445-9de6-ff4912c475d2"]},{"id":"ITEM-2","itemData":{"DOI":"10.1155/2012/290542","ISSN":"1687-9589","PMID":"22190951","abstract":"Uterine artery embolisation (UAE) is a relative newcomer to the mainstream treatment modalities available for fibroid-related problems. The efficacy of UAE is indisputable and has been shown to be comparable to hysterectomy in the short term in large-scale trials. Moreover, compared with hysterectomy, UAE is less invasive, carries a superior risk profile, and, importantly, preserves the uterus. UAE therefore offers patients symptom relief whilst at the same time retaining reproductive potential. Notably however, although women can have successful pregnancies following UAE, it is becoming increasingly evident that pregnancies after UAE are more risky especially during the early stages. Long-term outcome data from randomised trials involving UAE have very recently become available and show that whilst high satisfaction rates previously identified during early-stage followup are sustained, one notable drawback is a substantial risk of reintervention. It remains to be seen how this facet of UAE will impact on its future uptake.","author":[{"dropping-particle":"","family":"Memtsa","given":"Maria","non-dropping-particle":"","parse-names":false,"suffix":""},{"dropping-particle":"","family":"Homer","given":"Hayden","non-dropping-particle":"","parse-names":false,"suffix":""}],"container-title":"Obstetrics and Gynecology International","id":"ITEM-2","issue":"290542","issued":{"date-parts":[["2012","11","24"]]},"page":"1-5","publisher":"Hindawi","title":"Complications Associated with Uterine Artery Embolisation for Fibroids","type":"article-journal","volume":"2012"},"uris":["http://www.mendeley.com/documents/?uuid=4cda32f6-6be9-39dc-8905-c5a00072e1c3"]},{"id":"ITEM-3","itemData":{"URL":"https://www.rcog.org.uk/globalassets/documents/guidelines/23-12-2013_rcog_rcr_uae.pdf","accessed":{"date-parts":[["2019","5","29"]]},"author":[{"dropping-particle":"","family":"Royal College of Obstetricians and Gynaecologists","given":"","non-dropping-particle":"","parse-names":false,"suffix":""}],"container-title":"Royal College of Radiologists","id":"ITEM-3","issued":{"date-parts":[["2013"]]},"title":"Clinical recommendations on the use of uterine artery embolisation ( UAE ) in the management of fibroids","type":"webpage"},"uris":["http://www.mendeley.com/documents/?uuid=c3b350f0-3b84-3186-9f22-da051a0de227"]}],"mendeley":{"formattedCitation":"&lt;sup&gt;32, 37, 38&lt;/sup&gt;","plainTextFormattedCitation":"32, 37, 38","previouslyFormattedCitation":"&lt;sup&gt;32, 37, 38&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32,37,38</w:t>
      </w:r>
      <w:r w:rsidRPr="00A13754">
        <w:rPr>
          <w:rFonts w:ascii="Calibri" w:hAnsi="Calibri" w:cs="Calibri"/>
          <w:lang w:val="en-US"/>
        </w:rPr>
        <w:fldChar w:fldCharType="end"/>
      </w:r>
      <w:r w:rsidRPr="00A13754">
        <w:rPr>
          <w:rFonts w:ascii="Calibri" w:hAnsi="Calibri" w:cs="Calibri"/>
          <w:lang w:val="en-US"/>
        </w:rPr>
        <w:t>.</w:t>
      </w:r>
    </w:p>
    <w:p w14:paraId="1ED87C21" w14:textId="77777777" w:rsidR="006163CD" w:rsidRPr="00A13754" w:rsidRDefault="006163CD" w:rsidP="00A13754">
      <w:pPr>
        <w:jc w:val="both"/>
        <w:rPr>
          <w:rFonts w:ascii="Calibri" w:hAnsi="Calibri" w:cs="Calibri"/>
          <w:lang w:val="en-US"/>
        </w:rPr>
      </w:pPr>
    </w:p>
    <w:p w14:paraId="145EA645" w14:textId="1D8D7069" w:rsidR="00102702" w:rsidRPr="00A13754" w:rsidRDefault="00ED7C2A" w:rsidP="00A13754">
      <w:pPr>
        <w:jc w:val="both"/>
        <w:rPr>
          <w:rFonts w:ascii="Calibri" w:hAnsi="Calibri" w:cs="Calibri"/>
          <w:lang w:val="en-US"/>
        </w:rPr>
      </w:pPr>
      <w:r w:rsidRPr="00A13754">
        <w:rPr>
          <w:rFonts w:ascii="Calibri" w:hAnsi="Calibri" w:cs="Calibri"/>
          <w:lang w:val="en-US"/>
        </w:rPr>
        <w:t xml:space="preserve">There have also been several reports of "non-target" </w:t>
      </w:r>
      <w:r w:rsidR="006163CD" w:rsidRPr="00A13754">
        <w:rPr>
          <w:rFonts w:ascii="Calibri" w:hAnsi="Calibri" w:cs="Calibri"/>
          <w:lang w:val="en-US"/>
        </w:rPr>
        <w:t>embolization</w:t>
      </w:r>
      <w:r w:rsidRPr="00A13754">
        <w:rPr>
          <w:rFonts w:ascii="Calibri" w:hAnsi="Calibri" w:cs="Calibri"/>
          <w:lang w:val="en-US"/>
        </w:rPr>
        <w:t xml:space="preserve"> of other pelvic organs and their subsequent ischemia. This complication can occur as a result of poor execution of the procedure, as well as due to the presence of anastomoses and anatomical variants of the </w:t>
      </w:r>
      <w:r w:rsidRPr="00A13754">
        <w:rPr>
          <w:rFonts w:ascii="Calibri" w:hAnsi="Calibri" w:cs="Calibri"/>
          <w:lang w:val="en-US"/>
        </w:rPr>
        <w:lastRenderedPageBreak/>
        <w:t xml:space="preserve">pelvic vasculature. A special case of non-target </w:t>
      </w:r>
      <w:r w:rsidR="006163CD" w:rsidRPr="00A13754">
        <w:rPr>
          <w:rFonts w:ascii="Calibri" w:hAnsi="Calibri" w:cs="Calibri"/>
          <w:lang w:val="en-US"/>
        </w:rPr>
        <w:t>embolization</w:t>
      </w:r>
      <w:r w:rsidRPr="00A13754">
        <w:rPr>
          <w:rFonts w:ascii="Calibri" w:hAnsi="Calibri" w:cs="Calibri"/>
          <w:lang w:val="en-US"/>
        </w:rPr>
        <w:t xml:space="preserve"> is ovarian damage that results from anastomoses between the vessels of the uterus and the ovaries in some patient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ISSN":"0221-0363","PMID":"11173757","author":[{"dropping-particle":"","family":"Pelage","given":"J P","non-dropping-particle":"","parse-names":false,"suffix":""},{"dropping-particle":"","family":"Dref","given":"O","non-dropping-particle":"Le","parse-names":false,"suffix":""},{"dropping-particle":"","family":"Jacob","given":"D","non-dropping-particle":"","parse-names":false,"suffix":""},{"dropping-particle":"","family":"Soyer","given":"P","non-dropping-particle":"","parse-names":false,"suffix":""},{"dropping-particle":"","family":"Rossignol","given":"M","non-dropping-particle":"","parse-names":false,"suffix":""},{"dropping-particle":"","family":"Truc","given":"J B","non-dropping-particle":"","parse-names":false,"suffix":""},{"dropping-particle":"","family":"Payen","given":"D","non-dropping-particle":"","parse-names":false,"suffix":""},{"dropping-particle":"","family":"Rymer","given":"R","non-dropping-particle":"","parse-names":false,"suffix":""}],"container-title":"Journal de Radiologie","id":"ITEM-1","issue":"12 Suppl","issued":{"date-parts":[["2000","12"]]},"page":"1873-4","title":"Uterine embolization.","type":"article-journal","volume":"81"},"uris":["http://www.mendeley.com/documents/?uuid=11537fe9-b6b0-30eb-9d6a-a04c97408d6b"]},{"id":"ITEM-2","itemData":{"DOI":"10.1148/rg.25si055510","ISSN":"0271-5333","PMID":"16227501","abstract":"Embolization has become a first-line treatment for symptomatic uterine fibroid tumors. Selective catheterization and embolization of both uterine arteries, which are the predominant source of blood flow to fibroid tumors in most cases, is the cornerstone of treatment. Although embolization for treatment of uterine fibroid tumors is widely accepted, great familiarity with the normal and variant pelvic arterial anatomy is needed to ensure the safety and success of the procedure. The uterine artery classically arises as a first or second branch of the anterior division of the internal iliac artery and is usually dilated in the presence of a uterine fibroid tumor. Angiography is used for comprehensive pretreatment assessment of the pelvic arterial anatomy; for noninvasive evaluation, Doppler ultrasonography, contrast material–enhanced magnetic resonance (MR) imaging, and MR angiography also may be used. After the uterine artery is identified, selective catheterization should be performed distal to its cervicovaginal branch. For targeted embolization of the perifibroid arterial plexus, injection of particles with diameters larger than 500 μm is generally recommended. Excessive embolization may injure normal myometrium, ovaries, or fallopian tubes and lead to uterine necrosis or infection or to ovarian failure. Incomplete treatment or additional blood supply to the tumor (eg, via an ovarian artery) may result in clinical failure. The common postembolization angiographic end point is occlusion of the uterine arterial branches to the fibroid tumor while antegrade flow is maintained in the main uterine artery.","author":[{"dropping-particle":"","family":"Pelage","given":"Jean-Pierre","non-dropping-particle":"","parse-names":false,"suffix":""},{"dropping-particle":"","family":"Cazejust","given":"Julien","non-dropping-particle":"","parse-names":false,"suffix":""},{"dropping-particle":"","family":"Pluot","given":"Etienne","non-dropping-particle":"","parse-names":false,"suffix":""},{"dropping-particle":"Le","family":"Dref","given":"Olivier","non-dropping-particle":"","parse-names":false,"suffix":""},{"dropping-particle":"","family":"Laurent","given":"Alexandre","non-dropping-particle":"","parse-names":false,"suffix":""},{"dropping-particle":"","family":"Spies","given":"James B.","non-dropping-particle":"","parse-names":false,"suffix":""},{"dropping-particle":"","family":"Chagnon","given":"Sophie","non-dropping-particle":"","parse-names":false,"suffix":""},{"dropping-particle":"","family":"Lacombe","given":"Pascal","non-dropping-particle":"","parse-names":false,"suffix":""}],"container-title":"RadioGraphics","id":"ITEM-2","issue":"suppl_1","issued":{"date-parts":[["2005","10"]]},"page":"S99-S117","title":"Uterine Fibroid Vascularization and Clinical Relevance to Uterine Fibroid Embolization","type":"article-journal","volume":"25"},"uris":["http://www.mendeley.com/documents/?uuid=d5b0561d-2fcb-3edb-b310-80446d6d567f"]}],"mendeley":{"formattedCitation":"&lt;sup&gt;79, 80&lt;/sup&gt;","plainTextFormattedCitation":"79, 80","previouslyFormattedCitation":"&lt;sup&gt;79, 80&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79,80</w:t>
      </w:r>
      <w:r w:rsidRPr="00A13754">
        <w:rPr>
          <w:rFonts w:ascii="Calibri" w:hAnsi="Calibri" w:cs="Calibri"/>
          <w:lang w:val="en-US"/>
        </w:rPr>
        <w:fldChar w:fldCharType="end"/>
      </w:r>
      <w:r w:rsidRPr="00A13754">
        <w:rPr>
          <w:rFonts w:ascii="Calibri" w:hAnsi="Calibri" w:cs="Calibri"/>
          <w:lang w:val="en-US"/>
        </w:rPr>
        <w:t>.</w:t>
      </w:r>
    </w:p>
    <w:p w14:paraId="561E32BA" w14:textId="77777777" w:rsidR="006163CD" w:rsidRPr="00A13754" w:rsidRDefault="006163CD" w:rsidP="00A13754">
      <w:pPr>
        <w:jc w:val="both"/>
        <w:rPr>
          <w:rFonts w:ascii="Calibri" w:hAnsi="Calibri" w:cs="Calibri"/>
          <w:lang w:val="en-US"/>
        </w:rPr>
      </w:pPr>
    </w:p>
    <w:p w14:paraId="0E1D5C5E" w14:textId="2A98C15D" w:rsidR="00102702" w:rsidRPr="00A13754" w:rsidRDefault="00ED7C2A" w:rsidP="00A13754">
      <w:pPr>
        <w:jc w:val="both"/>
        <w:rPr>
          <w:rFonts w:ascii="Calibri" w:hAnsi="Calibri" w:cs="Calibri"/>
          <w:lang w:val="en-US"/>
        </w:rPr>
      </w:pPr>
      <w:r w:rsidRPr="00A13754">
        <w:rPr>
          <w:rFonts w:ascii="Calibri" w:hAnsi="Calibri" w:cs="Calibri"/>
          <w:lang w:val="en-US"/>
        </w:rPr>
        <w:t>The consequence of myoma necrosis is a post-</w:t>
      </w:r>
      <w:r w:rsidR="006163CD" w:rsidRPr="00A13754">
        <w:rPr>
          <w:rFonts w:ascii="Calibri" w:hAnsi="Calibri" w:cs="Calibri"/>
          <w:lang w:val="en-US"/>
        </w:rPr>
        <w:t>embolization</w:t>
      </w:r>
      <w:r w:rsidRPr="00A13754">
        <w:rPr>
          <w:rFonts w:ascii="Calibri" w:hAnsi="Calibri" w:cs="Calibri"/>
          <w:lang w:val="en-US"/>
        </w:rPr>
        <w:t xml:space="preserve"> syndrome occurring within 30 days of the procedure in approximately 10</w:t>
      </w:r>
      <w:r w:rsidR="007E46FE">
        <w:rPr>
          <w:rFonts w:ascii="Calibri" w:hAnsi="Calibri" w:cs="Calibri"/>
          <w:lang w:val="en-US"/>
        </w:rPr>
        <w:t>%–</w:t>
      </w:r>
      <w:r w:rsidRPr="00A13754">
        <w:rPr>
          <w:rFonts w:ascii="Calibri" w:hAnsi="Calibri" w:cs="Calibri"/>
          <w:lang w:val="en-US"/>
        </w:rPr>
        <w:t>15% of patients. The symptoms of this syndrome, which may occur together or individually, include nausea, vomiting, malaise, low-grade fever, lower abdominal pain</w:t>
      </w:r>
      <w:r w:rsidR="007E46FE">
        <w:rPr>
          <w:rFonts w:ascii="Calibri" w:hAnsi="Calibri" w:cs="Calibri"/>
          <w:lang w:val="en-US"/>
        </w:rPr>
        <w:t>,</w:t>
      </w:r>
      <w:r w:rsidRPr="00A13754">
        <w:rPr>
          <w:rFonts w:ascii="Calibri" w:hAnsi="Calibri" w:cs="Calibri"/>
          <w:lang w:val="en-US"/>
        </w:rPr>
        <w:t xml:space="preserve"> and elevated leukocyte levels. This is usually a self-limiting syndrome that usually disappears within 10</w:t>
      </w:r>
      <w:r w:rsidR="007E46FE">
        <w:rPr>
          <w:rFonts w:ascii="Calibri" w:hAnsi="Calibri" w:cs="Calibri"/>
          <w:lang w:val="en-US"/>
        </w:rPr>
        <w:t>–</w:t>
      </w:r>
      <w:r w:rsidRPr="00A13754">
        <w:rPr>
          <w:rFonts w:ascii="Calibri" w:hAnsi="Calibri" w:cs="Calibri"/>
          <w:lang w:val="en-US"/>
        </w:rPr>
        <w:t>14 days. Analgesics and anti-inflammatory drugs are used to treat this complication</w:t>
      </w:r>
      <w:r w:rsidRPr="00A13754">
        <w:rPr>
          <w:rFonts w:ascii="Calibri" w:hAnsi="Calibri" w:cs="Calibri"/>
          <w:lang w:val="en-US"/>
        </w:rPr>
        <w:fldChar w:fldCharType="begin" w:fldLock="1"/>
      </w:r>
      <w:r w:rsidR="006528B6"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mendeley":{"formattedCitation":"&lt;sup&gt;32&lt;/sup&gt;","plainTextFormattedCitation":"32","previouslyFormattedCitation":"&lt;sup&gt;32&lt;/sup&gt;"},"properties":{"noteIndex":0},"schema":"https://github.com/citation-style-language/schema/raw/master/csl-citation.json"}</w:instrText>
      </w:r>
      <w:r w:rsidRPr="00A13754">
        <w:rPr>
          <w:rFonts w:ascii="Calibri" w:hAnsi="Calibri" w:cs="Calibri"/>
          <w:lang w:val="en-US"/>
        </w:rPr>
        <w:fldChar w:fldCharType="separate"/>
      </w:r>
      <w:r w:rsidR="00056AA1" w:rsidRPr="00A13754">
        <w:rPr>
          <w:rFonts w:ascii="Calibri" w:hAnsi="Calibri" w:cs="Calibri"/>
          <w:noProof/>
          <w:vertAlign w:val="superscript"/>
          <w:lang w:val="en-US"/>
        </w:rPr>
        <w:t>32</w:t>
      </w:r>
      <w:r w:rsidRPr="00A13754">
        <w:rPr>
          <w:rFonts w:ascii="Calibri" w:hAnsi="Calibri" w:cs="Calibri"/>
          <w:lang w:val="en-US"/>
        </w:rPr>
        <w:fldChar w:fldCharType="end"/>
      </w:r>
      <w:r w:rsidRPr="00A13754">
        <w:rPr>
          <w:rFonts w:ascii="Calibri" w:hAnsi="Calibri" w:cs="Calibri"/>
          <w:lang w:val="en-US"/>
        </w:rPr>
        <w:t>. It is important to differentiate the symptoms of a post-</w:t>
      </w:r>
      <w:r w:rsidR="006163CD" w:rsidRPr="00A13754">
        <w:rPr>
          <w:rFonts w:ascii="Calibri" w:hAnsi="Calibri" w:cs="Calibri"/>
          <w:lang w:val="en-US"/>
        </w:rPr>
        <w:t>embolization</w:t>
      </w:r>
      <w:r w:rsidRPr="00A13754">
        <w:rPr>
          <w:rFonts w:ascii="Calibri" w:hAnsi="Calibri" w:cs="Calibri"/>
          <w:lang w:val="en-US"/>
        </w:rPr>
        <w:t xml:space="preserve"> syndrome with more serious complications such as sepsis. This is especially true in cases where the mentioned symptoms last longer than two week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abstract":"Uterine leiomyomata commonly known as fibroids are benign tumors of the uterus that are a common cause of heavy menstrual bleeding, pelvic pain and pressure symptoms in women. The traditional method of treatment for these benign tumors has been surgery as long-term medical therapies have not shown to be effective. Uterine artery embolization (UAE) a minimally invasive, interventional radiological technique, wherein complete occlusion of both the uterine arteries with particulate emboli are carried out, has been found to be an effective and safe alternative in the treatment of menorrhagia and other fibroid-related symptoms in women not desiring future fertility or who are poor surgical candidates. This treatment modality available in all major institutions may be instituted as an alternative to hysterectomy in young women wishing to preserve the uterus. UAE a cost-effective modality associated with a short hospital stay has significant advantages over conventional surgeries in the treatment of myomas.","author":[{"dropping-particle":"","family":"Naredi","given":"Nikita","non-dropping-particle":"","parse-names":false,"suffix":""},{"dropping-particle":"","family":"Bhattacharyya","given":"T K","non-dropping-particle":"","parse-names":false,"suffix":""}],"container-title":"South Asian Federation of Obstetrics and Gynecology","id":"ITEM-1","issue":"3","issued":{"date-parts":[["2009"]]},"number-of-pages":"13-18","title":"Uterine Artery Embolization: A Nonsurgical Cure for Fibroids.","type":"report","volume":"1"},"uris":["http://www.mendeley.com/documents/?uuid=e68d9861-694e-3445-9de6-ff4912c475d2"]},{"id":"ITEM-2","itemData":{"DOI":"10.1155/2012/290542","ISSN":"1687-9589","PMID":"22190951","abstract":"Uterine artery embolisation (UAE) is a relative newcomer to the mainstream treatment modalities available for fibroid-related problems. The efficacy of UAE is indisputable and has been shown to be comparable to hysterectomy in the short term in large-scale trials. Moreover, compared with hysterectomy, UAE is less invasive, carries a superior risk profile, and, importantly, preserves the uterus. UAE therefore offers patients symptom relief whilst at the same time retaining reproductive potential. Notably however, although women can have successful pregnancies following UAE, it is becoming increasingly evident that pregnancies after UAE are more risky especially during the early stages. Long-term outcome data from randomised trials involving UAE have very recently become available and show that whilst high satisfaction rates previously identified during early-stage followup are sustained, one notable drawback is a substantial risk of reintervention. It remains to be seen how this facet of UAE will impact on its future uptake.","author":[{"dropping-particle":"","family":"Memtsa","given":"Maria","non-dropping-particle":"","parse-names":false,"suffix":""},{"dropping-particle":"","family":"Homer","given":"Hayden","non-dropping-particle":"","parse-names":false,"suffix":""}],"container-title":"Obstetrics and Gynecology International","id":"ITEM-2","issue":"290542","issued":{"date-parts":[["2012","11","24"]]},"page":"1-5","publisher":"Hindawi","title":"Complications Associated with Uterine Artery Embolisation for Fibroids","type":"article-journal","volume":"2012"},"uris":["http://www.mendeley.com/documents/?uuid=4cda32f6-6be9-39dc-8905-c5a00072e1c3"]},{"id":"ITEM-3","itemData":{"URL":"https://www.rcog.org.uk/globalassets/documents/guidelines/23-12-2013_rcog_rcr_uae.pdf","accessed":{"date-parts":[["2019","5","29"]]},"author":[{"dropping-particle":"","family":"Royal College of Obstetricians and Gynaecologists","given":"","non-dropping-particle":"","parse-names":false,"suffix":""}],"container-title":"Royal College of Radiologists","id":"ITEM-3","issued":{"date-parts":[["2013"]]},"title":"Clinical recommendations on the use of uterine artery embolisation ( UAE ) in the management of fibroids","type":"webpage"},"uris":["http://www.mendeley.com/documents/?uuid=c3b350f0-3b84-3186-9f22-da051a0de227"]}],"mendeley":{"formattedCitation":"&lt;sup&gt;32, 37, 38&lt;/sup&gt;","plainTextFormattedCitation":"32, 37, 38","previouslyFormattedCitation":"&lt;sup&gt;32, 37, 38&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32,37,38</w:t>
      </w:r>
      <w:r w:rsidRPr="00A13754">
        <w:rPr>
          <w:rFonts w:ascii="Calibri" w:hAnsi="Calibri" w:cs="Calibri"/>
          <w:lang w:val="en-US"/>
        </w:rPr>
        <w:fldChar w:fldCharType="end"/>
      </w:r>
      <w:r w:rsidRPr="00A13754">
        <w:rPr>
          <w:rFonts w:ascii="Calibri" w:hAnsi="Calibri" w:cs="Calibri"/>
          <w:lang w:val="en-US"/>
        </w:rPr>
        <w:t>.</w:t>
      </w:r>
    </w:p>
    <w:p w14:paraId="5AC60B83" w14:textId="77777777" w:rsidR="006163CD" w:rsidRPr="00A13754" w:rsidRDefault="006163CD" w:rsidP="00A13754">
      <w:pPr>
        <w:jc w:val="both"/>
        <w:rPr>
          <w:rFonts w:ascii="Calibri" w:hAnsi="Calibri" w:cs="Calibri"/>
          <w:lang w:val="en-US"/>
        </w:rPr>
      </w:pPr>
    </w:p>
    <w:p w14:paraId="176D3793" w14:textId="413ED145" w:rsidR="00102702" w:rsidRPr="00A13754" w:rsidRDefault="00ED7C2A" w:rsidP="00A13754">
      <w:pPr>
        <w:jc w:val="both"/>
        <w:rPr>
          <w:rFonts w:ascii="Calibri" w:hAnsi="Calibri" w:cs="Calibri"/>
          <w:lang w:val="en-US"/>
        </w:rPr>
      </w:pPr>
      <w:r w:rsidRPr="00A13754">
        <w:rPr>
          <w:rFonts w:ascii="Calibri" w:hAnsi="Calibri" w:cs="Calibri"/>
          <w:lang w:val="en-US"/>
        </w:rPr>
        <w:t>Infection is potentially the most serious complication after UAE, and it occurs in about 0.5% of case</w:t>
      </w:r>
      <w:r w:rsidR="006163CD" w:rsidRPr="00A13754">
        <w:rPr>
          <w:rFonts w:ascii="Calibri" w:hAnsi="Calibri" w:cs="Calibri"/>
          <w:lang w:val="en-US"/>
        </w:rPr>
        <w:t>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id":"ITEM-2","itemData":{"DOI":"10.1155/2012/290542","ISSN":"1687-9589","PMID":"22190951","abstract":"Uterine artery embolisation (UAE) is a relative newcomer to the mainstream treatment modalities available for fibroid-related problems. The efficacy of UAE is indisputable and has been shown to be comparable to hysterectomy in the short term in large-scale trials. Moreover, compared with hysterectomy, UAE is less invasive, carries a superior risk profile, and, importantly, preserves the uterus. UAE therefore offers patients symptom relief whilst at the same time retaining reproductive potential. Notably however, although women can have successful pregnancies following UAE, it is becoming increasingly evident that pregnancies after UAE are more risky especially during the early stages. Long-term outcome data from randomised trials involving UAE have very recently become available and show that whilst high satisfaction rates previously identified during early-stage followup are sustained, one notable drawback is a substantial risk of reintervention. It remains to be seen how this facet of UAE will impact on its future uptake.","author":[{"dropping-particle":"","family":"Memtsa","given":"Maria","non-dropping-particle":"","parse-names":false,"suffix":""},{"dropping-particle":"","family":"Homer","given":"Hayden","non-dropping-particle":"","parse-names":false,"suffix":""}],"container-title":"Obstetrics and Gynecology International","id":"ITEM-2","issue":"290542","issued":{"date-parts":[["2012","11","24"]]},"page":"1-5","publisher":"Hindawi","title":"Complications Associated with Uterine Artery Embolisation for Fibroids","type":"article-journal","volume":"2012"},"uris":["http://www.mendeley.com/documents/?uuid=4cda32f6-6be9-39dc-8905-c5a00072e1c3"]}],"mendeley":{"formattedCitation":"&lt;sup&gt;32, 38&lt;/sup&gt;","plainTextFormattedCitation":"32, 38","previouslyFormattedCitation":"&lt;sup&gt;32, 38&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32,38</w:t>
      </w:r>
      <w:r w:rsidRPr="00A13754">
        <w:rPr>
          <w:rFonts w:ascii="Calibri" w:hAnsi="Calibri" w:cs="Calibri"/>
          <w:lang w:val="en-US"/>
        </w:rPr>
        <w:fldChar w:fldCharType="end"/>
      </w:r>
      <w:r w:rsidRPr="00A13754">
        <w:rPr>
          <w:rFonts w:ascii="Calibri" w:hAnsi="Calibri" w:cs="Calibri"/>
          <w:lang w:val="en-US"/>
        </w:rPr>
        <w:t xml:space="preserve">. In a case of persistent, high fever (38.5 </w:t>
      </w:r>
      <w:r w:rsidR="006163CD" w:rsidRPr="00A13754">
        <w:rPr>
          <w:rFonts w:ascii="Calibri" w:hAnsi="Calibri" w:cs="Calibri"/>
          <w:lang w:val="en-US"/>
        </w:rPr>
        <w:t>°</w:t>
      </w:r>
      <w:r w:rsidRPr="00A13754">
        <w:rPr>
          <w:rFonts w:ascii="Calibri" w:hAnsi="Calibri" w:cs="Calibri"/>
          <w:lang w:val="en-US"/>
        </w:rPr>
        <w:t>C and above) for 24</w:t>
      </w:r>
      <w:r w:rsidR="005F6202">
        <w:rPr>
          <w:rFonts w:ascii="Calibri" w:hAnsi="Calibri" w:cs="Calibri"/>
          <w:lang w:val="en-US"/>
        </w:rPr>
        <w:t>–</w:t>
      </w:r>
      <w:r w:rsidRPr="00A13754">
        <w:rPr>
          <w:rFonts w:ascii="Calibri" w:hAnsi="Calibri" w:cs="Calibri"/>
          <w:lang w:val="en-US"/>
        </w:rPr>
        <w:t xml:space="preserve">48 hours and hard and painful abdomen, </w:t>
      </w:r>
      <w:r w:rsidR="005F6202">
        <w:rPr>
          <w:rFonts w:ascii="Calibri" w:hAnsi="Calibri" w:cs="Calibri"/>
          <w:lang w:val="en-US"/>
        </w:rPr>
        <w:t xml:space="preserve">a </w:t>
      </w:r>
      <w:r w:rsidRPr="00A13754">
        <w:rPr>
          <w:rFonts w:ascii="Calibri" w:hAnsi="Calibri" w:cs="Calibri"/>
          <w:lang w:val="en-US"/>
        </w:rPr>
        <w:t>sepsis should be suspected. In this case, treatment may</w:t>
      </w:r>
      <w:r w:rsidR="005F6202">
        <w:rPr>
          <w:rFonts w:ascii="Calibri" w:hAnsi="Calibri" w:cs="Calibri"/>
          <w:lang w:val="en-US"/>
        </w:rPr>
        <w:t xml:space="preserve"> not only</w:t>
      </w:r>
      <w:r w:rsidRPr="00A13754">
        <w:rPr>
          <w:rFonts w:ascii="Calibri" w:hAnsi="Calibri" w:cs="Calibri"/>
          <w:lang w:val="en-US"/>
        </w:rPr>
        <w:t xml:space="preserve"> require the use of antibiotic therapy, but also the need to remove the uterus. In the latter case, in less than 1% of cases, it may pose a threat to the patient's life. Sepsis is more common when UAE is performed on</w:t>
      </w:r>
      <w:r w:rsidR="005F6202">
        <w:rPr>
          <w:rFonts w:ascii="Calibri" w:hAnsi="Calibri" w:cs="Calibri"/>
          <w:lang w:val="en-US"/>
        </w:rPr>
        <w:t xml:space="preserve"> a</w:t>
      </w:r>
      <w:r w:rsidRPr="00A13754">
        <w:rPr>
          <w:rFonts w:ascii="Calibri" w:hAnsi="Calibri" w:cs="Calibri"/>
          <w:lang w:val="en-US"/>
        </w:rPr>
        <w:t xml:space="preserve"> large uterus (over 20 cm or when the diameter of a single myoma is larger than 9 cm, and also in the case of coexistence of large submucous fibroid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155/2012/290542","ISSN":"1687-9589","PMID":"22190951","abstract":"Uterine artery embolisation (UAE) is a relative newcomer to the mainstream treatment modalities available for fibroid-related problems. The efficacy of UAE is indisputable and has been shown to be comparable to hysterectomy in the short term in large-scale trials. Moreover, compared with hysterectomy, UAE is less invasive, carries a superior risk profile, and, importantly, preserves the uterus. UAE therefore offers patients symptom relief whilst at the same time retaining reproductive potential. Notably however, although women can have successful pregnancies following UAE, it is becoming increasingly evident that pregnancies after UAE are more risky especially during the early stages. Long-term outcome data from randomised trials involving UAE have very recently become available and show that whilst high satisfaction rates previously identified during early-stage followup are sustained, one notable drawback is a substantial risk of reintervention. It remains to be seen how this facet of UAE will impact on its future uptake.","author":[{"dropping-particle":"","family":"Memtsa","given":"Maria","non-dropping-particle":"","parse-names":false,"suffix":""},{"dropping-particle":"","family":"Homer","given":"Hayden","non-dropping-particle":"","parse-names":false,"suffix":""}],"container-title":"Obstetrics and Gynecology International","id":"ITEM-1","issue":"290542","issued":{"date-parts":[["2012","11","24"]]},"page":"1-5","publisher":"Hindawi","title":"Complications Associated with Uterine Artery Embolisation for Fibroids","type":"article-journal","volume":"2012"},"uris":["http://www.mendeley.com/documents/?uuid=4cda32f6-6be9-39dc-8905-c5a00072e1c3"]},{"id":"ITEM-2","itemData":{"abstract":"Uterine leiomyomata commonly known as fibroids are benign tumors of the uterus that are a common cause of heavy menstrual bleeding, pelvic pain and pressure symptoms in women. The traditional method of treatment for these benign tumors has been surgery as long-term medical therapies have not shown to be effective. Uterine artery embolization (UAE) a minimally invasive, interventional radiological technique, wherein complete occlusion of both the uterine arteries with particulate emboli are carried out, has been found to be an effective and safe alternative in the treatment of menorrhagia and other fibroid-related symptoms in women not desiring future fertility or who are poor surgical candidates. This treatment modality available in all major institutions may be instituted as an alternative to hysterectomy in young women wishing to preserve the uterus. UAE a cost-effective modality associated with a short hospital stay has significant advantages over conventional surgeries in the treatment of myomas.","author":[{"dropping-particle":"","family":"Naredi","given":"Nikita","non-dropping-particle":"","parse-names":false,"suffix":""},{"dropping-particle":"","family":"Bhattacharyya","given":"T K","non-dropping-particle":"","parse-names":false,"suffix":""}],"container-title":"South Asian Federation of Obstetrics and Gynecology","id":"ITEM-2","issue":"3","issued":{"date-parts":[["2009"]]},"number-of-pages":"13-18","title":"Uterine Artery Embolization: A Nonsurgical Cure for Fibroids.","type":"report","volume":"1"},"uris":["http://www.mendeley.com/documents/?uuid=e68d9861-694e-3445-9de6-ff4912c475d2"]}],"mendeley":{"formattedCitation":"&lt;sup&gt;37, 38&lt;/sup&gt;","plainTextFormattedCitation":"37, 38","previouslyFormattedCitation":"&lt;sup&gt;37, 38&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37,38</w:t>
      </w:r>
      <w:r w:rsidRPr="00A13754">
        <w:rPr>
          <w:rFonts w:ascii="Calibri" w:hAnsi="Calibri" w:cs="Calibri"/>
          <w:lang w:val="en-US"/>
        </w:rPr>
        <w:fldChar w:fldCharType="end"/>
      </w:r>
      <w:r w:rsidRPr="00A13754">
        <w:rPr>
          <w:rFonts w:ascii="Calibri" w:hAnsi="Calibri" w:cs="Calibri"/>
          <w:lang w:val="en-US"/>
        </w:rPr>
        <w:t>.</w:t>
      </w:r>
    </w:p>
    <w:p w14:paraId="22D996EF" w14:textId="77777777" w:rsidR="006163CD" w:rsidRPr="00A13754" w:rsidRDefault="006163CD" w:rsidP="00A13754">
      <w:pPr>
        <w:jc w:val="both"/>
        <w:rPr>
          <w:rFonts w:ascii="Calibri" w:hAnsi="Calibri" w:cs="Calibri"/>
          <w:lang w:val="en-US"/>
        </w:rPr>
      </w:pPr>
    </w:p>
    <w:p w14:paraId="25D46D00" w14:textId="71E5328B" w:rsidR="00102702" w:rsidRPr="00A13754" w:rsidRDefault="00ED7C2A" w:rsidP="00A13754">
      <w:pPr>
        <w:jc w:val="both"/>
        <w:rPr>
          <w:rFonts w:ascii="Calibri" w:hAnsi="Calibri" w:cs="Calibri"/>
          <w:lang w:val="en-US"/>
        </w:rPr>
      </w:pPr>
      <w:r w:rsidRPr="00A13754">
        <w:rPr>
          <w:rFonts w:ascii="Calibri" w:hAnsi="Calibri" w:cs="Calibri"/>
          <w:lang w:val="en-US"/>
        </w:rPr>
        <w:t xml:space="preserve">A late complication after UAE (more than 30 days after the procedure), </w:t>
      </w:r>
      <w:r w:rsidR="00931ACE" w:rsidRPr="00A13754">
        <w:rPr>
          <w:rFonts w:ascii="Calibri" w:hAnsi="Calibri" w:cs="Calibri"/>
          <w:lang w:val="en-US"/>
        </w:rPr>
        <w:t>occurring</w:t>
      </w:r>
      <w:r w:rsidRPr="00A13754">
        <w:rPr>
          <w:rFonts w:ascii="Calibri" w:hAnsi="Calibri" w:cs="Calibri"/>
          <w:lang w:val="en-US"/>
        </w:rPr>
        <w:t xml:space="preserve"> after </w:t>
      </w:r>
      <w:r w:rsidR="006163CD" w:rsidRPr="00A13754">
        <w:rPr>
          <w:rFonts w:ascii="Calibri" w:hAnsi="Calibri" w:cs="Calibri"/>
          <w:lang w:val="en-US"/>
        </w:rPr>
        <w:t>embolization</w:t>
      </w:r>
      <w:r w:rsidRPr="00A13754">
        <w:rPr>
          <w:rFonts w:ascii="Calibri" w:hAnsi="Calibri" w:cs="Calibri"/>
          <w:lang w:val="en-US"/>
        </w:rPr>
        <w:t xml:space="preserve"> of submucous fibroids, is the excretion of demarked, necrotic fragments of fibroids through the cervical canal. It happens in about 10% of case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051-0443(07)61422-5","ISSN":"10510443","PMID":"10735424","abstract":"PURPOSE: To assess the feasibility of performing uterine artery embolization as an outpatient treatment for symptomatic uterine fibroids. MATERIALS AND METHODS: Forty-nine consecutive patients (mean age, 44.5 years; range, 28-54 years) underwent uterine artery embolization during a 12-month period. Embolization was performed with 350-500 μm polyvinyl alcohol particles (44 of 49) or Gelfoam pledgets (five of 49). At discharge, patients were given instructions regarding the constitutional symptoms to expect after embolization. A specific medication regimen consisting of prochlorperazine, ketorolac, meperidine, and hydrocodone was prescribed for relief of these symptoms. All patients were telephoned within 24 hours of discharge. During long-term follow-up, a questionnaire was administered to all patients to evaluate the periprocedural experience. Three-month clinical follow-up was available in 26 patients and 6-month imaging follow-up was available in 16 patients. RESULTS: Fourteen patients presented with menorrhagia, six had bulk-related symptoms (abdominal distension, stress incontinence, pelvic pain), and 29 had both. Technical success for bilateral embolization was 98%. Forty-seven of 49 patients were discharged to home 6-8 hours after the procedure; two patients required overnight observation in an ambulatory unit (one because of postprocedure hypertension and one because of a late procedure completion time). At the first follow-up phone call, reported symptoms included pelvic pain/cramping in 83.7% (41 of 49), fatigue in 75.5% (37 of 49), nausea/vomiting in 46.9% (23 of 49), and a nonpurulent vaginal discharge in 18.4% (nine of 49). These symptoms were satisfactorily controlled with discharge medications in 48 of 49 patients. No patients returned to the hospital or visited an emergency room during the first 48 hours after discharge. Forty-six of 49 patients were satisfied with the decision for home discharge. The average uterine volume reduction in 16 patients with 6-month imaging follow-up was 47.5%; 88.5%, of patients (23 of 26) with 3-month clinical follow-up reported improvement or elimination of symptoms. CONCLUSION: With defined telephone follow-up, staff availability, and a protocol designed to alleviate the postprocedure constitutional symptoms, uterine artery embolization is both safe and effective when performed as an outpatient procedure.","author":[{"dropping-particle":"","family":"Siskin","given":"Gary P","non-dropping-particle":"","parse-names":false,"suffix":""},{"dropping-particle":"","family":"Stainken","given":"Brian F","non-dropping-particle":"","parse-names":false,"suffix":""},{"dropping-particle":"","family":"Dowling","given":"Kyran","non-dropping-particle":"","parse-names":false,"suffix":""},{"dropping-particle":"","family":"Meo","given":"Patricia","non-dropping-particle":"","parse-names":false,"suffix":""},{"dropping-particle":"","family":"Ahn","given":"Jiyong","non-dropping-particle":"","parse-names":false,"suffix":""},{"dropping-particle":"","family":"Dolen","given":"Eric G","non-dropping-particle":"","parse-names":false,"suffix":""}],"container-title":"Journal of Vascular and Interventional Radiology","id":"ITEM-1","issue":"3","issued":{"date-parts":[["2000","3"]]},"page":"305-311","title":"Outpatient uterine artery embolization for symptomatic uterine fibroids: Experience in 49 patients","type":"article-journal","volume":"11"},"uris":["http://www.mendeley.com/documents/?uuid=4eb2f840-c350-3f79-951e-68b5dd13e141"]},{"id":"ITEM-2","itemData":{"URL":"https://www.rcog.org.uk/globalassets/documents/guidelines/23-12-2013_rcog_rcr_uae.pdf","accessed":{"date-parts":[["2019","5","29"]]},"author":[{"dropping-particle":"","family":"Royal College of Obstetricians and Gynaecologists","given":"","non-dropping-particle":"","parse-names":false,"suffix":""}],"container-title":"Royal College of Radiologists","id":"ITEM-2","issued":{"date-parts":[["2013"]]},"title":"Clinical recommendations on the use of uterine artery embolisation ( UAE ) in the management of fibroids","type":"webpage"},"uris":["http://www.mendeley.com/documents/?uuid=c3b350f0-3b84-3186-9f22-da051a0de227"]},{"id":"ITEM-3","itemData":{"DOI":"10.5539/gjhs.v8n7p245","ISSN":"1916-9736","abstract":"&lt;p&gt;We decided to evaluate the efficacy and complications of uterine artery embolization (UAE) in patients with symptomatic uterine fibroids. Sixty-five premenopausal patients, without considering the fibroids size and its location, were treated by bilateral UAE. At baseline and after 3, 6, and 12 months MRI was obtained to determine the uterine length and fibroid diameter. In addition, symptoms of the patients were documented at these follow-up schedules. UAE was successful in 62 (95.4%) cases. Complete infarction rate of the fibroid was 83.1%. After 12 months, the uterine length showed a decrease of 55.7% (mean of 9.4 cm) and the diameter of the dominant fibroid revealed a decrease of 52.1% (mean of 3.4 cm). Menorrhagia improved in 45 cases (91.8%), abdominal mass in 24 cases (82.28%), urinary symptoms in 17 cases (85%), pelvic pain in 21 cases (84%), and dysmenorrhea in 25 cases (80.6%). At final follow-up performed after one year, complete infarction of the fibroma was demonstrated in 49 patients (83.1%). Two cases achieved successful pregnancy in the one year follow-up period. Five patients developed post-embolization syndrome which necessitated admission to the hospital. Twenty-two patients presented and complained of pain for which outpatient pain management was done. UAE was a successful treatment for uterine fibroids that preserved the uterus, had minimal complications, and required short hospitalization and recovery.&lt;/p&gt;","author":[{"dropping-particle":"","family":"Salehi","given":"Mohammadgharib","non-dropping-particle":"","parse-names":false,"suffix":""},{"dropping-particle":"","family":"Jalilian","given":"Nasrin","non-dropping-particle":"","parse-names":false,"suffix":""},{"dropping-particle":"","family":"Salehi","given":"Ayoub","non-dropping-particle":"","parse-names":false,"suffix":""},{"dropping-particle":"","family":"Ayazi","given":"Mojgan","non-dropping-particle":"","parse-names":false,"suffix":""}],"container-title":"Global Journal of Health Science","id":"ITEM-3","issue":"7","issued":{"date-parts":[["2015"]]},"title":"Clinical Efficacy and Complications of Uterine Artery Embolization in Symptomatic Uterine Fibroids","type":"article-journal","volume":"8"},"uris":["http://www.mendeley.com/documents/?uuid=9b4ed114-7d19-3731-852a-18ace5c427f1"]}],"mendeley":{"formattedCitation":"&lt;sup&gt;32, 81, 82&lt;/sup&gt;","plainTextFormattedCitation":"32, 81, 82","previouslyFormattedCitation":"&lt;sup&gt;32, 81, 82&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32,81,82</w:t>
      </w:r>
      <w:r w:rsidRPr="00A13754">
        <w:rPr>
          <w:rFonts w:ascii="Calibri" w:hAnsi="Calibri" w:cs="Calibri"/>
          <w:lang w:val="en-US"/>
        </w:rPr>
        <w:fldChar w:fldCharType="end"/>
      </w:r>
      <w:r w:rsidRPr="00A13754">
        <w:rPr>
          <w:rFonts w:ascii="Calibri" w:hAnsi="Calibri" w:cs="Calibri"/>
          <w:lang w:val="en-US"/>
        </w:rPr>
        <w:t>.</w:t>
      </w:r>
      <w:r w:rsidR="006163CD" w:rsidRPr="00A13754">
        <w:rPr>
          <w:rFonts w:ascii="Calibri" w:hAnsi="Calibri" w:cs="Calibri"/>
          <w:lang w:val="en-US"/>
        </w:rPr>
        <w:t xml:space="preserve"> </w:t>
      </w:r>
      <w:r w:rsidRPr="00A13754">
        <w:rPr>
          <w:rFonts w:ascii="Calibri" w:hAnsi="Calibri" w:cs="Calibri"/>
          <w:lang w:val="en-US"/>
        </w:rPr>
        <w:t>Approximately 16% of women</w:t>
      </w:r>
      <w:r w:rsidR="005F6202">
        <w:rPr>
          <w:rFonts w:ascii="Calibri" w:hAnsi="Calibri" w:cs="Calibri"/>
          <w:lang w:val="en-US"/>
        </w:rPr>
        <w:t>,</w:t>
      </w:r>
      <w:r w:rsidRPr="00A13754">
        <w:rPr>
          <w:rFonts w:ascii="Calibri" w:hAnsi="Calibri" w:cs="Calibri"/>
          <w:lang w:val="en-US"/>
        </w:rPr>
        <w:t xml:space="preserve"> after UAE</w:t>
      </w:r>
      <w:r w:rsidR="005F6202">
        <w:rPr>
          <w:rFonts w:ascii="Calibri" w:hAnsi="Calibri" w:cs="Calibri"/>
          <w:lang w:val="en-US"/>
        </w:rPr>
        <w:t>,</w:t>
      </w:r>
      <w:r w:rsidRPr="00A13754">
        <w:rPr>
          <w:rFonts w:ascii="Calibri" w:hAnsi="Calibri" w:cs="Calibri"/>
          <w:lang w:val="en-US"/>
        </w:rPr>
        <w:t xml:space="preserve"> may have abundant vaginal discharge for several weeks up to many months as a result of the excretion of necrotic fibroids from the uteru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97/01.AOG.0000165828.68787.a9","ISSN":"00297844","abstract":"Objective: To investigate the short-term safety of uterine embolization for leiomyomata in a large cohort of patients treated in a variety of clinical settings. Methods: Examining the FIBROID Registry, a multicenter prospective voluntary registry of patients undergoing uterine embolization for leiomyomata, we studied the frequency of adverse events and predictors of adverse events within 30 days of the procedure. We also report on the technical aspects of the procedure, including details of periprocedural care, technique, and short-term recovery. All adverse events were recorded and classified using standard definitions, both in terms of type and severity. Summary statistics were used to describe the data set, and univariate and multivariate analyses were used to determine which factors might influence the incidence of adverse events. Results: Of the 3,160 patients enrolled at 72 contributing sites, major in-hospital complications occurred in 0.66%, and postdischarge major events occurred in 4.8% within the first 30 days. The most common adverse event after discharge was inadequate pain relief requiring additional hospital treatment (2.4%). Thirty-one patients required additional surgical intervention within 30 days after treatment, 3 of whom required hysterectomy (0.1%). There were no deaths. Multivariate analysis showed modest increased odds for an adverse event for African Americans, smokers, and those with prior leiomyoma procedures. There were no differences in outcome based on the practice site experience, practice type, or any procedure-related factors. Conclusion: Uterine embolization for leiomyomata is a low-risk procedure with little variability in short-term outcome based on either patient demographics or practice setting. © 2005 by The American College of Obstetricians and Gynecologists. Published by Lippincott Williams &amp; Wilkins.","author":[{"dropping-particle":"","family":"Worthington-Kirsch","given":"Robert","non-dropping-particle":"","parse-names":false,"suffix":""},{"dropping-particle":"","family":"Spies","given":"James B.","non-dropping-particle":"","parse-names":false,"suffix":""},{"dropping-particle":"","family":"Myers","given":"Evan R.","non-dropping-particle":"","parse-names":false,"suffix":""},{"dropping-particle":"","family":"Mulgund","given":"Jyotsna","non-dropping-particle":"","parse-names":false,"suffix":""},{"dropping-particle":"","family":"Mauro","given":"Matthew","non-dropping-particle":"","parse-names":false,"suffix":""},{"dropping-particle":"","family":"Pron","given":"Gaylene","non-dropping-particle":"","parse-names":false,"suffix":""},{"dropping-particle":"","family":"Peterson","given":"Eric D.","non-dropping-particle":"","parse-names":false,"suffix":""},{"dropping-particle":"","family":"Goodwin","given":"Scott","non-dropping-particle":"","parse-names":false,"suffix":""}],"container-title":"Obstetrics and Gynecology","id":"ITEM-1","issue":"1","issued":{"date-parts":[["2005"]]},"page":"52-59","publisher":"Lippincott Williams and Wilkins","title":"The Fibroid Registry for outcomes data (FIBROID) for uterine embolization: Short-term outcomes","type":"article-journal","volume":"106"},"uris":["http://www.mendeley.com/documents/?uuid=272f1dec-d81d-38e4-839f-821ff50ae02c"]}],"mendeley":{"formattedCitation":"&lt;sup&gt;83&lt;/sup&gt;","plainTextFormattedCitation":"83","previouslyFormattedCitation":"&lt;sup&gt;83&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83</w:t>
      </w:r>
      <w:r w:rsidRPr="00A13754">
        <w:rPr>
          <w:rFonts w:ascii="Calibri" w:hAnsi="Calibri" w:cs="Calibri"/>
          <w:lang w:val="en-US"/>
        </w:rPr>
        <w:fldChar w:fldCharType="end"/>
      </w:r>
      <w:r w:rsidRPr="00A13754">
        <w:rPr>
          <w:rFonts w:ascii="Calibri" w:hAnsi="Calibri" w:cs="Calibri"/>
          <w:lang w:val="en-US"/>
        </w:rPr>
        <w:t>.</w:t>
      </w:r>
      <w:r w:rsidR="006163CD" w:rsidRPr="00A13754">
        <w:rPr>
          <w:rFonts w:ascii="Calibri" w:hAnsi="Calibri" w:cs="Calibri"/>
          <w:lang w:val="en-US"/>
        </w:rPr>
        <w:t xml:space="preserve"> </w:t>
      </w:r>
      <w:r w:rsidRPr="00A13754">
        <w:rPr>
          <w:rFonts w:ascii="Calibri" w:hAnsi="Calibri" w:cs="Calibri"/>
          <w:lang w:val="en-US"/>
        </w:rPr>
        <w:t>After the UAE procedure, a significant shortening of menstruation and a decrease in its abundance is observed, which is considered a beneficial effect of this procedure. However, complete amenorrhea is treated as the effect of post-</w:t>
      </w:r>
      <w:r w:rsidR="006163CD" w:rsidRPr="00A13754">
        <w:rPr>
          <w:rFonts w:ascii="Calibri" w:hAnsi="Calibri" w:cs="Calibri"/>
          <w:lang w:val="en-US"/>
        </w:rPr>
        <w:t>embolization</w:t>
      </w:r>
      <w:r w:rsidRPr="00A13754">
        <w:rPr>
          <w:rFonts w:ascii="Calibri" w:hAnsi="Calibri" w:cs="Calibri"/>
          <w:lang w:val="en-US"/>
        </w:rPr>
        <w:t xml:space="preserve"> ovarian failure</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7772/gp/1679","ISSN":"0017-0011","abstract":"The aim of the study was to present clinical issues concerning uterine artery embolization (UAE) in women with uterine fibromas. In order to ensure high clinical efficiency of UAE and prevent subsequent complications, it is necessary to carefully select patients eligible for the procedure. Patients with intramural fibromas, who do not plan to conceive, are the best candidates for the procedure. Fibroma necrosis, with following infection, and premature ovarian failure remain to be the most common complications after UAE. UAE may cause amenorrhea and increase FSH levels, what is typical for menopause. Thus, it may be responsible for problems with conception as well as optimal development of a pregnancy. It may also cause premature, iatrogenic menopause. This complication significantly more frequently occurs in women over the age of 45 as compared to younger patients. UAE is considered as an alternative therapeutic procedure, available to women who do not desire the surgery or wish to preserve the uterus. Patients subject to this procedure should be informed about the possible side effects. © Polskie Towarzystwo Ginekologiczne.","author":[{"dropping-particle":"","family":"Paszkowski","given":"Tomasz","non-dropping-particle":"","parse-names":false,"suffix":""},{"dropping-particle":"","family":"Milart","given":"Paweł","non-dropping-particle":"","parse-names":false,"suffix":""},{"dropping-particle":"","family":"Woźniakowska","given":"Ewa","non-dropping-particle":"","parse-names":false,"suffix":""},{"dropping-particle":"","family":"Palacz","given":"Tomasz","non-dropping-particle":"","parse-names":false,"suffix":""},{"dropping-particle":"","family":"Woźniak","given":"Sławomir","non-dropping-particle":"","parse-names":false,"suffix":""},{"dropping-particle":"","family":"Wrona","given":"Wojciech","non-dropping-particle":"","parse-names":false,"suffix":""},{"dropping-particle":"","family":"Szkodziak","given":"Piotr","non-dropping-particle":"","parse-names":false,"suffix":""},{"dropping-particle":"","family":"Paszkowski","given":"Maciej","non-dropping-particle":"","parse-names":false,"suffix":""},{"dropping-particle":"","family":"Czuczwar","given":"Piotr","non-dropping-particle":"","parse-names":false,"suffix":""}],"container-title":"Polish Gynaecology","id":"ITEM-1","issue":"12","issued":{"date-parts":[["2013"]]},"publisher":"VM Media SP. zo.o VM Group SK","title":"Uterine artery embolization – clinical problems","type":"article-journal","volume":"84"},"uris":["http://www.mendeley.com/documents/?uuid=da40525a-9011-348d-ace6-d981639e2963"]},{"id":"ITEM-2","itemData":{"DOI":"10.5114/pm.2016.65665","ISSN":"22990038","abstract":"Uterine fibroids are considered to be the most frequent female benign tumours. Fibroids affect mainly women of reproductive age. The most frequently reported signs and symptoms of fibroids include disturbances of the menstrual cycle such as heavy bleeding and painful menstruation, pelvic masses associated with pelvic pain, urinary problems or constipation, as well as infertility and recurrent pregnancy loss. The mainstay of fibroid treatment is still surgery. However, many patients seek alternative treatment options for fibroids, to preserve their uterus and fertility. One of the most important alternative treatment options for fibroids is uterine artery embolisation (UAE). However, there are some concerns that UAE may negatively influence ovarian function and even result in premature menopause. Moreover, the use of UAE in patients with future reproductive plans is still controversial, due to the possible pregnancy complications. The purpose of this review is to summarise the current knowledge regarding the possible influence of UAE on fertility, pregnancy outcome, and ovarian reserve.","author":[{"dropping-particle":"","family":"Czuczwar","given":"Piotr","non-dropping-particle":"","parse-names":false,"suffix":""},{"dropping-particle":"","family":"Stȩpniak","given":"Anna","non-dropping-particle":"","parse-names":false,"suffix":""},{"dropping-particle":"","family":"Wrona","given":"Wojciech","non-dropping-particle":"","parse-names":false,"suffix":""},{"dropping-particle":"","family":"Woźniak","given":"Sławomir","non-dropping-particle":"","parse-names":false,"suffix":""},{"dropping-particle":"","family":"Milart","given":"Paweł","non-dropping-particle":"","parse-names":false,"suffix":""},{"dropping-particle":"","family":"Paszkowski","given":"Tomasz","non-dropping-particle":"","parse-names":false,"suffix":""}],"container-title":"Przeglad Menopauzalny","id":"ITEM-2","issue":"4","issued":{"date-parts":[["2016"]]},"page":"205-209","publisher":"Termedia Publishing House Ltd.","title":"The influence of uterine artery embolisation on ovarian reserve, fertility, and pregnancy outcomes - A review of literature","type":"article","volume":"15"},"uris":["http://www.mendeley.com/documents/?uuid=752dd5a4-7f7e-379a-afad-0d1ff8c7e831"]}],"mendeley":{"formattedCitation":"&lt;sup&gt;50, 84&lt;/sup&gt;","plainTextFormattedCitation":"50, 84","previouslyFormattedCitation":"&lt;sup&gt;50, 84&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50,84</w:t>
      </w:r>
      <w:r w:rsidRPr="00A13754">
        <w:rPr>
          <w:rFonts w:ascii="Calibri" w:hAnsi="Calibri" w:cs="Calibri"/>
          <w:lang w:val="en-US"/>
        </w:rPr>
        <w:fldChar w:fldCharType="end"/>
      </w:r>
      <w:r w:rsidRPr="00A13754">
        <w:rPr>
          <w:rFonts w:ascii="Calibri" w:hAnsi="Calibri" w:cs="Calibri"/>
          <w:lang w:val="en-US"/>
        </w:rPr>
        <w:t>.</w:t>
      </w:r>
    </w:p>
    <w:p w14:paraId="491EAC23" w14:textId="77777777" w:rsidR="006163CD" w:rsidRPr="00A13754" w:rsidRDefault="006163CD" w:rsidP="00A13754">
      <w:pPr>
        <w:jc w:val="both"/>
        <w:rPr>
          <w:rFonts w:ascii="Calibri" w:hAnsi="Calibri" w:cs="Calibri"/>
          <w:lang w:val="en-US"/>
        </w:rPr>
      </w:pPr>
    </w:p>
    <w:p w14:paraId="616655EA" w14:textId="21EF1EA8" w:rsidR="00102702" w:rsidRPr="00A13754" w:rsidRDefault="00ED7C2A" w:rsidP="00A13754">
      <w:pPr>
        <w:jc w:val="both"/>
        <w:rPr>
          <w:rFonts w:ascii="Calibri" w:hAnsi="Calibri" w:cs="Calibri"/>
          <w:lang w:val="en-US"/>
        </w:rPr>
      </w:pPr>
      <w:r w:rsidRPr="00A13754">
        <w:rPr>
          <w:rFonts w:ascii="Calibri" w:hAnsi="Calibri" w:cs="Calibri"/>
          <w:lang w:val="en-US"/>
        </w:rPr>
        <w:t xml:space="preserve">Amenorrhea after UAE is usually transient and limited to a few cycles. Permanent amenorrhea occurs in about 15% of women over 40 years of age and in about 1% of women under this age, causing symptoms of premature menopause. </w:t>
      </w:r>
      <w:r w:rsidR="00BD2F3D" w:rsidRPr="00A13754">
        <w:rPr>
          <w:rFonts w:ascii="Calibri" w:hAnsi="Calibri" w:cs="Calibri"/>
          <w:lang w:val="en-US"/>
        </w:rPr>
        <w:t>In our own research, a decrease in fertility in young women (33</w:t>
      </w:r>
      <w:r w:rsidR="005F6202">
        <w:rPr>
          <w:rFonts w:ascii="Calibri" w:hAnsi="Calibri" w:cs="Calibri"/>
          <w:lang w:val="en-US"/>
        </w:rPr>
        <w:t>–</w:t>
      </w:r>
      <w:r w:rsidR="00BD2F3D" w:rsidRPr="00A13754">
        <w:rPr>
          <w:rFonts w:ascii="Calibri" w:hAnsi="Calibri" w:cs="Calibri"/>
          <w:lang w:val="en-US"/>
        </w:rPr>
        <w:t>40 years) as a result of the reduction of the ovarian reserve was found</w:t>
      </w:r>
      <w:r w:rsidR="003F5B0B"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186/s13048-018-0420-1","ISSN":"17572215","abstract":"Background: To assess and compare the influence of three fibroid treatment options: supracervical hysterectomy, ulipristal acetate and uterine artery embolization on ovarian reserve. Methods: Prospective, observational, open-label study performed at the 3rd Chair and Department of Gynecology of the Medical University of Lublin, Poland. Premenopausal Caucasian women with symptomatic uterine fibroids were recruited into 3 groupspatients qualified for supracervical hysterectomies; patients qualified for preoperative ulipristal acetate (UPA) treatment scheduled for supracervical hysterectomies or myomectomies; patients qualified for uterine artery embolization (UAE). The following markers of ovarian reserve were investigated: antral follicle count (AFC), anti-Mullerian hormone (AMH), inhibin B (INHB), follicle stimulating hormone (FSH) and estradiol (E2). These markers were assessed before and 3 months after supracervical hysterectomies, before and 3 months after UAEs, and before and after 3 months of UPA treatment, before the scheduled surgeries. Baseline characteristics (age, parity, dominant fibroid volume, hemoglobin level, BMI, as well as AFC, AMH, INHB, FSH and E2) were compared between the study groups by Kruskall-Wallis ANOVA. Pre- and post-interventional values of AFC, AMH, INHB, FSH and E2 in the studied groups were compared with the Wilcoxon matched pairs test. Results: Twenty-six, 27 and 30 patients were included in the final analysis in the supracervical hysterectomy, UPA and UAE groups, respectively. Three months after supracervical hysterectomy INHB and E2 significantly decreased, while AFC, AMH and FSH remained unchanged. After 3 months of UPA treatment the values of all the assessed markers of ovarian reserve were not significantly different in comparison to baseline. Conversely, three months after UAE the values of AFC, AMH, INHB, and E2 were significantly decreased, while FSH was significantly increased. Conclusions: Of the compared fibroid treatment methods UAE seems to have the greatest impact on ovarian function and should not be offered to patients concerned about their ovarian function. Supracervical hysterectomy did not affect the most accurate markers of ovarian reserve, and therefore appears to be safe in terms of ovarian function. UPA did not change any of the studied markers of ovarian reserve and seems a reasonable option when ovarian function is concerned.","author":[{"dropping-particle":"","family":"Czuczwar","given":"Piotr","non-dropping-particle":"","parse-names":false,"suffix":""},{"dropping-particle":"","family":"Stepniak","given":"Anna","non-dropping-particle":"","parse-names":false,"suffix":""},{"dropping-particle":"","family":"Milart","given":"Pawel","non-dropping-particle":"","parse-names":false,"suffix":""},{"dropping-particle":"","family":"Paszkowski","given":"Tomasz","non-dropping-particle":"","parse-names":false,"suffix":""},{"dropping-particle":"","family":"Wozniak","given":"Slawomir","non-dropping-particle":"","parse-names":false,"suffix":""}],"container-title":"Journal of Ovarian Research","id":"ITEM-1","issue":"1","issued":{"date-parts":[["2018","6","1"]]},"publisher":"BioMed Central Ltd.","title":"Comparison of the influence of three fibroid treatment options: Supracervical hysterectomy, ulipristal acetate and uterine artery embolization on ovarian reserve - An observational study","type":"article-journal","volume":"11"},"uris":["http://www.mendeley.com/documents/?uuid=9ebd52a7-d534-38d8-ac4a-2140afb5b48f"]}],"mendeley":{"formattedCitation":"&lt;sup&gt;65&lt;/sup&gt;","plainTextFormattedCitation":"65","previouslyFormattedCitation":"&lt;sup&gt;65&lt;/sup&gt;"},"properties":{"noteIndex":0},"schema":"https://github.com/citation-style-language/schema/raw/master/csl-citation.json"}</w:instrText>
      </w:r>
      <w:r w:rsidR="003F5B0B" w:rsidRPr="00A13754">
        <w:rPr>
          <w:rFonts w:ascii="Calibri" w:hAnsi="Calibri" w:cs="Calibri"/>
          <w:lang w:val="en-US"/>
        </w:rPr>
        <w:fldChar w:fldCharType="separate"/>
      </w:r>
      <w:r w:rsidR="00351B7B" w:rsidRPr="00A13754">
        <w:rPr>
          <w:rFonts w:ascii="Calibri" w:hAnsi="Calibri" w:cs="Calibri"/>
          <w:noProof/>
          <w:vertAlign w:val="superscript"/>
          <w:lang w:val="en-US"/>
        </w:rPr>
        <w:t>65</w:t>
      </w:r>
      <w:r w:rsidR="003F5B0B" w:rsidRPr="00A13754">
        <w:rPr>
          <w:rFonts w:ascii="Calibri" w:hAnsi="Calibri" w:cs="Calibri"/>
          <w:lang w:val="en-US"/>
        </w:rPr>
        <w:fldChar w:fldCharType="end"/>
      </w:r>
      <w:r w:rsidR="00BD2F3D" w:rsidRPr="00A13754">
        <w:rPr>
          <w:rFonts w:ascii="Calibri" w:hAnsi="Calibri" w:cs="Calibri"/>
          <w:lang w:val="en-US"/>
        </w:rPr>
        <w:t xml:space="preserve">. </w:t>
      </w:r>
      <w:r w:rsidRPr="00A13754">
        <w:rPr>
          <w:rFonts w:ascii="Calibri" w:hAnsi="Calibri" w:cs="Calibri"/>
          <w:lang w:val="en-US"/>
        </w:rPr>
        <w:t>It is estimated that about 85% of women who report amenorrhea after UAE are over 45 years old</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97/01.aog.0000188386.53878.49","ISSN":"0029-7844","author":[{"dropping-particle":"","family":"Spies","given":"James B.","non-dropping-particle":"","parse-names":false,"suffix":""},{"dropping-particle":"","family":"Myers","given":"Evan R.","non-dropping-particle":"","parse-names":false,"suffix":""},{"dropping-particle":"","family":"Worthington-Kirsch","given":"Robert","non-dropping-particle":"","parse-names":false,"suffix":""},{"dropping-particle":"","family":"Mulgund","given":"Jyotsna","non-dropping-particle":"","parse-names":false,"suffix":""},{"dropping-particle":"","family":"Goodwin","given":"Scott","non-dropping-particle":"","parse-names":false,"suffix":""},{"dropping-particle":"","family":"Mauro","given":"Matthew","non-dropping-particle":"","parse-names":false,"suffix":""}],"container-title":"Obstetrics &amp; Gynecology","id":"ITEM-1","issue":"6","issued":{"date-parts":[["2005","12"]]},"page":"1309-1318","title":"Fibroid Registry Investigators. The FIBROID Registry: symptom and quality-of-life status 1 year after therapy","type":"article-journal","volume":"106"},"uris":["http://www.mendeley.com/documents/?uuid=b38a05e7-480a-30e9-80ae-f76b7f2f7256"]}],"mendeley":{"formattedCitation":"&lt;sup&gt;85&lt;/sup&gt;","plainTextFormattedCitation":"85","previouslyFormattedCitation":"&lt;sup&gt;85&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85</w:t>
      </w:r>
      <w:r w:rsidRPr="00A13754">
        <w:rPr>
          <w:rFonts w:ascii="Calibri" w:hAnsi="Calibri" w:cs="Calibri"/>
          <w:lang w:val="en-US"/>
        </w:rPr>
        <w:fldChar w:fldCharType="end"/>
      </w:r>
      <w:r w:rsidRPr="00A13754">
        <w:rPr>
          <w:rFonts w:ascii="Calibri" w:hAnsi="Calibri" w:cs="Calibri"/>
          <w:lang w:val="en-US"/>
        </w:rPr>
        <w:t xml:space="preserve">. It has been argued that the reason for the increase in the incidence of amenorrhea in older women is due to the reduced ovarian reserve and greater sensitivity of ovarian tissue to ischemia caused by "non-target" </w:t>
      </w:r>
      <w:r w:rsidR="006163CD" w:rsidRPr="00A13754">
        <w:rPr>
          <w:rFonts w:ascii="Calibri" w:hAnsi="Calibri" w:cs="Calibri"/>
          <w:lang w:val="en-US"/>
        </w:rPr>
        <w:t>embolization</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051-0443(07)61627-3","ISSN":"10510443","PMID":"10877413","abstract":"PURPOSE: To evaluate the effect of uterine fibroid embolization (UFE) on menstruation and ovarian function. METHODS: The authors performed an observational study of UFE for the treatment of symptomatic fibroids. All patients had regular predictable menses before intervention and none had clinical or laboratory findings of menopause. UFE was performed with use of standard methods with 355-700-μm-diameter polyvinyl alcohol (PVA) foam particles. The incidence of ovarian failure was calculated for women younger than 45 years and for those 45 years or older, based on retrospective stratification by age. The authors assessed statistical differences in ovarian failure between the two age groups with use of the χ2 test. RESULTS: Sixty-six premenopausal women (age range, 30-55 years) underwent bilateral UFE and were followed for an average of 21 weeks (range, 12-77 weeks). In 56 of 66 (85%) patients, regular menses resumed after an average of 3.5 (range, 1-8) weeks. In 10 of 66 (15%) patients, regular menses did not resume. Clinical and biochemical findings consistent with ovarian failure and presumed menopause were seen in nine of 10 patients without resumption of menses (14% of total patients). Ovarian failure occurred in nine of 21 (43%) women older than 45 years and in none of the 45 women younger than 45 years (P &lt; .05). There were no differences in presenting symptoms, amount of PVA used, or fibroid size between patients who did and did not resume menses. CONCLUSION: The majority of patients undergoing UFE will have resumption of menses, but the incidence of postprocedure ovarian failure is considerably higher than reported to date. Loss of menses induced by UFE is significantly more likely to occur in women older than 45 years.","author":[{"dropping-particle":"","family":"Chrisman","given":"Howard B","non-dropping-particle":"","parse-names":false,"suffix":""},{"dropping-particle":"","family":"Saker","given":"Mark B","non-dropping-particle":"","parse-names":false,"suffix":""},{"dropping-particle":"","family":"Ryu","given":"Robert K","non-dropping-particle":"","parse-names":false,"suffix":""},{"dropping-particle":"","family":"Nemcek","given":"Albert A","non-dropping-particle":"","parse-names":false,"suffix":""},{"dropping-particle":"V","family":"Gerbie","given":"Melvin","non-dropping-particle":"","parse-names":false,"suffix":""},{"dropping-particle":"","family":"Milad","given":"Magdy P","non-dropping-particle":"","parse-names":false,"suffix":""},{"dropping-particle":"","family":"Smith","given":"Steven J","non-dropping-particle":"","parse-names":false,"suffix":""},{"dropping-particle":"","family":"Sewall","given":"Luke E","non-dropping-particle":"","parse-names":false,"suffix":""},{"dropping-particle":"","family":"Omary","given":"Reed A","non-dropping-particle":"","parse-names":false,"suffix":""},{"dropping-particle":"","family":"Vogelzang","given":"Robert L","non-dropping-particle":"","parse-names":false,"suffix":""}],"container-title":"Journal of Vascular and Interventional Radiology","id":"ITEM-1","issue":"6","issued":{"date-parts":[["2000","6"]]},"page":"699-703","title":"The impact of uterine fibroid embolization on resumption of menses and ovarian function","type":"article-journal","volume":"11"},"uris":["http://www.mendeley.com/documents/?uuid=724e072b-fd45-3bc9-bb03-f4b1646b5bd0"]}],"mendeley":{"formattedCitation":"&lt;sup&gt;86&lt;/sup&gt;","plainTextFormattedCitation":"86","previouslyFormattedCitation":"&lt;sup&gt;86&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86</w:t>
      </w:r>
      <w:r w:rsidRPr="00A13754">
        <w:rPr>
          <w:rFonts w:ascii="Calibri" w:hAnsi="Calibri" w:cs="Calibri"/>
          <w:lang w:val="en-US"/>
        </w:rPr>
        <w:fldChar w:fldCharType="end"/>
      </w:r>
      <w:r w:rsidRPr="00A13754">
        <w:rPr>
          <w:rFonts w:ascii="Calibri" w:hAnsi="Calibri" w:cs="Calibri"/>
          <w:lang w:val="en-US"/>
        </w:rPr>
        <w:t>.</w:t>
      </w:r>
    </w:p>
    <w:p w14:paraId="4D9DC200" w14:textId="77777777" w:rsidR="006163CD" w:rsidRPr="00A13754" w:rsidRDefault="006163CD" w:rsidP="00A13754">
      <w:pPr>
        <w:jc w:val="both"/>
        <w:rPr>
          <w:rFonts w:ascii="Calibri" w:hAnsi="Calibri" w:cs="Calibri"/>
          <w:lang w:val="en-US"/>
        </w:rPr>
      </w:pPr>
    </w:p>
    <w:p w14:paraId="2DFAE5B3" w14:textId="1C2D04FE" w:rsidR="00102702" w:rsidRPr="00A13754" w:rsidRDefault="00ED7C2A" w:rsidP="00A13754">
      <w:pPr>
        <w:jc w:val="both"/>
        <w:rPr>
          <w:rFonts w:ascii="Calibri" w:hAnsi="Calibri" w:cs="Calibri"/>
          <w:lang w:val="en-US"/>
        </w:rPr>
      </w:pPr>
      <w:r w:rsidRPr="00A13754">
        <w:rPr>
          <w:rFonts w:ascii="Calibri" w:hAnsi="Calibri" w:cs="Calibri"/>
          <w:lang w:val="en-US"/>
        </w:rPr>
        <w:t>The UAE procedure also affects the sexual function of women undergoing the procedure. Improvement of sexual function after UAE was reported by 26% of women, deterioration was found in 10%</w:t>
      </w:r>
      <w:r w:rsidR="005F6202">
        <w:rPr>
          <w:rFonts w:ascii="Calibri" w:hAnsi="Calibri" w:cs="Calibri"/>
          <w:lang w:val="en-US"/>
        </w:rPr>
        <w:t>,</w:t>
      </w:r>
      <w:r w:rsidRPr="00A13754">
        <w:rPr>
          <w:rFonts w:ascii="Calibri" w:hAnsi="Calibri" w:cs="Calibri"/>
          <w:lang w:val="en-US"/>
        </w:rPr>
        <w:t xml:space="preserve"> and unchanged in the remaining 64% of women. A possible cause of sexual dysfunction is abnormal vasculature of the clitoris, cervix</w:t>
      </w:r>
      <w:r w:rsidR="00DF0302">
        <w:rPr>
          <w:rFonts w:ascii="Calibri" w:hAnsi="Calibri" w:cs="Calibri"/>
          <w:lang w:val="en-US"/>
        </w:rPr>
        <w:t>,</w:t>
      </w:r>
      <w:r w:rsidRPr="00A13754">
        <w:rPr>
          <w:rFonts w:ascii="Calibri" w:hAnsi="Calibri" w:cs="Calibri"/>
          <w:lang w:val="en-US"/>
        </w:rPr>
        <w:t xml:space="preserve"> and corpus uteri as a result of the UAE procedure</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111/j.1471-0528.2006.00885.x","ISSN":"14700328","PMID":"16553656","abstract":"OBJECTIVES: To evaluate the long-term efficacy and complications of uterine artery embolisation (UAE) for treatment of symptomatic uterine fibroids. DESIGN: A prospective observational study. SETTING: A district general hospital and two private hospitals in the southeast of England. POPULATION: Women with symptomatic fibroids who had been offered surgical options for treatment. METHODS: Postal questionnaire follow up at 5-7 years to assess long-term clinical effects among women who had undergone UAE. MAIN OUTCOME MEASURES: The questionnaire was subdivided into sections dealing with menstrual flow, amenorrhoea and menopause, fibroid-related symptoms, fertility, vaginal discharge, sexual function, subsequent treatments for fibroids and satisfaction with the procedure. RESULTS: A total of 258 women were identified as being between 5 and 7 years post-UAE and suitable for long-term follow up in October 2004. One hundred seventy-two completed questionnaires were analysed (67% response rate). Seventy-five percent of women still had either a return to normal or an improvement in menstrual flow compared with how they were prior to UAE. More than 80% of fibroid-related symptoms were still resolved or improved. Sixteen percent of women required further treatment for fibroids. Premature menopause directly following UAE occurred in only one woman in the study group. Eighty-eight percent of women were satisfied with the outcome of the procedure at 5-7 years and would choose it again or recommend it to others. CONCLUSIONS: These findings show that UAE is of benefit to women wishing to avoid hysterectomy and it carries a low risk of complications.","author":[{"dropping-particle":"","family":"Walker","given":"W. J.","non-dropping-particle":"","parse-names":false,"suffix":""},{"dropping-particle":"","family":"Barton-Smith","given":"P","non-dropping-particle":"","parse-names":false,"suffix":""}],"container-title":"BJOG: An International Journal of Obstetrics and Gynaecology","id":"ITEM-1","issue":"4","issued":{"date-parts":[["2006","4"]]},"page":"464-468","title":"Long-term follow up of uterine artery embolisation - An effective alternative in the treatment of fibroids","type":"article-journal","volume":"113"},"uris":["http://www.mendeley.com/documents/?uuid=d25a0105-2ab6-3ff3-9606-5b792ab6eedb"]}],"mendeley":{"formattedCitation":"&lt;sup&gt;74&lt;/sup&gt;","plainTextFormattedCitation":"74","previouslyFormattedCitation":"&lt;sup&gt;74&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74</w:t>
      </w:r>
      <w:r w:rsidRPr="00A13754">
        <w:rPr>
          <w:rFonts w:ascii="Calibri" w:hAnsi="Calibri" w:cs="Calibri"/>
          <w:lang w:val="en-US"/>
        </w:rPr>
        <w:fldChar w:fldCharType="end"/>
      </w:r>
      <w:r w:rsidRPr="00A13754">
        <w:rPr>
          <w:rFonts w:ascii="Calibri" w:hAnsi="Calibri" w:cs="Calibri"/>
          <w:lang w:val="en-US"/>
        </w:rPr>
        <w:t>.</w:t>
      </w:r>
    </w:p>
    <w:p w14:paraId="4906B01D" w14:textId="77777777" w:rsidR="006163CD" w:rsidRPr="00A13754" w:rsidRDefault="006163CD" w:rsidP="00A13754">
      <w:pPr>
        <w:jc w:val="both"/>
        <w:rPr>
          <w:rFonts w:ascii="Calibri" w:hAnsi="Calibri" w:cs="Calibri"/>
          <w:lang w:val="en-US"/>
        </w:rPr>
      </w:pPr>
    </w:p>
    <w:p w14:paraId="3FA83FB9" w14:textId="4845DECD" w:rsidR="004C3370" w:rsidRPr="00A13754" w:rsidRDefault="00ED7C2A" w:rsidP="00A13754">
      <w:pPr>
        <w:jc w:val="both"/>
        <w:rPr>
          <w:rFonts w:ascii="Calibri" w:hAnsi="Calibri" w:cs="Calibri"/>
          <w:b/>
          <w:bCs/>
          <w:lang w:val="en-US"/>
        </w:rPr>
      </w:pPr>
      <w:r w:rsidRPr="00A13754">
        <w:rPr>
          <w:rFonts w:ascii="Calibri" w:hAnsi="Calibri" w:cs="Calibri"/>
          <w:b/>
          <w:bCs/>
          <w:lang w:val="en-US"/>
        </w:rPr>
        <w:t>PROTOCOL:</w:t>
      </w:r>
    </w:p>
    <w:p w14:paraId="3B7C316F" w14:textId="77777777" w:rsidR="006163CD" w:rsidRPr="00A13754" w:rsidRDefault="006163CD" w:rsidP="00A13754">
      <w:pPr>
        <w:jc w:val="both"/>
        <w:rPr>
          <w:rFonts w:ascii="Calibri" w:hAnsi="Calibri" w:cs="Calibri"/>
          <w:lang w:val="en-US"/>
        </w:rPr>
      </w:pPr>
    </w:p>
    <w:p w14:paraId="268142CC" w14:textId="77777777" w:rsidR="006163CD" w:rsidRPr="00A13754" w:rsidRDefault="006163CD" w:rsidP="00A13754">
      <w:pPr>
        <w:jc w:val="both"/>
        <w:rPr>
          <w:rFonts w:ascii="Calibri" w:hAnsi="Calibri" w:cs="Calibri"/>
          <w:lang w:val="en-US"/>
        </w:rPr>
      </w:pPr>
      <w:r w:rsidRPr="00A13754">
        <w:rPr>
          <w:rFonts w:ascii="Calibri" w:hAnsi="Calibri" w:cs="Calibri"/>
          <w:lang w:val="en-US"/>
        </w:rPr>
        <w:lastRenderedPageBreak/>
        <w:t>The authors declare that the protocol follows the guidelines of the local Ethical Committee of the Medical University of Lublin.</w:t>
      </w:r>
    </w:p>
    <w:p w14:paraId="3C67C53E" w14:textId="77777777" w:rsidR="006163CD" w:rsidRPr="00A13754" w:rsidRDefault="006163CD" w:rsidP="00A13754">
      <w:pPr>
        <w:jc w:val="both"/>
        <w:rPr>
          <w:rFonts w:ascii="Calibri" w:hAnsi="Calibri" w:cs="Calibri"/>
          <w:lang w:val="en-US"/>
        </w:rPr>
      </w:pPr>
    </w:p>
    <w:p w14:paraId="7DC27D56" w14:textId="6D77DDA8" w:rsidR="00717285" w:rsidRPr="00A13754" w:rsidRDefault="00ED7C2A" w:rsidP="00321F78">
      <w:pPr>
        <w:pStyle w:val="ListParagraph"/>
        <w:numPr>
          <w:ilvl w:val="0"/>
          <w:numId w:val="1"/>
        </w:numPr>
        <w:ind w:left="0" w:firstLine="0"/>
        <w:jc w:val="both"/>
        <w:rPr>
          <w:rFonts w:ascii="Calibri" w:hAnsi="Calibri" w:cs="Calibri"/>
          <w:lang w:val="en-US"/>
        </w:rPr>
      </w:pPr>
      <w:r w:rsidRPr="00A13754">
        <w:rPr>
          <w:rFonts w:ascii="Calibri" w:hAnsi="Calibri" w:cs="Calibri"/>
          <w:b/>
          <w:bCs/>
          <w:lang w:val="en-US"/>
        </w:rPr>
        <w:t xml:space="preserve">Qualification for </w:t>
      </w:r>
      <w:r w:rsidR="00717285" w:rsidRPr="00A13754">
        <w:rPr>
          <w:rFonts w:ascii="Calibri" w:hAnsi="Calibri" w:cs="Calibri"/>
          <w:b/>
          <w:bCs/>
          <w:lang w:val="en-US"/>
        </w:rPr>
        <w:t xml:space="preserve">the </w:t>
      </w:r>
      <w:r w:rsidRPr="00A13754">
        <w:rPr>
          <w:rFonts w:ascii="Calibri" w:hAnsi="Calibri" w:cs="Calibri"/>
          <w:b/>
          <w:bCs/>
          <w:lang w:val="en-US"/>
        </w:rPr>
        <w:t>UAE procedure</w:t>
      </w:r>
    </w:p>
    <w:p w14:paraId="697455AD" w14:textId="77777777" w:rsidR="00717285" w:rsidRPr="00A13754" w:rsidRDefault="00717285" w:rsidP="00A13754">
      <w:pPr>
        <w:jc w:val="both"/>
        <w:rPr>
          <w:rFonts w:ascii="Calibri" w:hAnsi="Calibri" w:cs="Calibri"/>
          <w:lang w:val="en-US"/>
        </w:rPr>
      </w:pPr>
    </w:p>
    <w:p w14:paraId="5C458B56" w14:textId="2A7F72F0" w:rsidR="00617D5D" w:rsidRPr="00A13754" w:rsidRDefault="00717285" w:rsidP="00A13754">
      <w:pPr>
        <w:jc w:val="both"/>
        <w:rPr>
          <w:rFonts w:ascii="Calibri" w:hAnsi="Calibri" w:cs="Calibri"/>
          <w:lang w:val="en-US"/>
        </w:rPr>
      </w:pPr>
      <w:r w:rsidRPr="00A13754">
        <w:rPr>
          <w:rFonts w:ascii="Calibri" w:hAnsi="Calibri" w:cs="Calibri"/>
          <w:lang w:val="en-US"/>
        </w:rPr>
        <w:t xml:space="preserve">NOTE: This is </w:t>
      </w:r>
      <w:r w:rsidR="00ED7C2A" w:rsidRPr="00A13754">
        <w:rPr>
          <w:rFonts w:ascii="Calibri" w:hAnsi="Calibri" w:cs="Calibri"/>
          <w:lang w:val="en-US"/>
        </w:rPr>
        <w:t xml:space="preserve">addressed to </w:t>
      </w:r>
      <w:r w:rsidRPr="00A13754">
        <w:rPr>
          <w:rFonts w:ascii="Calibri" w:hAnsi="Calibri" w:cs="Calibri"/>
          <w:lang w:val="en-US"/>
        </w:rPr>
        <w:t>gynecologists</w:t>
      </w:r>
      <w:r w:rsidR="00ED7C2A" w:rsidRPr="00A13754">
        <w:rPr>
          <w:rFonts w:ascii="Calibri" w:hAnsi="Calibri" w:cs="Calibri"/>
          <w:lang w:val="en-US"/>
        </w:rPr>
        <w:t xml:space="preserve"> and interventional radiologists</w:t>
      </w:r>
      <w:r w:rsidRPr="00A13754">
        <w:rPr>
          <w:rFonts w:ascii="Calibri" w:hAnsi="Calibri" w:cs="Calibri"/>
          <w:lang w:val="en-US"/>
        </w:rPr>
        <w:t>.</w:t>
      </w:r>
    </w:p>
    <w:p w14:paraId="22FC5E3E" w14:textId="77777777" w:rsidR="00717285" w:rsidRPr="00A13754" w:rsidRDefault="00717285" w:rsidP="00A13754">
      <w:pPr>
        <w:jc w:val="both"/>
        <w:rPr>
          <w:rFonts w:ascii="Calibri" w:hAnsi="Calibri" w:cs="Calibri"/>
          <w:lang w:val="en-US"/>
        </w:rPr>
      </w:pPr>
    </w:p>
    <w:p w14:paraId="72FF552E" w14:textId="2253DAA6" w:rsidR="00617D5D" w:rsidRPr="00A13754" w:rsidRDefault="00717285"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Qualification</w:t>
      </w:r>
    </w:p>
    <w:p w14:paraId="18EAFFF8" w14:textId="77777777" w:rsidR="00717285" w:rsidRPr="00A13754" w:rsidRDefault="00717285" w:rsidP="00A13754">
      <w:pPr>
        <w:pStyle w:val="ListParagraph"/>
        <w:ind w:left="0"/>
        <w:jc w:val="both"/>
        <w:rPr>
          <w:rFonts w:ascii="Calibri" w:hAnsi="Calibri" w:cs="Calibri"/>
          <w:lang w:val="en-US"/>
        </w:rPr>
      </w:pPr>
    </w:p>
    <w:p w14:paraId="1A65CBD0" w14:textId="1EF31C84"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Ensure that there are correct indications for the UAE procedure.</w:t>
      </w:r>
      <w:r w:rsidR="00717285" w:rsidRPr="00A13754">
        <w:rPr>
          <w:rFonts w:ascii="Calibri" w:hAnsi="Calibri" w:cs="Calibri"/>
          <w:lang w:val="en-US"/>
        </w:rPr>
        <w:t xml:space="preserve"> </w:t>
      </w:r>
      <w:r w:rsidR="0077755A" w:rsidRPr="00A13754">
        <w:rPr>
          <w:rFonts w:ascii="Calibri" w:hAnsi="Calibri" w:cs="Calibri"/>
          <w:lang w:val="en-US"/>
        </w:rPr>
        <w:t>Analyze</w:t>
      </w:r>
      <w:r w:rsidRPr="00A13754">
        <w:rPr>
          <w:rFonts w:ascii="Calibri" w:hAnsi="Calibri" w:cs="Calibri"/>
          <w:lang w:val="en-US"/>
        </w:rPr>
        <w:t xml:space="preserve"> possible contraindications for this procedure.</w:t>
      </w:r>
    </w:p>
    <w:p w14:paraId="27408EEA" w14:textId="77777777" w:rsidR="00717285" w:rsidRPr="00A13754" w:rsidRDefault="00717285" w:rsidP="00A13754">
      <w:pPr>
        <w:pStyle w:val="ListParagraph"/>
        <w:ind w:left="0"/>
        <w:jc w:val="both"/>
        <w:rPr>
          <w:rFonts w:ascii="Calibri" w:hAnsi="Calibri" w:cs="Calibri"/>
          <w:lang w:val="en-US"/>
        </w:rPr>
      </w:pPr>
    </w:p>
    <w:p w14:paraId="4E48A3CF" w14:textId="03851D8A"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Discuss with the patient the assumptions of UAE and alternative methods (described in the </w:t>
      </w:r>
      <w:r w:rsidR="0077755A" w:rsidRPr="00A13754">
        <w:rPr>
          <w:rFonts w:ascii="Calibri" w:hAnsi="Calibri" w:cs="Calibri"/>
          <w:lang w:val="en-US"/>
        </w:rPr>
        <w:t>Introduction</w:t>
      </w:r>
      <w:r w:rsidRPr="00A13754">
        <w:rPr>
          <w:rFonts w:ascii="Calibri" w:hAnsi="Calibri" w:cs="Calibri"/>
          <w:lang w:val="en-US"/>
        </w:rPr>
        <w:t>) in the treatment of uterine fibroids.</w:t>
      </w:r>
    </w:p>
    <w:p w14:paraId="7EFB44F2" w14:textId="77777777" w:rsidR="00717285" w:rsidRPr="00A13754" w:rsidRDefault="00717285" w:rsidP="00A13754">
      <w:pPr>
        <w:pStyle w:val="ListParagraph"/>
        <w:ind w:left="0"/>
        <w:jc w:val="both"/>
        <w:rPr>
          <w:rFonts w:ascii="Calibri" w:hAnsi="Calibri" w:cs="Calibri"/>
          <w:lang w:val="en-US"/>
        </w:rPr>
      </w:pPr>
    </w:p>
    <w:p w14:paraId="53C10D58" w14:textId="384E6798"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WARNING! Inform the patient that the UAE is not a radical procedure (the myoma will not be removed).</w:t>
      </w:r>
    </w:p>
    <w:p w14:paraId="32E91679" w14:textId="77777777" w:rsidR="00717285" w:rsidRPr="00A13754" w:rsidRDefault="00717285" w:rsidP="00A13754">
      <w:pPr>
        <w:pStyle w:val="ListParagraph"/>
        <w:ind w:left="0"/>
        <w:jc w:val="both"/>
        <w:rPr>
          <w:rFonts w:ascii="Calibri" w:hAnsi="Calibri" w:cs="Calibri"/>
          <w:lang w:val="en-US"/>
        </w:rPr>
      </w:pPr>
    </w:p>
    <w:p w14:paraId="3029DE4F" w14:textId="228F7FC4"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WARNING! Inform the patient that she will not receive a histopathology report of uterine fibroids after UAE.</w:t>
      </w:r>
    </w:p>
    <w:p w14:paraId="76255645" w14:textId="77777777" w:rsidR="00717285" w:rsidRPr="00A13754" w:rsidRDefault="00717285" w:rsidP="00A13754">
      <w:pPr>
        <w:pStyle w:val="ListParagraph"/>
        <w:ind w:left="0"/>
        <w:jc w:val="both"/>
        <w:rPr>
          <w:rFonts w:ascii="Calibri" w:hAnsi="Calibri" w:cs="Calibri"/>
          <w:lang w:val="en-US"/>
        </w:rPr>
      </w:pPr>
    </w:p>
    <w:p w14:paraId="51424168" w14:textId="3CDF5AAA"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WARNING! Inform the patient that 1</w:t>
      </w:r>
      <w:r w:rsidR="007727B8">
        <w:rPr>
          <w:rFonts w:ascii="Calibri" w:hAnsi="Calibri" w:cs="Calibri"/>
          <w:lang w:val="en-US"/>
        </w:rPr>
        <w:t>–</w:t>
      </w:r>
      <w:r w:rsidRPr="00A13754">
        <w:rPr>
          <w:rFonts w:ascii="Calibri" w:hAnsi="Calibri" w:cs="Calibri"/>
          <w:lang w:val="en-US"/>
        </w:rPr>
        <w:t xml:space="preserve">3 cases out of 1,000 uterine </w:t>
      </w:r>
      <w:r w:rsidR="005417D2" w:rsidRPr="00A13754">
        <w:rPr>
          <w:rFonts w:ascii="Calibri" w:hAnsi="Calibri" w:cs="Calibri"/>
          <w:lang w:val="en-US"/>
        </w:rPr>
        <w:t>tumors</w:t>
      </w:r>
      <w:r w:rsidRPr="00A13754">
        <w:rPr>
          <w:rFonts w:ascii="Calibri" w:hAnsi="Calibri" w:cs="Calibri"/>
          <w:lang w:val="en-US"/>
        </w:rPr>
        <w:t xml:space="preserve"> can be malignant (</w:t>
      </w:r>
      <w:r w:rsidR="00800776" w:rsidRPr="00A13754">
        <w:rPr>
          <w:rFonts w:ascii="Calibri" w:hAnsi="Calibri" w:cs="Calibri"/>
          <w:lang w:val="en-US"/>
        </w:rPr>
        <w:t>LMS</w:t>
      </w:r>
      <w:r w:rsidRPr="00A13754">
        <w:rPr>
          <w:rFonts w:ascii="Calibri" w:hAnsi="Calibri" w:cs="Calibri"/>
          <w:lang w:val="en-US"/>
        </w:rPr>
        <w:t>). Discuss with the patient that the endometrial biopsy and MRI performed during UAE qualification is highly sensitive in the diagnosis of leiomyosarcoma, but not 100%. Inform the patient that performing UAE for leiomyosarcoma may delay diagnosis and proper treatment. Note that fact in the medical record.</w:t>
      </w:r>
    </w:p>
    <w:p w14:paraId="1E1B28F2" w14:textId="77777777" w:rsidR="00717285" w:rsidRPr="00A13754" w:rsidRDefault="00717285" w:rsidP="00A13754">
      <w:pPr>
        <w:pStyle w:val="ListParagraph"/>
        <w:ind w:left="0"/>
        <w:jc w:val="both"/>
        <w:rPr>
          <w:rFonts w:ascii="Calibri" w:hAnsi="Calibri" w:cs="Calibri"/>
          <w:lang w:val="en-US"/>
        </w:rPr>
      </w:pPr>
    </w:p>
    <w:p w14:paraId="75D42246" w14:textId="5FA60BE4"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If the patient knowingly wants UAE</w:t>
      </w:r>
      <w:r w:rsidR="009362C8">
        <w:rPr>
          <w:rFonts w:ascii="Calibri" w:hAnsi="Calibri" w:cs="Calibri"/>
          <w:lang w:val="en-US"/>
        </w:rPr>
        <w:t xml:space="preserve"> performed</w:t>
      </w:r>
      <w:r w:rsidRPr="00A13754">
        <w:rPr>
          <w:rFonts w:ascii="Calibri" w:hAnsi="Calibri" w:cs="Calibri"/>
          <w:lang w:val="en-US"/>
        </w:rPr>
        <w:t xml:space="preserve">, continue this </w:t>
      </w:r>
      <w:r w:rsidR="0077755A" w:rsidRPr="00A13754">
        <w:rPr>
          <w:rFonts w:ascii="Calibri" w:hAnsi="Calibri" w:cs="Calibri"/>
          <w:b/>
          <w:bCs/>
          <w:lang w:val="en-US"/>
        </w:rPr>
        <w:t>Protocol</w:t>
      </w:r>
      <w:r w:rsidRPr="00A13754">
        <w:rPr>
          <w:rFonts w:ascii="Calibri" w:hAnsi="Calibri" w:cs="Calibri"/>
          <w:lang w:val="en-US"/>
        </w:rPr>
        <w:t>.</w:t>
      </w:r>
    </w:p>
    <w:p w14:paraId="6F693228" w14:textId="77777777" w:rsidR="0077755A" w:rsidRPr="00A13754" w:rsidRDefault="0077755A" w:rsidP="00A13754">
      <w:pPr>
        <w:pStyle w:val="ListParagraph"/>
        <w:ind w:left="0"/>
        <w:jc w:val="both"/>
        <w:rPr>
          <w:rFonts w:ascii="Calibri" w:hAnsi="Calibri" w:cs="Calibri"/>
          <w:lang w:val="en-US"/>
        </w:rPr>
      </w:pPr>
    </w:p>
    <w:p w14:paraId="6633BC0E" w14:textId="00230565"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Inform the patient that the qualification takes place in two stages. Qualification by a </w:t>
      </w:r>
      <w:r w:rsidR="009362C8" w:rsidRPr="00A13754">
        <w:rPr>
          <w:rFonts w:ascii="Calibri" w:hAnsi="Calibri" w:cs="Calibri"/>
          <w:lang w:val="en-US"/>
        </w:rPr>
        <w:t>gynecologist</w:t>
      </w:r>
      <w:r w:rsidRPr="00A13754">
        <w:rPr>
          <w:rFonts w:ascii="Calibri" w:hAnsi="Calibri" w:cs="Calibri"/>
          <w:lang w:val="en-US"/>
        </w:rPr>
        <w:t xml:space="preserve"> includes analysis of indications and contraindications, while an interventional radiologist assesses the technical capabilities of UAE.</w:t>
      </w:r>
    </w:p>
    <w:p w14:paraId="3BA25DA8" w14:textId="77777777" w:rsidR="0077755A" w:rsidRPr="00A13754" w:rsidRDefault="0077755A" w:rsidP="00A13754">
      <w:pPr>
        <w:pStyle w:val="ListParagraph"/>
        <w:ind w:left="0"/>
        <w:jc w:val="both"/>
        <w:rPr>
          <w:rFonts w:ascii="Calibri" w:hAnsi="Calibri" w:cs="Calibri"/>
          <w:lang w:val="en-US"/>
        </w:rPr>
      </w:pPr>
    </w:p>
    <w:p w14:paraId="658F38F5" w14:textId="5C82D5EC" w:rsidR="0077755A"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Plan or perform a </w:t>
      </w:r>
      <w:r w:rsidR="0077755A" w:rsidRPr="00A13754">
        <w:rPr>
          <w:rFonts w:ascii="Calibri" w:hAnsi="Calibri" w:cs="Calibri"/>
          <w:lang w:val="en-US"/>
        </w:rPr>
        <w:t>gynecological</w:t>
      </w:r>
      <w:r w:rsidRPr="00A13754">
        <w:rPr>
          <w:rFonts w:ascii="Calibri" w:hAnsi="Calibri" w:cs="Calibri"/>
          <w:lang w:val="en-US"/>
        </w:rPr>
        <w:t xml:space="preserve"> consultation and plan a consultation with the interventional radiologist before UAE.</w:t>
      </w:r>
    </w:p>
    <w:p w14:paraId="1B7CAC65" w14:textId="77777777" w:rsidR="0077755A" w:rsidRPr="00A13754" w:rsidRDefault="0077755A" w:rsidP="00A13754">
      <w:pPr>
        <w:pStyle w:val="ListParagraph"/>
        <w:ind w:left="0"/>
        <w:jc w:val="both"/>
        <w:rPr>
          <w:rFonts w:ascii="Calibri" w:hAnsi="Calibri" w:cs="Calibri"/>
          <w:lang w:val="en-US"/>
        </w:rPr>
      </w:pPr>
    </w:p>
    <w:p w14:paraId="61641D2D" w14:textId="2BD21760"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If possible, perform as many of the qualification procedures as possible at the outpatient clinic.</w:t>
      </w:r>
    </w:p>
    <w:p w14:paraId="35D7897B" w14:textId="77777777" w:rsidR="00717285" w:rsidRPr="00A13754" w:rsidRDefault="00717285" w:rsidP="00A13754">
      <w:pPr>
        <w:pStyle w:val="ListParagraph"/>
        <w:ind w:left="0"/>
        <w:jc w:val="both"/>
        <w:rPr>
          <w:rFonts w:ascii="Calibri" w:hAnsi="Calibri" w:cs="Calibri"/>
          <w:lang w:val="en-US"/>
        </w:rPr>
      </w:pPr>
    </w:p>
    <w:p w14:paraId="5DC0405E" w14:textId="51AF4479"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Ensure that the patient has indications for UAE: symptomatic uterine fibroids (menometrorrhagia, metrorrhagia, dysmenorrhea, dyspareunia, chronic pelvic pain); the refusal of surgery treatment; no consent for blood transfusion; previously failed uterine fibroids surgery.</w:t>
      </w:r>
      <w:r w:rsidR="0077755A" w:rsidRPr="00A13754">
        <w:rPr>
          <w:rFonts w:ascii="Calibri" w:hAnsi="Calibri" w:cs="Calibri"/>
          <w:lang w:val="en-US"/>
        </w:rPr>
        <w:t xml:space="preserve"> Note them in the medical history.</w:t>
      </w:r>
    </w:p>
    <w:p w14:paraId="4BE2C8F9" w14:textId="77777777" w:rsidR="0077755A" w:rsidRPr="00A13754" w:rsidRDefault="0077755A" w:rsidP="00A13754">
      <w:pPr>
        <w:pStyle w:val="ListParagraph"/>
        <w:ind w:left="0"/>
        <w:jc w:val="both"/>
        <w:rPr>
          <w:rFonts w:ascii="Calibri" w:hAnsi="Calibri" w:cs="Calibri"/>
          <w:lang w:val="en-US"/>
        </w:rPr>
      </w:pPr>
    </w:p>
    <w:p w14:paraId="337237C8" w14:textId="5B52920D"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Ask the patient about the symptoms of fibroid(s).</w:t>
      </w:r>
    </w:p>
    <w:p w14:paraId="09B9D4FE" w14:textId="77777777" w:rsidR="0077755A" w:rsidRPr="00A13754" w:rsidRDefault="0077755A" w:rsidP="00A13754">
      <w:pPr>
        <w:pStyle w:val="ListParagraph"/>
        <w:ind w:left="0"/>
        <w:jc w:val="both"/>
        <w:rPr>
          <w:rFonts w:ascii="Calibri" w:hAnsi="Calibri" w:cs="Calibri"/>
          <w:lang w:val="en-US"/>
        </w:rPr>
      </w:pPr>
    </w:p>
    <w:p w14:paraId="3FD2C122" w14:textId="5A92A5D1"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lastRenderedPageBreak/>
        <w:t xml:space="preserve">Discuss the effectiveness of UAE and </w:t>
      </w:r>
      <w:r w:rsidR="00CD0CAF">
        <w:rPr>
          <w:rFonts w:ascii="Calibri" w:hAnsi="Calibri" w:cs="Calibri"/>
          <w:lang w:val="en-US"/>
        </w:rPr>
        <w:t xml:space="preserve">the </w:t>
      </w:r>
      <w:r w:rsidRPr="00A13754">
        <w:rPr>
          <w:rFonts w:ascii="Calibri" w:hAnsi="Calibri" w:cs="Calibri"/>
          <w:lang w:val="en-US"/>
        </w:rPr>
        <w:t xml:space="preserve">expectations of the patient (in the </w:t>
      </w:r>
      <w:r w:rsidR="0077755A" w:rsidRPr="00A13754">
        <w:rPr>
          <w:rFonts w:ascii="Calibri" w:hAnsi="Calibri" w:cs="Calibri"/>
          <w:b/>
          <w:bCs/>
          <w:lang w:val="en-US"/>
        </w:rPr>
        <w:t>Representative Results</w:t>
      </w:r>
      <w:r w:rsidRPr="00A13754">
        <w:rPr>
          <w:rFonts w:ascii="Calibri" w:hAnsi="Calibri" w:cs="Calibri"/>
          <w:lang w:val="en-US"/>
        </w:rPr>
        <w:t>).</w:t>
      </w:r>
    </w:p>
    <w:p w14:paraId="64FD9B8F" w14:textId="77777777" w:rsidR="0077755A" w:rsidRPr="00A13754" w:rsidRDefault="0077755A" w:rsidP="00A13754">
      <w:pPr>
        <w:pStyle w:val="ListParagraph"/>
        <w:ind w:left="0"/>
        <w:jc w:val="both"/>
        <w:rPr>
          <w:rFonts w:ascii="Calibri" w:hAnsi="Calibri" w:cs="Calibri"/>
          <w:lang w:val="en-US"/>
        </w:rPr>
      </w:pPr>
    </w:p>
    <w:p w14:paraId="13480826" w14:textId="46F0309F"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Ask </w:t>
      </w:r>
      <w:r w:rsidR="00CD0CAF">
        <w:rPr>
          <w:rFonts w:ascii="Calibri" w:hAnsi="Calibri" w:cs="Calibri"/>
          <w:lang w:val="en-US"/>
        </w:rPr>
        <w:t>whether</w:t>
      </w:r>
      <w:r w:rsidR="00CD0CAF" w:rsidRPr="00A13754">
        <w:rPr>
          <w:rFonts w:ascii="Calibri" w:hAnsi="Calibri" w:cs="Calibri"/>
          <w:lang w:val="en-US"/>
        </w:rPr>
        <w:t xml:space="preserve"> </w:t>
      </w:r>
      <w:r w:rsidRPr="00A13754">
        <w:rPr>
          <w:rFonts w:ascii="Calibri" w:hAnsi="Calibri" w:cs="Calibri"/>
          <w:lang w:val="en-US"/>
        </w:rPr>
        <w:t>the patient was treated for uterine fibroids</w:t>
      </w:r>
      <w:r w:rsidR="00CD0CAF">
        <w:rPr>
          <w:rFonts w:ascii="Calibri" w:hAnsi="Calibri" w:cs="Calibri"/>
          <w:lang w:val="en-US"/>
        </w:rPr>
        <w:t xml:space="preserve"> previously</w:t>
      </w:r>
      <w:r w:rsidRPr="00A13754">
        <w:rPr>
          <w:rFonts w:ascii="Calibri" w:hAnsi="Calibri" w:cs="Calibri"/>
          <w:lang w:val="en-US"/>
        </w:rPr>
        <w:t>. Ensure which method was used.</w:t>
      </w:r>
    </w:p>
    <w:p w14:paraId="283D6BF3" w14:textId="77777777" w:rsidR="0077755A" w:rsidRPr="00A13754" w:rsidRDefault="0077755A" w:rsidP="00A13754">
      <w:pPr>
        <w:pStyle w:val="ListParagraph"/>
        <w:ind w:left="0"/>
        <w:jc w:val="both"/>
        <w:rPr>
          <w:rFonts w:ascii="Calibri" w:hAnsi="Calibri" w:cs="Calibri"/>
          <w:lang w:val="en-US"/>
        </w:rPr>
      </w:pPr>
    </w:p>
    <w:p w14:paraId="4D6D68A1" w14:textId="0C419003"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If the patient refuses surgical treatment or blood transfusion, take a written statement.</w:t>
      </w:r>
    </w:p>
    <w:p w14:paraId="4A3E7777" w14:textId="77777777" w:rsidR="00717285" w:rsidRPr="00A13754" w:rsidRDefault="00717285" w:rsidP="00A13754">
      <w:pPr>
        <w:pStyle w:val="ListParagraph"/>
        <w:ind w:left="0"/>
        <w:jc w:val="both"/>
        <w:rPr>
          <w:rFonts w:ascii="Calibri" w:hAnsi="Calibri" w:cs="Calibri"/>
          <w:lang w:val="en-US"/>
        </w:rPr>
      </w:pPr>
    </w:p>
    <w:p w14:paraId="1DD15C80" w14:textId="078628FE"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 xml:space="preserve">Ensure that </w:t>
      </w:r>
      <w:r w:rsidR="00CD0CAF">
        <w:rPr>
          <w:rFonts w:ascii="Calibri" w:hAnsi="Calibri" w:cs="Calibri"/>
          <w:lang w:val="en-US"/>
        </w:rPr>
        <w:t xml:space="preserve">the </w:t>
      </w:r>
      <w:r w:rsidRPr="00A13754">
        <w:rPr>
          <w:rFonts w:ascii="Calibri" w:hAnsi="Calibri" w:cs="Calibri"/>
          <w:lang w:val="en-US"/>
        </w:rPr>
        <w:t>patient</w:t>
      </w:r>
      <w:r w:rsidR="00CD0CAF">
        <w:rPr>
          <w:rFonts w:ascii="Calibri" w:hAnsi="Calibri" w:cs="Calibri"/>
          <w:lang w:val="en-US"/>
        </w:rPr>
        <w:t xml:space="preserve"> who</w:t>
      </w:r>
      <w:r w:rsidRPr="00A13754">
        <w:rPr>
          <w:rFonts w:ascii="Calibri" w:hAnsi="Calibri" w:cs="Calibri"/>
          <w:lang w:val="en-US"/>
        </w:rPr>
        <w:t xml:space="preserve"> qualified for the UAE procedure does not have absolute contraindications</w:t>
      </w:r>
      <w:r w:rsidR="0077755A" w:rsidRPr="00A13754">
        <w:rPr>
          <w:rFonts w:ascii="Calibri" w:hAnsi="Calibri" w:cs="Calibri"/>
          <w:lang w:val="en-US"/>
        </w:rPr>
        <w:t xml:space="preserve">: </w:t>
      </w:r>
      <w:r w:rsidRPr="00A13754">
        <w:rPr>
          <w:rFonts w:ascii="Calibri" w:hAnsi="Calibri" w:cs="Calibri"/>
          <w:lang w:val="en-US"/>
        </w:rPr>
        <w:t xml:space="preserve">asymptomatic fibroids; a viable pregnancy; </w:t>
      </w:r>
      <w:r w:rsidR="007E30BC" w:rsidRPr="00A13754">
        <w:rPr>
          <w:rFonts w:ascii="Calibri" w:hAnsi="Calibri" w:cs="Calibri"/>
          <w:lang w:val="en-US"/>
        </w:rPr>
        <w:t xml:space="preserve">current or recent genital </w:t>
      </w:r>
      <w:r w:rsidRPr="00A13754">
        <w:rPr>
          <w:rFonts w:ascii="Calibri" w:hAnsi="Calibri" w:cs="Calibri"/>
          <w:lang w:val="en-US"/>
        </w:rPr>
        <w:t>infection</w:t>
      </w:r>
      <w:r w:rsidR="007E30BC" w:rsidRPr="00A13754">
        <w:rPr>
          <w:rFonts w:ascii="Calibri" w:hAnsi="Calibri" w:cs="Calibri"/>
          <w:lang w:val="en-US"/>
        </w:rPr>
        <w:t xml:space="preserve">; diagnostic doubts due to clinical factors or inadequate imaging; </w:t>
      </w:r>
      <w:r w:rsidRPr="00A13754">
        <w:rPr>
          <w:rFonts w:ascii="Calibri" w:hAnsi="Calibri" w:cs="Calibri"/>
          <w:lang w:val="en-US"/>
        </w:rPr>
        <w:t xml:space="preserve">contraindications for the use of radiological contrast agents; features of leiomyosarcoma on MRI; uterine or ovarian malignant </w:t>
      </w:r>
      <w:r w:rsidR="00CD0CAF" w:rsidRPr="00A13754">
        <w:rPr>
          <w:rFonts w:ascii="Calibri" w:hAnsi="Calibri" w:cs="Calibri"/>
          <w:lang w:val="en-US"/>
        </w:rPr>
        <w:t>tumor</w:t>
      </w:r>
      <w:r w:rsidRPr="00A13754">
        <w:rPr>
          <w:rFonts w:ascii="Calibri" w:hAnsi="Calibri" w:cs="Calibri"/>
          <w:lang w:val="en-US"/>
        </w:rPr>
        <w:t xml:space="preserve"> unless it is performed for palliation or as an adjunct to surgery</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5152/dir.2016.16623","ISSN":"13053612","PMID":"28163256","abstract":"This pictorial review aims to discuss and illustrate the up-to-date use of preprocedural magnetic resonance imaging (MRI) in selecting patients and planning uterine artery embolization (UAE). The merits of magnetic resonance angiography (MRA) in demonstrating the pelvic vasculature to guide UAE are highlighted. MRI features of fibroids and their main differential diagnoses are presented. Fibroid characteristics, such as location, size, and enhancement, which may impact patient selection and outcome, are presented based on recent literature. Pelvic arterial anatomy relevant to UAE, including vascular variants are illustrated, with conventional angiography and MRA imaging correlation. MRA preprocedural determination of the optimal projection angles for uterine artery catheterization is straightforward and constitutes an important strategy to minimize ionizing radiation exposure during UAE. A reporting template for MRI/MRA preassessement of UAE for fibroid treatment is provided.","author":[{"dropping-particle":"","family":"Maciel","given":"Cristina","non-dropping-particle":"","parse-names":false,"suffix":""},{"dropping-particle":"","family":"Tang","given":"Yen Zhi","non-dropping-particle":"","parse-names":false,"suffix":""},{"dropping-particle":"","family":"Sahdev","given":"Anju","non-dropping-particle":"","parse-names":false,"suffix":""},{"dropping-particle":"","family":"Madureira","given":"António Miguel","non-dropping-particle":"","parse-names":false,"suffix":""},{"dropping-particle":"","family":"Vilares-Morgado","given":"Paulo","non-dropping-particle":"","parse-names":false,"suffix":""}],"container-title":"Diagnostic and Interventional Radiology","id":"ITEM-1","issue":"2","issued":{"date-parts":[["2017","3","1"]]},"page":"163-171","title":"Preprocedural MRI and MRA in planning fibroid embolization","type":"article-journal","volume":"23"},"uris":["http://www.mendeley.com/documents/?uuid=963ac0eb-e7f4-378c-969a-ad809bd5ca68"]}],"mendeley":{"formattedCitation":"&lt;sup&gt;87&lt;/sup&gt;","plainTextFormattedCitation":"87","previouslyFormattedCitation":"&lt;sup&gt;87&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87</w:t>
      </w:r>
      <w:r w:rsidRPr="00A13754">
        <w:rPr>
          <w:rFonts w:ascii="Calibri" w:hAnsi="Calibri" w:cs="Calibri"/>
          <w:lang w:val="en-US"/>
        </w:rPr>
        <w:fldChar w:fldCharType="end"/>
      </w:r>
      <w:r w:rsidRPr="00A13754">
        <w:rPr>
          <w:rFonts w:ascii="Calibri" w:hAnsi="Calibri" w:cs="Calibri"/>
          <w:lang w:val="en-US"/>
        </w:rPr>
        <w:t>.</w:t>
      </w:r>
      <w:r w:rsidR="0077755A" w:rsidRPr="00A13754">
        <w:rPr>
          <w:rFonts w:ascii="Calibri" w:hAnsi="Calibri" w:cs="Calibri"/>
          <w:lang w:val="en-US"/>
        </w:rPr>
        <w:t xml:space="preserve"> Note them in the medical history.</w:t>
      </w:r>
    </w:p>
    <w:p w14:paraId="05E05C59" w14:textId="77777777" w:rsidR="0077755A" w:rsidRPr="00A13754" w:rsidRDefault="0077755A" w:rsidP="00A13754">
      <w:pPr>
        <w:pStyle w:val="ListParagraph"/>
        <w:ind w:left="0"/>
        <w:jc w:val="both"/>
        <w:rPr>
          <w:rFonts w:ascii="Calibri" w:hAnsi="Calibri" w:cs="Calibri"/>
          <w:lang w:val="en-US"/>
        </w:rPr>
      </w:pPr>
    </w:p>
    <w:p w14:paraId="03D6582C" w14:textId="24BA3BF4"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If the patient demands UAE despite asymptomatic fibroids, explain that such cases do not qualify for the procedure. Explain to the patient that asymptomatic fibroids only require regular </w:t>
      </w:r>
      <w:r w:rsidR="0077755A" w:rsidRPr="00A13754">
        <w:rPr>
          <w:rFonts w:ascii="Calibri" w:hAnsi="Calibri" w:cs="Calibri"/>
          <w:lang w:val="en-US"/>
        </w:rPr>
        <w:t>gynecological</w:t>
      </w:r>
      <w:r w:rsidRPr="00A13754">
        <w:rPr>
          <w:rFonts w:ascii="Calibri" w:hAnsi="Calibri" w:cs="Calibri"/>
          <w:lang w:val="en-US"/>
        </w:rPr>
        <w:t xml:space="preserve"> monitoring.</w:t>
      </w:r>
    </w:p>
    <w:p w14:paraId="4F9EB390" w14:textId="77777777" w:rsidR="0077755A" w:rsidRPr="00A13754" w:rsidRDefault="0077755A" w:rsidP="00A13754">
      <w:pPr>
        <w:pStyle w:val="ListParagraph"/>
        <w:ind w:left="0"/>
        <w:jc w:val="both"/>
        <w:rPr>
          <w:rFonts w:ascii="Calibri" w:hAnsi="Calibri" w:cs="Calibri"/>
          <w:lang w:val="en-US"/>
        </w:rPr>
      </w:pPr>
    </w:p>
    <w:p w14:paraId="51012FE7" w14:textId="047BDE52"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 xml:space="preserve">If there are relative contraindications to UAE (large fibroids and reproductive plans), discuss them with the patient and </w:t>
      </w:r>
      <w:r w:rsidR="00CD0CAF">
        <w:rPr>
          <w:rFonts w:ascii="Calibri" w:hAnsi="Calibri" w:cs="Calibri"/>
          <w:lang w:val="en-US"/>
        </w:rPr>
        <w:t xml:space="preserve">make a </w:t>
      </w:r>
      <w:r w:rsidRPr="00A13754">
        <w:rPr>
          <w:rFonts w:ascii="Calibri" w:hAnsi="Calibri" w:cs="Calibri"/>
          <w:lang w:val="en-US"/>
        </w:rPr>
        <w:t xml:space="preserve">note </w:t>
      </w:r>
      <w:r w:rsidR="00CD0CAF">
        <w:rPr>
          <w:rFonts w:ascii="Calibri" w:hAnsi="Calibri" w:cs="Calibri"/>
          <w:lang w:val="en-US"/>
        </w:rPr>
        <w:t xml:space="preserve">of </w:t>
      </w:r>
      <w:r w:rsidRPr="00A13754">
        <w:rPr>
          <w:rFonts w:ascii="Calibri" w:hAnsi="Calibri" w:cs="Calibri"/>
          <w:lang w:val="en-US"/>
        </w:rPr>
        <w:t>that fact in the medical record.</w:t>
      </w:r>
    </w:p>
    <w:p w14:paraId="611B6AAE" w14:textId="77777777" w:rsidR="0077755A" w:rsidRPr="00A13754" w:rsidRDefault="0077755A" w:rsidP="00A13754">
      <w:pPr>
        <w:pStyle w:val="ListParagraph"/>
        <w:ind w:left="0"/>
        <w:jc w:val="both"/>
        <w:rPr>
          <w:rFonts w:ascii="Calibri" w:hAnsi="Calibri" w:cs="Calibri"/>
          <w:lang w:val="en-US"/>
        </w:rPr>
      </w:pPr>
    </w:p>
    <w:p w14:paraId="3597994B" w14:textId="40DF5AF6"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Focus on </w:t>
      </w:r>
      <w:r w:rsidR="00CD0CAF">
        <w:rPr>
          <w:rFonts w:ascii="Calibri" w:hAnsi="Calibri" w:cs="Calibri"/>
          <w:lang w:val="en-US"/>
        </w:rPr>
        <w:t xml:space="preserve">the </w:t>
      </w:r>
      <w:r w:rsidRPr="00A13754">
        <w:rPr>
          <w:rFonts w:ascii="Calibri" w:hAnsi="Calibri" w:cs="Calibri"/>
          <w:lang w:val="en-US"/>
        </w:rPr>
        <w:t xml:space="preserve">possible complications related to relative contraindication, described in the </w:t>
      </w:r>
      <w:r w:rsidR="008C2537">
        <w:rPr>
          <w:rFonts w:ascii="Calibri" w:hAnsi="Calibri" w:cs="Calibri"/>
          <w:lang w:val="en-US"/>
        </w:rPr>
        <w:t>i</w:t>
      </w:r>
      <w:r w:rsidR="0077755A" w:rsidRPr="007119CE">
        <w:rPr>
          <w:rFonts w:ascii="Calibri" w:hAnsi="Calibri" w:cs="Calibri"/>
          <w:lang w:val="en-US"/>
        </w:rPr>
        <w:t>ntroduction</w:t>
      </w:r>
      <w:r w:rsidRPr="00A13754">
        <w:rPr>
          <w:rFonts w:ascii="Calibri" w:hAnsi="Calibri" w:cs="Calibri"/>
          <w:lang w:val="en-US"/>
        </w:rPr>
        <w:t xml:space="preserve">, ensure the patient understands </w:t>
      </w:r>
      <w:r w:rsidR="00711D17" w:rsidRPr="00A13754">
        <w:rPr>
          <w:rFonts w:ascii="Calibri" w:hAnsi="Calibri" w:cs="Calibri"/>
          <w:lang w:val="en-US"/>
        </w:rPr>
        <w:t>and agrees</w:t>
      </w:r>
      <w:r w:rsidRPr="00A13754">
        <w:rPr>
          <w:rFonts w:ascii="Calibri" w:hAnsi="Calibri" w:cs="Calibri"/>
          <w:lang w:val="en-US"/>
        </w:rPr>
        <w:t xml:space="preserve"> to the procedure.</w:t>
      </w:r>
    </w:p>
    <w:p w14:paraId="47FB2F25" w14:textId="77777777" w:rsidR="0077755A" w:rsidRPr="00A13754" w:rsidRDefault="0077755A" w:rsidP="00A13754">
      <w:pPr>
        <w:pStyle w:val="ListParagraph"/>
        <w:ind w:left="0"/>
        <w:jc w:val="both"/>
        <w:rPr>
          <w:rFonts w:ascii="Calibri" w:hAnsi="Calibri" w:cs="Calibri"/>
          <w:lang w:val="en-US"/>
        </w:rPr>
      </w:pPr>
    </w:p>
    <w:p w14:paraId="13E0AD10" w14:textId="53B15C2B"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 xml:space="preserve">Discuss the after-effect and complications of uterine artery </w:t>
      </w:r>
      <w:r w:rsidR="006163CD" w:rsidRPr="00A13754">
        <w:rPr>
          <w:rFonts w:ascii="Calibri" w:hAnsi="Calibri" w:cs="Calibri"/>
          <w:lang w:val="en-US"/>
        </w:rPr>
        <w:t>embolization</w:t>
      </w:r>
      <w:r w:rsidRPr="00A13754">
        <w:rPr>
          <w:rFonts w:ascii="Calibri" w:hAnsi="Calibri" w:cs="Calibri"/>
          <w:lang w:val="en-US"/>
        </w:rPr>
        <w:t xml:space="preserve"> with the patient (see </w:t>
      </w:r>
      <w:r w:rsidR="008C2537">
        <w:rPr>
          <w:rFonts w:ascii="Calibri" w:hAnsi="Calibri" w:cs="Calibri"/>
          <w:lang w:val="en-US"/>
        </w:rPr>
        <w:t>i</w:t>
      </w:r>
      <w:r w:rsidR="0077755A" w:rsidRPr="007119CE">
        <w:rPr>
          <w:rFonts w:ascii="Calibri" w:hAnsi="Calibri" w:cs="Calibri"/>
          <w:lang w:val="en-US"/>
        </w:rPr>
        <w:t>ntroduction</w:t>
      </w:r>
      <w:r w:rsidRPr="00A13754">
        <w:rPr>
          <w:rFonts w:ascii="Calibri" w:hAnsi="Calibri" w:cs="Calibri"/>
          <w:lang w:val="en-US"/>
        </w:rPr>
        <w:t>) and note that fact in the medical record.</w:t>
      </w:r>
    </w:p>
    <w:p w14:paraId="44DF0884" w14:textId="77777777" w:rsidR="0077755A" w:rsidRPr="00A13754" w:rsidRDefault="0077755A" w:rsidP="00A13754">
      <w:pPr>
        <w:pStyle w:val="ListParagraph"/>
        <w:ind w:left="0"/>
        <w:jc w:val="both"/>
        <w:rPr>
          <w:rFonts w:ascii="Calibri" w:hAnsi="Calibri" w:cs="Calibri"/>
          <w:lang w:val="en-US"/>
        </w:rPr>
      </w:pPr>
    </w:p>
    <w:p w14:paraId="35E15BFA" w14:textId="1368F435" w:rsidR="0077755A"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When talking to the patient, pay special attention to the post-</w:t>
      </w:r>
      <w:r w:rsidR="006163CD" w:rsidRPr="00A13754">
        <w:rPr>
          <w:rFonts w:ascii="Calibri" w:hAnsi="Calibri" w:cs="Calibri"/>
          <w:lang w:val="en-US"/>
        </w:rPr>
        <w:t>embolization</w:t>
      </w:r>
      <w:r w:rsidRPr="00A13754">
        <w:rPr>
          <w:rFonts w:ascii="Calibri" w:hAnsi="Calibri" w:cs="Calibri"/>
          <w:lang w:val="en-US"/>
        </w:rPr>
        <w:t xml:space="preserve"> pain.</w:t>
      </w:r>
    </w:p>
    <w:p w14:paraId="3C6D60C8" w14:textId="77777777" w:rsidR="0077755A" w:rsidRPr="00A13754" w:rsidRDefault="0077755A" w:rsidP="00A13754">
      <w:pPr>
        <w:pStyle w:val="ListParagraph"/>
        <w:ind w:left="0"/>
        <w:jc w:val="both"/>
        <w:rPr>
          <w:rFonts w:ascii="Calibri" w:hAnsi="Calibri" w:cs="Calibri"/>
          <w:lang w:val="en-US"/>
        </w:rPr>
      </w:pPr>
    </w:p>
    <w:p w14:paraId="3C4548BA" w14:textId="5E964F14"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Discuss post-</w:t>
      </w:r>
      <w:r w:rsidR="006163CD" w:rsidRPr="00A13754">
        <w:rPr>
          <w:rFonts w:ascii="Calibri" w:hAnsi="Calibri" w:cs="Calibri"/>
          <w:lang w:val="en-US"/>
        </w:rPr>
        <w:t>embolization</w:t>
      </w:r>
      <w:r w:rsidRPr="00A13754">
        <w:rPr>
          <w:rFonts w:ascii="Calibri" w:hAnsi="Calibri" w:cs="Calibri"/>
          <w:lang w:val="en-US"/>
        </w:rPr>
        <w:t xml:space="preserve"> pain treatments.</w:t>
      </w:r>
    </w:p>
    <w:p w14:paraId="47649E9D" w14:textId="77777777" w:rsidR="0077755A" w:rsidRPr="00A13754" w:rsidRDefault="0077755A" w:rsidP="00A13754">
      <w:pPr>
        <w:pStyle w:val="ListParagraph"/>
        <w:ind w:left="0"/>
        <w:jc w:val="both"/>
        <w:rPr>
          <w:rFonts w:ascii="Calibri" w:hAnsi="Calibri" w:cs="Calibri"/>
          <w:lang w:val="en-US"/>
        </w:rPr>
      </w:pPr>
    </w:p>
    <w:p w14:paraId="4903DAAA" w14:textId="7834C04C"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 xml:space="preserve">Perform </w:t>
      </w:r>
      <w:r w:rsidR="0077755A" w:rsidRPr="00A13754">
        <w:rPr>
          <w:rFonts w:ascii="Calibri" w:hAnsi="Calibri" w:cs="Calibri"/>
          <w:lang w:val="en-US"/>
        </w:rPr>
        <w:t>a gynecological</w:t>
      </w:r>
      <w:r w:rsidRPr="00A13754">
        <w:rPr>
          <w:rFonts w:ascii="Calibri" w:hAnsi="Calibri" w:cs="Calibri"/>
          <w:lang w:val="en-US"/>
        </w:rPr>
        <w:t xml:space="preserve"> qualification</w:t>
      </w:r>
      <w:r w:rsidR="00A41782" w:rsidRPr="00A13754">
        <w:rPr>
          <w:rFonts w:ascii="Calibri" w:hAnsi="Calibri" w:cs="Calibri"/>
          <w:lang w:val="en-US"/>
        </w:rPr>
        <w:t>.</w:t>
      </w:r>
    </w:p>
    <w:p w14:paraId="53A95F82" w14:textId="77777777" w:rsidR="0077755A" w:rsidRPr="00A13754" w:rsidRDefault="0077755A" w:rsidP="00A13754">
      <w:pPr>
        <w:pStyle w:val="ListParagraph"/>
        <w:ind w:left="0"/>
        <w:jc w:val="both"/>
        <w:rPr>
          <w:rFonts w:ascii="Calibri" w:hAnsi="Calibri" w:cs="Calibri"/>
          <w:lang w:val="en-US"/>
        </w:rPr>
      </w:pPr>
    </w:p>
    <w:p w14:paraId="33E89675" w14:textId="7FDBB817"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Collect medical history and perform a </w:t>
      </w:r>
      <w:r w:rsidR="0077755A" w:rsidRPr="00A13754">
        <w:rPr>
          <w:rFonts w:ascii="Calibri" w:hAnsi="Calibri" w:cs="Calibri"/>
          <w:lang w:val="en-US"/>
        </w:rPr>
        <w:t>gynecological</w:t>
      </w:r>
      <w:r w:rsidRPr="00A13754">
        <w:rPr>
          <w:rFonts w:ascii="Calibri" w:hAnsi="Calibri" w:cs="Calibri"/>
          <w:lang w:val="en-US"/>
        </w:rPr>
        <w:t xml:space="preserve"> examination</w:t>
      </w:r>
      <w:r w:rsidR="00711D17" w:rsidRPr="00A13754">
        <w:rPr>
          <w:rFonts w:ascii="Calibri" w:hAnsi="Calibri" w:cs="Calibri"/>
          <w:lang w:val="en-US"/>
        </w:rPr>
        <w:t>.</w:t>
      </w:r>
    </w:p>
    <w:p w14:paraId="2B32392D" w14:textId="77777777" w:rsidR="0077755A" w:rsidRPr="00A13754" w:rsidRDefault="0077755A" w:rsidP="00A13754">
      <w:pPr>
        <w:pStyle w:val="ListParagraph"/>
        <w:ind w:left="0"/>
        <w:jc w:val="both"/>
        <w:rPr>
          <w:rFonts w:ascii="Calibri" w:hAnsi="Calibri" w:cs="Calibri"/>
          <w:lang w:val="en-US"/>
        </w:rPr>
      </w:pPr>
    </w:p>
    <w:p w14:paraId="7CE0D327" w14:textId="67AEB0C3"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Perform an ultrasound assessment of the reproductive organs to evaluate the size and type of fibroids (FIGO classification)</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02/ijgo.12266","ISSN":"18793479","PMID":"28715088","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Laughlin-Tommaso","given":"Shannon K","non-dropping-particle":"","parse-names":false,"suffix":""},{"dropping-particle":"","family":"Hesley","given":"Gina K","non-dropping-particle":"","parse-names":false,"suffix":""},{"dropping-particle":"","family":"Hopkins","given":"Matthew R","non-dropping-particle":"","parse-names":false,"suffix":""},{"dropping-particle":"","family":"Brandt","given":"Kathleen R","non-dropping-particle":"","parse-names":false,"suffix":""},{"dropping-particle":"","family":"Zhu","given":"Yunxiao","non-dropping-particle":"","parse-names":false,"suffix":""},{"dropping-particle":"","family":"Stewart","given":"Elizabeth A","non-dropping-particle":"","parse-names":false,"suffix":""}],"container-title":"International Journal of Gynecology and Obstetrics","id":"ITEM-1","issue":"2","issued":{"date-parts":[["2017","11"]]},"page":"143-148","publisher":"NIH Public Access","title":"Clinical limitations of the International Federation of Gynecology and Obstetrics (FIGO) classification of uterine fibroids","type":"article-journal","volume":"139"},"uris":["http://www.mendeley.com/documents/?uuid=04eb926d-5ec2-3774-a4cb-dfdb489fa93c"]}],"mendeley":{"formattedCitation":"&lt;sup&gt;88&lt;/sup&gt;","plainTextFormattedCitation":"88","previouslyFormattedCitation":"&lt;sup&gt;88&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88</w:t>
      </w:r>
      <w:r w:rsidRPr="00A13754">
        <w:rPr>
          <w:rFonts w:ascii="Calibri" w:hAnsi="Calibri" w:cs="Calibri"/>
          <w:lang w:val="en-US"/>
        </w:rPr>
        <w:fldChar w:fldCharType="end"/>
      </w:r>
      <w:r w:rsidR="00711D17" w:rsidRPr="00A13754">
        <w:rPr>
          <w:rFonts w:ascii="Calibri" w:hAnsi="Calibri" w:cs="Calibri"/>
          <w:lang w:val="en-US"/>
        </w:rPr>
        <w:t>.</w:t>
      </w:r>
    </w:p>
    <w:p w14:paraId="15669E9A" w14:textId="77777777" w:rsidR="0077755A" w:rsidRPr="00A13754" w:rsidRDefault="0077755A" w:rsidP="00A13754">
      <w:pPr>
        <w:pStyle w:val="ListParagraph"/>
        <w:ind w:left="0"/>
        <w:jc w:val="both"/>
        <w:rPr>
          <w:rFonts w:ascii="Calibri" w:hAnsi="Calibri" w:cs="Calibri"/>
          <w:lang w:val="en-US"/>
        </w:rPr>
      </w:pPr>
    </w:p>
    <w:p w14:paraId="58117867" w14:textId="07A62E5C" w:rsidR="00617D5D" w:rsidRPr="00A13754" w:rsidRDefault="0077755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Use a vaginal probe to estimate the size and location of the myoma (</w:t>
      </w:r>
      <w:r w:rsidRPr="00A13754">
        <w:rPr>
          <w:rFonts w:ascii="Calibri" w:hAnsi="Calibri" w:cs="Calibri"/>
          <w:b/>
          <w:bCs/>
          <w:lang w:val="en-US"/>
        </w:rPr>
        <w:t>Figure 2</w:t>
      </w:r>
      <w:r w:rsidRPr="00A13754">
        <w:rPr>
          <w:rFonts w:ascii="Calibri" w:hAnsi="Calibri" w:cs="Calibri"/>
          <w:lang w:val="en-US"/>
        </w:rPr>
        <w:t xml:space="preserve">). </w:t>
      </w:r>
      <w:r w:rsidR="00ED7C2A" w:rsidRPr="00A13754">
        <w:rPr>
          <w:rFonts w:ascii="Calibri" w:hAnsi="Calibri" w:cs="Calibri"/>
          <w:lang w:val="en-US"/>
        </w:rPr>
        <w:t>The uterine fibroids treated with UAE should be 2</w:t>
      </w:r>
      <w:r w:rsidR="007270FB">
        <w:rPr>
          <w:rFonts w:ascii="Calibri" w:hAnsi="Calibri" w:cs="Calibri"/>
          <w:lang w:val="en-US"/>
        </w:rPr>
        <w:t>–</w:t>
      </w:r>
      <w:r w:rsidR="00ED7C2A" w:rsidRPr="00A13754">
        <w:rPr>
          <w:rFonts w:ascii="Calibri" w:hAnsi="Calibri" w:cs="Calibri"/>
          <w:lang w:val="en-US"/>
        </w:rPr>
        <w:t>5 (ideally</w:t>
      </w:r>
      <w:r w:rsidR="007270FB">
        <w:rPr>
          <w:rFonts w:ascii="Calibri" w:hAnsi="Calibri" w:cs="Calibri"/>
          <w:lang w:val="en-US"/>
        </w:rPr>
        <w:t>,</w:t>
      </w:r>
      <w:r w:rsidR="00ED7C2A" w:rsidRPr="00A13754">
        <w:rPr>
          <w:rFonts w:ascii="Calibri" w:hAnsi="Calibri" w:cs="Calibri"/>
          <w:lang w:val="en-US"/>
        </w:rPr>
        <w:t xml:space="preserve"> 3</w:t>
      </w:r>
      <w:r w:rsidR="007270FB">
        <w:rPr>
          <w:rFonts w:ascii="Calibri" w:hAnsi="Calibri" w:cs="Calibri"/>
          <w:lang w:val="en-US"/>
        </w:rPr>
        <w:t>–</w:t>
      </w:r>
      <w:r w:rsidR="00ED7C2A" w:rsidRPr="00A13754">
        <w:rPr>
          <w:rFonts w:ascii="Calibri" w:hAnsi="Calibri" w:cs="Calibri"/>
          <w:lang w:val="en-US"/>
        </w:rPr>
        <w:t>4) according to FIGO classification, and the diameter should not exceed 10 cm.</w:t>
      </w:r>
    </w:p>
    <w:p w14:paraId="6E65AFFE" w14:textId="77777777" w:rsidR="0077755A" w:rsidRPr="00A13754" w:rsidRDefault="0077755A" w:rsidP="00A13754">
      <w:pPr>
        <w:pStyle w:val="ListParagraph"/>
        <w:ind w:left="0"/>
        <w:jc w:val="both"/>
        <w:rPr>
          <w:rFonts w:ascii="Calibri" w:hAnsi="Calibri" w:cs="Calibri"/>
          <w:lang w:val="en-US"/>
        </w:rPr>
      </w:pPr>
    </w:p>
    <w:p w14:paraId="3144DD5D" w14:textId="3033C12D"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Include the protocol of </w:t>
      </w:r>
      <w:r w:rsidR="00420826">
        <w:rPr>
          <w:rFonts w:ascii="Calibri" w:hAnsi="Calibri" w:cs="Calibri"/>
          <w:lang w:val="en-US"/>
        </w:rPr>
        <w:t xml:space="preserve">the </w:t>
      </w:r>
      <w:r w:rsidRPr="00A13754">
        <w:rPr>
          <w:rFonts w:ascii="Calibri" w:hAnsi="Calibri" w:cs="Calibri"/>
          <w:lang w:val="en-US"/>
        </w:rPr>
        <w:t>pelvis ultrasound scan in the medical record.</w:t>
      </w:r>
    </w:p>
    <w:p w14:paraId="075003B0" w14:textId="77777777" w:rsidR="0077755A" w:rsidRPr="00A13754" w:rsidRDefault="0077755A" w:rsidP="00A13754">
      <w:pPr>
        <w:pStyle w:val="ListParagraph"/>
        <w:ind w:left="0"/>
        <w:jc w:val="both"/>
        <w:rPr>
          <w:rFonts w:ascii="Calibri" w:hAnsi="Calibri" w:cs="Calibri"/>
          <w:lang w:val="en-US"/>
        </w:rPr>
      </w:pPr>
    </w:p>
    <w:p w14:paraId="39ECF960" w14:textId="2A3AADD1"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Ensure that the ultrasound scan result gives indications for qualification for the UAE procedure.</w:t>
      </w:r>
    </w:p>
    <w:p w14:paraId="282AFCC0" w14:textId="77777777" w:rsidR="0077755A" w:rsidRPr="00A13754" w:rsidRDefault="0077755A" w:rsidP="00A13754">
      <w:pPr>
        <w:pStyle w:val="ListParagraph"/>
        <w:ind w:left="0"/>
        <w:jc w:val="both"/>
        <w:rPr>
          <w:rFonts w:ascii="Calibri" w:hAnsi="Calibri" w:cs="Calibri"/>
          <w:lang w:val="en-US"/>
        </w:rPr>
      </w:pPr>
    </w:p>
    <w:p w14:paraId="5327A161" w14:textId="1344C59C"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Exclude malignant processes within the pelvis.</w:t>
      </w:r>
    </w:p>
    <w:p w14:paraId="505DA572" w14:textId="77777777" w:rsidR="0077755A" w:rsidRPr="00A13754" w:rsidRDefault="0077755A" w:rsidP="00A13754">
      <w:pPr>
        <w:pStyle w:val="ListParagraph"/>
        <w:ind w:left="0"/>
        <w:jc w:val="both"/>
        <w:rPr>
          <w:rFonts w:ascii="Calibri" w:hAnsi="Calibri" w:cs="Calibri"/>
          <w:lang w:val="en-US"/>
        </w:rPr>
      </w:pPr>
    </w:p>
    <w:p w14:paraId="3266E759" w14:textId="0D4D23C4"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Ensure that the patient has </w:t>
      </w:r>
      <w:r w:rsidR="00420826">
        <w:rPr>
          <w:rFonts w:ascii="Calibri" w:hAnsi="Calibri" w:cs="Calibri"/>
          <w:lang w:val="en-US"/>
        </w:rPr>
        <w:t xml:space="preserve">had a </w:t>
      </w:r>
      <w:r w:rsidRPr="00A13754">
        <w:rPr>
          <w:rFonts w:ascii="Calibri" w:hAnsi="Calibri" w:cs="Calibri"/>
          <w:lang w:val="en-US"/>
        </w:rPr>
        <w:t xml:space="preserve">current (preferably performed within </w:t>
      </w:r>
      <w:r w:rsidR="00420826">
        <w:rPr>
          <w:rFonts w:ascii="Calibri" w:hAnsi="Calibri" w:cs="Calibri"/>
          <w:lang w:val="en-US"/>
        </w:rPr>
        <w:t>6</w:t>
      </w:r>
      <w:r w:rsidR="00420826" w:rsidRPr="00A13754">
        <w:rPr>
          <w:rFonts w:ascii="Calibri" w:hAnsi="Calibri" w:cs="Calibri"/>
          <w:lang w:val="en-US"/>
        </w:rPr>
        <w:t xml:space="preserve"> </w:t>
      </w:r>
      <w:r w:rsidRPr="00A13754">
        <w:rPr>
          <w:rFonts w:ascii="Calibri" w:hAnsi="Calibri" w:cs="Calibri"/>
          <w:lang w:val="en-US"/>
        </w:rPr>
        <w:t>months) results of cervical (PAP) smear and endometrial biopsy.</w:t>
      </w:r>
    </w:p>
    <w:p w14:paraId="09F290DD" w14:textId="77777777" w:rsidR="0077755A" w:rsidRPr="00A13754" w:rsidRDefault="0077755A" w:rsidP="00A13754">
      <w:pPr>
        <w:pStyle w:val="ListParagraph"/>
        <w:ind w:left="0"/>
        <w:jc w:val="both"/>
        <w:rPr>
          <w:rFonts w:ascii="Calibri" w:hAnsi="Calibri" w:cs="Calibri"/>
          <w:lang w:val="en-US"/>
        </w:rPr>
      </w:pPr>
    </w:p>
    <w:p w14:paraId="30C60465" w14:textId="6361CD59"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During a pelvic ultrasound, use the vaginal probe to evaluate the ovaries and confirm that their structure is correct. If in doubt, check the previous ultrasound scan or perform the ROMA test.</w:t>
      </w:r>
    </w:p>
    <w:p w14:paraId="577FA1F4" w14:textId="77777777" w:rsidR="0077755A" w:rsidRPr="00A13754" w:rsidRDefault="0077755A" w:rsidP="00A13754">
      <w:pPr>
        <w:pStyle w:val="ListParagraph"/>
        <w:ind w:left="0"/>
        <w:jc w:val="both"/>
        <w:rPr>
          <w:rFonts w:ascii="Calibri" w:hAnsi="Calibri" w:cs="Calibri"/>
          <w:lang w:val="en-US"/>
        </w:rPr>
      </w:pPr>
    </w:p>
    <w:p w14:paraId="37A35FF9" w14:textId="3A0FC38C"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Order an MRI to evaluate the uterine tumor for </w:t>
      </w:r>
      <w:r w:rsidR="00800776" w:rsidRPr="00A13754">
        <w:rPr>
          <w:rFonts w:ascii="Calibri" w:hAnsi="Calibri" w:cs="Calibri"/>
          <w:lang w:val="en-US"/>
        </w:rPr>
        <w:t>LMS</w:t>
      </w:r>
      <w:r w:rsidRPr="00A13754">
        <w:rPr>
          <w:rFonts w:ascii="Calibri" w:hAnsi="Calibri" w:cs="Calibri"/>
          <w:lang w:val="en-US"/>
        </w:rPr>
        <w:t xml:space="preserve"> features and UAE technical capabilities.</w:t>
      </w:r>
    </w:p>
    <w:p w14:paraId="00F1185B" w14:textId="77777777" w:rsidR="0077755A" w:rsidRPr="00A13754" w:rsidRDefault="0077755A" w:rsidP="00A13754">
      <w:pPr>
        <w:pStyle w:val="ListParagraph"/>
        <w:ind w:left="0"/>
        <w:jc w:val="both"/>
        <w:rPr>
          <w:rFonts w:ascii="Calibri" w:hAnsi="Calibri" w:cs="Calibri"/>
          <w:lang w:val="en-US"/>
        </w:rPr>
      </w:pPr>
    </w:p>
    <w:p w14:paraId="11A59FAA" w14:textId="7972D178"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Note the results of </w:t>
      </w:r>
      <w:r w:rsidR="00420826">
        <w:rPr>
          <w:rFonts w:ascii="Calibri" w:hAnsi="Calibri" w:cs="Calibri"/>
          <w:lang w:val="en-US"/>
        </w:rPr>
        <w:t xml:space="preserve">the </w:t>
      </w:r>
      <w:r w:rsidRPr="00A13754">
        <w:rPr>
          <w:rFonts w:ascii="Calibri" w:hAnsi="Calibri" w:cs="Calibri"/>
          <w:lang w:val="en-US"/>
        </w:rPr>
        <w:t xml:space="preserve">cervical (PAP) smear, </w:t>
      </w:r>
      <w:r w:rsidR="00420826">
        <w:rPr>
          <w:rFonts w:ascii="Calibri" w:hAnsi="Calibri" w:cs="Calibri"/>
          <w:lang w:val="en-US"/>
        </w:rPr>
        <w:t xml:space="preserve">the </w:t>
      </w:r>
      <w:r w:rsidRPr="00A13754">
        <w:rPr>
          <w:rFonts w:ascii="Calibri" w:hAnsi="Calibri" w:cs="Calibri"/>
          <w:lang w:val="en-US"/>
        </w:rPr>
        <w:t xml:space="preserve">endometrial biopsy, </w:t>
      </w:r>
      <w:r w:rsidR="00420826">
        <w:rPr>
          <w:rFonts w:ascii="Calibri" w:hAnsi="Calibri" w:cs="Calibri"/>
          <w:lang w:val="en-US"/>
        </w:rPr>
        <w:t xml:space="preserve">the </w:t>
      </w:r>
      <w:r w:rsidRPr="00A13754">
        <w:rPr>
          <w:rFonts w:ascii="Calibri" w:hAnsi="Calibri" w:cs="Calibri"/>
          <w:lang w:val="en-US"/>
        </w:rPr>
        <w:t>ultrasound scan (possibly the ROMA test)</w:t>
      </w:r>
      <w:r w:rsidR="00420826">
        <w:rPr>
          <w:rFonts w:ascii="Calibri" w:hAnsi="Calibri" w:cs="Calibri"/>
          <w:lang w:val="en-US"/>
        </w:rPr>
        <w:t>,</w:t>
      </w:r>
      <w:r w:rsidRPr="00A13754">
        <w:rPr>
          <w:rFonts w:ascii="Calibri" w:hAnsi="Calibri" w:cs="Calibri"/>
          <w:lang w:val="en-US"/>
        </w:rPr>
        <w:t xml:space="preserve"> and </w:t>
      </w:r>
      <w:r w:rsidR="00420826">
        <w:rPr>
          <w:rFonts w:ascii="Calibri" w:hAnsi="Calibri" w:cs="Calibri"/>
          <w:lang w:val="en-US"/>
        </w:rPr>
        <w:t xml:space="preserve">the </w:t>
      </w:r>
      <w:r w:rsidRPr="00A13754">
        <w:rPr>
          <w:rFonts w:ascii="Calibri" w:hAnsi="Calibri" w:cs="Calibri"/>
          <w:lang w:val="en-US"/>
        </w:rPr>
        <w:t>MRI in the medical record.</w:t>
      </w:r>
    </w:p>
    <w:p w14:paraId="6AA31152" w14:textId="77777777" w:rsidR="0077755A" w:rsidRPr="00A13754" w:rsidRDefault="0077755A" w:rsidP="00A13754">
      <w:pPr>
        <w:pStyle w:val="ListParagraph"/>
        <w:ind w:left="0"/>
        <w:jc w:val="both"/>
        <w:rPr>
          <w:rFonts w:ascii="Calibri" w:hAnsi="Calibri" w:cs="Calibri"/>
          <w:lang w:val="en-US"/>
        </w:rPr>
      </w:pPr>
    </w:p>
    <w:p w14:paraId="19EAE5D2" w14:textId="7826D731"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If </w:t>
      </w:r>
      <w:r w:rsidR="00420826">
        <w:rPr>
          <w:rFonts w:ascii="Calibri" w:hAnsi="Calibri" w:cs="Calibri"/>
          <w:lang w:val="en-US"/>
        </w:rPr>
        <w:t xml:space="preserve">the </w:t>
      </w:r>
      <w:r w:rsidRPr="00A13754">
        <w:rPr>
          <w:rFonts w:ascii="Calibri" w:hAnsi="Calibri" w:cs="Calibri"/>
          <w:lang w:val="en-US"/>
        </w:rPr>
        <w:t xml:space="preserve">results are incorrect, disqualify </w:t>
      </w:r>
      <w:r w:rsidR="00420826">
        <w:rPr>
          <w:rFonts w:ascii="Calibri" w:hAnsi="Calibri" w:cs="Calibri"/>
          <w:lang w:val="en-US"/>
        </w:rPr>
        <w:t xml:space="preserve">the </w:t>
      </w:r>
      <w:r w:rsidRPr="00A13754">
        <w:rPr>
          <w:rFonts w:ascii="Calibri" w:hAnsi="Calibri" w:cs="Calibri"/>
          <w:lang w:val="en-US"/>
        </w:rPr>
        <w:t>patient from the procedure.</w:t>
      </w:r>
    </w:p>
    <w:p w14:paraId="08788CB8" w14:textId="77777777" w:rsidR="0077755A" w:rsidRPr="00A13754" w:rsidRDefault="0077755A" w:rsidP="00A13754">
      <w:pPr>
        <w:pStyle w:val="ListParagraph"/>
        <w:ind w:left="0"/>
        <w:jc w:val="both"/>
        <w:rPr>
          <w:rFonts w:ascii="Calibri" w:hAnsi="Calibri" w:cs="Calibri"/>
          <w:lang w:val="en-US"/>
        </w:rPr>
      </w:pPr>
    </w:p>
    <w:p w14:paraId="637F7171" w14:textId="0E4161B4"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Inform the patients about the results of the </w:t>
      </w:r>
      <w:r w:rsidR="0077755A" w:rsidRPr="00A13754">
        <w:rPr>
          <w:rFonts w:ascii="Calibri" w:hAnsi="Calibri" w:cs="Calibri"/>
          <w:lang w:val="en-US"/>
        </w:rPr>
        <w:t>gynecological</w:t>
      </w:r>
      <w:r w:rsidRPr="00A13754">
        <w:rPr>
          <w:rFonts w:ascii="Calibri" w:hAnsi="Calibri" w:cs="Calibri"/>
          <w:lang w:val="en-US"/>
        </w:rPr>
        <w:t xml:space="preserve"> qualification.</w:t>
      </w:r>
    </w:p>
    <w:p w14:paraId="7D4DDE06" w14:textId="77777777" w:rsidR="0077755A" w:rsidRPr="00A13754" w:rsidRDefault="0077755A" w:rsidP="00A13754">
      <w:pPr>
        <w:pStyle w:val="ListParagraph"/>
        <w:ind w:left="0"/>
        <w:jc w:val="both"/>
        <w:rPr>
          <w:rFonts w:ascii="Calibri" w:hAnsi="Calibri" w:cs="Calibri"/>
          <w:lang w:val="en-US"/>
        </w:rPr>
      </w:pPr>
    </w:p>
    <w:p w14:paraId="465F9039" w14:textId="10F1912A" w:rsidR="0077755A"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Note that fact in the medical record. Refer the patient to the hospital.</w:t>
      </w:r>
    </w:p>
    <w:p w14:paraId="1E5AB387" w14:textId="77777777" w:rsidR="0077755A" w:rsidRPr="00A13754" w:rsidRDefault="0077755A" w:rsidP="00A13754">
      <w:pPr>
        <w:pStyle w:val="ListParagraph"/>
        <w:ind w:left="0"/>
        <w:jc w:val="both"/>
        <w:rPr>
          <w:rFonts w:ascii="Calibri" w:hAnsi="Calibri" w:cs="Calibri"/>
          <w:lang w:val="en-US"/>
        </w:rPr>
      </w:pPr>
    </w:p>
    <w:p w14:paraId="6A774096" w14:textId="371B9D62"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Make an appointment for the UAE procedure and remember that the patient should be before the 10th day of the cycle.</w:t>
      </w:r>
    </w:p>
    <w:p w14:paraId="39718494" w14:textId="77777777" w:rsidR="0077755A" w:rsidRPr="00A13754" w:rsidRDefault="0077755A" w:rsidP="00A13754">
      <w:pPr>
        <w:pStyle w:val="ListParagraph"/>
        <w:ind w:left="0"/>
        <w:jc w:val="both"/>
        <w:rPr>
          <w:rFonts w:ascii="Calibri" w:hAnsi="Calibri" w:cs="Calibri"/>
          <w:lang w:val="en-US"/>
        </w:rPr>
      </w:pPr>
    </w:p>
    <w:p w14:paraId="7BF5A363" w14:textId="6DF2BC18"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Ask the patient if she refuses surgery. In case of refusal note that fact </w:t>
      </w:r>
      <w:r w:rsidR="00420826">
        <w:rPr>
          <w:rFonts w:ascii="Calibri" w:hAnsi="Calibri" w:cs="Calibri"/>
          <w:lang w:val="en-US"/>
        </w:rPr>
        <w:t xml:space="preserve">in </w:t>
      </w:r>
      <w:r w:rsidRPr="00A13754">
        <w:rPr>
          <w:rFonts w:ascii="Calibri" w:hAnsi="Calibri" w:cs="Calibri"/>
          <w:lang w:val="en-US"/>
        </w:rPr>
        <w:t xml:space="preserve">the informed consent of the patient or </w:t>
      </w:r>
      <w:r w:rsidR="00420826">
        <w:rPr>
          <w:rFonts w:ascii="Calibri" w:hAnsi="Calibri" w:cs="Calibri"/>
          <w:lang w:val="en-US"/>
        </w:rPr>
        <w:t xml:space="preserve">the </w:t>
      </w:r>
      <w:r w:rsidRPr="00A13754">
        <w:rPr>
          <w:rFonts w:ascii="Calibri" w:hAnsi="Calibri" w:cs="Calibri"/>
          <w:lang w:val="en-US"/>
        </w:rPr>
        <w:t>medical record.</w:t>
      </w:r>
    </w:p>
    <w:p w14:paraId="5271A905" w14:textId="77777777" w:rsidR="0077755A" w:rsidRPr="00A13754" w:rsidRDefault="0077755A" w:rsidP="00A13754">
      <w:pPr>
        <w:pStyle w:val="ListParagraph"/>
        <w:ind w:left="0"/>
        <w:jc w:val="both"/>
        <w:rPr>
          <w:rFonts w:ascii="Calibri" w:hAnsi="Calibri" w:cs="Calibri"/>
          <w:lang w:val="en-US"/>
        </w:rPr>
      </w:pPr>
    </w:p>
    <w:p w14:paraId="198A188F" w14:textId="09CDA123"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Patients with symptomatic fibroids who refuse surgery qualify for UAE.</w:t>
      </w:r>
    </w:p>
    <w:p w14:paraId="4FD6C31E" w14:textId="77777777" w:rsidR="0077755A" w:rsidRPr="00A13754" w:rsidRDefault="0077755A" w:rsidP="00A13754">
      <w:pPr>
        <w:pStyle w:val="ListParagraph"/>
        <w:ind w:left="0"/>
        <w:jc w:val="both"/>
        <w:rPr>
          <w:rFonts w:ascii="Calibri" w:hAnsi="Calibri" w:cs="Calibri"/>
          <w:lang w:val="en-US"/>
        </w:rPr>
      </w:pPr>
    </w:p>
    <w:p w14:paraId="54E4080A" w14:textId="30AB75EF" w:rsidR="000B0A87"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Perform the following tests at least </w:t>
      </w:r>
      <w:r w:rsidR="00E91B82">
        <w:rPr>
          <w:rFonts w:ascii="Calibri" w:hAnsi="Calibri" w:cs="Calibri"/>
          <w:lang w:val="en-US"/>
        </w:rPr>
        <w:t>7</w:t>
      </w:r>
      <w:r w:rsidR="00E91B82" w:rsidRPr="00A13754">
        <w:rPr>
          <w:rFonts w:ascii="Calibri" w:hAnsi="Calibri" w:cs="Calibri"/>
          <w:lang w:val="en-US"/>
        </w:rPr>
        <w:t xml:space="preserve"> </w:t>
      </w:r>
      <w:r w:rsidRPr="00A13754">
        <w:rPr>
          <w:rFonts w:ascii="Calibri" w:hAnsi="Calibri" w:cs="Calibri"/>
          <w:lang w:val="en-US"/>
        </w:rPr>
        <w:t>days before UAE to assess and avoid potential complications</w:t>
      </w:r>
      <w:r w:rsidR="000B0A87" w:rsidRPr="00A13754">
        <w:rPr>
          <w:rFonts w:ascii="Calibri" w:hAnsi="Calibri" w:cs="Calibri"/>
          <w:lang w:val="en-US"/>
        </w:rPr>
        <w:t>: microbiological test of vaginal smear (aerobic vaginal culture); urinalysis; selected blood tests: CBC, Coagulation tests (INR, APPT), Renal panel (creatine, urea), TSH, CRP.</w:t>
      </w:r>
    </w:p>
    <w:p w14:paraId="0C822127" w14:textId="77777777" w:rsidR="000B0A87" w:rsidRPr="00A13754" w:rsidRDefault="000B0A87" w:rsidP="00A13754">
      <w:pPr>
        <w:pStyle w:val="ListParagraph"/>
        <w:ind w:left="0"/>
        <w:jc w:val="both"/>
        <w:rPr>
          <w:rFonts w:ascii="Calibri" w:hAnsi="Calibri" w:cs="Calibri"/>
          <w:lang w:val="en-US"/>
        </w:rPr>
      </w:pPr>
    </w:p>
    <w:p w14:paraId="61DCE8B5" w14:textId="16FA404E"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Describe the results in the medical record.</w:t>
      </w:r>
    </w:p>
    <w:p w14:paraId="52231797" w14:textId="77777777" w:rsidR="000B0A87" w:rsidRPr="00A13754" w:rsidRDefault="000B0A87" w:rsidP="00A13754">
      <w:pPr>
        <w:pStyle w:val="ListParagraph"/>
        <w:ind w:left="0"/>
        <w:jc w:val="both"/>
        <w:rPr>
          <w:rFonts w:ascii="Calibri" w:hAnsi="Calibri" w:cs="Calibri"/>
          <w:lang w:val="en-US"/>
        </w:rPr>
      </w:pPr>
    </w:p>
    <w:p w14:paraId="3B018C2B" w14:textId="529BE1CE"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Inform the patient that incorrect results disqualify </w:t>
      </w:r>
      <w:r w:rsidR="00D93ADD">
        <w:rPr>
          <w:rFonts w:ascii="Calibri" w:hAnsi="Calibri" w:cs="Calibri"/>
          <w:lang w:val="en-US"/>
        </w:rPr>
        <w:t>her</w:t>
      </w:r>
      <w:r w:rsidR="00E91B82">
        <w:rPr>
          <w:rFonts w:ascii="Calibri" w:hAnsi="Calibri" w:cs="Calibri"/>
          <w:lang w:val="en-US"/>
        </w:rPr>
        <w:t xml:space="preserve"> for</w:t>
      </w:r>
      <w:r w:rsidR="00E91B82" w:rsidRPr="00A13754">
        <w:rPr>
          <w:rFonts w:ascii="Calibri" w:hAnsi="Calibri" w:cs="Calibri"/>
          <w:lang w:val="en-US"/>
        </w:rPr>
        <w:t xml:space="preserve"> </w:t>
      </w:r>
      <w:r w:rsidRPr="00A13754">
        <w:rPr>
          <w:rFonts w:ascii="Calibri" w:hAnsi="Calibri" w:cs="Calibri"/>
          <w:lang w:val="en-US"/>
        </w:rPr>
        <w:t>the procedure.</w:t>
      </w:r>
    </w:p>
    <w:p w14:paraId="69B69EEF" w14:textId="77777777" w:rsidR="000B0A87" w:rsidRPr="00A13754" w:rsidRDefault="000B0A87" w:rsidP="00A13754">
      <w:pPr>
        <w:pStyle w:val="ListParagraph"/>
        <w:ind w:left="0"/>
        <w:jc w:val="both"/>
        <w:rPr>
          <w:rFonts w:ascii="Calibri" w:hAnsi="Calibri" w:cs="Calibri"/>
          <w:lang w:val="en-US"/>
        </w:rPr>
      </w:pPr>
    </w:p>
    <w:p w14:paraId="456B2AE8" w14:textId="413283E9"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Check the patient’s ovarian reserve by testing </w:t>
      </w:r>
      <w:r w:rsidR="00D21567" w:rsidRPr="00A13754">
        <w:rPr>
          <w:rFonts w:ascii="Calibri" w:hAnsi="Calibri" w:cs="Calibri"/>
          <w:lang w:val="en-US"/>
        </w:rPr>
        <w:t>AMH (recommended) or FSH (not recommended under 40 years)</w:t>
      </w:r>
      <w:r w:rsidRPr="00A13754">
        <w:rPr>
          <w:rFonts w:ascii="Calibri" w:hAnsi="Calibri" w:cs="Calibri"/>
          <w:lang w:val="en-US"/>
        </w:rPr>
        <w:t xml:space="preserve"> serum levels at the follicular phase. Discuss with the patient that the above test will be helpful to assess ovarian damage as a result of non-target </w:t>
      </w:r>
      <w:r w:rsidR="006163CD" w:rsidRPr="00A13754">
        <w:rPr>
          <w:rFonts w:ascii="Calibri" w:hAnsi="Calibri" w:cs="Calibri"/>
          <w:lang w:val="en-US"/>
        </w:rPr>
        <w:t>embolization</w:t>
      </w:r>
      <w:r w:rsidRPr="00A13754">
        <w:rPr>
          <w:rFonts w:ascii="Calibri" w:hAnsi="Calibri" w:cs="Calibri"/>
          <w:lang w:val="en-US"/>
        </w:rPr>
        <w:t>. Note that fact in the medical record.</w:t>
      </w:r>
    </w:p>
    <w:p w14:paraId="6229715C" w14:textId="77777777" w:rsidR="00717285" w:rsidRPr="00A13754" w:rsidRDefault="00717285" w:rsidP="00A13754">
      <w:pPr>
        <w:pStyle w:val="ListParagraph"/>
        <w:ind w:left="0"/>
        <w:jc w:val="both"/>
        <w:rPr>
          <w:rFonts w:ascii="Calibri" w:hAnsi="Calibri" w:cs="Calibri"/>
          <w:lang w:val="en-US"/>
        </w:rPr>
      </w:pPr>
    </w:p>
    <w:p w14:paraId="3B59E597" w14:textId="6BF99A63"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Patients who are qualified for UAE should not declare the will to become pregnant due to the increased risk of pregnancy complications</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URL":"https://www.rcog.org.uk/globalassets/documents/guidelines/23-12-2013_rcog_rcr_uae.pdf","accessed":{"date-parts":[["2019","5","29"]]},"author":[{"dropping-particle":"","family":"Royal College of Obstetricians and Gynaecologists","given":"","non-dropping-particle":"","parse-names":false,"suffix":""}],"container-title":"Royal College of Radiologists","id":"ITEM-1","issued":{"date-parts":[["2013"]]},"title":"Clinical recommendations on the use of uterine artery embolisation ( UAE ) in the management of fibroids","type":"webpage"},"uris":["http://www.mendeley.com/documents/?uuid=c3b350f0-3b84-3186-9f22-da051a0de227"]},{"id":"ITEM-2","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2","issue":"2","issued":{"date-parts":[["2015"]]},"page":"157-178","title":"The Management of Uterine Leiomyomas","type":"article-journal","volume":"37"},"uris":["http://www.mendeley.com/documents/?uuid=53187a87-e0b2-440a-a336-5bb07e60c6c6"]},{"id":"ITEM-3","itemData":{"ISSN":"0026-4784","PMID":"14581884","abstract":"The purpose of this review is to summarize the available evidence on the effects of uterine fibroids on fertility, infertility and pregnancy outcomes, and the effects of parity on fibroids. Fibroids, found in approximately 4% of pregnant women, are associated with an increased risk of pregnancy complications. However, prophylactic myomectomy in asymptomatic women is not only unjustified, but it may have adverse effects on reproduction. Fibroids are found in 1% to 2.4% of women with unexplained infertility. Removal of fibroids that distort the uterine cavity may be beneficial in infertile women with unexplained infertility and in women undergoing in vitro fertilization. The pregnancy rate after hysteroscopic, laparoscopic or abdominal myomectomy appears to be the same. Laparoscopic myolysis appears to have adverse effects on pregnancy outcomes while uterine artery occlusion in infertile and fertile women requires urgent prospective evaluation. Parity appears to be a natural global killer of uterine fibroids, most likely, through transient uterine ischemia, similar to that of uterine artery occlusion.","author":[{"dropping-particle":"","family":"Vilos","given":"G A","non-dropping-particle":"","parse-names":false,"suffix":""}],"container-title":"Minerva ginecologica","id":"ITEM-3","issue":"5","issued":{"date-parts":[["2003","10"]]},"page":"417-23","title":"Uterine fibroids: relationships to reproduction.","type":"article-journal","volume":"55"},"uris":["http://www.mendeley.com/documents/?uuid=1abb47a6-e71b-383b-8e86-b144abd6b533"]},{"id":"ITEM-4","itemData":{"DOI":"10.2214/AJR.07.3904","ISSN":"0361803X","PMID":"19457822","abstract":"OBJECTIVE. The purpose of this study was to report on pregnancies and their outcome after uterine artery embolization for uterine fibroids. SUBJECTS AND METHODS. From 2001 to 2004, 102 patients (mean age, [± SD] 35.7 ± 6.4 years; range, 20-48 years) with symptomatic uterine fibroids underwent uterine artery embolization with 500- to 710-μm polyvinyl alcohol particles. The mean uterine volume was 552 ± 649 cm3 (range, 94-4,656 cm3), and the dominant fibroid size was 228 ± 359 cm 3 (range, 14-2,618 cm3) before the procedure. During the 2-year follow-up period, the patients were asked whether they were trying to achieve pregnancy and whether they were successful. We obtained pregnancy and obstetric records of the pregnant women from physicians' offices and hospitals. RESULTS. Among 102 women who underwent bilateral uterine artery embolization, 23 (22.5%) were seeking to become pregnant, and 14 of the 23 (61%) became pregnant, nine having been nulliparous. One patient had two pregnancies. Fourteen pregnancies were spontaneous, and one was achieved by zygote intrafallopian transfer. Two miscarriages occurred, one in the 12th and one in the 16th week of gestation. The other 13 pregnancies went to term, were uncomplicated, and ended in elective cesarean delivery. All of the neonates were healthy with Apgar scores greater than 8. The mean weight of the neonates was 3,274 ± 514.4 g (range, 2,100-3,950 g). One neonate was small for gestational age (2,100 g). CONCLUSION. Uterine artery embolization can serve as a substitute for invasive operations such as hysterectomy and myomectomy. Additional studies, including prospective, randomized comparisons with myomectomy, should be performed to ascertain whether uterine artery embolization is a safe procedure for women who want to preserve their fertility. © American Roentgen Ray Society.","author":[{"dropping-particle":"","family":"Firouznia","given":"Kavous","non-dropping-particle":"","parse-names":false,"suffix":""},{"dropping-particle":"","family":"Ghanaati","given":"Hossein","non-dropping-particle":"","parse-names":false,"suffix":""},{"dropping-particle":"","family":"Sanaati","given":"Mina","non-dropping-particle":"","parse-names":false,"suffix":""},{"dropping-particle":"","family":"Jalali","given":"Amir H.","non-dropping-particle":"","parse-names":false,"suffix":""},{"dropping-particle":"","family":"Shakiba","given":"Madjid","non-dropping-particle":"","parse-names":false,"suffix":""}],"container-title":"American Journal of Roentgenology","id":"ITEM-4","issue":"6","issued":{"date-parts":[["2009","6"]]},"page":"1588-1592","title":"Pregnancy after uterine artery embolization for symptomatic fibroids: A series of 15 pregnancies","type":"article-journal","volume":"192"},"uris":["http://www.mendeley.com/documents/?uuid=1b690de0-a793-3dfa-b5be-11cab0381c37"]},{"id":"ITEM-5","itemData":{"DOI":"10.1590/S1807-59322011000500016","ISSN":"18075932","PMID":"21789384","abstract":"OBJECTIVE: To evaluate pregnancy outcomes, complications and neonatal outcomes in women who had previously undergone uterine arterial embolization. METHODS: A retrospective study of 187 patients treated with uterine arterial embolization for symptomatic uterine fibroids between 2005-2008 was performed. Uterine arterial embolization was performed using polyvinyl alcohol particles (500-900 mm in diameter). Pregnancies were identified using screening questionnaires and the study database. RESULTS: There were 15 spontaneous pregnancies. Of these, 12.5% were miscarriages (n=2), and 87.5% were successful live births (n=14). The gestation time for the pregnancies with successful live births ranged from 36 to 39.2 weeks. The mean time between embolization and conception was 23.8 months (range, 5-54). One of the pregnancies resulted in twins. The newborn weights (n=14) ranged from 2.260 to 3.605 kg (mean, 3.072 kg). One (7.1%) was considered to have a low birth weight (2.260 kg). There were two cases of placenta accreta (12.5%, treated with hysterectomy in one case [6.3%]), one case of premature rupture of the membranes (PRM) (6.3%), and one case of preeclampsia (6.3%). All of the patients were delivered via Cesarean section. CONCLUSION: In this study, there was an increased risk of Cesarean delivery. There were no other major obstetric risks, suggesting that pregnancy after uterine arterial embolization is possible without significant morbidity or mortality.","author":[{"dropping-particle":"","family":"Bonduki","given":"Cláudio E","non-dropping-particle":"","parse-names":false,"suffix":""},{"dropping-particle":"","family":"Feldner","given":"Paulo C","non-dropping-particle":"","parse-names":false,"suffix":""},{"dropping-particle":"","family":"Silva","given":"Juliana","non-dropping-particle":"da","parse-names":false,"suffix":""},{"dropping-particle":"","family":"Castro","given":"Rodrigo A","non-dropping-particle":"","parse-names":false,"suffix":""},{"dropping-particle":"","family":"Sartori","given":"Marair G.F.","non-dropping-particle":"","parse-names":false,"suffix":""},{"dropping-particle":"","family":"Girão","given":"Manoel J.B.C.","non-dropping-particle":"","parse-names":false,"suffix":""}],"container-title":"Clinics","id":"ITEM-5","issue":"5","issued":{"date-parts":[["2011"]]},"page":"807-810","publisher":"Hospital das Clinicas da Faculdade de Medicina da Universidade de Sao Paulo","title":"Pregnancy after uterine arterial embolization","type":"article-journal","volume":"66"},"uris":["http://www.mendeley.com/documents/?uuid=654b6ff5-9deb-3c04-8e06-8573789ede46"]},{"id":"ITEM-6","itemData":{"DOI":"10.1155/2012/290542","ISSN":"1687-9589","PMID":"22190951","abstract":"Uterine artery embolisation (UAE) is a relative newcomer to the mainstream treatment modalities available for fibroid-related problems. The efficacy of UAE is indisputable and has been shown to be comparable to hysterectomy in the short term in large-scale trials. Moreover, compared with hysterectomy, UAE is less invasive, carries a superior risk profile, and, importantly, preserves the uterus. UAE therefore offers patients symptom relief whilst at the same time retaining reproductive potential. Notably however, although women can have successful pregnancies following UAE, it is becoming increasingly evident that pregnancies after UAE are more risky especially during the early stages. Long-term outcome data from randomised trials involving UAE have very recently become available and show that whilst high satisfaction rates previously identified during early-stage followup are sustained, one notable drawback is a substantial risk of reintervention. It remains to be seen how this facet of UAE will impact on its future uptake.","author":[{"dropping-particle":"","family":"Memtsa","given":"Maria","non-dropping-particle":"","parse-names":false,"suffix":""},{"dropping-particle":"","family":"Homer","given":"Hayden","non-dropping-particle":"","parse-names":false,"suffix":""}],"container-title":"Obstetrics and Gynecology International","id":"ITEM-6","issue":"290542","issued":{"date-parts":[["2012","11","24"]]},"page":"1-5","publisher":"Hindawi","title":"Complications Associated with Uterine Artery Embolisation for Fibroids","type":"article-journal","volume":"2012"},"uris":["http://www.mendeley.com/documents/?uuid=4cda32f6-6be9-39dc-8905-c5a00072e1c3"]},{"id":"ITEM-7","itemData":{"DOI":"10.3109/13645706.2012.689768","ISSN":"13645706","PMID":"23033956","abstract":"Objective: This paper seeks to evaluate the ability to conceive and deliver term pregnancies following uterine artery embolization. Methods: We conducted a retrospective chart review of patients under the age of 40 who indicated a desire for fertility prior to embolization. Patients were questioned regarding attempts to conceive, subsequent pregnancies, and outcomes of those pregnancies. Patients who identified fertility as a desired outcome were studied. All patients who conceived were asked about the details of the pregnancy. Results: Forty-four women under the age of 40 embolized between 1996 and 2010 stated a desire for fertility. Twenty-two of these women have reported 28 pregnancies. Of these pregnancies, 20 live births, three miscarriages, and three instances of premature labor were reported. Seventeen of these pregnancies were delivered by caesarean section and six pregnancies were vaginal deliveries. And one woman is currently pregnant. No perfusion problems, either during pregnancy or labor, were reported. Conclusion: The course of pregnancy and delivery was largely normal after embolization with three cases of premature labor and three miscarriages reported. Forty-eight percent of women who were under 40 and desired pregnancies were able to have successful term pregnancies. © Informa Healthcare.","author":[{"dropping-particle":"","family":"McLucas","given":"Bruce","non-dropping-particle":"","parse-names":false,"suffix":""}],"container-title":"Minimally Invasive Therapy and Allied Technologies","id":"ITEM-7","issue":"1","issued":{"date-parts":[["2013","2","4"]]},"page":"39-44","title":"Pregnancy following uterine artery embolization: An update","type":"article-journal","volume":"22"},"uris":["http://www.mendeley.com/documents/?uuid=9a4d1403-5411-3b8c-9550-54e049849e93"]},{"id":"ITEM-8","itemData":{"DOI":"10.1007/s00404-017-4566-7","ISSN":"14320711","PMID":"29052017","abstract":"Purpose: The impact of uterine artery embolization (UAE) for the purpose of diminishing the effect of uterine fibroids on fertility is unclear. We have investigated the reported rates of pregnancy and miscarriage after treatment of uterine fibroids with UAE. Materials and methods: We searched for relevant information in PubMed and Embase for randomized controlled trials (RCT), controlled clinical trials, comparative before–after trials, cohort studies, case–control studies and case series where UAE treatment of premenopausal women was performed for uterine fibroids with and where a control intervention was included. The PRISMA guideline was used to do a systematic review using the main outcomes pregnancy rate and miscarriage rate. Risk of bias was assessed by the Cochrane risk of bias tool or by ROBINS-I. The quality of evidence was assessed by the GRADE approach. Results: We included 17 studies (989 patients): 1 RCT, 2 cohort studies, and 14 case series. Pregnancy rates after UAE were 50% in the RCT and 51 and 69% in the cohort studies. Among the case series median pregnancy rate was 29%. Miscarriage rates were 64% in the RCT. Miscarriage rates at 56 and 34% were found in the cohort studies after UAE. The median miscarriage rate was 25% in the case series. Conclusion: Pregnancy rate was found to be lower and miscarriage rate higher after UAE than after myomectomy. However, we found very low quality of evidence regarding the assessed outcomes and the reported proportions are uncertain. There is a need for improved prospective randomized studies to improve the evidence base. Systematic review registration number: CRD42016036661.","author":[{"dropping-particle":"","family":"Karlsen","given":"K.","non-dropping-particle":"","parse-names":false,"suffix":""},{"dropping-particle":"","family":"Hrobjartsson","given":"A.","non-dropping-particle":"","parse-names":false,"suffix":""},{"dropping-particle":"","family":"Korsholm","given":"M.","non-dropping-particle":"","parse-names":false,"suffix":""},{"dropping-particle":"","family":"Mogensen","given":"O.","non-dropping-particle":"","parse-names":false,"suffix":""},{"dropping-particle":"","family":"Humaidan","given":"P.","non-dropping-particle":"","parse-names":false,"suffix":""},{"dropping-particle":"","family":"Ravn","given":"P.","non-dropping-particle":"","parse-names":false,"suffix":""}],"container-title":"Archives of Gynecology and Obstetrics","id":"ITEM-8","issue":"1","issued":{"date-parts":[["2018","1","20"]]},"page":"13-25","title":"Fertility after uterine artery embolization of fibroids: a systematic review","type":"article","volume":"297"},"uris":["http://www.mendeley.com/documents/?uuid=16c5321a-449d-39fc-a0e1-e678c07c8972"]},{"id":"ITEM-9","itemData":{"DOI":"10.5114/pm.2016.65665","ISSN":"22990038","abstract":"Uterine fibroids are considered to be the most frequent female benign tumours. Fibroids affect mainly women of reproductive age. The most frequently reported signs and symptoms of fibroids include disturbances of the menstrual cycle such as heavy bleeding and painful menstruation, pelvic masses associated with pelvic pain, urinary problems or constipation, as well as infertility and recurrent pregnancy loss. The mainstay of fibroid treatment is still surgery. However, many patients seek alternative treatment options for fibroids, to preserve their uterus and fertility. One of the most important alternative treatment options for fibroids is uterine artery embolisation (UAE). However, there are some concerns that UAE may negatively influence ovarian function and even result in premature menopause. Moreover, the use of UAE in patients with future reproductive plans is still controversial, due to the possible pregnancy complications. The purpose of this review is to summarise the current knowledge regarding the possible influence of UAE on fertility, pregnancy outcome, and ovarian reserve.","author":[{"dropping-particle":"","family":"Czuczwar","given":"Piotr","non-dropping-particle":"","parse-names":false,"suffix":""},{"dropping-particle":"","family":"Stȩpniak","given":"Anna","non-dropping-particle":"","parse-names":false,"suffix":""},{"dropping-particle":"","family":"Wrona","given":"Wojciech","non-dropping-particle":"","parse-names":false,"suffix":""},{"dropping-particle":"","family":"Woźniak","given":"Sławomir","non-dropping-particle":"","parse-names":false,"suffix":""},{"dropping-particle":"","family":"Milart","given":"Paweł","non-dropping-particle":"","parse-names":false,"suffix":""},{"dropping-particle":"","family":"Paszkowski","given":"Tomasz","non-dropping-particle":"","parse-names":false,"suffix":""}],"container-title":"Przeglad Menopauzalny","id":"ITEM-9","issue":"4","issued":{"date-parts":[["2016"]]},"page":"205-209","publisher":"Termedia Publishing House Ltd.","title":"The influence of uterine artery embolisation on ovarian reserve, fertility, and pregnancy outcomes - A review of literature","type":"article","volume":"15"},"uris":["http://www.mendeley.com/documents/?uuid=752dd5a4-7f7e-379a-afad-0d1ff8c7e831"]}],"mendeley":{"formattedCitation":"&lt;sup&gt;14, 32, 38, 50–52, 89–91&lt;/sup&gt;","plainTextFormattedCitation":"14, 32, 38, 50–52, 89–91","previouslyFormattedCitation":"&lt;sup&gt;14, 32, 38, 50–52, 89–91&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14,32,38,50–52,89–91</w:t>
      </w:r>
      <w:r w:rsidRPr="00A13754">
        <w:rPr>
          <w:rFonts w:ascii="Calibri" w:hAnsi="Calibri" w:cs="Calibri"/>
          <w:lang w:val="en-US"/>
        </w:rPr>
        <w:fldChar w:fldCharType="end"/>
      </w:r>
      <w:r w:rsidR="00544DCD" w:rsidRPr="00A13754">
        <w:rPr>
          <w:rFonts w:ascii="Calibri" w:hAnsi="Calibri" w:cs="Calibri"/>
          <w:lang w:val="en-US"/>
        </w:rPr>
        <w:t>.</w:t>
      </w:r>
    </w:p>
    <w:p w14:paraId="7C9CDB4C" w14:textId="77777777" w:rsidR="000B0A87" w:rsidRPr="00A13754" w:rsidRDefault="000B0A87" w:rsidP="00A13754">
      <w:pPr>
        <w:pStyle w:val="ListParagraph"/>
        <w:ind w:left="0"/>
        <w:jc w:val="both"/>
        <w:rPr>
          <w:rFonts w:ascii="Calibri" w:hAnsi="Calibri" w:cs="Calibri"/>
          <w:lang w:val="en-US"/>
        </w:rPr>
      </w:pPr>
    </w:p>
    <w:p w14:paraId="02C9AD7F" w14:textId="732B2BAE"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lastRenderedPageBreak/>
        <w:t>Inform the patient about the increased risk of pregnancy complications after UAE.</w:t>
      </w:r>
    </w:p>
    <w:p w14:paraId="71F6CAE3" w14:textId="77777777" w:rsidR="000B0A87" w:rsidRPr="00A13754" w:rsidRDefault="000B0A87" w:rsidP="00A13754">
      <w:pPr>
        <w:pStyle w:val="ListParagraph"/>
        <w:ind w:left="0"/>
        <w:jc w:val="both"/>
        <w:rPr>
          <w:rFonts w:ascii="Calibri" w:hAnsi="Calibri" w:cs="Calibri"/>
          <w:lang w:val="en-US"/>
        </w:rPr>
      </w:pPr>
    </w:p>
    <w:p w14:paraId="0E119A3C" w14:textId="60C2FF8C"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Note the fact that the patient does not declare the will to become pregnant in the informed consent of the patient or </w:t>
      </w:r>
      <w:r w:rsidR="0049000D">
        <w:rPr>
          <w:rFonts w:ascii="Calibri" w:hAnsi="Calibri" w:cs="Calibri"/>
          <w:lang w:val="en-US"/>
        </w:rPr>
        <w:t xml:space="preserve">the </w:t>
      </w:r>
      <w:r w:rsidRPr="00A13754">
        <w:rPr>
          <w:rFonts w:ascii="Calibri" w:hAnsi="Calibri" w:cs="Calibri"/>
          <w:lang w:val="en-US"/>
        </w:rPr>
        <w:t>medical record.</w:t>
      </w:r>
    </w:p>
    <w:p w14:paraId="5429659C" w14:textId="77777777" w:rsidR="000B0A87" w:rsidRPr="00A13754" w:rsidRDefault="000B0A87" w:rsidP="00A13754">
      <w:pPr>
        <w:pStyle w:val="ListParagraph"/>
        <w:ind w:left="0"/>
        <w:jc w:val="both"/>
        <w:rPr>
          <w:rFonts w:ascii="Calibri" w:hAnsi="Calibri" w:cs="Calibri"/>
          <w:lang w:val="en-US"/>
        </w:rPr>
      </w:pPr>
    </w:p>
    <w:p w14:paraId="5456B302" w14:textId="77777777"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If the patient still does not exclude pregnancy in the future, but requires UAE, take a written declaration that she has been informed about possible pregnancy complications after UAE.</w:t>
      </w:r>
    </w:p>
    <w:p w14:paraId="3008F01A" w14:textId="77777777" w:rsidR="00717285" w:rsidRPr="00A13754" w:rsidRDefault="00717285" w:rsidP="00A13754">
      <w:pPr>
        <w:pStyle w:val="ListParagraph"/>
        <w:ind w:left="0"/>
        <w:jc w:val="both"/>
        <w:rPr>
          <w:rFonts w:ascii="Calibri" w:hAnsi="Calibri" w:cs="Calibri"/>
          <w:lang w:val="en-US"/>
        </w:rPr>
      </w:pPr>
    </w:p>
    <w:p w14:paraId="1D1E41F3" w14:textId="5A37AE5E"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Perform radiological qualification</w:t>
      </w:r>
      <w:r w:rsidR="00544DCD" w:rsidRPr="00A13754">
        <w:rPr>
          <w:rFonts w:ascii="Calibri" w:hAnsi="Calibri" w:cs="Calibri"/>
          <w:lang w:val="en-US"/>
        </w:rPr>
        <w:t>.</w:t>
      </w:r>
    </w:p>
    <w:p w14:paraId="6E47C91A" w14:textId="77777777" w:rsidR="000B0A87" w:rsidRPr="00A13754" w:rsidRDefault="000B0A87" w:rsidP="00A13754">
      <w:pPr>
        <w:pStyle w:val="ListParagraph"/>
        <w:ind w:left="0"/>
        <w:jc w:val="both"/>
        <w:rPr>
          <w:rFonts w:ascii="Calibri" w:hAnsi="Calibri" w:cs="Calibri"/>
          <w:lang w:val="en-US"/>
        </w:rPr>
      </w:pPr>
    </w:p>
    <w:p w14:paraId="2CD4C22C" w14:textId="5E32069C"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Ensure that pelvic MRI has been performed. </w:t>
      </w:r>
      <w:r w:rsidR="00A41782" w:rsidRPr="00A13754">
        <w:rPr>
          <w:rFonts w:ascii="Calibri" w:hAnsi="Calibri" w:cs="Calibri"/>
          <w:lang w:val="en-US"/>
        </w:rPr>
        <w:t>MRI examination allows to exclude other pathologies of the reproductive organ and adjacent structures</w:t>
      </w:r>
      <w:r w:rsidR="008B6207" w:rsidRPr="00A13754">
        <w:rPr>
          <w:rFonts w:ascii="Calibri" w:hAnsi="Calibri" w:cs="Calibri"/>
          <w:lang w:val="en-US"/>
        </w:rPr>
        <w:t xml:space="preserve"> (</w:t>
      </w:r>
      <w:r w:rsidR="00B06F45" w:rsidRPr="00A13754">
        <w:rPr>
          <w:rFonts w:ascii="Calibri" w:hAnsi="Calibri" w:cs="Calibri"/>
          <w:lang w:val="en-US"/>
        </w:rPr>
        <w:t>step</w:t>
      </w:r>
      <w:r w:rsidR="008B6207" w:rsidRPr="00A13754">
        <w:rPr>
          <w:rFonts w:ascii="Calibri" w:hAnsi="Calibri" w:cs="Calibri"/>
          <w:lang w:val="en-US"/>
        </w:rPr>
        <w:t xml:space="preserve"> </w:t>
      </w:r>
      <w:r w:rsidR="00B06F45" w:rsidRPr="00A13754">
        <w:rPr>
          <w:rFonts w:ascii="Calibri" w:hAnsi="Calibri" w:cs="Calibri"/>
          <w:lang w:val="en-US"/>
        </w:rPr>
        <w:t>1.</w:t>
      </w:r>
      <w:r w:rsidR="008B6207" w:rsidRPr="00A13754">
        <w:rPr>
          <w:rFonts w:ascii="Calibri" w:hAnsi="Calibri" w:cs="Calibri"/>
          <w:lang w:val="en-US"/>
        </w:rPr>
        <w:t>6.3.3. of the Qualification for UAE procedure)</w:t>
      </w:r>
      <w:r w:rsidR="00A41782" w:rsidRPr="00A13754">
        <w:rPr>
          <w:rFonts w:ascii="Calibri" w:hAnsi="Calibri" w:cs="Calibri"/>
          <w:lang w:val="en-US"/>
        </w:rPr>
        <w:t xml:space="preserve">, assess the morphology and location of fibroids, and anatomy for the technical feasibility of </w:t>
      </w:r>
      <w:r w:rsidR="006163CD" w:rsidRPr="00A13754">
        <w:rPr>
          <w:rFonts w:ascii="Calibri" w:hAnsi="Calibri" w:cs="Calibri"/>
          <w:lang w:val="en-US"/>
        </w:rPr>
        <w:t>embolization</w:t>
      </w:r>
      <w:r w:rsidR="00A41782" w:rsidRPr="00A13754">
        <w:rPr>
          <w:rFonts w:ascii="Calibri" w:hAnsi="Calibri" w:cs="Calibri"/>
          <w:lang w:val="en-US"/>
        </w:rPr>
        <w:t xml:space="preserve"> (</w:t>
      </w:r>
      <w:r w:rsidR="009511D4" w:rsidRPr="00A13754">
        <w:rPr>
          <w:rFonts w:ascii="Calibri" w:hAnsi="Calibri" w:cs="Calibri"/>
          <w:b/>
          <w:bCs/>
          <w:lang w:val="en-US"/>
        </w:rPr>
        <w:t>Figure</w:t>
      </w:r>
      <w:r w:rsidR="00A41782" w:rsidRPr="00A13754">
        <w:rPr>
          <w:rFonts w:ascii="Calibri" w:hAnsi="Calibri" w:cs="Calibri"/>
          <w:b/>
          <w:bCs/>
          <w:lang w:val="en-US"/>
        </w:rPr>
        <w:t xml:space="preserve"> 3</w:t>
      </w:r>
      <w:r w:rsidR="00A41782" w:rsidRPr="00A13754">
        <w:rPr>
          <w:rFonts w:ascii="Calibri" w:hAnsi="Calibri" w:cs="Calibri"/>
          <w:lang w:val="en-US"/>
        </w:rPr>
        <w:t xml:space="preserve">, </w:t>
      </w:r>
      <w:r w:rsidR="000B0A87" w:rsidRPr="00A13754">
        <w:rPr>
          <w:rFonts w:ascii="Calibri" w:hAnsi="Calibri" w:cs="Calibri"/>
          <w:b/>
          <w:bCs/>
          <w:lang w:val="en-US"/>
        </w:rPr>
        <w:t xml:space="preserve">Figure </w:t>
      </w:r>
      <w:r w:rsidR="00A41782" w:rsidRPr="00A13754">
        <w:rPr>
          <w:rFonts w:ascii="Calibri" w:hAnsi="Calibri" w:cs="Calibri"/>
          <w:b/>
          <w:bCs/>
          <w:lang w:val="en-US"/>
        </w:rPr>
        <w:t>4</w:t>
      </w:r>
      <w:r w:rsidR="00A41782" w:rsidRPr="00A13754">
        <w:rPr>
          <w:rFonts w:ascii="Calibri" w:hAnsi="Calibri" w:cs="Calibri"/>
          <w:lang w:val="en-US"/>
        </w:rPr>
        <w:t xml:space="preserve">). </w:t>
      </w:r>
      <w:r w:rsidRPr="00A13754">
        <w:rPr>
          <w:rFonts w:ascii="Calibri" w:hAnsi="Calibri" w:cs="Calibri"/>
          <w:lang w:val="en-US"/>
        </w:rPr>
        <w:t>I</w:t>
      </w:r>
      <w:r w:rsidR="002142AD" w:rsidRPr="00A13754">
        <w:rPr>
          <w:rFonts w:ascii="Calibri" w:hAnsi="Calibri" w:cs="Calibri"/>
          <w:lang w:val="en-US"/>
        </w:rPr>
        <w:t>f</w:t>
      </w:r>
      <w:r w:rsidRPr="00A13754">
        <w:rPr>
          <w:rFonts w:ascii="Calibri" w:hAnsi="Calibri" w:cs="Calibri"/>
          <w:lang w:val="en-US"/>
        </w:rPr>
        <w:t xml:space="preserve"> not, arrange the MRI examination and consultation with an interventional radiologist.</w:t>
      </w:r>
    </w:p>
    <w:p w14:paraId="44B4A7E7" w14:textId="77777777" w:rsidR="000B0A87" w:rsidRPr="00A13754" w:rsidRDefault="000B0A87" w:rsidP="00A13754">
      <w:pPr>
        <w:pStyle w:val="ListParagraph"/>
        <w:ind w:left="0"/>
        <w:jc w:val="both"/>
        <w:rPr>
          <w:rFonts w:ascii="Calibri" w:hAnsi="Calibri" w:cs="Calibri"/>
          <w:lang w:val="en-US"/>
        </w:rPr>
      </w:pPr>
    </w:p>
    <w:p w14:paraId="7929E2FB" w14:textId="3409484A"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Analy</w:t>
      </w:r>
      <w:r w:rsidR="00B06F45" w:rsidRPr="00A13754">
        <w:rPr>
          <w:rFonts w:ascii="Calibri" w:hAnsi="Calibri" w:cs="Calibri"/>
          <w:lang w:val="en-US"/>
        </w:rPr>
        <w:t>z</w:t>
      </w:r>
      <w:r w:rsidRPr="00A13754">
        <w:rPr>
          <w:rFonts w:ascii="Calibri" w:hAnsi="Calibri" w:cs="Calibri"/>
          <w:lang w:val="en-US"/>
        </w:rPr>
        <w:t>e the imaging examinations an</w:t>
      </w:r>
      <w:r w:rsidR="00B06F45" w:rsidRPr="00A13754">
        <w:rPr>
          <w:rFonts w:ascii="Calibri" w:hAnsi="Calibri" w:cs="Calibri"/>
          <w:lang w:val="en-US"/>
        </w:rPr>
        <w:t>d</w:t>
      </w:r>
      <w:r w:rsidRPr="00A13754">
        <w:rPr>
          <w:rFonts w:ascii="Calibri" w:hAnsi="Calibri" w:cs="Calibri"/>
          <w:lang w:val="en-US"/>
        </w:rPr>
        <w:t xml:space="preserve"> assess the type and size of fibroids</w:t>
      </w:r>
      <w:r w:rsidR="007270FB">
        <w:rPr>
          <w:rFonts w:ascii="Calibri" w:hAnsi="Calibri" w:cs="Calibri"/>
          <w:lang w:val="en-US"/>
        </w:rPr>
        <w:t>.</w:t>
      </w:r>
    </w:p>
    <w:p w14:paraId="76FB19FE" w14:textId="77777777" w:rsidR="000B0A87" w:rsidRPr="00A13754" w:rsidRDefault="000B0A87" w:rsidP="00A13754">
      <w:pPr>
        <w:pStyle w:val="ListParagraph"/>
        <w:ind w:left="0"/>
        <w:jc w:val="both"/>
        <w:rPr>
          <w:rFonts w:ascii="Calibri" w:hAnsi="Calibri" w:cs="Calibri"/>
          <w:lang w:val="en-US"/>
        </w:rPr>
      </w:pPr>
    </w:p>
    <w:p w14:paraId="56F59E95" w14:textId="40347F84"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If </w:t>
      </w:r>
      <w:r w:rsidR="00256367" w:rsidRPr="00A13754">
        <w:rPr>
          <w:rFonts w:ascii="Calibri" w:hAnsi="Calibri" w:cs="Calibri"/>
          <w:lang w:val="en-US"/>
        </w:rPr>
        <w:t>submucosal (</w:t>
      </w:r>
      <w:r w:rsidRPr="00A13754">
        <w:rPr>
          <w:rFonts w:ascii="Calibri" w:hAnsi="Calibri" w:cs="Calibri"/>
          <w:lang w:val="en-US"/>
        </w:rPr>
        <w:t>FIGO 0</w:t>
      </w:r>
      <w:r w:rsidR="003D0980">
        <w:rPr>
          <w:rFonts w:ascii="Calibri" w:hAnsi="Calibri" w:cs="Calibri"/>
          <w:lang w:val="en-US"/>
        </w:rPr>
        <w:t>–</w:t>
      </w:r>
      <w:r w:rsidRPr="00A13754">
        <w:rPr>
          <w:rFonts w:ascii="Calibri" w:hAnsi="Calibri" w:cs="Calibri"/>
          <w:lang w:val="en-US"/>
        </w:rPr>
        <w:t>1</w:t>
      </w:r>
      <w:r w:rsidR="00256367" w:rsidRPr="00A13754">
        <w:rPr>
          <w:rFonts w:ascii="Calibri" w:hAnsi="Calibri" w:cs="Calibri"/>
          <w:lang w:val="en-US"/>
        </w:rPr>
        <w:t>)</w:t>
      </w:r>
      <w:r w:rsidRPr="00A13754">
        <w:rPr>
          <w:rFonts w:ascii="Calibri" w:hAnsi="Calibri" w:cs="Calibri"/>
          <w:lang w:val="en-US"/>
        </w:rPr>
        <w:t xml:space="preserve"> fibroids are found, inform the patient about the risk of sloughing into the uterine cavity. Complete excretion may cause sepsis, while excretion in fragments is usually asymptomatic</w:t>
      </w:r>
      <w:r w:rsidRPr="00A13754">
        <w:rPr>
          <w:rFonts w:ascii="Calibri" w:hAnsi="Calibri" w:cs="Calibri"/>
          <w:vertAlign w:val="superscript"/>
          <w:lang w:val="en-US"/>
        </w:rPr>
        <w:t>50</w:t>
      </w:r>
      <w:r w:rsidRPr="00A13754">
        <w:rPr>
          <w:rFonts w:ascii="Calibri" w:hAnsi="Calibri" w:cs="Calibri"/>
          <w:lang w:val="en-US"/>
        </w:rPr>
        <w:t>.</w:t>
      </w:r>
    </w:p>
    <w:p w14:paraId="30571346" w14:textId="77777777" w:rsidR="000B0A87" w:rsidRPr="00A13754" w:rsidRDefault="000B0A87" w:rsidP="00A13754">
      <w:pPr>
        <w:pStyle w:val="ListParagraph"/>
        <w:ind w:left="0"/>
        <w:jc w:val="both"/>
        <w:rPr>
          <w:rFonts w:ascii="Calibri" w:hAnsi="Calibri" w:cs="Calibri"/>
          <w:lang w:val="en-US"/>
        </w:rPr>
      </w:pPr>
    </w:p>
    <w:p w14:paraId="27D1AD72" w14:textId="2932BD4B"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If </w:t>
      </w:r>
      <w:r w:rsidR="00256367" w:rsidRPr="00A13754">
        <w:rPr>
          <w:rFonts w:ascii="Calibri" w:hAnsi="Calibri" w:cs="Calibri"/>
          <w:lang w:val="en-US"/>
        </w:rPr>
        <w:t xml:space="preserve">subserosal </w:t>
      </w:r>
      <w:r w:rsidRPr="00A13754">
        <w:rPr>
          <w:rFonts w:ascii="Calibri" w:hAnsi="Calibri" w:cs="Calibri"/>
          <w:lang w:val="en-US"/>
        </w:rPr>
        <w:t xml:space="preserve">narrow-stalked, pedunculated </w:t>
      </w:r>
      <w:r w:rsidR="002F7DAD" w:rsidRPr="00A13754">
        <w:rPr>
          <w:rFonts w:ascii="Calibri" w:hAnsi="Calibri" w:cs="Calibri"/>
          <w:lang w:val="en-US"/>
        </w:rPr>
        <w:t>(</w:t>
      </w:r>
      <w:r w:rsidR="00B06F45" w:rsidRPr="00A13754">
        <w:rPr>
          <w:rFonts w:ascii="Calibri" w:hAnsi="Calibri" w:cs="Calibri"/>
          <w:lang w:val="en-US"/>
        </w:rPr>
        <w:t>FIGO</w:t>
      </w:r>
      <w:r w:rsidRPr="00A13754">
        <w:rPr>
          <w:rFonts w:ascii="Calibri" w:hAnsi="Calibri" w:cs="Calibri"/>
          <w:lang w:val="en-US"/>
        </w:rPr>
        <w:t xml:space="preserve"> 7</w:t>
      </w:r>
      <w:r w:rsidR="002F7DAD" w:rsidRPr="00A13754">
        <w:rPr>
          <w:rFonts w:ascii="Calibri" w:hAnsi="Calibri" w:cs="Calibri"/>
          <w:lang w:val="en-US"/>
        </w:rPr>
        <w:t>)</w:t>
      </w:r>
      <w:r w:rsidRPr="00A13754">
        <w:rPr>
          <w:rFonts w:ascii="Calibri" w:hAnsi="Calibri" w:cs="Calibri"/>
          <w:lang w:val="en-US"/>
        </w:rPr>
        <w:t xml:space="preserve"> fibroids are found, inform the patient about the risk of post-</w:t>
      </w:r>
      <w:r w:rsidR="006163CD" w:rsidRPr="00A13754">
        <w:rPr>
          <w:rFonts w:ascii="Calibri" w:hAnsi="Calibri" w:cs="Calibri"/>
          <w:lang w:val="en-US"/>
        </w:rPr>
        <w:t>embolization</w:t>
      </w:r>
      <w:r w:rsidRPr="00A13754">
        <w:rPr>
          <w:rFonts w:ascii="Calibri" w:hAnsi="Calibri" w:cs="Calibri"/>
          <w:lang w:val="en-US"/>
        </w:rPr>
        <w:t xml:space="preserve"> detachment of the fibroid into the abdominal cavity. It can lead to acute inflammation, and laparoscopic reoperation may be needed</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jvir.2007.11.022","ISSN":"10510443","PMID":"18440452","abstract":"Purpose: To assess the safety and efficacy of uterine artery embolization (UAE) treatment of pedunculated subserosal leiomyomas. Materials and Methods: A review of patients undergoing UAE in a 30-month period (July 2004 to December 2006) was performed. Cases in which a pedunculated subserosal tumor (volume ≥14 cm3) was embolized were analyzed. The preprocedural volumes of the pedunculated tumor and uterus and the diameter and vascularity of the tumor and stalk were recorded. Posttreatment sizes of the pedunculated leiomyoma, stalk, and uterus were recorded, as was the presence or absence of complication(s). Results: A total of 240 patients underwent embolization. Pedunculated subserosal leiomyomas were treated in 16 women, with a technical success rate of 100%. Preprocedural mean tumor and uterine volumes were 372 cm3 and 789 cm3, respectively. The mean stalk diameter was 2.7 cm (range, 0.8-7.8 cm). All pedunculated leiomyomas exhibited enhancement on contrast agent-enhanced magnetic resonance (MR) imaging (n = 13) or vascularity on Doppler ultrasonography (US; n = 3). Stalk vascularity was noted on MR imaging in 13 patients and was not assessed in the remaining three, who underwent US imaging. Imaging follow-up (mean, 5.9 months after UAE) demonstrated mean tumor volume reduction of 39.3% (95% confidence interval [CI], 28.2%-50.5%) and mean uterine volume reduction of 37.6% (95% CI, 26%-49.3%). There were no cases of continued tumor perfusion and no major complications. There was one minor complication of prolonged hospital stay (36 hours) for pain control. Conclusion: UAE was successfully and safely performed for pedunculated subserosal leiomyomas, with a tumor volume reduction of 39% and no unique complications related to these lesions. © 2008 SIR.","author":[{"dropping-particle":"","family":"Margau","given":"Ryan","non-dropping-particle":"","parse-names":false,"suffix":""},{"dropping-particle":"","family":"Simons","given":"Martin E.","non-dropping-particle":"","parse-names":false,"suffix":""},{"dropping-particle":"","family":"Rajan","given":"Dheeraj K.","non-dropping-particle":"","parse-names":false,"suffix":""},{"dropping-particle":"","family":"Hayeems","given":"Eran B.","non-dropping-particle":"","parse-names":false,"suffix":""},{"dropping-particle":"","family":"Sniderman","given":"Kenneth W.","non-dropping-particle":"","parse-names":false,"suffix":""},{"dropping-particle":"","family":"Tan","given":"Kongteng","non-dropping-particle":"","parse-names":false,"suffix":""},{"dropping-particle":"","family":"Beecroft","given":"J. Robert","non-dropping-particle":"","parse-names":false,"suffix":""},{"dropping-particle":"","family":"Kachura","given":"John R.","non-dropping-particle":"","parse-names":false,"suffix":""}],"container-title":"Journal of Vascular and Interventional Radiology","id":"ITEM-1","issue":"5","issued":{"date-parts":[["2008","5"]]},"page":"657-661","title":"Outcomes after Uterine Artery Embolization for Pedunculated Subserosal Leiomyomas","type":"article-journal","volume":"19"},"uris":["http://www.mendeley.com/documents/?uuid=8e44845e-5769-3fad-8fb5-0ab0fdf1736b"]}],"mendeley":{"formattedCitation":"&lt;sup&gt;92&lt;/sup&gt;","plainTextFormattedCitation":"92","previouslyFormattedCitation":"&lt;sup&gt;92&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92</w:t>
      </w:r>
      <w:r w:rsidRPr="00A13754">
        <w:rPr>
          <w:rFonts w:ascii="Calibri" w:hAnsi="Calibri" w:cs="Calibri"/>
          <w:lang w:val="en-US"/>
        </w:rPr>
        <w:fldChar w:fldCharType="end"/>
      </w:r>
      <w:r w:rsidRPr="00A13754">
        <w:rPr>
          <w:rFonts w:ascii="Calibri" w:hAnsi="Calibri" w:cs="Calibri"/>
          <w:lang w:val="en-US"/>
        </w:rPr>
        <w:t>.</w:t>
      </w:r>
    </w:p>
    <w:p w14:paraId="19EF3D43" w14:textId="77777777" w:rsidR="00B06F45" w:rsidRPr="00A13754" w:rsidRDefault="00B06F45" w:rsidP="00A13754">
      <w:pPr>
        <w:pStyle w:val="ListParagraph"/>
        <w:ind w:left="0"/>
        <w:jc w:val="both"/>
        <w:rPr>
          <w:rFonts w:ascii="Calibri" w:hAnsi="Calibri" w:cs="Calibri"/>
          <w:lang w:val="en-US"/>
        </w:rPr>
      </w:pPr>
    </w:p>
    <w:p w14:paraId="31F7B6CC" w14:textId="390CB38F"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If large fibroids are found, inform the patient that the risk of complications remains unchanged, but the outcome of the procedure is better for small fibroids</w:t>
      </w:r>
      <w:r w:rsidR="002F7DAD"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97/01.AOG.0000188386.53878.49","ISSN":"00297844","abstract":"OBJECTIVES: To investigate the change in symptom severity and health-related quality of life among patients treated with uterine artery embolization for leiomyomata. METHODS: Using the Fibroid Registry for Outcomes Data (FIBROID), a multicenter, prospective, voluntary registry of patients undergoing uterine embolization for leiomyomata, we studied changes in symptom status, health-related quality of life, subsequent care, menstrual status, and satisfaction with outcome. Health-related quality-of-life and symptom status were measured using the Uterine Fibroid Symptom and Quality of Life, a leiomyoma-specific questionnaire. Summary statistics were used to describe the data set and multivariate analyses to determine predictors of outcome at 12 months. RESULTS: Of 2,112 eligible patients, follow-up data were obtained on 1,797 (85.1%) at 6 months and 1,701 (80.5%) at 12 months. At 12 months, the mean symptom score had improved from 58.61 to 19.23 (P &lt; .001), whereas 5.47% of patients had no improvement. The mean health-related quality-of-life score improved from 46.95 to 86.68 (P &lt; .001), whereas 5.0% did not improve. In the first year after embolization, hysterectomy was performed in 2.9% of patients, with 3.6% requiring gynecologic interventions by 6 months and an additional 5.9% between 6 and 12 months. Amenorrhea as a result of embolization occurred in 7.3% of patients. Of these, 86% were age 45 or older. Most patients were satisfied with their outcome (82% strongly agree or agree). Predictors of a greater symptom change score include smaller leiomyoma size, submucosal location, and presenting symptom of heavy menstrual bleeding. CONCLUSION: Uterine embolization results in substantial symptom improvement for most patients, with hysterectomy required in only 2.9% of patients in the first 12 months after therapy. © 2005 by The American College of Obstetricians and Gynecologists. Published by Lippincott Williams &amp; Wilkins.","author":[{"dropping-particle":"","family":"Spies","given":"James B.","non-dropping-particle":"","parse-names":false,"suffix":""},{"dropping-particle":"","family":"Myers","given":"Evan R.","non-dropping-particle":"","parse-names":false,"suffix":""},{"dropping-particle":"","family":"Worthington-Kirsch","given":"Robert","non-dropping-particle":"","parse-names":false,"suffix":""},{"dropping-particle":"","family":"Mulgund","given":"Jyotsna","non-dropping-particle":"","parse-names":false,"suffix":""},{"dropping-particle":"","family":"Goodwin","given":"Scott","non-dropping-particle":"","parse-names":false,"suffix":""},{"dropping-particle":"","family":"Mauro","given":"Matthew","non-dropping-particle":"","parse-names":false,"suffix":""}],"container-title":"Obstetrics and Gynecology","id":"ITEM-1","issue":"6","issued":{"date-parts":[["2005"]]},"page":"1309-1318","publisher":"Lippincott Williams and Wilkins","title":"The FIBROID registry: Symptom and quality-of-life status 1 year after therapy","type":"article-journal","volume":"106"},"uris":["http://www.mendeley.com/documents/?uuid=cd2fae46-521c-3e07-8698-7c3f3dfc8127"]}],"mendeley":{"formattedCitation":"&lt;sup&gt;93&lt;/sup&gt;","plainTextFormattedCitation":"93","previouslyFormattedCitation":"&lt;sup&gt;93&lt;/sup&gt;"},"properties":{"noteIndex":0},"schema":"https://github.com/citation-style-language/schema/raw/master/csl-citation.json"}</w:instrText>
      </w:r>
      <w:r w:rsidR="002F7DAD" w:rsidRPr="00A13754">
        <w:rPr>
          <w:rFonts w:ascii="Calibri" w:hAnsi="Calibri" w:cs="Calibri"/>
          <w:lang w:val="en-US"/>
        </w:rPr>
        <w:fldChar w:fldCharType="separate"/>
      </w:r>
      <w:r w:rsidR="00351B7B" w:rsidRPr="00A13754">
        <w:rPr>
          <w:rFonts w:ascii="Calibri" w:hAnsi="Calibri" w:cs="Calibri"/>
          <w:noProof/>
          <w:vertAlign w:val="superscript"/>
          <w:lang w:val="en-US"/>
        </w:rPr>
        <w:t>93</w:t>
      </w:r>
      <w:r w:rsidR="002F7DAD" w:rsidRPr="00A13754">
        <w:rPr>
          <w:rFonts w:ascii="Calibri" w:hAnsi="Calibri" w:cs="Calibri"/>
          <w:lang w:val="en-US"/>
        </w:rPr>
        <w:fldChar w:fldCharType="end"/>
      </w:r>
      <w:r w:rsidRPr="00A13754">
        <w:rPr>
          <w:rFonts w:ascii="Calibri" w:hAnsi="Calibri" w:cs="Calibri"/>
          <w:lang w:val="en-US"/>
        </w:rPr>
        <w:t>.</w:t>
      </w:r>
    </w:p>
    <w:p w14:paraId="02F64CED" w14:textId="77777777" w:rsidR="00B06F45" w:rsidRPr="00A13754" w:rsidRDefault="00B06F45" w:rsidP="00A13754">
      <w:pPr>
        <w:pStyle w:val="ListParagraph"/>
        <w:ind w:left="0"/>
        <w:jc w:val="both"/>
        <w:rPr>
          <w:rFonts w:ascii="Calibri" w:hAnsi="Calibri" w:cs="Calibri"/>
          <w:lang w:val="en-US"/>
        </w:rPr>
      </w:pPr>
    </w:p>
    <w:p w14:paraId="072C756C" w14:textId="77777777"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Note that fact in the informed consent of the patient or medical record.</w:t>
      </w:r>
    </w:p>
    <w:p w14:paraId="78593ECD" w14:textId="77777777" w:rsidR="004C3370" w:rsidRPr="00A13754" w:rsidRDefault="004C3370" w:rsidP="00A13754">
      <w:pPr>
        <w:jc w:val="both"/>
        <w:rPr>
          <w:rFonts w:ascii="Calibri" w:hAnsi="Calibri" w:cs="Calibri"/>
          <w:b/>
          <w:bCs/>
          <w:lang w:val="en-US"/>
        </w:rPr>
      </w:pPr>
    </w:p>
    <w:p w14:paraId="49E84E2C" w14:textId="77777777" w:rsidR="00B06F45" w:rsidRPr="0045356B" w:rsidRDefault="00ED7C2A" w:rsidP="0045356B">
      <w:pPr>
        <w:pStyle w:val="ListParagraph"/>
        <w:numPr>
          <w:ilvl w:val="0"/>
          <w:numId w:val="1"/>
        </w:numPr>
        <w:ind w:left="0" w:firstLine="0"/>
        <w:jc w:val="both"/>
        <w:rPr>
          <w:rFonts w:ascii="Calibri" w:hAnsi="Calibri" w:cs="Calibri"/>
          <w:lang w:val="en-US"/>
        </w:rPr>
      </w:pPr>
      <w:r w:rsidRPr="0045356B">
        <w:rPr>
          <w:rFonts w:ascii="Calibri" w:hAnsi="Calibri" w:cs="Calibri"/>
          <w:b/>
          <w:bCs/>
          <w:lang w:val="en-US"/>
        </w:rPr>
        <w:t>Preparing for the UAE procedure</w:t>
      </w:r>
    </w:p>
    <w:p w14:paraId="36335704" w14:textId="77777777" w:rsidR="00B06F45" w:rsidRPr="0045356B" w:rsidRDefault="00B06F45" w:rsidP="0045356B">
      <w:pPr>
        <w:pStyle w:val="ListParagraph"/>
        <w:ind w:left="0"/>
        <w:jc w:val="both"/>
        <w:rPr>
          <w:rFonts w:ascii="Calibri" w:hAnsi="Calibri" w:cs="Calibri"/>
          <w:b/>
          <w:bCs/>
          <w:lang w:val="en-US"/>
        </w:rPr>
      </w:pPr>
    </w:p>
    <w:p w14:paraId="4FA16462" w14:textId="35C4B2AD" w:rsidR="00617D5D" w:rsidRPr="0045356B" w:rsidRDefault="00B06F45" w:rsidP="0045356B">
      <w:pPr>
        <w:pStyle w:val="ListParagraph"/>
        <w:ind w:left="0"/>
        <w:jc w:val="both"/>
        <w:rPr>
          <w:rFonts w:ascii="Calibri" w:hAnsi="Calibri" w:cs="Calibri"/>
          <w:lang w:val="en-US"/>
        </w:rPr>
      </w:pPr>
      <w:r w:rsidRPr="0045356B">
        <w:rPr>
          <w:rFonts w:ascii="Calibri" w:hAnsi="Calibri" w:cs="Calibri"/>
          <w:lang w:val="en-US"/>
        </w:rPr>
        <w:t xml:space="preserve">NOTE: This is </w:t>
      </w:r>
      <w:r w:rsidR="00ED7C2A" w:rsidRPr="0045356B">
        <w:rPr>
          <w:rFonts w:ascii="Calibri" w:hAnsi="Calibri" w:cs="Calibri"/>
          <w:lang w:val="en-US"/>
        </w:rPr>
        <w:t xml:space="preserve">addressed to </w:t>
      </w:r>
      <w:r w:rsidRPr="0045356B">
        <w:rPr>
          <w:rFonts w:ascii="Calibri" w:hAnsi="Calibri" w:cs="Calibri"/>
          <w:lang w:val="en-US"/>
        </w:rPr>
        <w:t>gynecologists</w:t>
      </w:r>
      <w:r w:rsidR="00ED7C2A" w:rsidRPr="0045356B">
        <w:rPr>
          <w:rFonts w:ascii="Calibri" w:hAnsi="Calibri" w:cs="Calibri"/>
          <w:lang w:val="en-US"/>
        </w:rPr>
        <w:t xml:space="preserve"> or vascular surgeons and interventional radiologists.</w:t>
      </w:r>
    </w:p>
    <w:p w14:paraId="479A8EBA" w14:textId="77777777" w:rsidR="00B06F45" w:rsidRPr="0045356B" w:rsidRDefault="00B06F45" w:rsidP="0045356B">
      <w:pPr>
        <w:pStyle w:val="ListParagraph"/>
        <w:ind w:left="0"/>
        <w:jc w:val="both"/>
        <w:rPr>
          <w:rFonts w:ascii="Calibri" w:hAnsi="Calibri" w:cs="Calibri"/>
          <w:lang w:val="en-US"/>
        </w:rPr>
      </w:pPr>
    </w:p>
    <w:p w14:paraId="7D94ED9F" w14:textId="73FDD51E"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Admit the patient to the hospital (</w:t>
      </w:r>
      <w:r w:rsidR="0077755A" w:rsidRPr="0045356B">
        <w:rPr>
          <w:rFonts w:ascii="Calibri" w:hAnsi="Calibri" w:cs="Calibri"/>
          <w:lang w:val="en-US"/>
        </w:rPr>
        <w:t>gynecological</w:t>
      </w:r>
      <w:r w:rsidRPr="0045356B">
        <w:rPr>
          <w:rFonts w:ascii="Calibri" w:hAnsi="Calibri" w:cs="Calibri"/>
          <w:lang w:val="en-US"/>
        </w:rPr>
        <w:t xml:space="preserve"> or vascular surgery department).</w:t>
      </w:r>
    </w:p>
    <w:p w14:paraId="6BE5CE0A" w14:textId="77777777" w:rsidR="00B06F45" w:rsidRPr="0045356B" w:rsidRDefault="00B06F45" w:rsidP="0045356B">
      <w:pPr>
        <w:pStyle w:val="ListParagraph"/>
        <w:ind w:left="0"/>
        <w:jc w:val="both"/>
        <w:rPr>
          <w:rFonts w:ascii="Calibri" w:hAnsi="Calibri" w:cs="Calibri"/>
          <w:lang w:val="en-US"/>
        </w:rPr>
      </w:pPr>
    </w:p>
    <w:p w14:paraId="556CEDCA" w14:textId="2E431148"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Ensure that she is before the 10th day of the cycle at admission.</w:t>
      </w:r>
    </w:p>
    <w:p w14:paraId="31908A92" w14:textId="77777777" w:rsidR="00B06F45" w:rsidRPr="0045356B" w:rsidRDefault="00B06F45" w:rsidP="0045356B">
      <w:pPr>
        <w:pStyle w:val="ListParagraph"/>
        <w:ind w:left="0"/>
        <w:jc w:val="both"/>
        <w:rPr>
          <w:rFonts w:ascii="Calibri" w:hAnsi="Calibri" w:cs="Calibri"/>
          <w:lang w:val="en-US"/>
        </w:rPr>
      </w:pPr>
    </w:p>
    <w:p w14:paraId="4EEB3021" w14:textId="097065E6"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 xml:space="preserve">Perform or order a </w:t>
      </w:r>
      <w:r w:rsidR="0077755A" w:rsidRPr="0045356B">
        <w:rPr>
          <w:rFonts w:ascii="Calibri" w:hAnsi="Calibri" w:cs="Calibri"/>
          <w:lang w:val="en-US"/>
        </w:rPr>
        <w:t>gynecological</w:t>
      </w:r>
      <w:r w:rsidRPr="0045356B">
        <w:rPr>
          <w:rFonts w:ascii="Calibri" w:hAnsi="Calibri" w:cs="Calibri"/>
          <w:lang w:val="en-US"/>
        </w:rPr>
        <w:t xml:space="preserve"> examination and an ultrasound scan of the pelvis</w:t>
      </w:r>
      <w:r w:rsidR="00256367" w:rsidRPr="0045356B">
        <w:rPr>
          <w:rFonts w:ascii="Calibri" w:hAnsi="Calibri" w:cs="Calibri"/>
          <w:lang w:val="en-US"/>
        </w:rPr>
        <w:t>.</w:t>
      </w:r>
    </w:p>
    <w:p w14:paraId="3801E7CC" w14:textId="77777777" w:rsidR="00B06F45" w:rsidRPr="0045356B" w:rsidRDefault="00B06F45" w:rsidP="0045356B">
      <w:pPr>
        <w:pStyle w:val="ListParagraph"/>
        <w:ind w:left="0"/>
        <w:jc w:val="both"/>
        <w:rPr>
          <w:rFonts w:ascii="Calibri" w:hAnsi="Calibri" w:cs="Calibri"/>
          <w:lang w:val="en-US"/>
        </w:rPr>
      </w:pPr>
    </w:p>
    <w:p w14:paraId="2FA24259" w14:textId="07AF7F03"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Ensure that the diagnosis and qualification for the UAE procedure are correct.</w:t>
      </w:r>
    </w:p>
    <w:p w14:paraId="72A85D1E" w14:textId="77777777" w:rsidR="00B06F45" w:rsidRPr="0045356B" w:rsidRDefault="00B06F45" w:rsidP="0045356B">
      <w:pPr>
        <w:pStyle w:val="ListParagraph"/>
        <w:ind w:left="0"/>
        <w:jc w:val="both"/>
        <w:rPr>
          <w:rFonts w:ascii="Calibri" w:hAnsi="Calibri" w:cs="Calibri"/>
          <w:lang w:val="en-US"/>
        </w:rPr>
      </w:pPr>
    </w:p>
    <w:p w14:paraId="7ED81A6F" w14:textId="30CB5F13"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Ensure that no new contraindications have appeared since the qualification for UAE. If </w:t>
      </w:r>
      <w:r w:rsidR="004C3370" w:rsidRPr="0045356B">
        <w:rPr>
          <w:rFonts w:ascii="Calibri" w:hAnsi="Calibri" w:cs="Calibri"/>
          <w:lang w:val="en-US"/>
        </w:rPr>
        <w:t>so,</w:t>
      </w:r>
      <w:r w:rsidRPr="0045356B">
        <w:rPr>
          <w:rFonts w:ascii="Calibri" w:hAnsi="Calibri" w:cs="Calibri"/>
          <w:lang w:val="en-US"/>
        </w:rPr>
        <w:t xml:space="preserve"> suggest other treatment options and change the date of the procedure.</w:t>
      </w:r>
    </w:p>
    <w:p w14:paraId="050B209E" w14:textId="77777777" w:rsidR="00B06F45" w:rsidRPr="0045356B" w:rsidRDefault="00B06F45" w:rsidP="0045356B">
      <w:pPr>
        <w:pStyle w:val="ListParagraph"/>
        <w:ind w:left="0"/>
        <w:jc w:val="both"/>
        <w:rPr>
          <w:rFonts w:ascii="Calibri" w:hAnsi="Calibri" w:cs="Calibri"/>
          <w:lang w:val="en-US"/>
        </w:rPr>
      </w:pPr>
    </w:p>
    <w:p w14:paraId="437B06D1" w14:textId="0AC98C8C"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Perform the 3D transvaginal ultrasound scan (TVUS) and calculate the volume and </w:t>
      </w:r>
      <w:r w:rsidR="005F2F7E" w:rsidRPr="0045356B">
        <w:rPr>
          <w:rFonts w:ascii="Calibri" w:hAnsi="Calibri" w:cs="Calibri"/>
          <w:lang w:val="en-US"/>
        </w:rPr>
        <w:t>vascularization</w:t>
      </w:r>
      <w:r w:rsidRPr="0045356B">
        <w:rPr>
          <w:rFonts w:ascii="Calibri" w:hAnsi="Calibri" w:cs="Calibri"/>
          <w:lang w:val="en-US"/>
        </w:rPr>
        <w:t xml:space="preserve"> indexes of the fibroid (VI, FI</w:t>
      </w:r>
      <w:r w:rsidR="005F2F7E">
        <w:rPr>
          <w:rFonts w:ascii="Calibri" w:hAnsi="Calibri" w:cs="Calibri"/>
          <w:lang w:val="en-US"/>
        </w:rPr>
        <w:t>,</w:t>
      </w:r>
      <w:r w:rsidRPr="0045356B">
        <w:rPr>
          <w:rFonts w:ascii="Calibri" w:hAnsi="Calibri" w:cs="Calibri"/>
          <w:lang w:val="en-US"/>
        </w:rPr>
        <w:t xml:space="preserve"> and VFI) using the VOCAL software </w:t>
      </w:r>
      <w:r w:rsidR="005F2F7E">
        <w:rPr>
          <w:rFonts w:ascii="Calibri" w:hAnsi="Calibri" w:cs="Calibri"/>
          <w:lang w:val="en-US"/>
        </w:rPr>
        <w:t xml:space="preserve">exam </w:t>
      </w:r>
      <w:r w:rsidRPr="0045356B">
        <w:rPr>
          <w:rFonts w:ascii="Calibri" w:hAnsi="Calibri" w:cs="Calibri"/>
          <w:lang w:val="en-US"/>
        </w:rPr>
        <w:t>(</w:t>
      </w:r>
      <w:r w:rsidR="005F2F7E">
        <w:rPr>
          <w:rFonts w:ascii="Calibri" w:hAnsi="Calibri" w:cs="Calibri"/>
          <w:lang w:val="en-US"/>
        </w:rPr>
        <w:t>which is</w:t>
      </w:r>
      <w:r w:rsidR="005F2F7E" w:rsidRPr="0045356B">
        <w:rPr>
          <w:rFonts w:ascii="Calibri" w:hAnsi="Calibri" w:cs="Calibri"/>
          <w:lang w:val="en-US"/>
        </w:rPr>
        <w:t xml:space="preserve"> </w:t>
      </w:r>
      <w:r w:rsidRPr="0045356B">
        <w:rPr>
          <w:rFonts w:ascii="Calibri" w:hAnsi="Calibri" w:cs="Calibri"/>
          <w:lang w:val="en-US"/>
        </w:rPr>
        <w:t>used to assess the effectiveness of the UAE procedure</w:t>
      </w:r>
      <w:r w:rsidRPr="0045356B">
        <w:rPr>
          <w:rFonts w:ascii="Calibri" w:hAnsi="Calibri" w:cs="Calibri"/>
          <w:lang w:val="en-US"/>
        </w:rPr>
        <w:fldChar w:fldCharType="begin" w:fldLock="1"/>
      </w:r>
      <w:r w:rsidR="00351B7B" w:rsidRPr="0045356B">
        <w:rPr>
          <w:rFonts w:ascii="Calibri" w:hAnsi="Calibri" w:cs="Calibri"/>
          <w:lang w:val="en-US"/>
        </w:rPr>
        <w:instrText>ADDIN CSL_CITATION {"citationItems":[{"id":"ITEM-1","itemData":{"DOI":"10.1002/uog.14668","ISSN":"14690705","abstract":"Objective To compare the effects of two alternative treatment options for uterine fibroids, ulipristal acetate (UPA) and uterine artery embolization (UAE), on fibroid volume and vascularity at 3-month follow-up. Methods Premenopausal patients with symptomatic, intramural uterine fibroids were included in this prospective case-control study. Seventeen patients who qualified for preoperative UPA treatment were pair-matched with patients of similar age (±5years) and fibroid volume (±10% of volume) who qualified for UAE. Patients undergoing UPA treatment received 5mg/24h of oral UPA for 3 months. UAE was performed in patients bilaterally by an interventional radiologist. To estimate dominant fibroid volume, Virtual Organ Computer-aided AnaLysis (VOCAL™) was used. The VOCAL program was also used to calculate three-dimensional power Doppler vascular indices: vascularization index (VI), flow index (FI) and vascularization flow index (VFI). Dominant fibroid volumes and VI, FI and VFI values were assessed before commencement of UPA treatment or UAE procedure and again at 3 months afterwards. Results In both the UPA and UAE groups, fibroid volumes decreased significantly after treatment in comparison with baseline volumes obtained prior to treatment. The percentage of fibroid volume reduction after 3 months of UPA therapy (48.1%) was not significantly different from the reduction seen 3 months after the UAE procedure (47.3%). All vascular indices decreased significantly after treatment by UPA or UAE. The percentage reduction in VI and VFI 3months after UAE (95.4% for both) was significantly greater than the percentage reduction in patients after 3months of UPA therapy (51.5% and 62.5%, respectively); however the difference in FI reduction between treatment groups did not reach significance (54.3% for UAE and 30.9% for UPA). No significant side-effects were observed in either treatment group. Conclusions Fibroid treatment by UPA therapy results in a decrease in fibroid volume, comparable with that after UAE, and decreases fibroid vascularization, although to a lesser extent than does UAE.","author":[{"dropping-particle":"","family":"Czuczwar","given":"P.","non-dropping-particle":"","parse-names":false,"suffix":""},{"dropping-particle":"","family":"Wozniak","given":"S.","non-dropping-particle":"","parse-names":false,"suffix":""},{"dropping-particle":"","family":"Szkodziak","given":"P.","non-dropping-particle":"","parse-names":false,"suffix":""},{"dropping-particle":"","family":"Milart","given":"P.","non-dropping-particle":"","parse-names":false,"suffix":""},{"dropping-particle":"","family":"Wozniakowska","given":"E.","non-dropping-particle":"","parse-names":false,"suffix":""},{"dropping-particle":"","family":"Wrona","given":"W.","non-dropping-particle":"","parse-names":false,"suffix":""},{"dropping-particle":"","family":"Paszkowski","given":"T.","non-dropping-particle":"","parse-names":false,"suffix":""}],"container-title":"Ultrasound in Obstetrics and Gynecology","id":"ITEM-1","issue":"6","issued":{"date-parts":[["2015","6","1"]]},"page":"744-750","publisher":"John Wiley and Sons Ltd","title":"Influence of ulipristal acetate therapy compared with uterine artery embolization on fibroid volume and vascularity indices assessed by three-dimensional ultrasound: Prospective observational study","type":"article-journal","volume":"45"},"uris":["http://www.mendeley.com/documents/?uuid=d8b88ebd-26a8-3f87-841a-f78a974dd3ed"]},{"id":"ITEM-2","itemData":{"DOI":"10.5114/pm.2014.45001","ISSN":"22990038","abstract":"Introduction and objective: Uterine artery embolization (UAE) is a minimally invasive treatment option for symptomatic fibroids. Long-term follow-up studies have shown that at five-year follow-up after UAE, up to 30% of patients required a hysterectomy. Therefore, it seems of utmost importance to identify patients, who are unlikely to benefit from UAE. It has been postulated that the percentage volume reduction of fibroids may predict long-term UAE outcome. The results of available studies are equivocal, therefore it seemed of interest to investigate the correlation between the preinterventional intramural fibroid volume and imaging outcome of UAE in premenopausal patients. Material and methods: Uterine artery embolization was performed in 65 premenopausal patients with symptomatic, intramural fibroids. Dominant fibroid volume was assessed using an integrated VOCAL (Virtual Organ Computer-aided AnaLysis) imaging program at baseline and 3 months after UAE. The percentage reduction of fibroid volume was calculated. The association between preinterventional fibroid volumes and percentage volume reductions was determined with the Spearman rank correlation test. Results: Before UAE, the median dominant fibroid volume was 101 cm3 (range 23.6-610). At three-month follow-up the median dominant leiomyoma volume decreased to 50.4 cm3 (range 6.9-193.9). Median percentage reduction of fibroid volume three months after UAE was calculated at 50.1% (range 2.7-93.5). The Spearman correlation test between the preinterventional dominant fibroid volume and percentage volume reduction showed a statistically significant, positive correlation (R = 0.33; p = 0.006). Conclusions: The percentage volume reduction of intramural leiomyomas after UAE seems to be more pronounced in the case of larger tumors.","author":[{"dropping-particle":"","family":"Czuczwar","given":"Piotr","non-dropping-particle":"","parse-names":false,"suffix":""},{"dropping-particle":"","family":"Woźniak","given":"Sławomir","non-dropping-particle":"","parse-names":false,"suffix":""},{"dropping-particle":"","family":"Szkodziak","given":"Piotr","non-dropping-particle":"","parse-names":false,"suffix":""},{"dropping-particle":"","family":"Woźniakowska","given":"Ewa","non-dropping-particle":"","parse-names":false,"suffix":""},{"dropping-particle":"","family":"Paszkowski","given":"Maciej","non-dropping-particle":"","parse-names":false,"suffix":""},{"dropping-particle":"","family":"Wrona","given":"Wojciech","non-dropping-particle":"","parse-names":false,"suffix":""},{"dropping-particle":"","family":"Milart","given":"Paweł","non-dropping-particle":"","parse-names":false,"suffix":""},{"dropping-particle":"","family":"Paszkowski","given":"Tomasz","non-dropping-particle":"","parse-names":false,"suffix":""},{"dropping-particle":"","family":"Popajewski","given":"Michał","non-dropping-particle":"","parse-names":false,"suffix":""}],"container-title":"Przeglad Menopauzalny","id":"ITEM-2","issue":"4","issued":{"date-parts":[["2014"]]},"page":"247-252","publisher":"Termedia Publishing House Ltd.","title":"Predicting the results of uterine artery embolization: Correlation between initial intramural fibroid volume and percentage volume decrease","type":"article-journal","volume":"13"},"uris":["http://www.mendeley.com/documents/?uuid=c93a0894-0c4d-3996-981d-d8fd7bc93aaa"]}],"mendeley":{"formattedCitation":"&lt;sup&gt;72, 75&lt;/sup&gt;","plainTextFormattedCitation":"72, 75","previouslyFormattedCitation":"&lt;sup&gt;72, 75&lt;/sup&gt;"},"properties":{"noteIndex":0},"schema":"https://github.com/citation-style-language/schema/raw/master/csl-citation.json"}</w:instrText>
      </w:r>
      <w:r w:rsidRPr="0045356B">
        <w:rPr>
          <w:rFonts w:ascii="Calibri" w:hAnsi="Calibri" w:cs="Calibri"/>
          <w:lang w:val="en-US"/>
        </w:rPr>
        <w:fldChar w:fldCharType="separate"/>
      </w:r>
      <w:r w:rsidR="00351B7B" w:rsidRPr="0045356B">
        <w:rPr>
          <w:rFonts w:ascii="Calibri" w:hAnsi="Calibri" w:cs="Calibri"/>
          <w:noProof/>
          <w:vertAlign w:val="superscript"/>
          <w:lang w:val="en-US"/>
        </w:rPr>
        <w:t>72,75</w:t>
      </w:r>
      <w:r w:rsidRPr="0045356B">
        <w:rPr>
          <w:rFonts w:ascii="Calibri" w:hAnsi="Calibri" w:cs="Calibri"/>
          <w:lang w:val="en-US"/>
        </w:rPr>
        <w:fldChar w:fldCharType="end"/>
      </w:r>
      <w:r w:rsidRPr="0045356B">
        <w:rPr>
          <w:rFonts w:ascii="Calibri" w:hAnsi="Calibri" w:cs="Calibri"/>
          <w:lang w:val="en-US"/>
        </w:rPr>
        <w:t xml:space="preserve">) (described in the </w:t>
      </w:r>
      <w:r w:rsidR="00025732">
        <w:rPr>
          <w:rFonts w:ascii="Calibri" w:hAnsi="Calibri" w:cs="Calibri"/>
          <w:lang w:val="en-US"/>
        </w:rPr>
        <w:t>i</w:t>
      </w:r>
      <w:r w:rsidR="00B06F45" w:rsidRPr="007119CE">
        <w:rPr>
          <w:rFonts w:ascii="Calibri" w:hAnsi="Calibri" w:cs="Calibri"/>
          <w:lang w:val="en-US"/>
        </w:rPr>
        <w:t>ntroduction</w:t>
      </w:r>
      <w:r w:rsidRPr="0045356B">
        <w:rPr>
          <w:rFonts w:ascii="Calibri" w:hAnsi="Calibri" w:cs="Calibri"/>
          <w:lang w:val="en-US"/>
        </w:rPr>
        <w:t>) (</w:t>
      </w:r>
      <w:r w:rsidR="009511D4" w:rsidRPr="0045356B">
        <w:rPr>
          <w:rFonts w:ascii="Calibri" w:hAnsi="Calibri" w:cs="Calibri"/>
          <w:b/>
          <w:bCs/>
          <w:lang w:val="en-US"/>
        </w:rPr>
        <w:t>Figure</w:t>
      </w:r>
      <w:r w:rsidRPr="0045356B">
        <w:rPr>
          <w:rFonts w:ascii="Calibri" w:hAnsi="Calibri" w:cs="Calibri"/>
          <w:b/>
          <w:bCs/>
          <w:lang w:val="en-US"/>
        </w:rPr>
        <w:t xml:space="preserve"> 5</w:t>
      </w:r>
      <w:r w:rsidR="003D0980">
        <w:rPr>
          <w:rFonts w:ascii="Calibri" w:hAnsi="Calibri" w:cs="Calibri"/>
          <w:lang w:val="en-US"/>
        </w:rPr>
        <w:t xml:space="preserve"> and </w:t>
      </w:r>
      <w:r w:rsidR="00B06F45" w:rsidRPr="0045356B">
        <w:rPr>
          <w:rFonts w:ascii="Calibri" w:hAnsi="Calibri" w:cs="Calibri"/>
          <w:b/>
          <w:bCs/>
          <w:lang w:val="en-US"/>
        </w:rPr>
        <w:t xml:space="preserve">Figure </w:t>
      </w:r>
      <w:r w:rsidRPr="0045356B">
        <w:rPr>
          <w:rFonts w:ascii="Calibri" w:hAnsi="Calibri" w:cs="Calibri"/>
          <w:b/>
          <w:bCs/>
          <w:lang w:val="en-US"/>
        </w:rPr>
        <w:t>6</w:t>
      </w:r>
      <w:r w:rsidRPr="0045356B">
        <w:rPr>
          <w:rFonts w:ascii="Calibri" w:hAnsi="Calibri" w:cs="Calibri"/>
          <w:lang w:val="en-US"/>
        </w:rPr>
        <w:t>).</w:t>
      </w:r>
    </w:p>
    <w:p w14:paraId="14F753FD" w14:textId="77777777" w:rsidR="00B06F45" w:rsidRPr="0045356B" w:rsidRDefault="00B06F45" w:rsidP="0045356B">
      <w:pPr>
        <w:pStyle w:val="ListParagraph"/>
        <w:ind w:left="0"/>
        <w:jc w:val="both"/>
        <w:rPr>
          <w:rFonts w:ascii="Calibri" w:hAnsi="Calibri" w:cs="Calibri"/>
          <w:lang w:val="en-US"/>
        </w:rPr>
      </w:pPr>
    </w:p>
    <w:p w14:paraId="61C14861" w14:textId="77777777"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Note that fact in the medical record.</w:t>
      </w:r>
    </w:p>
    <w:p w14:paraId="127CA18C" w14:textId="77777777" w:rsidR="00B06F45" w:rsidRPr="0045356B" w:rsidRDefault="00B06F45" w:rsidP="0045356B">
      <w:pPr>
        <w:pStyle w:val="ListParagraph"/>
        <w:ind w:left="0"/>
        <w:jc w:val="both"/>
        <w:rPr>
          <w:rFonts w:ascii="Calibri" w:hAnsi="Calibri" w:cs="Calibri"/>
          <w:lang w:val="en-US"/>
        </w:rPr>
      </w:pPr>
    </w:p>
    <w:p w14:paraId="4F02A3E1" w14:textId="3965F58B"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 xml:space="preserve">Ensure that the patient qualified for UAE has tests performed during qualification for UAE (described in </w:t>
      </w:r>
      <w:r w:rsidR="00B06F45" w:rsidRPr="0045356B">
        <w:rPr>
          <w:rFonts w:ascii="Calibri" w:hAnsi="Calibri" w:cs="Calibri"/>
          <w:lang w:val="en-US"/>
        </w:rPr>
        <w:t>steps</w:t>
      </w:r>
      <w:r w:rsidRPr="0045356B">
        <w:rPr>
          <w:rFonts w:ascii="Calibri" w:hAnsi="Calibri" w:cs="Calibri"/>
          <w:lang w:val="en-US"/>
        </w:rPr>
        <w:t xml:space="preserve"> </w:t>
      </w:r>
      <w:r w:rsidR="00B06F45" w:rsidRPr="0045356B">
        <w:rPr>
          <w:rFonts w:ascii="Calibri" w:hAnsi="Calibri" w:cs="Calibri"/>
          <w:lang w:val="en-US"/>
        </w:rPr>
        <w:t>1.</w:t>
      </w:r>
      <w:r w:rsidRPr="0045356B">
        <w:rPr>
          <w:rFonts w:ascii="Calibri" w:hAnsi="Calibri" w:cs="Calibri"/>
          <w:lang w:val="en-US"/>
        </w:rPr>
        <w:t xml:space="preserve">6.3, </w:t>
      </w:r>
      <w:r w:rsidR="00B06F45" w:rsidRPr="0045356B">
        <w:rPr>
          <w:rFonts w:ascii="Calibri" w:hAnsi="Calibri" w:cs="Calibri"/>
          <w:lang w:val="en-US"/>
        </w:rPr>
        <w:t>1.</w:t>
      </w:r>
      <w:r w:rsidRPr="0045356B">
        <w:rPr>
          <w:rFonts w:ascii="Calibri" w:hAnsi="Calibri" w:cs="Calibri"/>
          <w:lang w:val="en-US"/>
        </w:rPr>
        <w:t>6.4</w:t>
      </w:r>
      <w:r w:rsidR="00FF4F38">
        <w:rPr>
          <w:rFonts w:ascii="Calibri" w:hAnsi="Calibri" w:cs="Calibri"/>
          <w:lang w:val="en-US"/>
        </w:rPr>
        <w:t>,</w:t>
      </w:r>
      <w:r w:rsidRPr="0045356B">
        <w:rPr>
          <w:rFonts w:ascii="Calibri" w:hAnsi="Calibri" w:cs="Calibri"/>
          <w:lang w:val="en-US"/>
        </w:rPr>
        <w:t xml:space="preserve"> and </w:t>
      </w:r>
      <w:r w:rsidR="00B06F45" w:rsidRPr="0045356B">
        <w:rPr>
          <w:rFonts w:ascii="Calibri" w:hAnsi="Calibri" w:cs="Calibri"/>
          <w:lang w:val="en-US"/>
        </w:rPr>
        <w:t>1.</w:t>
      </w:r>
      <w:r w:rsidRPr="0045356B">
        <w:rPr>
          <w:rFonts w:ascii="Calibri" w:hAnsi="Calibri" w:cs="Calibri"/>
          <w:lang w:val="en-US"/>
        </w:rPr>
        <w:t>6.6 of Qualification for UAE).</w:t>
      </w:r>
    </w:p>
    <w:p w14:paraId="7733F133" w14:textId="77777777" w:rsidR="00B06F45" w:rsidRPr="0045356B" w:rsidRDefault="00B06F45" w:rsidP="0045356B">
      <w:pPr>
        <w:pStyle w:val="ListParagraph"/>
        <w:ind w:left="0"/>
        <w:jc w:val="both"/>
        <w:rPr>
          <w:rFonts w:ascii="Calibri" w:hAnsi="Calibri" w:cs="Calibri"/>
          <w:lang w:val="en-US"/>
        </w:rPr>
      </w:pPr>
    </w:p>
    <w:p w14:paraId="3355C522" w14:textId="71219ABE"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If the patient has been pre-qualified by a </w:t>
      </w:r>
      <w:r w:rsidR="00E277EC" w:rsidRPr="0045356B">
        <w:rPr>
          <w:rFonts w:ascii="Calibri" w:hAnsi="Calibri" w:cs="Calibri"/>
          <w:lang w:val="en-US"/>
        </w:rPr>
        <w:t>gynecologist</w:t>
      </w:r>
      <w:r w:rsidRPr="0045356B">
        <w:rPr>
          <w:rFonts w:ascii="Calibri" w:hAnsi="Calibri" w:cs="Calibri"/>
          <w:lang w:val="en-US"/>
        </w:rPr>
        <w:t xml:space="preserve"> and does not have blood tests, a urine test</w:t>
      </w:r>
      <w:r w:rsidR="007E57FF">
        <w:rPr>
          <w:rFonts w:ascii="Calibri" w:hAnsi="Calibri" w:cs="Calibri"/>
          <w:lang w:val="en-US"/>
        </w:rPr>
        <w:t>,</w:t>
      </w:r>
      <w:r w:rsidRPr="0045356B">
        <w:rPr>
          <w:rFonts w:ascii="Calibri" w:hAnsi="Calibri" w:cs="Calibri"/>
          <w:lang w:val="en-US"/>
        </w:rPr>
        <w:t xml:space="preserve"> and</w:t>
      </w:r>
      <w:r w:rsidR="007E57FF">
        <w:rPr>
          <w:rFonts w:ascii="Calibri" w:hAnsi="Calibri" w:cs="Calibri"/>
          <w:lang w:val="en-US"/>
        </w:rPr>
        <w:t xml:space="preserve"> an</w:t>
      </w:r>
      <w:r w:rsidRPr="0045356B">
        <w:rPr>
          <w:rFonts w:ascii="Calibri" w:hAnsi="Calibri" w:cs="Calibri"/>
          <w:lang w:val="en-US"/>
        </w:rPr>
        <w:t xml:space="preserve"> MRI, order the tests and arrange a consultation with an interventional radiologist (</w:t>
      </w:r>
      <w:r w:rsidR="00B06F45" w:rsidRPr="0045356B">
        <w:rPr>
          <w:rFonts w:ascii="Calibri" w:hAnsi="Calibri" w:cs="Calibri"/>
          <w:lang w:val="en-US"/>
        </w:rPr>
        <w:t>step</w:t>
      </w:r>
      <w:r w:rsidRPr="0045356B">
        <w:rPr>
          <w:rFonts w:ascii="Calibri" w:hAnsi="Calibri" w:cs="Calibri"/>
          <w:lang w:val="en-US"/>
        </w:rPr>
        <w:t xml:space="preserve"> </w:t>
      </w:r>
      <w:r w:rsidR="00B06F45" w:rsidRPr="0045356B">
        <w:rPr>
          <w:rFonts w:ascii="Calibri" w:hAnsi="Calibri" w:cs="Calibri"/>
          <w:lang w:val="en-US"/>
        </w:rPr>
        <w:t>1.</w:t>
      </w:r>
      <w:r w:rsidRPr="0045356B">
        <w:rPr>
          <w:rFonts w:ascii="Calibri" w:hAnsi="Calibri" w:cs="Calibri"/>
          <w:lang w:val="en-US"/>
        </w:rPr>
        <w:t>7 of Qualification for UAE).</w:t>
      </w:r>
    </w:p>
    <w:p w14:paraId="329343F5" w14:textId="77777777" w:rsidR="00B06F45" w:rsidRPr="0045356B" w:rsidRDefault="00B06F45" w:rsidP="0045356B">
      <w:pPr>
        <w:pStyle w:val="ListParagraph"/>
        <w:ind w:left="0"/>
        <w:jc w:val="both"/>
        <w:rPr>
          <w:rFonts w:ascii="Calibri" w:hAnsi="Calibri" w:cs="Calibri"/>
          <w:lang w:val="en-US"/>
        </w:rPr>
      </w:pPr>
    </w:p>
    <w:p w14:paraId="7C786D62" w14:textId="313A5A98"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Rate or order </w:t>
      </w:r>
      <w:r w:rsidR="00D21567" w:rsidRPr="0045356B">
        <w:rPr>
          <w:rFonts w:ascii="Calibri" w:hAnsi="Calibri" w:cs="Calibri"/>
          <w:lang w:val="en-US"/>
        </w:rPr>
        <w:t>AMH (recommended) or FSH (not recommended under 40 years)</w:t>
      </w:r>
      <w:r w:rsidRPr="0045356B">
        <w:rPr>
          <w:rFonts w:ascii="Calibri" w:hAnsi="Calibri" w:cs="Calibri"/>
          <w:lang w:val="en-US"/>
        </w:rPr>
        <w:t xml:space="preserve"> serum level before UAE to enable the assessment of ovarian damage as a result of "non-target" </w:t>
      </w:r>
      <w:r w:rsidR="006163CD" w:rsidRPr="0045356B">
        <w:rPr>
          <w:rFonts w:ascii="Calibri" w:hAnsi="Calibri" w:cs="Calibri"/>
          <w:lang w:val="en-US"/>
        </w:rPr>
        <w:t>embolization</w:t>
      </w:r>
      <w:r w:rsidRPr="0045356B">
        <w:rPr>
          <w:rFonts w:ascii="Calibri" w:hAnsi="Calibri" w:cs="Calibri"/>
          <w:lang w:val="en-US"/>
        </w:rPr>
        <w:t>.</w:t>
      </w:r>
    </w:p>
    <w:p w14:paraId="3ADCED4C" w14:textId="77777777" w:rsidR="00B06F45" w:rsidRPr="0045356B" w:rsidRDefault="00B06F45" w:rsidP="0045356B">
      <w:pPr>
        <w:pStyle w:val="ListParagraph"/>
        <w:ind w:left="0"/>
        <w:jc w:val="both"/>
        <w:rPr>
          <w:rFonts w:ascii="Calibri" w:hAnsi="Calibri" w:cs="Calibri"/>
          <w:lang w:val="en-US"/>
        </w:rPr>
      </w:pPr>
    </w:p>
    <w:p w14:paraId="3309461C" w14:textId="26B23E87"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Inform the patient that the test results will be available in about </w:t>
      </w:r>
      <w:r w:rsidR="007E57FF">
        <w:rPr>
          <w:rFonts w:ascii="Calibri" w:hAnsi="Calibri" w:cs="Calibri"/>
          <w:lang w:val="en-US"/>
        </w:rPr>
        <w:t>a</w:t>
      </w:r>
      <w:r w:rsidR="007E57FF" w:rsidRPr="0045356B">
        <w:rPr>
          <w:rFonts w:ascii="Calibri" w:hAnsi="Calibri" w:cs="Calibri"/>
          <w:lang w:val="en-US"/>
        </w:rPr>
        <w:t xml:space="preserve"> </w:t>
      </w:r>
      <w:r w:rsidRPr="0045356B">
        <w:rPr>
          <w:rFonts w:ascii="Calibri" w:hAnsi="Calibri" w:cs="Calibri"/>
          <w:lang w:val="en-US"/>
        </w:rPr>
        <w:t xml:space="preserve">day and the UAE procedure will be possible </w:t>
      </w:r>
      <w:r w:rsidR="007E57FF">
        <w:rPr>
          <w:rFonts w:ascii="Calibri" w:hAnsi="Calibri" w:cs="Calibri"/>
          <w:lang w:val="en-US"/>
        </w:rPr>
        <w:t xml:space="preserve">only </w:t>
      </w:r>
      <w:r w:rsidRPr="0045356B">
        <w:rPr>
          <w:rFonts w:ascii="Calibri" w:hAnsi="Calibri" w:cs="Calibri"/>
          <w:lang w:val="en-US"/>
        </w:rPr>
        <w:t>after receiving these results</w:t>
      </w:r>
      <w:r w:rsidR="002E2966" w:rsidRPr="0045356B">
        <w:rPr>
          <w:rFonts w:ascii="Calibri" w:hAnsi="Calibri" w:cs="Calibri"/>
          <w:lang w:val="en-US"/>
        </w:rPr>
        <w:t>.</w:t>
      </w:r>
    </w:p>
    <w:p w14:paraId="169C29DF" w14:textId="77777777" w:rsidR="00B06F45" w:rsidRPr="0045356B" w:rsidRDefault="00B06F45" w:rsidP="0045356B">
      <w:pPr>
        <w:pStyle w:val="ListParagraph"/>
        <w:ind w:left="0"/>
        <w:jc w:val="both"/>
        <w:rPr>
          <w:rFonts w:ascii="Calibri" w:hAnsi="Calibri" w:cs="Calibri"/>
          <w:lang w:val="en-US"/>
        </w:rPr>
      </w:pPr>
    </w:p>
    <w:p w14:paraId="05D35D3E" w14:textId="1AFD809D"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Inform the patient that incorrect results disqualify </w:t>
      </w:r>
      <w:r w:rsidR="007E57FF">
        <w:rPr>
          <w:rFonts w:ascii="Calibri" w:hAnsi="Calibri" w:cs="Calibri"/>
          <w:lang w:val="en-US"/>
        </w:rPr>
        <w:t>her for</w:t>
      </w:r>
      <w:r w:rsidR="007E57FF" w:rsidRPr="0045356B">
        <w:rPr>
          <w:rFonts w:ascii="Calibri" w:hAnsi="Calibri" w:cs="Calibri"/>
          <w:lang w:val="en-US"/>
        </w:rPr>
        <w:t xml:space="preserve"> </w:t>
      </w:r>
      <w:r w:rsidRPr="0045356B">
        <w:rPr>
          <w:rFonts w:ascii="Calibri" w:hAnsi="Calibri" w:cs="Calibri"/>
          <w:lang w:val="en-US"/>
        </w:rPr>
        <w:t>the procedure.</w:t>
      </w:r>
    </w:p>
    <w:p w14:paraId="1BAC6416" w14:textId="77777777" w:rsidR="00B06F45" w:rsidRPr="0045356B" w:rsidRDefault="00B06F45" w:rsidP="0045356B">
      <w:pPr>
        <w:pStyle w:val="ListParagraph"/>
        <w:ind w:left="0"/>
        <w:jc w:val="both"/>
        <w:rPr>
          <w:rFonts w:ascii="Calibri" w:hAnsi="Calibri" w:cs="Calibri"/>
          <w:lang w:val="en-US"/>
        </w:rPr>
      </w:pPr>
    </w:p>
    <w:p w14:paraId="18ACC86D" w14:textId="0A3BBB57"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WARNING! In the case of missing or incorrect results of PAP smear, endometrial biopsy; the microbiological test of vaginal smear, disqualify the patient from UAE (too long time to obtain these results). Re-qualify after obtaining the correct results.</w:t>
      </w:r>
    </w:p>
    <w:p w14:paraId="7F95C9DA" w14:textId="77777777" w:rsidR="00B06F45" w:rsidRPr="0045356B" w:rsidRDefault="00B06F45" w:rsidP="0045356B">
      <w:pPr>
        <w:pStyle w:val="ListParagraph"/>
        <w:ind w:left="0"/>
        <w:jc w:val="both"/>
        <w:rPr>
          <w:rFonts w:ascii="Calibri" w:hAnsi="Calibri" w:cs="Calibri"/>
          <w:lang w:val="en-US"/>
        </w:rPr>
      </w:pPr>
    </w:p>
    <w:p w14:paraId="3791BA37" w14:textId="77777777"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Note that fact in the medical record.</w:t>
      </w:r>
    </w:p>
    <w:p w14:paraId="1591CA76" w14:textId="77777777" w:rsidR="00B06F45" w:rsidRPr="0045356B" w:rsidRDefault="00B06F45" w:rsidP="0045356B">
      <w:pPr>
        <w:pStyle w:val="ListParagraph"/>
        <w:ind w:left="0"/>
        <w:jc w:val="both"/>
        <w:rPr>
          <w:rFonts w:ascii="Calibri" w:hAnsi="Calibri" w:cs="Calibri"/>
          <w:lang w:val="en-US"/>
        </w:rPr>
      </w:pPr>
    </w:p>
    <w:p w14:paraId="6C2588C6" w14:textId="308EA3D7" w:rsidR="00B06F45"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Obtain an informed consent to perform UAE</w:t>
      </w:r>
      <w:r w:rsidR="002E2966" w:rsidRPr="0045356B">
        <w:rPr>
          <w:rFonts w:ascii="Calibri" w:hAnsi="Calibri" w:cs="Calibri"/>
          <w:lang w:val="en-US"/>
        </w:rPr>
        <w:t>.</w:t>
      </w:r>
    </w:p>
    <w:p w14:paraId="3CF08EBE" w14:textId="77777777" w:rsidR="00B06F45" w:rsidRPr="0045356B" w:rsidRDefault="00B06F45" w:rsidP="0045356B">
      <w:pPr>
        <w:pStyle w:val="ListParagraph"/>
        <w:ind w:left="0"/>
        <w:jc w:val="both"/>
        <w:rPr>
          <w:rFonts w:ascii="Calibri" w:hAnsi="Calibri" w:cs="Calibri"/>
          <w:lang w:val="en-US"/>
        </w:rPr>
      </w:pPr>
    </w:p>
    <w:p w14:paraId="4BDB3CCF" w14:textId="6B304186" w:rsidR="00B06F45"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Provide the patient with all information about UAE.</w:t>
      </w:r>
    </w:p>
    <w:p w14:paraId="679A8660" w14:textId="77777777" w:rsidR="00B06F45" w:rsidRPr="0045356B" w:rsidRDefault="00B06F45" w:rsidP="0045356B">
      <w:pPr>
        <w:pStyle w:val="ListParagraph"/>
        <w:ind w:left="0"/>
        <w:jc w:val="both"/>
        <w:rPr>
          <w:rFonts w:ascii="Calibri" w:hAnsi="Calibri" w:cs="Calibri"/>
          <w:lang w:val="en-US"/>
        </w:rPr>
      </w:pPr>
    </w:p>
    <w:p w14:paraId="2763C1C9" w14:textId="354EAA64"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Discuss the possible complications of UAE (described in </w:t>
      </w:r>
      <w:r w:rsidR="00025732">
        <w:rPr>
          <w:rFonts w:ascii="Calibri" w:hAnsi="Calibri" w:cs="Calibri"/>
          <w:lang w:val="en-US"/>
        </w:rPr>
        <w:t>the introduction</w:t>
      </w:r>
      <w:r w:rsidRPr="0045356B">
        <w:rPr>
          <w:rFonts w:ascii="Calibri" w:hAnsi="Calibri" w:cs="Calibri"/>
          <w:lang w:val="en-US"/>
        </w:rPr>
        <w:t>).</w:t>
      </w:r>
    </w:p>
    <w:p w14:paraId="38E4BDEF" w14:textId="77777777" w:rsidR="00B06F45" w:rsidRPr="0045356B" w:rsidRDefault="00B06F45" w:rsidP="0045356B">
      <w:pPr>
        <w:pStyle w:val="ListParagraph"/>
        <w:ind w:left="0"/>
        <w:jc w:val="both"/>
        <w:rPr>
          <w:rFonts w:ascii="Calibri" w:hAnsi="Calibri" w:cs="Calibri"/>
          <w:lang w:val="en-US"/>
        </w:rPr>
      </w:pPr>
    </w:p>
    <w:p w14:paraId="390E0719" w14:textId="5811941F"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Leave the patient time to think and ask questions</w:t>
      </w:r>
      <w:r w:rsidR="007E57FF">
        <w:rPr>
          <w:rFonts w:ascii="Calibri" w:hAnsi="Calibri" w:cs="Calibri"/>
          <w:lang w:val="en-US"/>
        </w:rPr>
        <w:t>;</w:t>
      </w:r>
      <w:r w:rsidRPr="0045356B">
        <w:rPr>
          <w:rFonts w:ascii="Calibri" w:hAnsi="Calibri" w:cs="Calibri"/>
          <w:lang w:val="en-US"/>
        </w:rPr>
        <w:t xml:space="preserve"> allow the patient to give</w:t>
      </w:r>
      <w:r w:rsidR="007E57FF">
        <w:rPr>
          <w:rFonts w:ascii="Calibri" w:hAnsi="Calibri" w:cs="Calibri"/>
          <w:lang w:val="en-US"/>
        </w:rPr>
        <w:t xml:space="preserve"> an</w:t>
      </w:r>
      <w:r w:rsidRPr="0045356B">
        <w:rPr>
          <w:rFonts w:ascii="Calibri" w:hAnsi="Calibri" w:cs="Calibri"/>
          <w:lang w:val="en-US"/>
        </w:rPr>
        <w:t xml:space="preserve"> informed consent to perform the UAE procedure.</w:t>
      </w:r>
    </w:p>
    <w:p w14:paraId="4D35914B" w14:textId="77777777" w:rsidR="00B06F45" w:rsidRPr="0045356B" w:rsidRDefault="00B06F45" w:rsidP="0045356B">
      <w:pPr>
        <w:pStyle w:val="ListParagraph"/>
        <w:ind w:left="0"/>
        <w:jc w:val="both"/>
        <w:rPr>
          <w:rFonts w:ascii="Calibri" w:hAnsi="Calibri" w:cs="Calibri"/>
          <w:lang w:val="en-US"/>
        </w:rPr>
      </w:pPr>
    </w:p>
    <w:p w14:paraId="6A332412" w14:textId="356C5AA1"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Inform the patient that she has the right to change her decision until UAE begins.</w:t>
      </w:r>
    </w:p>
    <w:p w14:paraId="59DA8094" w14:textId="77777777" w:rsidR="00B06F45" w:rsidRPr="0045356B" w:rsidRDefault="00B06F45" w:rsidP="0045356B">
      <w:pPr>
        <w:pStyle w:val="ListParagraph"/>
        <w:ind w:left="0"/>
        <w:jc w:val="both"/>
        <w:rPr>
          <w:rFonts w:ascii="Calibri" w:hAnsi="Calibri" w:cs="Calibri"/>
          <w:lang w:val="en-US"/>
        </w:rPr>
      </w:pPr>
    </w:p>
    <w:p w14:paraId="46FBA626" w14:textId="18DDA583"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If the patient changes her decision regarding UAE, then suggest other treatment options for uterine fibroids (described in </w:t>
      </w:r>
      <w:r w:rsidR="00025732">
        <w:rPr>
          <w:rFonts w:ascii="Calibri" w:hAnsi="Calibri" w:cs="Calibri"/>
          <w:lang w:val="en-US"/>
        </w:rPr>
        <w:t>the introduction</w:t>
      </w:r>
      <w:r w:rsidRPr="0045356B">
        <w:rPr>
          <w:rFonts w:ascii="Calibri" w:hAnsi="Calibri" w:cs="Calibri"/>
          <w:lang w:val="en-US"/>
        </w:rPr>
        <w:t>).</w:t>
      </w:r>
    </w:p>
    <w:p w14:paraId="64C185E0" w14:textId="77777777" w:rsidR="00B06F45" w:rsidRPr="0045356B" w:rsidRDefault="00B06F45" w:rsidP="0045356B">
      <w:pPr>
        <w:pStyle w:val="ListParagraph"/>
        <w:ind w:left="0"/>
        <w:jc w:val="both"/>
        <w:rPr>
          <w:rFonts w:ascii="Calibri" w:hAnsi="Calibri" w:cs="Calibri"/>
          <w:lang w:val="en-US"/>
        </w:rPr>
      </w:pPr>
    </w:p>
    <w:p w14:paraId="3F21D0F4" w14:textId="77777777"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Note that fact in the informed consent of the patient or medical record.</w:t>
      </w:r>
    </w:p>
    <w:p w14:paraId="09474139" w14:textId="77777777" w:rsidR="00B06F45" w:rsidRPr="0045356B" w:rsidRDefault="00B06F45" w:rsidP="0045356B">
      <w:pPr>
        <w:pStyle w:val="ListParagraph"/>
        <w:ind w:left="0"/>
        <w:jc w:val="both"/>
        <w:rPr>
          <w:rFonts w:ascii="Calibri" w:hAnsi="Calibri" w:cs="Calibri"/>
          <w:lang w:val="en-US"/>
        </w:rPr>
      </w:pPr>
    </w:p>
    <w:p w14:paraId="0F59EF9E" w14:textId="0A234FF6"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lastRenderedPageBreak/>
        <w:t>Immediately before the UAE procedure</w:t>
      </w:r>
      <w:r w:rsidR="007E57FF">
        <w:rPr>
          <w:rFonts w:ascii="Calibri" w:hAnsi="Calibri" w:cs="Calibri"/>
          <w:lang w:val="en-US"/>
        </w:rPr>
        <w:t>,</w:t>
      </w:r>
      <w:r w:rsidRPr="0045356B">
        <w:rPr>
          <w:rFonts w:ascii="Calibri" w:hAnsi="Calibri" w:cs="Calibri"/>
          <w:lang w:val="en-US"/>
        </w:rPr>
        <w:t xml:space="preserve"> check and ensure that the tests described in sections </w:t>
      </w:r>
      <w:r w:rsidR="00B06F45" w:rsidRPr="0045356B">
        <w:rPr>
          <w:rFonts w:ascii="Calibri" w:hAnsi="Calibri" w:cs="Calibri"/>
          <w:lang w:val="en-US"/>
        </w:rPr>
        <w:t>1.</w:t>
      </w:r>
      <w:r w:rsidRPr="0045356B">
        <w:rPr>
          <w:rFonts w:ascii="Calibri" w:hAnsi="Calibri" w:cs="Calibri"/>
          <w:lang w:val="en-US"/>
        </w:rPr>
        <w:t xml:space="preserve">6.3, </w:t>
      </w:r>
      <w:r w:rsidR="00B06F45" w:rsidRPr="0045356B">
        <w:rPr>
          <w:rFonts w:ascii="Calibri" w:hAnsi="Calibri" w:cs="Calibri"/>
          <w:lang w:val="en-US"/>
        </w:rPr>
        <w:t>1.</w:t>
      </w:r>
      <w:r w:rsidRPr="0045356B">
        <w:rPr>
          <w:rFonts w:ascii="Calibri" w:hAnsi="Calibri" w:cs="Calibri"/>
          <w:lang w:val="en-US"/>
        </w:rPr>
        <w:t>6.4</w:t>
      </w:r>
      <w:r w:rsidR="007E57FF">
        <w:rPr>
          <w:rFonts w:ascii="Calibri" w:hAnsi="Calibri" w:cs="Calibri"/>
          <w:lang w:val="en-US"/>
        </w:rPr>
        <w:t>,</w:t>
      </w:r>
      <w:r w:rsidRPr="0045356B">
        <w:rPr>
          <w:rFonts w:ascii="Calibri" w:hAnsi="Calibri" w:cs="Calibri"/>
          <w:lang w:val="en-US"/>
        </w:rPr>
        <w:t xml:space="preserve"> and </w:t>
      </w:r>
      <w:r w:rsidR="00B06F45" w:rsidRPr="0045356B">
        <w:rPr>
          <w:rFonts w:ascii="Calibri" w:hAnsi="Calibri" w:cs="Calibri"/>
          <w:lang w:val="en-US"/>
        </w:rPr>
        <w:t>1.</w:t>
      </w:r>
      <w:r w:rsidRPr="0045356B">
        <w:rPr>
          <w:rFonts w:ascii="Calibri" w:hAnsi="Calibri" w:cs="Calibri"/>
          <w:lang w:val="en-US"/>
        </w:rPr>
        <w:t>6.6 of Qualification for UAE as well as 3D TVUS, MRI</w:t>
      </w:r>
      <w:r w:rsidR="007E57FF">
        <w:rPr>
          <w:rFonts w:ascii="Calibri" w:hAnsi="Calibri" w:cs="Calibri"/>
          <w:lang w:val="en-US"/>
        </w:rPr>
        <w:t>,</w:t>
      </w:r>
      <w:r w:rsidRPr="0045356B">
        <w:rPr>
          <w:rFonts w:ascii="Calibri" w:hAnsi="Calibri" w:cs="Calibri"/>
          <w:lang w:val="en-US"/>
        </w:rPr>
        <w:t xml:space="preserve"> and consultation with an interventional radiologist have been performed, and the results are correct.</w:t>
      </w:r>
    </w:p>
    <w:p w14:paraId="044896DA" w14:textId="77777777" w:rsidR="00B06F45" w:rsidRPr="0045356B" w:rsidRDefault="00B06F45" w:rsidP="0045356B">
      <w:pPr>
        <w:pStyle w:val="ListParagraph"/>
        <w:ind w:left="0"/>
        <w:jc w:val="both"/>
        <w:rPr>
          <w:rFonts w:ascii="Calibri" w:hAnsi="Calibri" w:cs="Calibri"/>
          <w:lang w:val="en-US"/>
        </w:rPr>
      </w:pPr>
    </w:p>
    <w:p w14:paraId="084A451D" w14:textId="07BF3AC8"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Disqualify a patient from UAE if the tests are missing or results are incorrect.</w:t>
      </w:r>
    </w:p>
    <w:p w14:paraId="01D9FEAE" w14:textId="77777777" w:rsidR="00B06F45" w:rsidRPr="0045356B" w:rsidRDefault="00B06F45" w:rsidP="0045356B">
      <w:pPr>
        <w:pStyle w:val="ListParagraph"/>
        <w:ind w:left="0"/>
        <w:jc w:val="both"/>
        <w:rPr>
          <w:rFonts w:ascii="Calibri" w:hAnsi="Calibri" w:cs="Calibri"/>
          <w:lang w:val="en-US"/>
        </w:rPr>
      </w:pPr>
    </w:p>
    <w:p w14:paraId="244A0C4E" w14:textId="77777777"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Note that fact in the medical record.</w:t>
      </w:r>
    </w:p>
    <w:p w14:paraId="7590F1E2" w14:textId="77777777" w:rsidR="00B06F45" w:rsidRPr="0045356B" w:rsidRDefault="00B06F45" w:rsidP="0045356B">
      <w:pPr>
        <w:pStyle w:val="ListParagraph"/>
        <w:ind w:left="0"/>
        <w:jc w:val="both"/>
        <w:rPr>
          <w:rFonts w:ascii="Calibri" w:hAnsi="Calibri" w:cs="Calibri"/>
          <w:lang w:val="en-US"/>
        </w:rPr>
      </w:pPr>
    </w:p>
    <w:p w14:paraId="47C6CA9A" w14:textId="3477704B"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Inform the patient and take care of the prohibition on taking food and liquids from morning until the procedure. The exception is a small amount of liquid needed to take the morning dose of medication.</w:t>
      </w:r>
    </w:p>
    <w:p w14:paraId="651BCD9A" w14:textId="77777777" w:rsidR="00B06F45" w:rsidRPr="0045356B" w:rsidRDefault="00B06F45" w:rsidP="0045356B">
      <w:pPr>
        <w:pStyle w:val="ListParagraph"/>
        <w:ind w:left="0"/>
        <w:jc w:val="both"/>
        <w:rPr>
          <w:rFonts w:ascii="Calibri" w:hAnsi="Calibri" w:cs="Calibri"/>
          <w:lang w:val="en-US"/>
        </w:rPr>
      </w:pPr>
    </w:p>
    <w:p w14:paraId="30574D9D" w14:textId="4E3EB6CA"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Ensure in the morning (before UAE) that the patient is fasting.</w:t>
      </w:r>
    </w:p>
    <w:p w14:paraId="6F850988" w14:textId="77777777" w:rsidR="00B06F45" w:rsidRPr="0045356B" w:rsidRDefault="00B06F45" w:rsidP="0045356B">
      <w:pPr>
        <w:pStyle w:val="ListParagraph"/>
        <w:ind w:left="0"/>
        <w:jc w:val="both"/>
        <w:rPr>
          <w:rFonts w:ascii="Calibri" w:hAnsi="Calibri" w:cs="Calibri"/>
          <w:lang w:val="en-US"/>
        </w:rPr>
      </w:pPr>
    </w:p>
    <w:p w14:paraId="20494772" w14:textId="19D07B45"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Ensure that the patient took the medications for own chronic diseases.</w:t>
      </w:r>
    </w:p>
    <w:p w14:paraId="6E15D783" w14:textId="77777777" w:rsidR="00B06F45" w:rsidRPr="0045356B" w:rsidRDefault="00B06F45" w:rsidP="0045356B">
      <w:pPr>
        <w:pStyle w:val="ListParagraph"/>
        <w:ind w:left="0"/>
        <w:jc w:val="both"/>
        <w:rPr>
          <w:rFonts w:ascii="Calibri" w:hAnsi="Calibri" w:cs="Calibri"/>
          <w:lang w:val="en-US"/>
        </w:rPr>
      </w:pPr>
    </w:p>
    <w:p w14:paraId="364697DD" w14:textId="77777777"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Note that fact in the medical record.</w:t>
      </w:r>
    </w:p>
    <w:p w14:paraId="101C5A87" w14:textId="77777777" w:rsidR="00B06F45" w:rsidRPr="0045356B" w:rsidRDefault="00B06F45" w:rsidP="0045356B">
      <w:pPr>
        <w:pStyle w:val="ListParagraph"/>
        <w:ind w:left="0"/>
        <w:jc w:val="both"/>
        <w:rPr>
          <w:rFonts w:ascii="Calibri" w:hAnsi="Calibri" w:cs="Calibri"/>
          <w:lang w:val="en-US"/>
        </w:rPr>
      </w:pPr>
    </w:p>
    <w:p w14:paraId="4D3CBCA5" w14:textId="37B787CB"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Order the patient the following medications: 1 tablet of anxiolytic (for example, Estazolam) orally, 1 dose of intravenous antibiotics, 1 globule of Metronidazole intravaginally, Diclofenac 100 mg rectal suppository.</w:t>
      </w:r>
    </w:p>
    <w:p w14:paraId="16E15190" w14:textId="77777777" w:rsidR="00B06F45" w:rsidRPr="0045356B" w:rsidRDefault="00B06F45" w:rsidP="0045356B">
      <w:pPr>
        <w:pStyle w:val="ListParagraph"/>
        <w:ind w:left="0"/>
        <w:jc w:val="both"/>
        <w:rPr>
          <w:rFonts w:ascii="Calibri" w:hAnsi="Calibri" w:cs="Calibri"/>
          <w:lang w:val="en-US"/>
        </w:rPr>
      </w:pPr>
    </w:p>
    <w:p w14:paraId="13960C87" w14:textId="65E06648" w:rsidR="00B06F45"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Give the above medicines about 30</w:t>
      </w:r>
      <w:r w:rsidR="003F463C">
        <w:rPr>
          <w:rFonts w:ascii="Calibri" w:hAnsi="Calibri" w:cs="Calibri"/>
          <w:lang w:val="en-US"/>
        </w:rPr>
        <w:t>–</w:t>
      </w:r>
      <w:r w:rsidRPr="0045356B">
        <w:rPr>
          <w:rFonts w:ascii="Calibri" w:hAnsi="Calibri" w:cs="Calibri"/>
          <w:lang w:val="en-US"/>
        </w:rPr>
        <w:t>40 min prior to UAE.</w:t>
      </w:r>
    </w:p>
    <w:p w14:paraId="0F4B3484" w14:textId="77777777" w:rsidR="00B06F45" w:rsidRPr="0045356B" w:rsidRDefault="00B06F45" w:rsidP="0045356B">
      <w:pPr>
        <w:pStyle w:val="ListParagraph"/>
        <w:ind w:left="0"/>
        <w:jc w:val="both"/>
        <w:rPr>
          <w:rFonts w:ascii="Calibri" w:hAnsi="Calibri" w:cs="Calibri"/>
          <w:lang w:val="en-US"/>
        </w:rPr>
      </w:pPr>
    </w:p>
    <w:p w14:paraId="4CD0D9CD" w14:textId="164875D8"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Note that fact in the medical record.</w:t>
      </w:r>
    </w:p>
    <w:p w14:paraId="3BED8A9F" w14:textId="77777777" w:rsidR="00B06F45" w:rsidRPr="0045356B" w:rsidRDefault="00B06F45" w:rsidP="0045356B">
      <w:pPr>
        <w:pStyle w:val="ListParagraph"/>
        <w:ind w:left="0"/>
        <w:jc w:val="both"/>
        <w:rPr>
          <w:rFonts w:ascii="Calibri" w:hAnsi="Calibri" w:cs="Calibri"/>
          <w:lang w:val="en-US"/>
        </w:rPr>
      </w:pPr>
    </w:p>
    <w:p w14:paraId="03405E66" w14:textId="564BA16E"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Prepare the operative field by ensuring that the left armpit and right groin are shaved.</w:t>
      </w:r>
    </w:p>
    <w:p w14:paraId="2E7CDD37" w14:textId="77777777" w:rsidR="00B06F45" w:rsidRPr="0045356B" w:rsidRDefault="00B06F45" w:rsidP="0045356B">
      <w:pPr>
        <w:pStyle w:val="ListParagraph"/>
        <w:ind w:left="0"/>
        <w:jc w:val="both"/>
        <w:rPr>
          <w:rFonts w:ascii="Calibri" w:hAnsi="Calibri" w:cs="Calibri"/>
          <w:lang w:val="en-US"/>
        </w:rPr>
      </w:pPr>
    </w:p>
    <w:p w14:paraId="334F6BF2" w14:textId="492C5DE3" w:rsidR="00184AF1"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If the above areas of skin are not shaved, shave them gently.</w:t>
      </w:r>
    </w:p>
    <w:p w14:paraId="461ABBAF" w14:textId="77777777" w:rsidR="00B06F45" w:rsidRPr="0045356B" w:rsidRDefault="00B06F45" w:rsidP="0045356B">
      <w:pPr>
        <w:pStyle w:val="ListParagraph"/>
        <w:ind w:left="0"/>
        <w:jc w:val="both"/>
        <w:rPr>
          <w:rFonts w:ascii="Calibri" w:hAnsi="Calibri" w:cs="Calibri"/>
          <w:lang w:val="en-US"/>
        </w:rPr>
      </w:pPr>
    </w:p>
    <w:p w14:paraId="5772291F" w14:textId="07C53358"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Note that fact in the medical record.</w:t>
      </w:r>
    </w:p>
    <w:p w14:paraId="56E7F4E0" w14:textId="77777777" w:rsidR="00B06F45" w:rsidRPr="0045356B" w:rsidRDefault="00B06F45" w:rsidP="0045356B">
      <w:pPr>
        <w:pStyle w:val="ListParagraph"/>
        <w:ind w:left="0"/>
        <w:jc w:val="both"/>
        <w:rPr>
          <w:rFonts w:ascii="Calibri" w:hAnsi="Calibri" w:cs="Calibri"/>
          <w:lang w:val="en-US"/>
        </w:rPr>
      </w:pPr>
    </w:p>
    <w:p w14:paraId="51A081B3" w14:textId="70415321"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 xml:space="preserve">Ensure that the patient does not have an </w:t>
      </w:r>
      <w:r w:rsidR="00F33B05" w:rsidRPr="0045356B">
        <w:rPr>
          <w:rFonts w:ascii="Calibri" w:hAnsi="Calibri" w:cs="Calibri"/>
          <w:lang w:val="en-US"/>
        </w:rPr>
        <w:t>intrauterine device (IUD)</w:t>
      </w:r>
      <w:r w:rsidRPr="0045356B">
        <w:rPr>
          <w:rFonts w:ascii="Calibri" w:hAnsi="Calibri" w:cs="Calibri"/>
          <w:lang w:val="en-US"/>
        </w:rPr>
        <w:t>.</w:t>
      </w:r>
    </w:p>
    <w:p w14:paraId="151EFD52" w14:textId="77777777" w:rsidR="00B06F45" w:rsidRPr="0045356B" w:rsidRDefault="00B06F45" w:rsidP="0045356B">
      <w:pPr>
        <w:pStyle w:val="ListParagraph"/>
        <w:ind w:left="0"/>
        <w:jc w:val="both"/>
        <w:rPr>
          <w:rFonts w:ascii="Calibri" w:hAnsi="Calibri" w:cs="Calibri"/>
          <w:lang w:val="en-US"/>
        </w:rPr>
      </w:pPr>
    </w:p>
    <w:p w14:paraId="0BD8D031" w14:textId="5372058F" w:rsidR="00B06F45"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If the patient has an IUD in the uterus, inform her of the increased risk of infection in the uterine cavity and offer </w:t>
      </w:r>
      <w:r w:rsidR="00B06F45" w:rsidRPr="0045356B">
        <w:rPr>
          <w:rFonts w:ascii="Calibri" w:hAnsi="Calibri" w:cs="Calibri"/>
          <w:lang w:val="en-US"/>
        </w:rPr>
        <w:t>to remove it</w:t>
      </w:r>
      <w:r w:rsidRPr="0045356B">
        <w:rPr>
          <w:rFonts w:ascii="Calibri" w:hAnsi="Calibri" w:cs="Calibri"/>
          <w:lang w:val="en-US"/>
        </w:rPr>
        <w:t xml:space="preserve"> before UAE.</w:t>
      </w:r>
    </w:p>
    <w:p w14:paraId="5EF2E8C5" w14:textId="77777777" w:rsidR="00B06F45" w:rsidRPr="0045356B" w:rsidRDefault="00B06F45" w:rsidP="0045356B">
      <w:pPr>
        <w:pStyle w:val="ListParagraph"/>
        <w:ind w:left="0"/>
        <w:jc w:val="both"/>
        <w:rPr>
          <w:rFonts w:ascii="Calibri" w:hAnsi="Calibri" w:cs="Calibri"/>
          <w:lang w:val="en-US"/>
        </w:rPr>
      </w:pPr>
    </w:p>
    <w:p w14:paraId="4B223CA2" w14:textId="2E0AD3F3" w:rsidR="00617D5D" w:rsidRPr="0045356B" w:rsidRDefault="00ED7C2A" w:rsidP="0045356B">
      <w:pPr>
        <w:pStyle w:val="ListParagraph"/>
        <w:numPr>
          <w:ilvl w:val="2"/>
          <w:numId w:val="1"/>
        </w:numPr>
        <w:ind w:left="0" w:firstLine="0"/>
        <w:jc w:val="both"/>
        <w:rPr>
          <w:rFonts w:ascii="Calibri" w:hAnsi="Calibri" w:cs="Calibri"/>
          <w:lang w:val="en-US"/>
        </w:rPr>
      </w:pPr>
      <w:r w:rsidRPr="0045356B">
        <w:rPr>
          <w:rFonts w:ascii="Calibri" w:hAnsi="Calibri" w:cs="Calibri"/>
          <w:lang w:val="en-US"/>
        </w:rPr>
        <w:t xml:space="preserve">If the patient does not agree to remove the IUD, note that fact in the informed consent of the patient or </w:t>
      </w:r>
      <w:r w:rsidR="003F463C">
        <w:rPr>
          <w:rFonts w:ascii="Calibri" w:hAnsi="Calibri" w:cs="Calibri"/>
          <w:lang w:val="en-US"/>
        </w:rPr>
        <w:t xml:space="preserve">the </w:t>
      </w:r>
      <w:r w:rsidRPr="0045356B">
        <w:rPr>
          <w:rFonts w:ascii="Calibri" w:hAnsi="Calibri" w:cs="Calibri"/>
          <w:lang w:val="en-US"/>
        </w:rPr>
        <w:t>medical record.</w:t>
      </w:r>
    </w:p>
    <w:p w14:paraId="5DA9C2EA" w14:textId="77777777" w:rsidR="00B06F45" w:rsidRPr="0045356B" w:rsidRDefault="00B06F45" w:rsidP="0045356B">
      <w:pPr>
        <w:pStyle w:val="ListParagraph"/>
        <w:ind w:left="0"/>
        <w:jc w:val="both"/>
        <w:rPr>
          <w:rFonts w:ascii="Calibri" w:hAnsi="Calibri" w:cs="Calibri"/>
          <w:lang w:val="en-US"/>
        </w:rPr>
      </w:pPr>
    </w:p>
    <w:p w14:paraId="7B7CFAEC" w14:textId="34B52C72" w:rsidR="00617D5D" w:rsidRPr="0045356B" w:rsidRDefault="00ED7C2A" w:rsidP="0045356B">
      <w:pPr>
        <w:pStyle w:val="ListParagraph"/>
        <w:numPr>
          <w:ilvl w:val="1"/>
          <w:numId w:val="1"/>
        </w:numPr>
        <w:ind w:left="0" w:firstLine="0"/>
        <w:jc w:val="both"/>
        <w:rPr>
          <w:rFonts w:ascii="Calibri" w:hAnsi="Calibri" w:cs="Calibri"/>
          <w:lang w:val="en-US"/>
        </w:rPr>
      </w:pPr>
      <w:r w:rsidRPr="0045356B">
        <w:rPr>
          <w:rFonts w:ascii="Calibri" w:hAnsi="Calibri" w:cs="Calibri"/>
          <w:lang w:val="en-US"/>
        </w:rPr>
        <w:t>Ensure that the patient reports any allergic reactions to medicines, contrast agents</w:t>
      </w:r>
      <w:r w:rsidR="003F463C">
        <w:rPr>
          <w:rFonts w:ascii="Calibri" w:hAnsi="Calibri" w:cs="Calibri"/>
          <w:lang w:val="en-US"/>
        </w:rPr>
        <w:t>,</w:t>
      </w:r>
      <w:r w:rsidRPr="0045356B">
        <w:rPr>
          <w:rFonts w:ascii="Calibri" w:hAnsi="Calibri" w:cs="Calibri"/>
          <w:lang w:val="en-US"/>
        </w:rPr>
        <w:t xml:space="preserve"> and disinfectants and note that fact and results in the medical record</w:t>
      </w:r>
      <w:r w:rsidR="007270FB">
        <w:rPr>
          <w:rFonts w:ascii="Calibri" w:hAnsi="Calibri" w:cs="Calibri"/>
          <w:lang w:val="en-US"/>
        </w:rPr>
        <w:t>.</w:t>
      </w:r>
    </w:p>
    <w:p w14:paraId="35647295" w14:textId="77777777" w:rsidR="004C3370" w:rsidRPr="00A13754" w:rsidRDefault="004C3370" w:rsidP="00A13754">
      <w:pPr>
        <w:pStyle w:val="ListParagraph"/>
        <w:ind w:left="0"/>
        <w:jc w:val="both"/>
        <w:rPr>
          <w:rFonts w:ascii="Calibri" w:hAnsi="Calibri" w:cs="Calibri"/>
          <w:b/>
          <w:bCs/>
          <w:highlight w:val="yellow"/>
          <w:lang w:val="en-US"/>
        </w:rPr>
      </w:pPr>
    </w:p>
    <w:p w14:paraId="5AB6138F" w14:textId="6CC0CE64" w:rsidR="00B06F45" w:rsidRPr="00A13754" w:rsidRDefault="00ED7C2A" w:rsidP="00321F78">
      <w:pPr>
        <w:pStyle w:val="ListParagraph"/>
        <w:numPr>
          <w:ilvl w:val="0"/>
          <w:numId w:val="1"/>
        </w:numPr>
        <w:ind w:left="0" w:firstLine="0"/>
        <w:jc w:val="both"/>
        <w:rPr>
          <w:rFonts w:ascii="Calibri" w:hAnsi="Calibri" w:cs="Calibri"/>
          <w:highlight w:val="yellow"/>
          <w:lang w:val="en-US"/>
        </w:rPr>
      </w:pPr>
      <w:r w:rsidRPr="00A13754">
        <w:rPr>
          <w:rFonts w:ascii="Calibri" w:hAnsi="Calibri" w:cs="Calibri"/>
          <w:b/>
          <w:bCs/>
          <w:highlight w:val="yellow"/>
          <w:lang w:val="en-US"/>
        </w:rPr>
        <w:t>Performing the UAE procedure</w:t>
      </w:r>
    </w:p>
    <w:p w14:paraId="683D6DA1" w14:textId="77777777" w:rsidR="00B06F45" w:rsidRPr="00A13754" w:rsidRDefault="00B06F45" w:rsidP="00A13754">
      <w:pPr>
        <w:jc w:val="both"/>
        <w:rPr>
          <w:rFonts w:ascii="Calibri" w:hAnsi="Calibri" w:cs="Calibri"/>
          <w:highlight w:val="yellow"/>
          <w:lang w:val="en-US"/>
        </w:rPr>
      </w:pPr>
    </w:p>
    <w:p w14:paraId="24BAEA9E" w14:textId="060C37E5" w:rsidR="00B06F45" w:rsidRPr="00A13754" w:rsidRDefault="00B06F45" w:rsidP="00A13754">
      <w:pPr>
        <w:jc w:val="both"/>
        <w:rPr>
          <w:rFonts w:ascii="Calibri" w:hAnsi="Calibri" w:cs="Calibri"/>
          <w:highlight w:val="yellow"/>
          <w:lang w:val="en-US"/>
        </w:rPr>
      </w:pPr>
      <w:r w:rsidRPr="00A13754">
        <w:rPr>
          <w:rFonts w:ascii="Calibri" w:hAnsi="Calibri" w:cs="Calibri"/>
          <w:highlight w:val="yellow"/>
          <w:lang w:val="en-US"/>
        </w:rPr>
        <w:t xml:space="preserve">NOTE: This is </w:t>
      </w:r>
      <w:r w:rsidR="00ED7C2A" w:rsidRPr="00A13754">
        <w:rPr>
          <w:rFonts w:ascii="Calibri" w:hAnsi="Calibri" w:cs="Calibri"/>
          <w:highlight w:val="yellow"/>
          <w:lang w:val="en-US"/>
        </w:rPr>
        <w:t>addressed to interventional radiologists and</w:t>
      </w:r>
      <w:r w:rsidR="004C3370" w:rsidRPr="00A13754">
        <w:rPr>
          <w:rFonts w:ascii="Calibri" w:hAnsi="Calibri" w:cs="Calibri"/>
          <w:highlight w:val="yellow"/>
          <w:lang w:val="en-US"/>
        </w:rPr>
        <w:t xml:space="preserve"> </w:t>
      </w:r>
      <w:r w:rsidR="00ED7C2A" w:rsidRPr="00A13754">
        <w:rPr>
          <w:rFonts w:ascii="Calibri" w:hAnsi="Calibri" w:cs="Calibri"/>
          <w:highlight w:val="yellow"/>
          <w:lang w:val="en-US"/>
        </w:rPr>
        <w:t>anesthesiologists.</w:t>
      </w:r>
    </w:p>
    <w:p w14:paraId="1DC90DC2" w14:textId="77777777" w:rsidR="00B06F45" w:rsidRPr="00A13754" w:rsidRDefault="00B06F45" w:rsidP="00A13754">
      <w:pPr>
        <w:jc w:val="both"/>
        <w:rPr>
          <w:rFonts w:ascii="Calibri" w:hAnsi="Calibri" w:cs="Calibri"/>
          <w:highlight w:val="yellow"/>
          <w:lang w:val="en-US"/>
        </w:rPr>
      </w:pPr>
    </w:p>
    <w:p w14:paraId="6AFAA812" w14:textId="7390D914" w:rsidR="00617D5D" w:rsidRPr="00A13754" w:rsidRDefault="00ED7C2A" w:rsidP="00321F78">
      <w:pPr>
        <w:pStyle w:val="ListParagraph"/>
        <w:numPr>
          <w:ilvl w:val="1"/>
          <w:numId w:val="1"/>
        </w:numPr>
        <w:ind w:left="0" w:firstLine="0"/>
        <w:jc w:val="both"/>
        <w:rPr>
          <w:rFonts w:ascii="Calibri" w:hAnsi="Calibri" w:cs="Calibri"/>
          <w:highlight w:val="yellow"/>
          <w:lang w:val="en-US"/>
        </w:rPr>
      </w:pPr>
      <w:r w:rsidRPr="00A13754">
        <w:rPr>
          <w:rFonts w:ascii="Calibri" w:hAnsi="Calibri" w:cs="Calibri"/>
          <w:highlight w:val="yellow"/>
          <w:lang w:val="en-US"/>
        </w:rPr>
        <w:t>Perform the procedure in sterile conditions.</w:t>
      </w:r>
    </w:p>
    <w:p w14:paraId="2EAF3EE6" w14:textId="77777777" w:rsidR="00B06F45" w:rsidRPr="00A13754" w:rsidRDefault="00B06F45" w:rsidP="00A13754">
      <w:pPr>
        <w:pStyle w:val="ListParagraph"/>
        <w:ind w:left="0"/>
        <w:jc w:val="both"/>
        <w:rPr>
          <w:rFonts w:ascii="Calibri" w:hAnsi="Calibri" w:cs="Calibri"/>
          <w:highlight w:val="yellow"/>
          <w:lang w:val="en-US"/>
        </w:rPr>
      </w:pPr>
    </w:p>
    <w:p w14:paraId="2D0EA996" w14:textId="4618C79D"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Put the patient on the operating table and disinfect the right inguinal region widely using a hospital disinfectant (with appropriate approval)</w:t>
      </w:r>
      <w:r w:rsidR="004C3370" w:rsidRPr="00A13754">
        <w:rPr>
          <w:rFonts w:ascii="Calibri" w:hAnsi="Calibri" w:cs="Calibri"/>
          <w:highlight w:val="yellow"/>
          <w:lang w:val="en-US"/>
        </w:rPr>
        <w:t>.</w:t>
      </w:r>
    </w:p>
    <w:p w14:paraId="3FAE9B04" w14:textId="77777777" w:rsidR="00B06F45" w:rsidRPr="00A13754" w:rsidRDefault="00B06F45" w:rsidP="00A13754">
      <w:pPr>
        <w:pStyle w:val="ListParagraph"/>
        <w:ind w:left="0"/>
        <w:jc w:val="both"/>
        <w:rPr>
          <w:rFonts w:ascii="Calibri" w:hAnsi="Calibri" w:cs="Calibri"/>
          <w:highlight w:val="yellow"/>
          <w:lang w:val="en-US"/>
        </w:rPr>
      </w:pPr>
    </w:p>
    <w:p w14:paraId="268C9A76" w14:textId="77777777" w:rsidR="00617D5D" w:rsidRPr="0045356B" w:rsidRDefault="00ED7C2A" w:rsidP="00321F78">
      <w:pPr>
        <w:pStyle w:val="ListParagraph"/>
        <w:numPr>
          <w:ilvl w:val="2"/>
          <w:numId w:val="1"/>
        </w:numPr>
        <w:ind w:left="0" w:firstLine="0"/>
        <w:jc w:val="both"/>
        <w:rPr>
          <w:rFonts w:ascii="Calibri" w:hAnsi="Calibri" w:cs="Calibri"/>
          <w:highlight w:val="yellow"/>
          <w:lang w:val="en-US"/>
        </w:rPr>
      </w:pPr>
      <w:r w:rsidRPr="0045356B">
        <w:rPr>
          <w:rFonts w:ascii="Calibri" w:hAnsi="Calibri" w:cs="Calibri"/>
          <w:highlight w:val="yellow"/>
          <w:lang w:val="en-US"/>
        </w:rPr>
        <w:t>Glue the surgical drape around the surgical site (right groin).</w:t>
      </w:r>
    </w:p>
    <w:p w14:paraId="57789F30" w14:textId="77777777" w:rsidR="00B06F45" w:rsidRPr="0045356B" w:rsidRDefault="00B06F45" w:rsidP="00A13754">
      <w:pPr>
        <w:pStyle w:val="ListParagraph"/>
        <w:ind w:left="0"/>
        <w:jc w:val="both"/>
        <w:rPr>
          <w:rFonts w:ascii="Calibri" w:hAnsi="Calibri" w:cs="Calibri"/>
          <w:highlight w:val="yellow"/>
          <w:lang w:val="en-US"/>
        </w:rPr>
      </w:pPr>
    </w:p>
    <w:p w14:paraId="7B0E78D4" w14:textId="070955BB" w:rsidR="00617D5D" w:rsidRPr="007119CE" w:rsidRDefault="00ED7C2A" w:rsidP="00321F78">
      <w:pPr>
        <w:pStyle w:val="ListParagraph"/>
        <w:numPr>
          <w:ilvl w:val="1"/>
          <w:numId w:val="1"/>
        </w:numPr>
        <w:ind w:left="0" w:firstLine="0"/>
        <w:jc w:val="both"/>
        <w:rPr>
          <w:rFonts w:ascii="Calibri" w:hAnsi="Calibri" w:cs="Calibri"/>
          <w:lang w:val="en-US"/>
        </w:rPr>
      </w:pPr>
      <w:r w:rsidRPr="007119CE">
        <w:rPr>
          <w:rFonts w:ascii="Calibri" w:hAnsi="Calibri" w:cs="Calibri"/>
          <w:lang w:val="en-US"/>
        </w:rPr>
        <w:t xml:space="preserve">Select the type of </w:t>
      </w:r>
      <w:r w:rsidR="003F463C" w:rsidRPr="007119CE">
        <w:rPr>
          <w:rFonts w:ascii="Calibri" w:hAnsi="Calibri" w:cs="Calibri"/>
          <w:lang w:val="en-US"/>
        </w:rPr>
        <w:t>anesthesia</w:t>
      </w:r>
      <w:r w:rsidRPr="007119CE">
        <w:rPr>
          <w:rFonts w:ascii="Calibri" w:hAnsi="Calibri" w:cs="Calibri"/>
          <w:lang w:val="en-US"/>
        </w:rPr>
        <w:t xml:space="preserve">: local or </w:t>
      </w:r>
      <w:r w:rsidR="00623AAE" w:rsidRPr="007119CE">
        <w:rPr>
          <w:rFonts w:ascii="Calibri" w:hAnsi="Calibri" w:cs="Calibri"/>
          <w:lang w:val="en-US"/>
        </w:rPr>
        <w:t xml:space="preserve">epidural </w:t>
      </w:r>
      <w:r w:rsidR="003F463C" w:rsidRPr="007119CE">
        <w:rPr>
          <w:rFonts w:ascii="Calibri" w:hAnsi="Calibri" w:cs="Calibri"/>
          <w:lang w:val="en-US"/>
        </w:rPr>
        <w:t>anesthesia</w:t>
      </w:r>
      <w:r w:rsidR="00623AAE" w:rsidRPr="007119CE">
        <w:rPr>
          <w:rFonts w:ascii="Calibri" w:hAnsi="Calibri" w:cs="Calibri"/>
          <w:lang w:val="en-US"/>
        </w:rPr>
        <w:t xml:space="preserve"> (</w:t>
      </w:r>
      <w:r w:rsidRPr="007119CE">
        <w:rPr>
          <w:rFonts w:ascii="Calibri" w:hAnsi="Calibri" w:cs="Calibri"/>
          <w:lang w:val="en-US"/>
        </w:rPr>
        <w:t>EA</w:t>
      </w:r>
      <w:r w:rsidR="00623AAE" w:rsidRPr="007119CE">
        <w:rPr>
          <w:rFonts w:ascii="Calibri" w:hAnsi="Calibri" w:cs="Calibri"/>
          <w:lang w:val="en-US"/>
        </w:rPr>
        <w:t>)</w:t>
      </w:r>
      <w:r w:rsidRPr="007119CE">
        <w:rPr>
          <w:rFonts w:ascii="Calibri" w:hAnsi="Calibri" w:cs="Calibri"/>
          <w:lang w:val="en-US"/>
        </w:rPr>
        <w:t xml:space="preserve"> and note the patient's choice in the medical record.</w:t>
      </w:r>
    </w:p>
    <w:p w14:paraId="3CF3D4AE" w14:textId="77777777" w:rsidR="00B06F45" w:rsidRPr="007119CE" w:rsidRDefault="00B06F45" w:rsidP="00A13754">
      <w:pPr>
        <w:pStyle w:val="ListParagraph"/>
        <w:ind w:left="0"/>
        <w:jc w:val="both"/>
        <w:rPr>
          <w:rFonts w:ascii="Calibri" w:hAnsi="Calibri" w:cs="Calibri"/>
          <w:lang w:val="en-US"/>
        </w:rPr>
      </w:pPr>
    </w:p>
    <w:p w14:paraId="753E66A8" w14:textId="6A158195" w:rsidR="00617D5D" w:rsidRPr="007119CE" w:rsidRDefault="00ED7C2A" w:rsidP="00321F78">
      <w:pPr>
        <w:pStyle w:val="ListParagraph"/>
        <w:numPr>
          <w:ilvl w:val="1"/>
          <w:numId w:val="1"/>
        </w:numPr>
        <w:ind w:left="0" w:firstLine="0"/>
        <w:jc w:val="both"/>
        <w:rPr>
          <w:rFonts w:ascii="Calibri" w:hAnsi="Calibri" w:cs="Calibri"/>
          <w:lang w:val="en-US"/>
        </w:rPr>
      </w:pPr>
      <w:r w:rsidRPr="007119CE">
        <w:rPr>
          <w:rFonts w:ascii="Calibri" w:hAnsi="Calibri" w:cs="Calibri"/>
          <w:lang w:val="en-US"/>
        </w:rPr>
        <w:t xml:space="preserve">UAE under local </w:t>
      </w:r>
      <w:r w:rsidR="00B06F45" w:rsidRPr="007119CE">
        <w:rPr>
          <w:rFonts w:ascii="Calibri" w:hAnsi="Calibri" w:cs="Calibri"/>
          <w:lang w:val="en-US"/>
        </w:rPr>
        <w:t>anesthesia</w:t>
      </w:r>
      <w:r w:rsidRPr="007119CE">
        <w:rPr>
          <w:rFonts w:ascii="Calibri" w:hAnsi="Calibri" w:cs="Calibri"/>
          <w:lang w:val="en-US"/>
        </w:rPr>
        <w:t>.</w:t>
      </w:r>
    </w:p>
    <w:p w14:paraId="648DB9C3" w14:textId="77777777" w:rsidR="00B06F45" w:rsidRPr="007119CE" w:rsidRDefault="00B06F45" w:rsidP="00A13754">
      <w:pPr>
        <w:jc w:val="both"/>
        <w:rPr>
          <w:rFonts w:ascii="Calibri" w:hAnsi="Calibri" w:cs="Calibri"/>
          <w:lang w:val="en-US"/>
        </w:rPr>
      </w:pPr>
    </w:p>
    <w:p w14:paraId="53512342" w14:textId="7B7B5FD2" w:rsidR="008C4C19" w:rsidRPr="007119CE" w:rsidRDefault="003F463C" w:rsidP="00321F78">
      <w:pPr>
        <w:pStyle w:val="ListParagraph"/>
        <w:numPr>
          <w:ilvl w:val="2"/>
          <w:numId w:val="1"/>
        </w:numPr>
        <w:ind w:left="0" w:firstLine="0"/>
        <w:jc w:val="both"/>
        <w:rPr>
          <w:rFonts w:ascii="Calibri" w:hAnsi="Calibri" w:cs="Calibri"/>
          <w:lang w:val="en-US"/>
        </w:rPr>
      </w:pPr>
      <w:r w:rsidRPr="007119CE">
        <w:rPr>
          <w:rFonts w:ascii="Calibri" w:hAnsi="Calibri" w:cs="Calibri"/>
          <w:lang w:val="en-US"/>
        </w:rPr>
        <w:t>An</w:t>
      </w:r>
      <w:r w:rsidR="00C859A6">
        <w:rPr>
          <w:rFonts w:ascii="Calibri" w:hAnsi="Calibri" w:cs="Calibri"/>
          <w:lang w:val="en-US"/>
        </w:rPr>
        <w:t>e</w:t>
      </w:r>
      <w:r w:rsidRPr="007119CE">
        <w:rPr>
          <w:rFonts w:ascii="Calibri" w:hAnsi="Calibri" w:cs="Calibri"/>
          <w:lang w:val="en-US"/>
        </w:rPr>
        <w:t>sthetize</w:t>
      </w:r>
      <w:r w:rsidR="00ED7C2A" w:rsidRPr="007119CE">
        <w:rPr>
          <w:rFonts w:ascii="Calibri" w:hAnsi="Calibri" w:cs="Calibri"/>
          <w:lang w:val="en-US"/>
        </w:rPr>
        <w:t xml:space="preserve"> (subcutaneous administration) 2% lignocaine solution at the site of </w:t>
      </w:r>
      <w:r w:rsidR="00B06240" w:rsidRPr="007119CE">
        <w:rPr>
          <w:rFonts w:ascii="Calibri" w:hAnsi="Calibri" w:cs="Calibri"/>
          <w:lang w:val="en-US"/>
        </w:rPr>
        <w:t xml:space="preserve">the </w:t>
      </w:r>
      <w:r w:rsidR="00ED7C2A" w:rsidRPr="007119CE">
        <w:rPr>
          <w:rFonts w:ascii="Calibri" w:hAnsi="Calibri" w:cs="Calibri"/>
          <w:lang w:val="en-US"/>
        </w:rPr>
        <w:t>surgery.</w:t>
      </w:r>
    </w:p>
    <w:p w14:paraId="5B3B0822" w14:textId="77777777" w:rsidR="00B06F45" w:rsidRPr="007119CE" w:rsidRDefault="00B06F45" w:rsidP="00A13754">
      <w:pPr>
        <w:pStyle w:val="ListParagraph"/>
        <w:ind w:left="0"/>
        <w:jc w:val="both"/>
        <w:rPr>
          <w:rFonts w:ascii="Calibri" w:hAnsi="Calibri" w:cs="Calibri"/>
          <w:lang w:val="en-US"/>
        </w:rPr>
      </w:pPr>
    </w:p>
    <w:p w14:paraId="75F52ECB" w14:textId="1EA02649" w:rsidR="00617D5D" w:rsidRPr="007119CE" w:rsidRDefault="00ED7C2A" w:rsidP="00321F78">
      <w:pPr>
        <w:pStyle w:val="ListParagraph"/>
        <w:numPr>
          <w:ilvl w:val="2"/>
          <w:numId w:val="1"/>
        </w:numPr>
        <w:ind w:left="0" w:firstLine="0"/>
        <w:jc w:val="both"/>
        <w:rPr>
          <w:rFonts w:ascii="Calibri" w:hAnsi="Calibri" w:cs="Calibri"/>
          <w:lang w:val="en-US"/>
        </w:rPr>
      </w:pPr>
      <w:r w:rsidRPr="007119CE">
        <w:rPr>
          <w:rFonts w:ascii="Calibri" w:hAnsi="Calibri" w:cs="Calibri"/>
          <w:lang w:val="en-US"/>
        </w:rPr>
        <w:t xml:space="preserve">Administer 5 mg of </w:t>
      </w:r>
      <w:r w:rsidR="00B06F45" w:rsidRPr="007119CE">
        <w:rPr>
          <w:rFonts w:ascii="Calibri" w:hAnsi="Calibri" w:cs="Calibri"/>
          <w:lang w:val="en-US"/>
        </w:rPr>
        <w:t>m</w:t>
      </w:r>
      <w:r w:rsidRPr="007119CE">
        <w:rPr>
          <w:rFonts w:ascii="Calibri" w:hAnsi="Calibri" w:cs="Calibri"/>
          <w:lang w:val="en-US"/>
        </w:rPr>
        <w:t>orphine intravenously as needed.</w:t>
      </w:r>
    </w:p>
    <w:p w14:paraId="0DBA7ADD" w14:textId="77777777" w:rsidR="00B06F45" w:rsidRPr="007119CE" w:rsidRDefault="00B06F45" w:rsidP="00A13754">
      <w:pPr>
        <w:jc w:val="both"/>
        <w:rPr>
          <w:rFonts w:ascii="Calibri" w:hAnsi="Calibri" w:cs="Calibri"/>
          <w:lang w:val="en-US"/>
        </w:rPr>
      </w:pPr>
    </w:p>
    <w:p w14:paraId="5A111403" w14:textId="4717EC0E" w:rsidR="00617D5D" w:rsidRPr="007119CE" w:rsidRDefault="00ED7C2A" w:rsidP="00321F78">
      <w:pPr>
        <w:pStyle w:val="ListParagraph"/>
        <w:numPr>
          <w:ilvl w:val="2"/>
          <w:numId w:val="1"/>
        </w:numPr>
        <w:ind w:left="0" w:firstLine="0"/>
        <w:jc w:val="both"/>
        <w:rPr>
          <w:rFonts w:ascii="Calibri" w:hAnsi="Calibri" w:cs="Calibri"/>
          <w:lang w:val="en-US"/>
        </w:rPr>
      </w:pPr>
      <w:r w:rsidRPr="007119CE">
        <w:rPr>
          <w:rFonts w:ascii="Calibri" w:hAnsi="Calibri" w:cs="Calibri"/>
          <w:lang w:val="en-US"/>
        </w:rPr>
        <w:t xml:space="preserve">Before starting the UAE procedure, make sure that the local </w:t>
      </w:r>
      <w:r w:rsidR="00B06240" w:rsidRPr="007119CE">
        <w:rPr>
          <w:rFonts w:ascii="Calibri" w:hAnsi="Calibri" w:cs="Calibri"/>
          <w:lang w:val="en-US"/>
        </w:rPr>
        <w:t>anesthesia</w:t>
      </w:r>
      <w:r w:rsidRPr="007119CE">
        <w:rPr>
          <w:rFonts w:ascii="Calibri" w:hAnsi="Calibri" w:cs="Calibri"/>
          <w:lang w:val="en-US"/>
        </w:rPr>
        <w:t xml:space="preserve"> is operational.</w:t>
      </w:r>
    </w:p>
    <w:p w14:paraId="601E6113" w14:textId="77777777" w:rsidR="00B06F45" w:rsidRPr="0045356B" w:rsidRDefault="00B06F45" w:rsidP="00A13754">
      <w:pPr>
        <w:pStyle w:val="ListParagraph"/>
        <w:ind w:left="0"/>
        <w:jc w:val="both"/>
        <w:rPr>
          <w:rFonts w:ascii="Calibri" w:hAnsi="Calibri" w:cs="Calibri"/>
          <w:highlight w:val="yellow"/>
          <w:lang w:val="en-US"/>
        </w:rPr>
      </w:pPr>
    </w:p>
    <w:p w14:paraId="5C399114" w14:textId="7E6E9C90" w:rsidR="00617D5D" w:rsidRPr="0045356B" w:rsidRDefault="00ED7C2A" w:rsidP="00321F78">
      <w:pPr>
        <w:pStyle w:val="ListParagraph"/>
        <w:numPr>
          <w:ilvl w:val="1"/>
          <w:numId w:val="1"/>
        </w:numPr>
        <w:ind w:left="0" w:firstLine="0"/>
        <w:jc w:val="both"/>
        <w:rPr>
          <w:rFonts w:ascii="Calibri" w:hAnsi="Calibri" w:cs="Calibri"/>
          <w:highlight w:val="yellow"/>
          <w:lang w:val="en-US"/>
        </w:rPr>
      </w:pPr>
      <w:r w:rsidRPr="0045356B">
        <w:rPr>
          <w:rFonts w:ascii="Calibri" w:hAnsi="Calibri" w:cs="Calibri"/>
          <w:highlight w:val="yellow"/>
          <w:lang w:val="en-US"/>
        </w:rPr>
        <w:t xml:space="preserve">UAE under </w:t>
      </w:r>
      <w:r w:rsidR="008C4C19" w:rsidRPr="0045356B">
        <w:rPr>
          <w:rFonts w:ascii="Calibri" w:hAnsi="Calibri" w:cs="Calibri"/>
          <w:highlight w:val="yellow"/>
          <w:lang w:val="en-US"/>
        </w:rPr>
        <w:t>EA</w:t>
      </w:r>
    </w:p>
    <w:p w14:paraId="747929BC" w14:textId="77777777" w:rsidR="00B06F45" w:rsidRPr="00A13754" w:rsidRDefault="00B06F45" w:rsidP="00A13754">
      <w:pPr>
        <w:pStyle w:val="ListParagraph"/>
        <w:ind w:left="0"/>
        <w:jc w:val="both"/>
        <w:rPr>
          <w:rFonts w:ascii="Calibri" w:hAnsi="Calibri" w:cs="Calibri"/>
          <w:highlight w:val="yellow"/>
          <w:lang w:val="en-US"/>
        </w:rPr>
      </w:pPr>
    </w:p>
    <w:p w14:paraId="0A4FD95E" w14:textId="18596A08" w:rsidR="00623AAE"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Prepare the patient properly for the EA</w:t>
      </w:r>
      <w:r w:rsidR="004C3370" w:rsidRPr="00A13754">
        <w:rPr>
          <w:rFonts w:ascii="Calibri" w:hAnsi="Calibri" w:cs="Calibri"/>
          <w:highlight w:val="yellow"/>
          <w:lang w:val="en-US"/>
        </w:rPr>
        <w:t>.</w:t>
      </w:r>
    </w:p>
    <w:p w14:paraId="3945751F" w14:textId="77777777" w:rsidR="00B06F45" w:rsidRPr="00A13754" w:rsidRDefault="00B06F45" w:rsidP="00A13754">
      <w:pPr>
        <w:jc w:val="both"/>
        <w:rPr>
          <w:rFonts w:ascii="Calibri" w:hAnsi="Calibri" w:cs="Calibri"/>
          <w:highlight w:val="yellow"/>
          <w:lang w:val="en-US"/>
        </w:rPr>
      </w:pPr>
    </w:p>
    <w:p w14:paraId="6325E185" w14:textId="47101100"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Perform the EA before gluing the surgical drape.</w:t>
      </w:r>
    </w:p>
    <w:p w14:paraId="4E6914B3" w14:textId="77777777" w:rsidR="00B06F45" w:rsidRPr="00A13754" w:rsidRDefault="00B06F45" w:rsidP="00A13754">
      <w:pPr>
        <w:pStyle w:val="ListParagraph"/>
        <w:ind w:left="0"/>
        <w:jc w:val="both"/>
        <w:rPr>
          <w:rFonts w:ascii="Calibri" w:hAnsi="Calibri" w:cs="Calibri"/>
          <w:highlight w:val="yellow"/>
          <w:lang w:val="en-US"/>
        </w:rPr>
      </w:pPr>
    </w:p>
    <w:p w14:paraId="06A511BF" w14:textId="7BC7BD28" w:rsidR="00617D5D" w:rsidRPr="0045356B"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Ensure that the patient qualified for the EA procedure does not have the following contraindications </w:t>
      </w:r>
      <w:r w:rsidR="002F2E25" w:rsidRPr="00A13754">
        <w:rPr>
          <w:rFonts w:ascii="Calibri" w:hAnsi="Calibri" w:cs="Calibri"/>
          <w:highlight w:val="yellow"/>
          <w:lang w:val="en-US"/>
        </w:rPr>
        <w:t xml:space="preserve">EA: </w:t>
      </w:r>
      <w:r w:rsidRPr="00A13754">
        <w:rPr>
          <w:rFonts w:ascii="Calibri" w:hAnsi="Calibri" w:cs="Calibri"/>
          <w:highlight w:val="yellow"/>
          <w:lang w:val="en-US"/>
        </w:rPr>
        <w:t>procedure refusal</w:t>
      </w:r>
      <w:r w:rsidR="002F2E25" w:rsidRPr="00A13754">
        <w:rPr>
          <w:rFonts w:ascii="Calibri" w:hAnsi="Calibri" w:cs="Calibri"/>
          <w:highlight w:val="yellow"/>
          <w:lang w:val="en-US"/>
        </w:rPr>
        <w:t>,</w:t>
      </w:r>
      <w:r w:rsidRPr="00A13754">
        <w:rPr>
          <w:rFonts w:ascii="Calibri" w:hAnsi="Calibri" w:cs="Calibri"/>
          <w:highlight w:val="yellow"/>
          <w:lang w:val="en-US"/>
        </w:rPr>
        <w:t xml:space="preserve"> coagulopathy</w:t>
      </w:r>
      <w:r w:rsidR="002F2E25" w:rsidRPr="00A13754">
        <w:rPr>
          <w:rFonts w:ascii="Calibri" w:hAnsi="Calibri" w:cs="Calibri"/>
          <w:highlight w:val="yellow"/>
          <w:lang w:val="en-US"/>
        </w:rPr>
        <w:t>,</w:t>
      </w:r>
      <w:r w:rsidRPr="00A13754">
        <w:rPr>
          <w:rFonts w:ascii="Calibri" w:hAnsi="Calibri" w:cs="Calibri"/>
          <w:highlight w:val="yellow"/>
          <w:lang w:val="en-US"/>
        </w:rPr>
        <w:t xml:space="preserve"> thrombocytopenia</w:t>
      </w:r>
      <w:r w:rsidR="002F2E25" w:rsidRPr="00A13754">
        <w:rPr>
          <w:rFonts w:ascii="Calibri" w:hAnsi="Calibri" w:cs="Calibri"/>
          <w:highlight w:val="yellow"/>
          <w:lang w:val="en-US"/>
        </w:rPr>
        <w:t>,</w:t>
      </w:r>
      <w:r w:rsidRPr="00A13754">
        <w:rPr>
          <w:rFonts w:ascii="Calibri" w:hAnsi="Calibri" w:cs="Calibri"/>
          <w:highlight w:val="yellow"/>
          <w:lang w:val="en-US"/>
        </w:rPr>
        <w:t xml:space="preserve"> hemolytic disease</w:t>
      </w:r>
      <w:r w:rsidR="002F2E25" w:rsidRPr="00A13754">
        <w:rPr>
          <w:rFonts w:ascii="Calibri" w:hAnsi="Calibri" w:cs="Calibri"/>
          <w:highlight w:val="yellow"/>
          <w:lang w:val="en-US"/>
        </w:rPr>
        <w:t>,</w:t>
      </w:r>
      <w:r w:rsidRPr="00A13754">
        <w:rPr>
          <w:rFonts w:ascii="Calibri" w:hAnsi="Calibri" w:cs="Calibri"/>
          <w:highlight w:val="yellow"/>
          <w:lang w:val="en-US"/>
        </w:rPr>
        <w:t xml:space="preserve"> taking anticoagulants</w:t>
      </w:r>
      <w:r w:rsidR="002F2E25" w:rsidRPr="00A13754">
        <w:rPr>
          <w:rFonts w:ascii="Calibri" w:hAnsi="Calibri" w:cs="Calibri"/>
          <w:highlight w:val="yellow"/>
          <w:lang w:val="en-US"/>
        </w:rPr>
        <w:t>,</w:t>
      </w:r>
      <w:r w:rsidRPr="00A13754">
        <w:rPr>
          <w:rFonts w:ascii="Calibri" w:hAnsi="Calibri" w:cs="Calibri"/>
          <w:highlight w:val="yellow"/>
          <w:lang w:val="en-US"/>
        </w:rPr>
        <w:t xml:space="preserve"> shock</w:t>
      </w:r>
      <w:r w:rsidR="002F2E25" w:rsidRPr="00A13754">
        <w:rPr>
          <w:rFonts w:ascii="Calibri" w:hAnsi="Calibri" w:cs="Calibri"/>
          <w:highlight w:val="yellow"/>
          <w:lang w:val="en-US"/>
        </w:rPr>
        <w:t>,</w:t>
      </w:r>
      <w:r w:rsidRPr="00A13754">
        <w:rPr>
          <w:rFonts w:ascii="Calibri" w:hAnsi="Calibri" w:cs="Calibri"/>
          <w:highlight w:val="yellow"/>
          <w:lang w:val="en-US"/>
        </w:rPr>
        <w:t xml:space="preserve"> infection at the site of epidural injection</w:t>
      </w:r>
      <w:r w:rsidR="002F2E25" w:rsidRPr="00A13754">
        <w:rPr>
          <w:rFonts w:ascii="Calibri" w:hAnsi="Calibri" w:cs="Calibri"/>
          <w:highlight w:val="yellow"/>
          <w:lang w:val="en-US"/>
        </w:rPr>
        <w:t>,</w:t>
      </w:r>
      <w:r w:rsidRPr="00A13754">
        <w:rPr>
          <w:rFonts w:ascii="Calibri" w:hAnsi="Calibri" w:cs="Calibri"/>
          <w:highlight w:val="yellow"/>
          <w:lang w:val="en-US"/>
        </w:rPr>
        <w:t xml:space="preserve"> bacteremia</w:t>
      </w:r>
      <w:r w:rsidR="002F2E25" w:rsidRPr="00A13754">
        <w:rPr>
          <w:rFonts w:ascii="Calibri" w:hAnsi="Calibri" w:cs="Calibri"/>
          <w:highlight w:val="yellow"/>
          <w:lang w:val="en-US"/>
        </w:rPr>
        <w:t>,</w:t>
      </w:r>
      <w:r w:rsidRPr="00A13754">
        <w:rPr>
          <w:rFonts w:ascii="Calibri" w:hAnsi="Calibri" w:cs="Calibri"/>
          <w:highlight w:val="yellow"/>
          <w:lang w:val="en-US"/>
        </w:rPr>
        <w:t xml:space="preserve"> local </w:t>
      </w:r>
      <w:r w:rsidR="000276E3" w:rsidRPr="0045356B">
        <w:rPr>
          <w:rFonts w:ascii="Calibri" w:hAnsi="Calibri" w:cs="Calibri"/>
          <w:highlight w:val="yellow"/>
          <w:lang w:val="en-US"/>
        </w:rPr>
        <w:t>anesthetics</w:t>
      </w:r>
      <w:r w:rsidRPr="0045356B">
        <w:rPr>
          <w:rFonts w:ascii="Calibri" w:hAnsi="Calibri" w:cs="Calibri"/>
          <w:highlight w:val="yellow"/>
          <w:lang w:val="en-US"/>
        </w:rPr>
        <w:t xml:space="preserve"> allergy</w:t>
      </w:r>
      <w:r w:rsidR="002F2E25" w:rsidRPr="0045356B">
        <w:rPr>
          <w:rFonts w:ascii="Calibri" w:hAnsi="Calibri" w:cs="Calibri"/>
          <w:highlight w:val="yellow"/>
          <w:lang w:val="en-US"/>
        </w:rPr>
        <w:t>,</w:t>
      </w:r>
      <w:r w:rsidRPr="0045356B">
        <w:rPr>
          <w:rFonts w:ascii="Calibri" w:hAnsi="Calibri" w:cs="Calibri"/>
          <w:highlight w:val="yellow"/>
          <w:lang w:val="en-US"/>
        </w:rPr>
        <w:t xml:space="preserve"> anatomical deformities of the spine</w:t>
      </w:r>
      <w:r w:rsidR="002F2E25" w:rsidRPr="0045356B">
        <w:rPr>
          <w:rFonts w:ascii="Calibri" w:hAnsi="Calibri" w:cs="Calibri"/>
          <w:highlight w:val="yellow"/>
          <w:lang w:val="en-US"/>
        </w:rPr>
        <w:t>,</w:t>
      </w:r>
      <w:r w:rsidRPr="0045356B">
        <w:rPr>
          <w:rFonts w:ascii="Calibri" w:hAnsi="Calibri" w:cs="Calibri"/>
          <w:highlight w:val="yellow"/>
          <w:lang w:val="en-US"/>
        </w:rPr>
        <w:t xml:space="preserve"> increased intracranial pressure</w:t>
      </w:r>
      <w:r w:rsidR="002F2E25" w:rsidRPr="0045356B">
        <w:rPr>
          <w:rFonts w:ascii="Calibri" w:hAnsi="Calibri" w:cs="Calibri"/>
          <w:highlight w:val="yellow"/>
          <w:lang w:val="en-US"/>
        </w:rPr>
        <w:t>,</w:t>
      </w:r>
      <w:r w:rsidRPr="0045356B">
        <w:rPr>
          <w:rFonts w:ascii="Calibri" w:hAnsi="Calibri" w:cs="Calibri"/>
          <w:highlight w:val="yellow"/>
          <w:lang w:val="en-US"/>
        </w:rPr>
        <w:t xml:space="preserve"> neurological disease</w:t>
      </w:r>
      <w:r w:rsidR="002F2E25" w:rsidRPr="0045356B">
        <w:rPr>
          <w:rFonts w:ascii="Calibri" w:hAnsi="Calibri" w:cs="Calibri"/>
          <w:highlight w:val="yellow"/>
          <w:lang w:val="en-US"/>
        </w:rPr>
        <w:t>,</w:t>
      </w:r>
      <w:r w:rsidRPr="0045356B">
        <w:rPr>
          <w:rFonts w:ascii="Calibri" w:hAnsi="Calibri" w:cs="Calibri"/>
          <w:highlight w:val="yellow"/>
          <w:lang w:val="en-US"/>
        </w:rPr>
        <w:t xml:space="preserve"> severe aortic or mitral stenosis </w:t>
      </w:r>
      <w:r w:rsidRPr="0045356B">
        <w:rPr>
          <w:rFonts w:ascii="Calibri" w:hAnsi="Calibri" w:cs="Calibri"/>
          <w:highlight w:val="yellow"/>
          <w:lang w:val="en-US"/>
        </w:rPr>
        <w:fldChar w:fldCharType="begin" w:fldLock="1"/>
      </w:r>
      <w:r w:rsidR="00351B7B" w:rsidRPr="0045356B">
        <w:rPr>
          <w:rFonts w:ascii="Calibri" w:hAnsi="Calibri" w:cs="Calibri"/>
          <w:highlight w:val="yellow"/>
          <w:lang w:val="en-US"/>
        </w:rPr>
        <w:instrText>ADDIN CSL_CITATION {"citationItems":[{"id":"ITEM-1","itemData":{"author":[{"dropping-particle":"","family":"Avilla-Hernandez, Adrian; Singh","given":"Paramvir;","non-dropping-particle":"","parse-names":false,"suffix":""}],"container-title":"Statpearls","id":"ITEM-1","issued":{"date-parts":[["2019"]]},"page":"1","title":"Epidural Anesthesia - StatPearls - NCBI Bookshelf","type":"chapter"},"uris":["http://www.mendeley.com/documents/?uuid=11ef40ed-c81a-3b18-b4ae-b3cc198a72c9"]}],"mendeley":{"formattedCitation":"&lt;sup&gt;94&lt;/sup&gt;","plainTextFormattedCitation":"94","previouslyFormattedCitation":"&lt;sup&gt;94&lt;/sup&gt;"},"properties":{"noteIndex":0},"schema":"https://github.com/citation-style-language/schema/raw/master/csl-citation.json"}</w:instrText>
      </w:r>
      <w:r w:rsidRPr="0045356B">
        <w:rPr>
          <w:rFonts w:ascii="Calibri" w:hAnsi="Calibri" w:cs="Calibri"/>
          <w:highlight w:val="yellow"/>
          <w:lang w:val="en-US"/>
        </w:rPr>
        <w:fldChar w:fldCharType="separate"/>
      </w:r>
      <w:r w:rsidR="00351B7B" w:rsidRPr="0045356B">
        <w:rPr>
          <w:rFonts w:ascii="Calibri" w:hAnsi="Calibri" w:cs="Calibri"/>
          <w:noProof/>
          <w:highlight w:val="yellow"/>
          <w:vertAlign w:val="superscript"/>
          <w:lang w:val="en-US"/>
        </w:rPr>
        <w:t>94</w:t>
      </w:r>
      <w:r w:rsidRPr="0045356B">
        <w:rPr>
          <w:rFonts w:ascii="Calibri" w:hAnsi="Calibri" w:cs="Calibri"/>
          <w:highlight w:val="yellow"/>
          <w:lang w:val="en-US"/>
        </w:rPr>
        <w:fldChar w:fldCharType="end"/>
      </w:r>
      <w:r w:rsidRPr="0045356B">
        <w:rPr>
          <w:rFonts w:ascii="Calibri" w:hAnsi="Calibri" w:cs="Calibri"/>
          <w:highlight w:val="yellow"/>
          <w:lang w:val="en-US"/>
        </w:rPr>
        <w:t>.</w:t>
      </w:r>
      <w:r w:rsidR="00B06F45" w:rsidRPr="0045356B">
        <w:rPr>
          <w:rFonts w:ascii="Calibri" w:hAnsi="Calibri" w:cs="Calibri"/>
          <w:highlight w:val="yellow"/>
          <w:lang w:val="en-US"/>
        </w:rPr>
        <w:t xml:space="preserve"> Note that fact in the medical record.</w:t>
      </w:r>
    </w:p>
    <w:p w14:paraId="1EF525EB" w14:textId="77777777" w:rsidR="00B06F45" w:rsidRPr="0045356B" w:rsidRDefault="00B06F45" w:rsidP="00A13754">
      <w:pPr>
        <w:pStyle w:val="ListParagraph"/>
        <w:ind w:left="0"/>
        <w:jc w:val="both"/>
        <w:rPr>
          <w:rFonts w:ascii="Calibri" w:hAnsi="Calibri" w:cs="Calibri"/>
          <w:highlight w:val="yellow"/>
          <w:lang w:val="en-US"/>
        </w:rPr>
      </w:pPr>
    </w:p>
    <w:p w14:paraId="04A52778" w14:textId="6886B294" w:rsidR="00623AAE" w:rsidRPr="0045356B" w:rsidRDefault="00ED7C2A" w:rsidP="00321F78">
      <w:pPr>
        <w:pStyle w:val="ListParagraph"/>
        <w:numPr>
          <w:ilvl w:val="2"/>
          <w:numId w:val="1"/>
        </w:numPr>
        <w:ind w:left="0" w:firstLine="0"/>
        <w:jc w:val="both"/>
        <w:rPr>
          <w:rFonts w:ascii="Calibri" w:hAnsi="Calibri" w:cs="Calibri"/>
          <w:highlight w:val="yellow"/>
          <w:lang w:val="en-US"/>
        </w:rPr>
      </w:pPr>
      <w:r w:rsidRPr="0045356B">
        <w:rPr>
          <w:rFonts w:ascii="Calibri" w:hAnsi="Calibri" w:cs="Calibri"/>
          <w:highlight w:val="yellow"/>
          <w:lang w:val="en-US"/>
        </w:rPr>
        <w:t>Call an anesthesiologist and ask for EA.</w:t>
      </w:r>
    </w:p>
    <w:p w14:paraId="127DC0AB" w14:textId="77777777" w:rsidR="00B06F45" w:rsidRPr="0045356B" w:rsidRDefault="00B06F45" w:rsidP="00A13754">
      <w:pPr>
        <w:jc w:val="both"/>
        <w:rPr>
          <w:rFonts w:ascii="Calibri" w:hAnsi="Calibri" w:cs="Calibri"/>
          <w:highlight w:val="yellow"/>
          <w:lang w:val="en-US"/>
        </w:rPr>
      </w:pPr>
    </w:p>
    <w:p w14:paraId="05A66F28" w14:textId="38B0B333" w:rsidR="00617D5D" w:rsidRPr="0045356B" w:rsidRDefault="00ED7C2A" w:rsidP="00321F78">
      <w:pPr>
        <w:pStyle w:val="ListParagraph"/>
        <w:numPr>
          <w:ilvl w:val="2"/>
          <w:numId w:val="1"/>
        </w:numPr>
        <w:ind w:left="0" w:firstLine="0"/>
        <w:jc w:val="both"/>
        <w:rPr>
          <w:rFonts w:ascii="Calibri" w:hAnsi="Calibri" w:cs="Calibri"/>
          <w:lang w:val="en-US"/>
        </w:rPr>
      </w:pPr>
      <w:r w:rsidRPr="0045356B">
        <w:rPr>
          <w:rFonts w:ascii="Calibri" w:hAnsi="Calibri" w:cs="Calibri"/>
          <w:lang w:val="en-US"/>
        </w:rPr>
        <w:t>Place a thin catheter to the epidural space in the lumbar region</w:t>
      </w:r>
      <w:r w:rsidR="00623AAE" w:rsidRPr="0045356B">
        <w:rPr>
          <w:rFonts w:ascii="Calibri" w:hAnsi="Calibri" w:cs="Calibri"/>
          <w:lang w:val="en-US"/>
        </w:rPr>
        <w:t xml:space="preserve"> and give an </w:t>
      </w:r>
      <w:r w:rsidR="00CA2379" w:rsidRPr="0045356B">
        <w:rPr>
          <w:rFonts w:ascii="Calibri" w:hAnsi="Calibri" w:cs="Calibri"/>
          <w:lang w:val="en-US"/>
        </w:rPr>
        <w:t>anesthetic</w:t>
      </w:r>
      <w:r w:rsidR="00623AAE" w:rsidRPr="0045356B">
        <w:rPr>
          <w:rFonts w:ascii="Calibri" w:hAnsi="Calibri" w:cs="Calibri"/>
          <w:lang w:val="en-US"/>
        </w:rPr>
        <w:t xml:space="preserve"> (procedure </w:t>
      </w:r>
      <w:r w:rsidR="00C61F32" w:rsidRPr="0045356B">
        <w:rPr>
          <w:rFonts w:ascii="Calibri" w:hAnsi="Calibri" w:cs="Calibri"/>
          <w:lang w:val="en-US"/>
        </w:rPr>
        <w:t>addressed</w:t>
      </w:r>
      <w:r w:rsidR="00623AAE" w:rsidRPr="0045356B">
        <w:rPr>
          <w:rFonts w:ascii="Calibri" w:hAnsi="Calibri" w:cs="Calibri"/>
          <w:lang w:val="en-US"/>
        </w:rPr>
        <w:t xml:space="preserve"> for anesthesiologists)</w:t>
      </w:r>
      <w:r w:rsidRPr="0045356B">
        <w:rPr>
          <w:rFonts w:ascii="Calibri" w:hAnsi="Calibri" w:cs="Calibri"/>
          <w:lang w:val="en-US"/>
        </w:rPr>
        <w:t>.</w:t>
      </w:r>
    </w:p>
    <w:p w14:paraId="09660D99" w14:textId="77777777" w:rsidR="00B06F45" w:rsidRPr="0045356B" w:rsidRDefault="00B06F45" w:rsidP="00A13754">
      <w:pPr>
        <w:jc w:val="both"/>
        <w:rPr>
          <w:rFonts w:ascii="Calibri" w:hAnsi="Calibri" w:cs="Calibri"/>
          <w:highlight w:val="yellow"/>
          <w:lang w:val="en-US"/>
        </w:rPr>
      </w:pPr>
    </w:p>
    <w:p w14:paraId="5D030FCC" w14:textId="77777777" w:rsidR="00617D5D" w:rsidRPr="0045356B" w:rsidRDefault="00ED7C2A" w:rsidP="00321F78">
      <w:pPr>
        <w:pStyle w:val="ListParagraph"/>
        <w:numPr>
          <w:ilvl w:val="2"/>
          <w:numId w:val="1"/>
        </w:numPr>
        <w:ind w:left="0" w:firstLine="0"/>
        <w:jc w:val="both"/>
        <w:rPr>
          <w:rFonts w:ascii="Calibri" w:hAnsi="Calibri" w:cs="Calibri"/>
          <w:highlight w:val="yellow"/>
          <w:lang w:val="en-US"/>
        </w:rPr>
      </w:pPr>
      <w:r w:rsidRPr="0045356B">
        <w:rPr>
          <w:rFonts w:ascii="Calibri" w:hAnsi="Calibri" w:cs="Calibri"/>
          <w:highlight w:val="yellow"/>
          <w:lang w:val="en-US"/>
        </w:rPr>
        <w:t>Before starting the UAE procedure, make sure that the EA is operational.</w:t>
      </w:r>
    </w:p>
    <w:p w14:paraId="10C9E1FA" w14:textId="77777777" w:rsidR="00B06F45" w:rsidRPr="0045356B" w:rsidRDefault="00B06F45" w:rsidP="00A13754">
      <w:pPr>
        <w:pStyle w:val="ListParagraph"/>
        <w:ind w:left="0"/>
        <w:jc w:val="both"/>
        <w:rPr>
          <w:rFonts w:ascii="Calibri" w:hAnsi="Calibri" w:cs="Calibri"/>
          <w:highlight w:val="yellow"/>
          <w:lang w:val="en-US"/>
        </w:rPr>
      </w:pPr>
    </w:p>
    <w:p w14:paraId="5981DCC6" w14:textId="6DD7752E" w:rsidR="00617D5D" w:rsidRPr="00A13754" w:rsidRDefault="00ED7C2A" w:rsidP="00321F78">
      <w:pPr>
        <w:pStyle w:val="ListParagraph"/>
        <w:numPr>
          <w:ilvl w:val="1"/>
          <w:numId w:val="1"/>
        </w:numPr>
        <w:ind w:left="0" w:firstLine="0"/>
        <w:jc w:val="both"/>
        <w:rPr>
          <w:rFonts w:ascii="Calibri" w:hAnsi="Calibri" w:cs="Calibri"/>
          <w:highlight w:val="yellow"/>
          <w:lang w:val="en-US"/>
        </w:rPr>
      </w:pPr>
      <w:r w:rsidRPr="00A13754">
        <w:rPr>
          <w:rFonts w:ascii="Calibri" w:hAnsi="Calibri" w:cs="Calibri"/>
          <w:highlight w:val="yellow"/>
          <w:lang w:val="en-US"/>
        </w:rPr>
        <w:t>The UAE procedure</w:t>
      </w:r>
    </w:p>
    <w:p w14:paraId="0A00000A" w14:textId="77777777" w:rsidR="00B06F45" w:rsidRPr="00A13754" w:rsidRDefault="00B06F45" w:rsidP="00A13754">
      <w:pPr>
        <w:pStyle w:val="ListParagraph"/>
        <w:ind w:left="0"/>
        <w:jc w:val="both"/>
        <w:rPr>
          <w:rFonts w:ascii="Calibri" w:hAnsi="Calibri" w:cs="Calibri"/>
          <w:highlight w:val="yellow"/>
          <w:lang w:val="en-US"/>
        </w:rPr>
      </w:pPr>
    </w:p>
    <w:p w14:paraId="65FF85B3" w14:textId="7DB754C0"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Perform </w:t>
      </w:r>
      <w:r w:rsidR="000276E3">
        <w:rPr>
          <w:rFonts w:ascii="Calibri" w:hAnsi="Calibri" w:cs="Calibri"/>
          <w:highlight w:val="yellow"/>
          <w:lang w:val="en-US"/>
        </w:rPr>
        <w:t xml:space="preserve">the </w:t>
      </w:r>
      <w:r w:rsidRPr="00A13754">
        <w:rPr>
          <w:rFonts w:ascii="Calibri" w:hAnsi="Calibri" w:cs="Calibri"/>
          <w:highlight w:val="yellow"/>
          <w:lang w:val="en-US"/>
        </w:rPr>
        <w:t>UAE procedure in Angio Suit under fluoroscopy guidance.</w:t>
      </w:r>
    </w:p>
    <w:p w14:paraId="05D26C99" w14:textId="77777777" w:rsidR="00B06F45" w:rsidRPr="00A13754" w:rsidRDefault="00B06F45" w:rsidP="00A13754">
      <w:pPr>
        <w:pStyle w:val="ListParagraph"/>
        <w:ind w:left="0"/>
        <w:jc w:val="both"/>
        <w:rPr>
          <w:rFonts w:ascii="Calibri" w:hAnsi="Calibri" w:cs="Calibri"/>
          <w:highlight w:val="yellow"/>
          <w:lang w:val="en-US"/>
        </w:rPr>
      </w:pPr>
    </w:p>
    <w:p w14:paraId="16B901D7" w14:textId="67B05A74"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Obtain access to the vascular system </w:t>
      </w:r>
      <w:r w:rsidR="000276E3">
        <w:rPr>
          <w:rFonts w:ascii="Calibri" w:hAnsi="Calibri" w:cs="Calibri"/>
          <w:highlight w:val="yellow"/>
          <w:lang w:val="en-US"/>
        </w:rPr>
        <w:t>using</w:t>
      </w:r>
      <w:r w:rsidR="000276E3" w:rsidRPr="00A13754">
        <w:rPr>
          <w:rFonts w:ascii="Calibri" w:hAnsi="Calibri" w:cs="Calibri"/>
          <w:highlight w:val="yellow"/>
          <w:lang w:val="en-US"/>
        </w:rPr>
        <w:t xml:space="preserve"> </w:t>
      </w:r>
      <w:r w:rsidRPr="00A13754">
        <w:rPr>
          <w:rFonts w:ascii="Calibri" w:hAnsi="Calibri" w:cs="Calibri"/>
          <w:highlight w:val="yellow"/>
          <w:lang w:val="en-US"/>
        </w:rPr>
        <w:t>the Seldinger technique</w:t>
      </w:r>
      <w:r w:rsidRPr="00A13754">
        <w:rPr>
          <w:rFonts w:ascii="Calibri" w:hAnsi="Calibri" w:cs="Calibri"/>
          <w:highlight w:val="yellow"/>
          <w:lang w:val="en-US"/>
        </w:rPr>
        <w:fldChar w:fldCharType="begin" w:fldLock="1"/>
      </w:r>
      <w:r w:rsidR="00351B7B" w:rsidRPr="00A13754">
        <w:rPr>
          <w:rFonts w:ascii="Calibri" w:hAnsi="Calibri" w:cs="Calibri"/>
          <w:highlight w:val="yellow"/>
          <w:lang w:val="en-US"/>
        </w:rPr>
        <w:instrText>ADDIN CSL_CITATION {"citationItems":[{"id":"ITEM-1","itemData":{"DOI":"10.1016/S0140-6736(05)66878-X","ISSN":"01406736","author":[{"dropping-particle":"","family":"Higgs","given":"Z. C.J.","non-dropping-particle":"","parse-names":false,"suffix":""},{"dropping-particle":"","family":"Macafee","given":"D. A.L.","non-dropping-particle":"","parse-names":false,"suffix":""},{"dropping-particle":"","family":"Braithwaite","given":"B. D.","non-dropping-particle":"","parse-names":false,"suffix":""},{"dropping-particle":"","family":"Maxwell-Armstrong","given":"C. A.","non-dropping-particle":"","parse-names":false,"suffix":""}],"container-title":"Lancet","id":"ITEM-1","issue":"9494","issued":{"date-parts":[["2005","10","15"]]},"page":"1407-1409","publisher":"Elsevier Limited","title":"The Seldinger technique: 50 Years on","type":"article","volume":"366"},"uris":["http://www.mendeley.com/documents/?uuid=4352574b-2395-3624-aa02-66f76291be4f"]},{"id":"ITEM-2","itemData":{"DOI":"10.3109/00016925309136722","ISSN":"02841851","author":[{"dropping-particle":"","family":"Seldinger","given":"Sven Ivar","non-dropping-particle":"","parse-names":false,"suffix":""}],"container-title":"Acta Radiologica","id":"ITEM-2","issue":"5","issued":{"date-parts":[["1953","5","1"]]},"page":"368-376","publisher":"Informa Healthcare","title":"Catheter replacement of the needle in percutaneous arteriography: A new technique","type":"article-journal","volume":"39"},"uris":["http://www.mendeley.com/documents/?uuid=ab90f525-4973-3c5c-a656-127070bab891"]}],"mendeley":{"formattedCitation":"&lt;sup&gt;95, 96&lt;/sup&gt;","plainTextFormattedCitation":"95, 96","previouslyFormattedCitation":"&lt;sup&gt;95, 96&lt;/sup&gt;"},"properties":{"noteIndex":0},"schema":"https://github.com/citation-style-language/schema/raw/master/csl-citation.json"}</w:instrText>
      </w:r>
      <w:r w:rsidRPr="00A13754">
        <w:rPr>
          <w:rFonts w:ascii="Calibri" w:hAnsi="Calibri" w:cs="Calibri"/>
          <w:highlight w:val="yellow"/>
          <w:lang w:val="en-US"/>
        </w:rPr>
        <w:fldChar w:fldCharType="separate"/>
      </w:r>
      <w:r w:rsidR="00351B7B" w:rsidRPr="00A13754">
        <w:rPr>
          <w:rFonts w:ascii="Calibri" w:hAnsi="Calibri" w:cs="Calibri"/>
          <w:noProof/>
          <w:highlight w:val="yellow"/>
          <w:vertAlign w:val="superscript"/>
          <w:lang w:val="en-US"/>
        </w:rPr>
        <w:t>95,96</w:t>
      </w:r>
      <w:r w:rsidRPr="00A13754">
        <w:rPr>
          <w:rFonts w:ascii="Calibri" w:hAnsi="Calibri" w:cs="Calibri"/>
          <w:highlight w:val="yellow"/>
          <w:lang w:val="en-US"/>
        </w:rPr>
        <w:fldChar w:fldCharType="end"/>
      </w:r>
      <w:r w:rsidR="009121D3" w:rsidRPr="00A13754">
        <w:rPr>
          <w:rFonts w:ascii="Calibri" w:hAnsi="Calibri" w:cs="Calibri"/>
          <w:highlight w:val="yellow"/>
          <w:lang w:val="en-US"/>
        </w:rPr>
        <w:t xml:space="preserve"> (</w:t>
      </w:r>
      <w:r w:rsidR="009511D4" w:rsidRPr="00A13754">
        <w:rPr>
          <w:rFonts w:ascii="Calibri" w:hAnsi="Calibri" w:cs="Calibri"/>
          <w:b/>
          <w:bCs/>
          <w:highlight w:val="yellow"/>
          <w:lang w:val="en-US"/>
        </w:rPr>
        <w:t>Figure</w:t>
      </w:r>
      <w:r w:rsidR="009121D3" w:rsidRPr="00A13754">
        <w:rPr>
          <w:rFonts w:ascii="Calibri" w:hAnsi="Calibri" w:cs="Calibri"/>
          <w:b/>
          <w:bCs/>
          <w:highlight w:val="yellow"/>
          <w:lang w:val="en-US"/>
        </w:rPr>
        <w:t xml:space="preserve"> 7</w:t>
      </w:r>
      <w:r w:rsidR="00025732" w:rsidRPr="007119CE">
        <w:rPr>
          <w:rFonts w:ascii="Calibri" w:hAnsi="Calibri" w:cs="Calibri"/>
          <w:highlight w:val="yellow"/>
          <w:lang w:val="en-US"/>
        </w:rPr>
        <w:t>,</w:t>
      </w:r>
      <w:r w:rsidR="00025732">
        <w:rPr>
          <w:rFonts w:ascii="Calibri" w:hAnsi="Calibri" w:cs="Calibri"/>
          <w:b/>
          <w:bCs/>
          <w:highlight w:val="yellow"/>
          <w:lang w:val="en-US"/>
        </w:rPr>
        <w:t xml:space="preserve"> Figure </w:t>
      </w:r>
      <w:r w:rsidR="00AA3421">
        <w:rPr>
          <w:rFonts w:ascii="Calibri" w:hAnsi="Calibri" w:cs="Calibri"/>
          <w:b/>
          <w:bCs/>
          <w:highlight w:val="yellow"/>
          <w:lang w:val="en-US"/>
        </w:rPr>
        <w:t>8</w:t>
      </w:r>
      <w:r w:rsidR="00AA3421" w:rsidRPr="007119CE">
        <w:rPr>
          <w:rFonts w:ascii="Calibri" w:hAnsi="Calibri" w:cs="Calibri"/>
          <w:highlight w:val="yellow"/>
          <w:lang w:val="en-US"/>
        </w:rPr>
        <w:t xml:space="preserve">, and </w:t>
      </w:r>
      <w:r w:rsidR="00AA3421">
        <w:rPr>
          <w:rFonts w:ascii="Calibri" w:hAnsi="Calibri" w:cs="Calibri"/>
          <w:b/>
          <w:bCs/>
          <w:highlight w:val="yellow"/>
          <w:lang w:val="en-US"/>
        </w:rPr>
        <w:t xml:space="preserve">Figure </w:t>
      </w:r>
      <w:r w:rsidR="009121D3" w:rsidRPr="00A13754">
        <w:rPr>
          <w:rFonts w:ascii="Calibri" w:hAnsi="Calibri" w:cs="Calibri"/>
          <w:b/>
          <w:bCs/>
          <w:highlight w:val="yellow"/>
          <w:lang w:val="en-US"/>
        </w:rPr>
        <w:t>9</w:t>
      </w:r>
      <w:r w:rsidR="009121D3" w:rsidRPr="00A13754">
        <w:rPr>
          <w:rFonts w:ascii="Calibri" w:hAnsi="Calibri" w:cs="Calibri"/>
          <w:highlight w:val="yellow"/>
          <w:lang w:val="en-US"/>
        </w:rPr>
        <w:t>)</w:t>
      </w:r>
      <w:r w:rsidRPr="00A13754">
        <w:rPr>
          <w:rFonts w:ascii="Calibri" w:hAnsi="Calibri" w:cs="Calibri"/>
          <w:highlight w:val="yellow"/>
          <w:lang w:val="en-US"/>
        </w:rPr>
        <w:t>.</w:t>
      </w:r>
    </w:p>
    <w:p w14:paraId="5EAF4344" w14:textId="77777777" w:rsidR="00B06F45" w:rsidRPr="00A13754" w:rsidRDefault="00B06F45" w:rsidP="00A13754">
      <w:pPr>
        <w:jc w:val="both"/>
        <w:rPr>
          <w:rFonts w:ascii="Calibri" w:hAnsi="Calibri" w:cs="Calibri"/>
          <w:highlight w:val="yellow"/>
          <w:lang w:val="en-US"/>
        </w:rPr>
      </w:pPr>
    </w:p>
    <w:p w14:paraId="52885877" w14:textId="3650EB68"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Insert a </w:t>
      </w:r>
      <w:r w:rsidR="00C859A6">
        <w:rPr>
          <w:rFonts w:ascii="Calibri" w:hAnsi="Calibri" w:cs="Calibri"/>
          <w:highlight w:val="yellow"/>
          <w:lang w:val="en-US"/>
        </w:rPr>
        <w:t>p</w:t>
      </w:r>
      <w:r w:rsidR="00C859A6" w:rsidRPr="00A13754">
        <w:rPr>
          <w:rFonts w:ascii="Calibri" w:hAnsi="Calibri" w:cs="Calibri"/>
          <w:highlight w:val="yellow"/>
          <w:lang w:val="en-US"/>
        </w:rPr>
        <w:t xml:space="preserve">igtail </w:t>
      </w:r>
      <w:r w:rsidRPr="00A13754">
        <w:rPr>
          <w:rFonts w:ascii="Calibri" w:hAnsi="Calibri" w:cs="Calibri"/>
          <w:highlight w:val="yellow"/>
          <w:lang w:val="en-US"/>
        </w:rPr>
        <w:t>catheter into the abdominal aorta just below the renal arteries.</w:t>
      </w:r>
    </w:p>
    <w:p w14:paraId="7946EFD1" w14:textId="77777777" w:rsidR="00B06F45" w:rsidRPr="00A13754" w:rsidRDefault="00B06F45" w:rsidP="00A13754">
      <w:pPr>
        <w:jc w:val="both"/>
        <w:rPr>
          <w:rFonts w:ascii="Calibri" w:hAnsi="Calibri" w:cs="Calibri"/>
          <w:highlight w:val="yellow"/>
          <w:lang w:val="en-US"/>
        </w:rPr>
      </w:pPr>
    </w:p>
    <w:p w14:paraId="53B6B262" w14:textId="3E92D5AE"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Perform angiography to </w:t>
      </w:r>
      <w:r w:rsidR="00B06F45" w:rsidRPr="00A13754">
        <w:rPr>
          <w:rFonts w:ascii="Calibri" w:hAnsi="Calibri" w:cs="Calibri"/>
          <w:highlight w:val="yellow"/>
          <w:lang w:val="en-US"/>
        </w:rPr>
        <w:t>visualize</w:t>
      </w:r>
      <w:r w:rsidRPr="00A13754">
        <w:rPr>
          <w:rFonts w:ascii="Calibri" w:hAnsi="Calibri" w:cs="Calibri"/>
          <w:highlight w:val="yellow"/>
          <w:lang w:val="en-US"/>
        </w:rPr>
        <w:t xml:space="preserve"> the vessels.</w:t>
      </w:r>
    </w:p>
    <w:p w14:paraId="2F802C1E" w14:textId="77777777" w:rsidR="00B06F45" w:rsidRPr="00A13754" w:rsidRDefault="00B06F45" w:rsidP="00A13754">
      <w:pPr>
        <w:pStyle w:val="ListParagraph"/>
        <w:ind w:left="0"/>
        <w:jc w:val="both"/>
        <w:rPr>
          <w:rFonts w:ascii="Calibri" w:hAnsi="Calibri" w:cs="Calibri"/>
          <w:highlight w:val="yellow"/>
          <w:lang w:val="en-US"/>
        </w:rPr>
      </w:pPr>
    </w:p>
    <w:p w14:paraId="22E63BAF" w14:textId="554C402A"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Perform aortonephrography to assess the anatomy of the vessels that supply the fibroids and to plan the procedure (</w:t>
      </w:r>
      <w:r w:rsidR="009511D4" w:rsidRPr="00A13754">
        <w:rPr>
          <w:rFonts w:ascii="Calibri" w:hAnsi="Calibri" w:cs="Calibri"/>
          <w:b/>
          <w:bCs/>
          <w:highlight w:val="yellow"/>
          <w:lang w:val="en-US"/>
        </w:rPr>
        <w:t>Figure</w:t>
      </w:r>
      <w:r w:rsidRPr="00A13754">
        <w:rPr>
          <w:rFonts w:ascii="Calibri" w:hAnsi="Calibri" w:cs="Calibri"/>
          <w:b/>
          <w:bCs/>
          <w:highlight w:val="yellow"/>
          <w:lang w:val="en-US"/>
        </w:rPr>
        <w:t xml:space="preserve"> 10</w:t>
      </w:r>
      <w:r w:rsidRPr="00A13754">
        <w:rPr>
          <w:rFonts w:ascii="Calibri" w:hAnsi="Calibri" w:cs="Calibri"/>
          <w:highlight w:val="yellow"/>
          <w:lang w:val="en-US"/>
        </w:rPr>
        <w:t>).</w:t>
      </w:r>
    </w:p>
    <w:p w14:paraId="69466B3D" w14:textId="77777777" w:rsidR="00B06F45" w:rsidRPr="00A13754" w:rsidRDefault="00B06F45" w:rsidP="00A13754">
      <w:pPr>
        <w:jc w:val="both"/>
        <w:rPr>
          <w:rFonts w:ascii="Calibri" w:hAnsi="Calibri" w:cs="Calibri"/>
          <w:highlight w:val="yellow"/>
          <w:lang w:val="en-US"/>
        </w:rPr>
      </w:pPr>
    </w:p>
    <w:p w14:paraId="758C797E" w14:textId="507309C1"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Perform angiography of the internal iliac artery in anterior-posterior and oblique projection to reveal the uterine artery ostium.</w:t>
      </w:r>
    </w:p>
    <w:p w14:paraId="684A0269" w14:textId="77777777" w:rsidR="00B06F45" w:rsidRPr="00A13754" w:rsidRDefault="00B06F45" w:rsidP="00A13754">
      <w:pPr>
        <w:jc w:val="both"/>
        <w:rPr>
          <w:rFonts w:ascii="Calibri" w:hAnsi="Calibri" w:cs="Calibri"/>
          <w:highlight w:val="yellow"/>
          <w:lang w:val="en-US"/>
        </w:rPr>
      </w:pPr>
    </w:p>
    <w:p w14:paraId="386F06D1" w14:textId="54126C35" w:rsidR="00B06F45" w:rsidRPr="00A13754" w:rsidRDefault="00ED7C2A" w:rsidP="00321F78">
      <w:pPr>
        <w:pStyle w:val="ListParagraph"/>
        <w:numPr>
          <w:ilvl w:val="3"/>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Start from the left side, then the right one, due to the site of a puncture and specific shape of </w:t>
      </w:r>
      <w:r w:rsidR="000276E3">
        <w:rPr>
          <w:rFonts w:ascii="Calibri" w:hAnsi="Calibri" w:cs="Calibri"/>
          <w:highlight w:val="yellow"/>
          <w:lang w:val="en-US"/>
        </w:rPr>
        <w:t xml:space="preserve">the </w:t>
      </w:r>
      <w:r w:rsidRPr="00A13754">
        <w:rPr>
          <w:rFonts w:ascii="Calibri" w:hAnsi="Calibri" w:cs="Calibri"/>
          <w:highlight w:val="yellow"/>
          <w:lang w:val="en-US"/>
        </w:rPr>
        <w:t>catheter.</w:t>
      </w:r>
      <w:r w:rsidR="00B06F45" w:rsidRPr="00A13754">
        <w:rPr>
          <w:rFonts w:ascii="Calibri" w:hAnsi="Calibri" w:cs="Calibri"/>
          <w:highlight w:val="yellow"/>
          <w:lang w:val="en-US"/>
        </w:rPr>
        <w:t xml:space="preserve"> </w:t>
      </w:r>
      <w:r w:rsidRPr="00A13754">
        <w:rPr>
          <w:rFonts w:ascii="Calibri" w:hAnsi="Calibri" w:cs="Calibri"/>
          <w:highlight w:val="yellow"/>
          <w:lang w:val="en-US"/>
        </w:rPr>
        <w:t>Depending on the caliber of the vessel, the main catheter or microcatheter is selectively introduced into the uterine artery (</w:t>
      </w:r>
      <w:r w:rsidR="009511D4" w:rsidRPr="00A13754">
        <w:rPr>
          <w:rFonts w:ascii="Calibri" w:hAnsi="Calibri" w:cs="Calibri"/>
          <w:b/>
          <w:bCs/>
          <w:highlight w:val="yellow"/>
          <w:lang w:val="en-US"/>
        </w:rPr>
        <w:t>Figure</w:t>
      </w:r>
      <w:r w:rsidRPr="00A13754">
        <w:rPr>
          <w:rFonts w:ascii="Calibri" w:hAnsi="Calibri" w:cs="Calibri"/>
          <w:b/>
          <w:bCs/>
          <w:highlight w:val="yellow"/>
          <w:lang w:val="en-US"/>
        </w:rPr>
        <w:t xml:space="preserve"> 11</w:t>
      </w:r>
      <w:r w:rsidRPr="00A13754">
        <w:rPr>
          <w:rFonts w:ascii="Calibri" w:hAnsi="Calibri" w:cs="Calibri"/>
          <w:highlight w:val="yellow"/>
          <w:lang w:val="en-US"/>
        </w:rPr>
        <w:t>).</w:t>
      </w:r>
    </w:p>
    <w:p w14:paraId="75DB82B2" w14:textId="77777777" w:rsidR="00B06F45" w:rsidRPr="00A13754" w:rsidRDefault="00B06F45" w:rsidP="00A13754">
      <w:pPr>
        <w:jc w:val="both"/>
        <w:rPr>
          <w:rFonts w:ascii="Calibri" w:hAnsi="Calibri" w:cs="Calibri"/>
          <w:highlight w:val="yellow"/>
          <w:lang w:val="en-US"/>
        </w:rPr>
      </w:pPr>
    </w:p>
    <w:p w14:paraId="6C45BA5D" w14:textId="614BA5DA"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Place the catheter deep in the uterine artery. </w:t>
      </w:r>
      <w:r w:rsidR="000276E3" w:rsidRPr="00A13754">
        <w:rPr>
          <w:rFonts w:ascii="Calibri" w:hAnsi="Calibri" w:cs="Calibri"/>
          <w:highlight w:val="yellow"/>
          <w:lang w:val="en-US"/>
        </w:rPr>
        <w:t>Embolize</w:t>
      </w:r>
      <w:r w:rsidRPr="00A13754">
        <w:rPr>
          <w:rFonts w:ascii="Calibri" w:hAnsi="Calibri" w:cs="Calibri"/>
          <w:highlight w:val="yellow"/>
          <w:lang w:val="en-US"/>
        </w:rPr>
        <w:t xml:space="preserve"> the vessel with hydrogel particles.</w:t>
      </w:r>
      <w:r w:rsidR="00B06F45" w:rsidRPr="00A13754">
        <w:rPr>
          <w:rFonts w:ascii="Calibri" w:hAnsi="Calibri" w:cs="Calibri"/>
          <w:highlight w:val="yellow"/>
          <w:lang w:val="en-US"/>
        </w:rPr>
        <w:t xml:space="preserve"> </w:t>
      </w:r>
      <w:r w:rsidRPr="00A13754">
        <w:rPr>
          <w:rFonts w:ascii="Calibri" w:hAnsi="Calibri" w:cs="Calibri"/>
          <w:highlight w:val="yellow"/>
          <w:lang w:val="en-US"/>
        </w:rPr>
        <w:t xml:space="preserve">Due to the presence of uterine-ovary anastomosis, the size of which is estimated at approximately 500 μm, the suggested size of </w:t>
      </w:r>
      <w:r w:rsidR="000276E3">
        <w:rPr>
          <w:rFonts w:ascii="Calibri" w:hAnsi="Calibri" w:cs="Calibri"/>
          <w:highlight w:val="yellow"/>
          <w:lang w:val="en-US"/>
        </w:rPr>
        <w:t xml:space="preserve">the </w:t>
      </w:r>
      <w:r w:rsidRPr="00A13754">
        <w:rPr>
          <w:rFonts w:ascii="Calibri" w:hAnsi="Calibri" w:cs="Calibri"/>
          <w:highlight w:val="yellow"/>
          <w:lang w:val="en-US"/>
        </w:rPr>
        <w:t xml:space="preserve">particles for </w:t>
      </w:r>
      <w:r w:rsidR="006163CD" w:rsidRPr="00A13754">
        <w:rPr>
          <w:rFonts w:ascii="Calibri" w:hAnsi="Calibri" w:cs="Calibri"/>
          <w:highlight w:val="yellow"/>
          <w:lang w:val="en-US"/>
        </w:rPr>
        <w:t>embolization</w:t>
      </w:r>
      <w:r w:rsidRPr="00A13754">
        <w:rPr>
          <w:rFonts w:ascii="Calibri" w:hAnsi="Calibri" w:cs="Calibri"/>
          <w:highlight w:val="yellow"/>
          <w:lang w:val="en-US"/>
        </w:rPr>
        <w:t xml:space="preserve"> is 700 μm to reduce the risk of "non-target </w:t>
      </w:r>
      <w:r w:rsidR="006163CD" w:rsidRPr="00A13754">
        <w:rPr>
          <w:rFonts w:ascii="Calibri" w:hAnsi="Calibri" w:cs="Calibri"/>
          <w:highlight w:val="yellow"/>
          <w:lang w:val="en-US"/>
        </w:rPr>
        <w:t>embolization</w:t>
      </w:r>
      <w:r w:rsidRPr="00A13754">
        <w:rPr>
          <w:rFonts w:ascii="Calibri" w:hAnsi="Calibri" w:cs="Calibri"/>
          <w:highlight w:val="yellow"/>
          <w:lang w:val="en-US"/>
        </w:rPr>
        <w:t>".</w:t>
      </w:r>
    </w:p>
    <w:p w14:paraId="5AA0A01B" w14:textId="77777777" w:rsidR="00B06F45" w:rsidRPr="00A13754" w:rsidRDefault="00B06F45" w:rsidP="00A13754">
      <w:pPr>
        <w:pStyle w:val="ListParagraph"/>
        <w:ind w:left="0"/>
        <w:jc w:val="both"/>
        <w:rPr>
          <w:rFonts w:ascii="Calibri" w:hAnsi="Calibri" w:cs="Calibri"/>
          <w:highlight w:val="yellow"/>
          <w:lang w:val="en-US"/>
        </w:rPr>
      </w:pPr>
    </w:p>
    <w:p w14:paraId="361C3D85" w14:textId="76D0A71F"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Continue </w:t>
      </w:r>
      <w:r w:rsidR="006163CD" w:rsidRPr="00A13754">
        <w:rPr>
          <w:rFonts w:ascii="Calibri" w:hAnsi="Calibri" w:cs="Calibri"/>
          <w:highlight w:val="yellow"/>
          <w:lang w:val="en-US"/>
        </w:rPr>
        <w:t>embolization</w:t>
      </w:r>
      <w:r w:rsidRPr="00A13754">
        <w:rPr>
          <w:rFonts w:ascii="Calibri" w:hAnsi="Calibri" w:cs="Calibri"/>
          <w:highlight w:val="yellow"/>
          <w:lang w:val="en-US"/>
        </w:rPr>
        <w:t xml:space="preserve"> until the blood flow in the vessel is completely blocked.</w:t>
      </w:r>
      <w:r w:rsidR="00B06F45" w:rsidRPr="00A13754">
        <w:rPr>
          <w:rFonts w:ascii="Calibri" w:hAnsi="Calibri" w:cs="Calibri"/>
          <w:highlight w:val="yellow"/>
          <w:lang w:val="en-US"/>
        </w:rPr>
        <w:t xml:space="preserve"> </w:t>
      </w:r>
      <w:r w:rsidRPr="00A13754">
        <w:rPr>
          <w:rFonts w:ascii="Calibri" w:hAnsi="Calibri" w:cs="Calibri"/>
          <w:highlight w:val="yellow"/>
          <w:lang w:val="en-US"/>
        </w:rPr>
        <w:t>The endpoint of treatment is contrast stasis in the vessel, which proves its effective closure.</w:t>
      </w:r>
    </w:p>
    <w:p w14:paraId="3DA8399D" w14:textId="77777777" w:rsidR="00B06F45" w:rsidRPr="00A13754" w:rsidRDefault="00B06F45" w:rsidP="00A13754">
      <w:pPr>
        <w:jc w:val="both"/>
        <w:rPr>
          <w:rFonts w:ascii="Calibri" w:hAnsi="Calibri" w:cs="Calibri"/>
          <w:highlight w:val="yellow"/>
          <w:lang w:val="en-US"/>
        </w:rPr>
      </w:pPr>
    </w:p>
    <w:p w14:paraId="7470D74D" w14:textId="15D2BA33"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Perform the </w:t>
      </w:r>
      <w:r w:rsidR="006163CD" w:rsidRPr="00A13754">
        <w:rPr>
          <w:rFonts w:ascii="Calibri" w:hAnsi="Calibri" w:cs="Calibri"/>
          <w:highlight w:val="yellow"/>
          <w:lang w:val="en-US"/>
        </w:rPr>
        <w:t>embolization</w:t>
      </w:r>
      <w:r w:rsidRPr="00A13754">
        <w:rPr>
          <w:rFonts w:ascii="Calibri" w:hAnsi="Calibri" w:cs="Calibri"/>
          <w:highlight w:val="yellow"/>
          <w:lang w:val="en-US"/>
        </w:rPr>
        <w:t xml:space="preserve"> of the uterine artery on the opposite side with the same access. The treatment lasts </w:t>
      </w:r>
      <w:r w:rsidR="000276E3">
        <w:rPr>
          <w:rFonts w:ascii="Calibri" w:hAnsi="Calibri" w:cs="Calibri"/>
          <w:highlight w:val="yellow"/>
          <w:lang w:val="en-US"/>
        </w:rPr>
        <w:t>for</w:t>
      </w:r>
      <w:r w:rsidR="000276E3" w:rsidRPr="00A13754">
        <w:rPr>
          <w:rFonts w:ascii="Calibri" w:hAnsi="Calibri" w:cs="Calibri"/>
          <w:highlight w:val="yellow"/>
          <w:lang w:val="en-US"/>
        </w:rPr>
        <w:t xml:space="preserve"> </w:t>
      </w:r>
      <w:r w:rsidRPr="00A13754">
        <w:rPr>
          <w:rFonts w:ascii="Calibri" w:hAnsi="Calibri" w:cs="Calibri"/>
          <w:highlight w:val="yellow"/>
          <w:lang w:val="en-US"/>
        </w:rPr>
        <w:t>about 0.5 to 1</w:t>
      </w:r>
      <w:r w:rsidR="007B6646" w:rsidRPr="00A13754">
        <w:rPr>
          <w:rFonts w:ascii="Calibri" w:hAnsi="Calibri" w:cs="Calibri"/>
          <w:highlight w:val="yellow"/>
          <w:lang w:val="en-US"/>
        </w:rPr>
        <w:t>.0</w:t>
      </w:r>
      <w:r w:rsidRPr="00A13754">
        <w:rPr>
          <w:rFonts w:ascii="Calibri" w:hAnsi="Calibri" w:cs="Calibri"/>
          <w:highlight w:val="yellow"/>
          <w:lang w:val="en-US"/>
        </w:rPr>
        <w:t xml:space="preserve"> h</w:t>
      </w:r>
      <w:r w:rsidR="007B6646" w:rsidRPr="00A13754">
        <w:rPr>
          <w:rFonts w:ascii="Calibri" w:hAnsi="Calibri" w:cs="Calibri"/>
          <w:highlight w:val="yellow"/>
          <w:lang w:val="en-US"/>
        </w:rPr>
        <w:fldChar w:fldCharType="begin" w:fldLock="1"/>
      </w:r>
      <w:r w:rsidR="00351B7B" w:rsidRPr="00A13754">
        <w:rPr>
          <w:rFonts w:ascii="Calibri" w:hAnsi="Calibri" w:cs="Calibri"/>
          <w:highlight w:val="yellow"/>
          <w:lang w:val="en-US"/>
        </w:rPr>
        <w:instrText>ADDIN CSL_CITATION {"citationItems":[{"id":"ITEM-1","itemData":{"DOI":"10.1002/jmrs.347","ISSN":"20513909","abstract":"Uterine artery embolisation (UAE) is an interventional angiography procedure for the treatment of symptomatic fibroids and/or adenomyosis in women. UAE is a less invasive and non-surgical alternative to hysterectomy or myomectomy. However, ionising radiation is used for both fluoroscopic and angiographic image guidance to visualise and access the uterine arteries for embolisation and treatment of these benign conditions. Identifying the contributors and implementing dose reduction techniques are particularly important as UAE patients are usually of child-bearing age. The purpose of this review was to examine the progression of literature on radiation exposure measurements and identifying the factors contributing to the total radiation exposure of female patients undergoing UAE. A Medline, ProQuest Central, ScienceDirect and Scopus database search from 2000 to 2018 was performed and forty articles were deemed acceptable for review following the inclusion and exclusion criteria set. UAE is a viable alternative to hysterectomy and myomectomy, as the reviewed literature demonstrated that the reported radiation exposure doses appear to be below the threshold for any deterministic radiation risks. The total radiation exposure of UAE patients is affected independently by multiple patient, operator expertise and technique, angiographic imaging and x-ray unit variables. Uterus preservation can be attained post-UAE with dose reduction and optimisation, however, a longitudinal study on UAE patients and their risk of radiation-induced deterministic and/or stochastic effects is recommended.","author":[{"dropping-particle":"","family":"Nocum","given":"Don J.","non-dropping-particle":"","parse-names":false,"suffix":""},{"dropping-particle":"","family":"Robinson","given":"John","non-dropping-particle":"","parse-names":false,"suffix":""},{"dropping-particle":"","family":"Liang","given":"Eisen","non-dropping-particle":"","parse-names":false,"suffix":""},{"dropping-particle":"","family":"Thompson","given":"Nadine","non-dropping-particle":"","parse-names":false,"suffix":""},{"dropping-particle":"","family":"Reed","given":"Warren","non-dropping-particle":"","parse-names":false,"suffix":""}],"container-title":"Journal of Medical Radiation Sciences","id":"ITEM-1","issue":"3","issued":{"date-parts":[["2019","9","1"]]},"page":"200-211","publisher":"John Wiley and Sons Ltd","title":"The factors contributing to the total radiation exposure of patients during uterine artery embolisation","type":"article","volume":"66"},"uris":["http://www.mendeley.com/documents/?uuid=cba46fe5-9062-32ec-b4fa-b9ab250b5b4e"]},{"id":"ITEM-2","itemData":{"DOI":"10.1148/radiology.214.1.r00ja24121","ISSN":"00338419","abstract":"PURPOSE: To evaluate the estimated absorbed radiation doses to the ovaries and skin entrance during uterine artery embolization (UAE) for leiomyomas. MATERIALS AND METHODS: Radiation dose was measured in 20 patients who underwent UAE for leiomyomas. Measurements were obtained by placing lithium fluoride dosimeters both into the posterior fornix of the vagina and on the skin at the beam entrance site. Patient doses were obtained with thermoluminescent dosimeters. RESULTS: The mean fluoroscopic time was 21.89 minutes, and the mean number of angiographic exposures was 44. The mean estimated absorbed ovarian dose was 22.34 cGy, and the mean absorbed skin dose was 162.32 cGy. These values compare to published values for the assessed absorbed ovarian dose during hysterosalpingography (0.04-0.55 cGy), fallopian tube recanalization (0.2-2.75 cGy), computed tomography of the trunk (0.1-1.9 cGy), and pelvic irradiation for Hodgkin disease (263-3,500 cGy). CONCLUSION: The estimated absorbed ovarian dose during UAE is greater than that during common fluoroscopic procedures. On the basis of the known risks of pelvic irradiation for Hodgkin disease, the dose associated with UAE is unlikely to result in acute or long-term radiation injury to the patient or to a measurable increase in the genetic risk to the patient's future children.","author":[{"dropping-particle":"","family":"Nikolic","given":"Boris","non-dropping-particle":"","parse-names":false,"suffix":""},{"dropping-particle":"","family":"Spies","given":"James B.","non-dropping-particle":"","parse-names":false,"suffix":""},{"dropping-particle":"","family":"Lundsten","given":"Michael J.","non-dropping-particle":"","parse-names":false,"suffix":""},{"dropping-particle":"","family":"Abbara","given":"Suhny","non-dropping-particle":"","parse-names":false,"suffix":""}],"container-title":"Radiology","id":"ITEM-2","issue":"1","issued":{"date-parts":[["2000"]]},"page":"121-125","publisher":"Radiological Society of North America Inc.","title":"Patient radiation dose associated with uterine artery embolization","type":"article-journal","volume":"214"},"uris":["http://www.mendeley.com/documents/?uuid=81efea39-50e4-3dea-b03f-fb540030c573"]}],"mendeley":{"formattedCitation":"&lt;sup&gt;66, 67&lt;/sup&gt;","plainTextFormattedCitation":"66, 67","previouslyFormattedCitation":"&lt;sup&gt;66, 67&lt;/sup&gt;"},"properties":{"noteIndex":0},"schema":"https://github.com/citation-style-language/schema/raw/master/csl-citation.json"}</w:instrText>
      </w:r>
      <w:r w:rsidR="007B6646" w:rsidRPr="00A13754">
        <w:rPr>
          <w:rFonts w:ascii="Calibri" w:hAnsi="Calibri" w:cs="Calibri"/>
          <w:highlight w:val="yellow"/>
          <w:lang w:val="en-US"/>
        </w:rPr>
        <w:fldChar w:fldCharType="separate"/>
      </w:r>
      <w:r w:rsidR="00351B7B" w:rsidRPr="00A13754">
        <w:rPr>
          <w:rFonts w:ascii="Calibri" w:hAnsi="Calibri" w:cs="Calibri"/>
          <w:noProof/>
          <w:highlight w:val="yellow"/>
          <w:vertAlign w:val="superscript"/>
          <w:lang w:val="en-US"/>
        </w:rPr>
        <w:t>66,67</w:t>
      </w:r>
      <w:r w:rsidR="007B6646" w:rsidRPr="00A13754">
        <w:rPr>
          <w:rFonts w:ascii="Calibri" w:hAnsi="Calibri" w:cs="Calibri"/>
          <w:highlight w:val="yellow"/>
          <w:lang w:val="en-US"/>
        </w:rPr>
        <w:fldChar w:fldCharType="end"/>
      </w:r>
      <w:r w:rsidR="007B6646" w:rsidRPr="00A13754">
        <w:rPr>
          <w:rFonts w:ascii="Calibri" w:hAnsi="Calibri" w:cs="Calibri"/>
          <w:highlight w:val="yellow"/>
          <w:lang w:val="en-US"/>
        </w:rPr>
        <w:t xml:space="preserve"> </w:t>
      </w:r>
      <w:r w:rsidRPr="00A13754">
        <w:rPr>
          <w:rFonts w:ascii="Calibri" w:hAnsi="Calibri" w:cs="Calibri"/>
          <w:highlight w:val="yellow"/>
          <w:lang w:val="en-US"/>
        </w:rPr>
        <w:t>(</w:t>
      </w:r>
      <w:r w:rsidR="009511D4" w:rsidRPr="00A13754">
        <w:rPr>
          <w:rFonts w:ascii="Calibri" w:hAnsi="Calibri" w:cs="Calibri"/>
          <w:b/>
          <w:bCs/>
          <w:highlight w:val="yellow"/>
          <w:lang w:val="en-US"/>
        </w:rPr>
        <w:t>Figure</w:t>
      </w:r>
      <w:r w:rsidRPr="00A13754">
        <w:rPr>
          <w:rFonts w:ascii="Calibri" w:hAnsi="Calibri" w:cs="Calibri"/>
          <w:b/>
          <w:bCs/>
          <w:highlight w:val="yellow"/>
          <w:lang w:val="en-US"/>
        </w:rPr>
        <w:t xml:space="preserve"> 12</w:t>
      </w:r>
      <w:r w:rsidRPr="00A13754">
        <w:rPr>
          <w:rFonts w:ascii="Calibri" w:hAnsi="Calibri" w:cs="Calibri"/>
          <w:highlight w:val="yellow"/>
          <w:lang w:val="en-US"/>
        </w:rPr>
        <w:t>).</w:t>
      </w:r>
    </w:p>
    <w:p w14:paraId="0470E3E6" w14:textId="77777777" w:rsidR="00B06F45" w:rsidRPr="00A13754" w:rsidRDefault="00B06F45" w:rsidP="00A13754">
      <w:pPr>
        <w:jc w:val="both"/>
        <w:rPr>
          <w:rFonts w:ascii="Calibri" w:hAnsi="Calibri" w:cs="Calibri"/>
          <w:highlight w:val="yellow"/>
          <w:lang w:val="en-US"/>
        </w:rPr>
      </w:pPr>
    </w:p>
    <w:p w14:paraId="2186784C" w14:textId="3277DB28" w:rsidR="00B06F45"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 xml:space="preserve">Assess the effectiveness of </w:t>
      </w:r>
      <w:r w:rsidR="000276E3">
        <w:rPr>
          <w:rFonts w:ascii="Calibri" w:hAnsi="Calibri" w:cs="Calibri"/>
          <w:highlight w:val="yellow"/>
          <w:lang w:val="en-US"/>
        </w:rPr>
        <w:t xml:space="preserve">the </w:t>
      </w:r>
      <w:r w:rsidR="006163CD" w:rsidRPr="00A13754">
        <w:rPr>
          <w:rFonts w:ascii="Calibri" w:hAnsi="Calibri" w:cs="Calibri"/>
          <w:highlight w:val="yellow"/>
          <w:lang w:val="en-US"/>
        </w:rPr>
        <w:t>embolization</w:t>
      </w:r>
      <w:r w:rsidRPr="00A13754">
        <w:rPr>
          <w:rFonts w:ascii="Calibri" w:hAnsi="Calibri" w:cs="Calibri"/>
          <w:highlight w:val="yellow"/>
          <w:lang w:val="en-US"/>
        </w:rPr>
        <w:t xml:space="preserve"> from a catheter placed in the internal iliac artery during control angiography.</w:t>
      </w:r>
      <w:r w:rsidR="00B06F45" w:rsidRPr="00A13754">
        <w:rPr>
          <w:rFonts w:ascii="Calibri" w:hAnsi="Calibri" w:cs="Calibri"/>
          <w:highlight w:val="yellow"/>
          <w:lang w:val="en-US"/>
        </w:rPr>
        <w:t xml:space="preserve"> </w:t>
      </w:r>
      <w:r w:rsidRPr="00A13754">
        <w:rPr>
          <w:rFonts w:ascii="Calibri" w:hAnsi="Calibri" w:cs="Calibri"/>
          <w:highlight w:val="yellow"/>
          <w:lang w:val="en-US"/>
        </w:rPr>
        <w:t>The absence of an active inflow of shading blood (to the uterine arteries) indicates that the procedure is considered technically correct (</w:t>
      </w:r>
      <w:r w:rsidR="009511D4" w:rsidRPr="00A13754">
        <w:rPr>
          <w:rFonts w:ascii="Calibri" w:hAnsi="Calibri" w:cs="Calibri"/>
          <w:b/>
          <w:bCs/>
          <w:highlight w:val="yellow"/>
          <w:lang w:val="en-US"/>
        </w:rPr>
        <w:t>Figure</w:t>
      </w:r>
      <w:r w:rsidRPr="00A13754">
        <w:rPr>
          <w:rFonts w:ascii="Calibri" w:hAnsi="Calibri" w:cs="Calibri"/>
          <w:b/>
          <w:bCs/>
          <w:highlight w:val="yellow"/>
          <w:lang w:val="en-US"/>
        </w:rPr>
        <w:t xml:space="preserve"> 13</w:t>
      </w:r>
      <w:r w:rsidRPr="00A13754">
        <w:rPr>
          <w:rFonts w:ascii="Calibri" w:hAnsi="Calibri" w:cs="Calibri"/>
          <w:highlight w:val="yellow"/>
          <w:lang w:val="en-US"/>
        </w:rPr>
        <w:t>).</w:t>
      </w:r>
    </w:p>
    <w:p w14:paraId="5DCEF9EE" w14:textId="77777777" w:rsidR="00B06F45" w:rsidRPr="00A13754" w:rsidRDefault="00B06F45" w:rsidP="00A13754">
      <w:pPr>
        <w:jc w:val="both"/>
        <w:rPr>
          <w:rFonts w:ascii="Calibri" w:hAnsi="Calibri" w:cs="Calibri"/>
          <w:highlight w:val="yellow"/>
          <w:lang w:val="en-US"/>
        </w:rPr>
      </w:pPr>
    </w:p>
    <w:p w14:paraId="0AEBFB4D" w14:textId="36AFBF34"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Carefully remove the catheter.</w:t>
      </w:r>
    </w:p>
    <w:p w14:paraId="0F470FD3" w14:textId="77777777" w:rsidR="00B06F45" w:rsidRPr="00A13754" w:rsidRDefault="00B06F45" w:rsidP="00A13754">
      <w:pPr>
        <w:jc w:val="both"/>
        <w:rPr>
          <w:rFonts w:ascii="Calibri" w:hAnsi="Calibri" w:cs="Calibri"/>
          <w:highlight w:val="yellow"/>
          <w:lang w:val="en-US"/>
        </w:rPr>
      </w:pPr>
    </w:p>
    <w:p w14:paraId="1A1473F2" w14:textId="503E067A" w:rsidR="00617D5D" w:rsidRPr="00A13754" w:rsidRDefault="00ED7C2A" w:rsidP="00321F78">
      <w:pPr>
        <w:pStyle w:val="ListParagraph"/>
        <w:numPr>
          <w:ilvl w:val="2"/>
          <w:numId w:val="1"/>
        </w:numPr>
        <w:ind w:left="0" w:firstLine="0"/>
        <w:jc w:val="both"/>
        <w:rPr>
          <w:rFonts w:ascii="Calibri" w:hAnsi="Calibri" w:cs="Calibri"/>
          <w:highlight w:val="yellow"/>
          <w:lang w:val="en-US"/>
        </w:rPr>
      </w:pPr>
      <w:r w:rsidRPr="00A13754">
        <w:rPr>
          <w:rFonts w:ascii="Calibri" w:hAnsi="Calibri" w:cs="Calibri"/>
          <w:highlight w:val="yellow"/>
          <w:lang w:val="en-US"/>
        </w:rPr>
        <w:t>Close the puncture site through manual compression with pressure dressing</w:t>
      </w:r>
      <w:r w:rsidR="000276E3">
        <w:rPr>
          <w:rFonts w:ascii="Calibri" w:hAnsi="Calibri" w:cs="Calibri"/>
          <w:highlight w:val="yellow"/>
          <w:lang w:val="en-US"/>
        </w:rPr>
        <w:t>,</w:t>
      </w:r>
      <w:r w:rsidRPr="00A13754">
        <w:rPr>
          <w:rFonts w:ascii="Calibri" w:hAnsi="Calibri" w:cs="Calibri"/>
          <w:highlight w:val="yellow"/>
          <w:lang w:val="en-US"/>
        </w:rPr>
        <w:t xml:space="preserve"> which should be maintained for the next 6 h or closure device (</w:t>
      </w:r>
      <w:r w:rsidR="009511D4" w:rsidRPr="00A13754">
        <w:rPr>
          <w:rFonts w:ascii="Calibri" w:hAnsi="Calibri" w:cs="Calibri"/>
          <w:b/>
          <w:bCs/>
          <w:highlight w:val="yellow"/>
          <w:lang w:val="en-US"/>
        </w:rPr>
        <w:t>Figure</w:t>
      </w:r>
      <w:r w:rsidRPr="00A13754">
        <w:rPr>
          <w:rFonts w:ascii="Calibri" w:hAnsi="Calibri" w:cs="Calibri"/>
          <w:b/>
          <w:bCs/>
          <w:highlight w:val="yellow"/>
          <w:lang w:val="en-US"/>
        </w:rPr>
        <w:t xml:space="preserve"> 14</w:t>
      </w:r>
      <w:r w:rsidRPr="00A13754">
        <w:rPr>
          <w:rFonts w:ascii="Calibri" w:hAnsi="Calibri" w:cs="Calibri"/>
          <w:highlight w:val="yellow"/>
          <w:lang w:val="en-US"/>
        </w:rPr>
        <w:t>).</w:t>
      </w:r>
    </w:p>
    <w:p w14:paraId="26652015" w14:textId="77777777" w:rsidR="00B06F45" w:rsidRPr="00A13754" w:rsidRDefault="00B06F45" w:rsidP="00A13754">
      <w:pPr>
        <w:jc w:val="both"/>
        <w:rPr>
          <w:rFonts w:ascii="Calibri" w:hAnsi="Calibri" w:cs="Calibri"/>
          <w:highlight w:val="yellow"/>
          <w:lang w:val="en-US"/>
        </w:rPr>
      </w:pPr>
    </w:p>
    <w:p w14:paraId="1DB0BC85" w14:textId="77777777"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highlight w:val="yellow"/>
          <w:lang w:val="en-US"/>
        </w:rPr>
        <w:t>Describe the course of the UAE in the medical record.</w:t>
      </w:r>
    </w:p>
    <w:p w14:paraId="7F82EB6C" w14:textId="77777777" w:rsidR="008C4C19" w:rsidRPr="00A13754" w:rsidRDefault="008C4C19" w:rsidP="00A13754">
      <w:pPr>
        <w:jc w:val="both"/>
        <w:rPr>
          <w:rFonts w:ascii="Calibri" w:hAnsi="Calibri" w:cs="Calibri"/>
          <w:b/>
          <w:bCs/>
          <w:lang w:val="en-US"/>
        </w:rPr>
      </w:pPr>
    </w:p>
    <w:p w14:paraId="6670E4F6" w14:textId="768B48E3" w:rsidR="00B06F45" w:rsidRPr="004E4DCC" w:rsidRDefault="00ED7C2A" w:rsidP="00321F78">
      <w:pPr>
        <w:pStyle w:val="ListParagraph"/>
        <w:numPr>
          <w:ilvl w:val="0"/>
          <w:numId w:val="1"/>
        </w:numPr>
        <w:ind w:left="0" w:firstLine="0"/>
        <w:jc w:val="both"/>
        <w:rPr>
          <w:rFonts w:ascii="Calibri" w:hAnsi="Calibri" w:cs="Calibri"/>
          <w:highlight w:val="yellow"/>
          <w:lang w:val="en-US"/>
        </w:rPr>
      </w:pPr>
      <w:r w:rsidRPr="004E4DCC">
        <w:rPr>
          <w:rFonts w:ascii="Calibri" w:hAnsi="Calibri" w:cs="Calibri"/>
          <w:b/>
          <w:bCs/>
          <w:highlight w:val="yellow"/>
          <w:lang w:val="en-US"/>
        </w:rPr>
        <w:t>Patient care after the UAE procedure</w:t>
      </w:r>
    </w:p>
    <w:p w14:paraId="3A46C8C7" w14:textId="77777777" w:rsidR="00B06F45" w:rsidRPr="00A13754" w:rsidRDefault="00B06F45" w:rsidP="00A13754">
      <w:pPr>
        <w:jc w:val="both"/>
        <w:rPr>
          <w:rFonts w:ascii="Calibri" w:hAnsi="Calibri" w:cs="Calibri"/>
          <w:lang w:val="en-US"/>
        </w:rPr>
      </w:pPr>
    </w:p>
    <w:p w14:paraId="203CF73C" w14:textId="3A8785CB" w:rsidR="00617D5D" w:rsidRPr="00A13754" w:rsidRDefault="00B06F45" w:rsidP="00A13754">
      <w:pPr>
        <w:jc w:val="both"/>
        <w:rPr>
          <w:rFonts w:ascii="Calibri" w:hAnsi="Calibri" w:cs="Calibri"/>
          <w:lang w:val="en-US"/>
        </w:rPr>
      </w:pPr>
      <w:r w:rsidRPr="00A13754">
        <w:rPr>
          <w:rFonts w:ascii="Calibri" w:hAnsi="Calibri" w:cs="Calibri"/>
          <w:lang w:val="en-US"/>
        </w:rPr>
        <w:t xml:space="preserve">NOTE: This is </w:t>
      </w:r>
      <w:r w:rsidR="00ED7C2A" w:rsidRPr="00A13754">
        <w:rPr>
          <w:rFonts w:ascii="Calibri" w:hAnsi="Calibri" w:cs="Calibri"/>
          <w:lang w:val="en-US"/>
        </w:rPr>
        <w:t xml:space="preserve">addressed to </w:t>
      </w:r>
      <w:r w:rsidRPr="00A13754">
        <w:rPr>
          <w:rFonts w:ascii="Calibri" w:hAnsi="Calibri" w:cs="Calibri"/>
          <w:lang w:val="en-US"/>
        </w:rPr>
        <w:t>gynecologists</w:t>
      </w:r>
      <w:r w:rsidR="00ED7C2A" w:rsidRPr="00A13754">
        <w:rPr>
          <w:rFonts w:ascii="Calibri" w:hAnsi="Calibri" w:cs="Calibri"/>
          <w:lang w:val="en-US"/>
        </w:rPr>
        <w:t xml:space="preserve"> or vascular surgeons and anesthesiologist</w:t>
      </w:r>
      <w:r w:rsidRPr="00A13754">
        <w:rPr>
          <w:rFonts w:ascii="Calibri" w:hAnsi="Calibri" w:cs="Calibri"/>
          <w:lang w:val="en-US"/>
        </w:rPr>
        <w:t>s</w:t>
      </w:r>
      <w:r w:rsidR="00ED7C2A" w:rsidRPr="00A13754">
        <w:rPr>
          <w:rFonts w:ascii="Calibri" w:hAnsi="Calibri" w:cs="Calibri"/>
          <w:lang w:val="en-US"/>
        </w:rPr>
        <w:t>.</w:t>
      </w:r>
    </w:p>
    <w:p w14:paraId="7C24802E" w14:textId="77777777" w:rsidR="00B06F45" w:rsidRPr="00A13754" w:rsidRDefault="00B06F45" w:rsidP="00A13754">
      <w:pPr>
        <w:jc w:val="both"/>
        <w:rPr>
          <w:rFonts w:ascii="Calibri" w:hAnsi="Calibri" w:cs="Calibri"/>
          <w:lang w:val="en-US"/>
        </w:rPr>
      </w:pPr>
    </w:p>
    <w:p w14:paraId="5DE5861F" w14:textId="5878331C" w:rsidR="00617D5D" w:rsidRPr="00A13754" w:rsidRDefault="00ED7C2A" w:rsidP="00321F78">
      <w:pPr>
        <w:pStyle w:val="ListParagraph"/>
        <w:numPr>
          <w:ilvl w:val="1"/>
          <w:numId w:val="1"/>
        </w:numPr>
        <w:ind w:left="0" w:firstLine="0"/>
        <w:jc w:val="both"/>
        <w:rPr>
          <w:rFonts w:ascii="Calibri" w:hAnsi="Calibri" w:cs="Calibri"/>
          <w:lang w:val="en-US"/>
        </w:rPr>
      </w:pPr>
      <w:r w:rsidRPr="0045356B">
        <w:rPr>
          <w:rFonts w:ascii="Calibri" w:hAnsi="Calibri" w:cs="Calibri"/>
          <w:highlight w:val="yellow"/>
          <w:lang w:val="en-US"/>
        </w:rPr>
        <w:t xml:space="preserve">Start analgesic treatment: patient </w:t>
      </w:r>
      <w:r w:rsidR="00C859A6" w:rsidRPr="0045356B">
        <w:rPr>
          <w:rFonts w:ascii="Calibri" w:hAnsi="Calibri" w:cs="Calibri"/>
          <w:highlight w:val="yellow"/>
          <w:lang w:val="en-US"/>
        </w:rPr>
        <w:t xml:space="preserve">controlled analgesia </w:t>
      </w:r>
      <w:r w:rsidRPr="0045356B">
        <w:rPr>
          <w:rFonts w:ascii="Calibri" w:hAnsi="Calibri" w:cs="Calibri"/>
          <w:highlight w:val="yellow"/>
          <w:lang w:val="en-US"/>
        </w:rPr>
        <w:t>(PCA) pump or EA.</w:t>
      </w:r>
    </w:p>
    <w:p w14:paraId="42CB398C" w14:textId="77777777" w:rsidR="00A13754" w:rsidRPr="00A13754" w:rsidRDefault="00A13754" w:rsidP="00A13754">
      <w:pPr>
        <w:pStyle w:val="ListParagraph"/>
        <w:ind w:left="0"/>
        <w:jc w:val="both"/>
        <w:rPr>
          <w:rFonts w:ascii="Calibri" w:hAnsi="Calibri" w:cs="Calibri"/>
          <w:lang w:val="en-US"/>
        </w:rPr>
      </w:pPr>
    </w:p>
    <w:p w14:paraId="49573E7C" w14:textId="164DA2C0"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Inform and discuss the options of analgesic treatment</w:t>
      </w:r>
      <w:r w:rsidR="005A567F" w:rsidRPr="00A13754">
        <w:rPr>
          <w:rFonts w:ascii="Calibri" w:hAnsi="Calibri" w:cs="Calibri"/>
          <w:lang w:val="en-US"/>
        </w:rPr>
        <w:t xml:space="preserve"> with the patient</w:t>
      </w:r>
      <w:r w:rsidRPr="00A13754">
        <w:rPr>
          <w:rFonts w:ascii="Calibri" w:hAnsi="Calibri" w:cs="Calibri"/>
          <w:lang w:val="en-US"/>
        </w:rPr>
        <w:t>.</w:t>
      </w:r>
    </w:p>
    <w:p w14:paraId="0802282C" w14:textId="77777777" w:rsidR="00321F78" w:rsidRPr="00A13754" w:rsidRDefault="00321F78" w:rsidP="00321F78">
      <w:pPr>
        <w:pStyle w:val="ListParagraph"/>
        <w:ind w:left="0"/>
        <w:jc w:val="both"/>
        <w:rPr>
          <w:rFonts w:ascii="Calibri" w:hAnsi="Calibri" w:cs="Calibri"/>
          <w:lang w:val="en-US"/>
        </w:rPr>
      </w:pPr>
    </w:p>
    <w:p w14:paraId="3304F21D" w14:textId="73990C29"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Inform the patient that EA provides better pain control and faster rehabilitation, compared to the PCA pump</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07/s00270-013-0607-1","ISSN":"01741551","abstract":"Purpose: This study was designed to compare the costs and effects of epidural analgesia (EDA) to those of patient-controlled intravenous analgesia (PCA) for postintervention pain relief in women having uterine artery embolization (UAE) for systematic uterine fibroids. Methods: Cost-effectiveness analysis (CEA) based on data from the literature by constructing a decision tree to model the clinical pathways for estimating the effects and costs of treatment with EDA and PCA. Literature on EDA for pain-relief after UAE was missing, and therefore, data on EDA for abdominal surgery were used. Outcome measures were compared costs to reduce one point in visual analogue score (VAS) or numeric rating scale (NRS) for pain 6 and 24 h after UAE and risk for complications. Results: Six hours after the intervention, the VAS was 3.56 when using PCA and 2.0 when using EDA. The costs for pain relief in women undergoing UAE with PCA and EDA were €191 and €355, respectively. The costs for EDA to reduce the VAS score 6 h after the intervention with one point compared with PCA were €105 and €179 after 24 h. The risk of having a complication was 2.45 times higher when using EDA. Conclusions: The results of this indirect comparison of EDA for abdominal surgery with PCA for UAE show that EDA would provide superior analgesia for post UAE pain at 6 and 24 h but with higher costs and an increased risk of complications. © 2013 Springer Science+Business Media New York and the Cardiovascular and Interventional Radiological Society of Europe (CIRSE).","author":[{"dropping-particle":"","family":"Kooij","given":"Sanne M.","non-dropping-particle":"Van Der","parse-names":false,"suffix":""},{"dropping-particle":"","family":"Moolenaar","given":"Lobke M.","non-dropping-particle":"","parse-names":false,"suffix":""},{"dropping-particle":"","family":"Ankum","given":"Willem M.","non-dropping-particle":"","parse-names":false,"suffix":""},{"dropping-particle":"","family":"Reekers","given":"Jim A.","non-dropping-particle":"","parse-names":false,"suffix":""},{"dropping-particle":"","family":"Mol","given":"Ben Willem J.","non-dropping-particle":"","parse-names":false,"suffix":""},{"dropping-particle":"","family":"Hehenkamp","given":"Wouter J.K.","non-dropping-particle":"","parse-names":false,"suffix":""}],"container-title":"CardioVascular and Interventional Radiology","id":"ITEM-1","issue":"6","issued":{"date-parts":[["2013","12"]]},"page":"1514-1520","title":"Epidural analgesia versus patient-controlled analgesia for pain relief in uterine artery embolization for uterine fibroids: A decision analysis","type":"article-journal","volume":"36"},"uris":["http://www.mendeley.com/documents/?uuid=4b90a61b-f86e-3b59-badc-30935f296dc3"]}],"mendeley":{"formattedCitation":"&lt;sup&gt;76&lt;/sup&gt;","plainTextFormattedCitation":"76","previouslyFormattedCitation":"&lt;sup&gt;76&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76</w:t>
      </w:r>
      <w:r w:rsidRPr="00A13754">
        <w:rPr>
          <w:rFonts w:ascii="Calibri" w:hAnsi="Calibri" w:cs="Calibri"/>
          <w:lang w:val="en-US"/>
        </w:rPr>
        <w:fldChar w:fldCharType="end"/>
      </w:r>
      <w:r w:rsidRPr="00A13754">
        <w:rPr>
          <w:rFonts w:ascii="Calibri" w:hAnsi="Calibri" w:cs="Calibri"/>
          <w:lang w:val="en-US"/>
        </w:rPr>
        <w:t>.</w:t>
      </w:r>
    </w:p>
    <w:p w14:paraId="536B9846" w14:textId="77777777" w:rsidR="00321F78" w:rsidRPr="00A13754" w:rsidRDefault="00321F78" w:rsidP="00321F78">
      <w:pPr>
        <w:pStyle w:val="ListParagraph"/>
        <w:ind w:left="0"/>
        <w:jc w:val="both"/>
        <w:rPr>
          <w:rFonts w:ascii="Calibri" w:hAnsi="Calibri" w:cs="Calibri"/>
          <w:lang w:val="en-US"/>
        </w:rPr>
      </w:pPr>
    </w:p>
    <w:p w14:paraId="5FC91EEC" w14:textId="77777777"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Note that fact and the patient’s choice in the medical record.</w:t>
      </w:r>
    </w:p>
    <w:p w14:paraId="7873E7F3" w14:textId="77777777" w:rsidR="00B06F45" w:rsidRPr="00A13754" w:rsidRDefault="00B06F45" w:rsidP="00A13754">
      <w:pPr>
        <w:pStyle w:val="ListParagraph"/>
        <w:ind w:left="0"/>
        <w:jc w:val="both"/>
        <w:rPr>
          <w:rFonts w:ascii="Calibri" w:hAnsi="Calibri" w:cs="Calibri"/>
          <w:lang w:val="en-US"/>
        </w:rPr>
      </w:pPr>
    </w:p>
    <w:p w14:paraId="41B41C26" w14:textId="788A68BF" w:rsidR="00617D5D" w:rsidRPr="001D7BD4" w:rsidRDefault="00ED7C2A" w:rsidP="00321F78">
      <w:pPr>
        <w:pStyle w:val="ListParagraph"/>
        <w:numPr>
          <w:ilvl w:val="1"/>
          <w:numId w:val="1"/>
        </w:numPr>
        <w:ind w:left="0" w:firstLine="0"/>
        <w:jc w:val="both"/>
        <w:rPr>
          <w:rFonts w:ascii="Calibri" w:hAnsi="Calibri" w:cs="Calibri"/>
          <w:highlight w:val="yellow"/>
          <w:lang w:val="en-US"/>
        </w:rPr>
      </w:pPr>
      <w:r w:rsidRPr="001D7BD4">
        <w:rPr>
          <w:rFonts w:ascii="Calibri" w:hAnsi="Calibri" w:cs="Calibri"/>
          <w:highlight w:val="yellow"/>
          <w:lang w:val="en-US"/>
        </w:rPr>
        <w:t>Analgesic treatment of post-</w:t>
      </w:r>
      <w:r w:rsidR="006163CD" w:rsidRPr="001D7BD4">
        <w:rPr>
          <w:rFonts w:ascii="Calibri" w:hAnsi="Calibri" w:cs="Calibri"/>
          <w:highlight w:val="yellow"/>
          <w:lang w:val="en-US"/>
        </w:rPr>
        <w:t>embolization</w:t>
      </w:r>
      <w:r w:rsidRPr="001D7BD4">
        <w:rPr>
          <w:rFonts w:ascii="Calibri" w:hAnsi="Calibri" w:cs="Calibri"/>
          <w:highlight w:val="yellow"/>
          <w:lang w:val="en-US"/>
        </w:rPr>
        <w:t xml:space="preserve"> pain using a PCA pump.</w:t>
      </w:r>
    </w:p>
    <w:p w14:paraId="70E164D0" w14:textId="77777777" w:rsidR="00321F78" w:rsidRPr="001D7BD4" w:rsidRDefault="00321F78" w:rsidP="00321F78">
      <w:pPr>
        <w:pStyle w:val="ListParagraph"/>
        <w:ind w:left="0"/>
        <w:jc w:val="both"/>
        <w:rPr>
          <w:rFonts w:ascii="Calibri" w:hAnsi="Calibri" w:cs="Calibri"/>
          <w:highlight w:val="yellow"/>
          <w:lang w:val="en-US"/>
        </w:rPr>
      </w:pPr>
    </w:p>
    <w:p w14:paraId="35A8C488" w14:textId="3B69509B" w:rsidR="00617D5D" w:rsidRPr="001D7BD4" w:rsidRDefault="00ED7C2A" w:rsidP="00321F78">
      <w:pPr>
        <w:pStyle w:val="ListParagraph"/>
        <w:numPr>
          <w:ilvl w:val="2"/>
          <w:numId w:val="1"/>
        </w:numPr>
        <w:ind w:left="0" w:firstLine="0"/>
        <w:jc w:val="both"/>
        <w:rPr>
          <w:rFonts w:ascii="Calibri" w:hAnsi="Calibri" w:cs="Calibri"/>
          <w:highlight w:val="yellow"/>
          <w:lang w:val="en-US"/>
        </w:rPr>
      </w:pPr>
      <w:r w:rsidRPr="001D7BD4">
        <w:rPr>
          <w:rFonts w:ascii="Calibri" w:hAnsi="Calibri" w:cs="Calibri"/>
          <w:highlight w:val="yellow"/>
          <w:lang w:val="en-US"/>
        </w:rPr>
        <w:t xml:space="preserve">Prepare the syringe for the PCA pump with the </w:t>
      </w:r>
      <w:r w:rsidR="00C859A6">
        <w:rPr>
          <w:rFonts w:ascii="Calibri" w:hAnsi="Calibri" w:cs="Calibri"/>
          <w:highlight w:val="yellow"/>
          <w:lang w:val="en-US"/>
        </w:rPr>
        <w:t>m</w:t>
      </w:r>
      <w:r w:rsidR="00C859A6" w:rsidRPr="001D7BD4">
        <w:rPr>
          <w:rFonts w:ascii="Calibri" w:hAnsi="Calibri" w:cs="Calibri"/>
          <w:highlight w:val="yellow"/>
          <w:lang w:val="en-US"/>
        </w:rPr>
        <w:t>orphine</w:t>
      </w:r>
      <w:r w:rsidRPr="001D7BD4">
        <w:rPr>
          <w:rFonts w:ascii="Calibri" w:hAnsi="Calibri" w:cs="Calibri"/>
          <w:highlight w:val="yellow"/>
          <w:lang w:val="en-US"/>
        </w:rPr>
        <w:t xml:space="preserve"> solution.</w:t>
      </w:r>
    </w:p>
    <w:p w14:paraId="6B736BDE" w14:textId="77777777" w:rsidR="00A13754" w:rsidRPr="001D7BD4" w:rsidRDefault="00A13754" w:rsidP="00A13754">
      <w:pPr>
        <w:pStyle w:val="ListParagraph"/>
        <w:ind w:left="0"/>
        <w:jc w:val="both"/>
        <w:rPr>
          <w:rFonts w:ascii="Calibri" w:hAnsi="Calibri" w:cs="Calibri"/>
          <w:highlight w:val="yellow"/>
          <w:lang w:val="en-US"/>
        </w:rPr>
      </w:pPr>
    </w:p>
    <w:p w14:paraId="2688705F" w14:textId="52460E45" w:rsidR="00617D5D" w:rsidRPr="004E4DCC" w:rsidRDefault="00ED7C2A" w:rsidP="00321F78">
      <w:pPr>
        <w:pStyle w:val="ListParagraph"/>
        <w:numPr>
          <w:ilvl w:val="3"/>
          <w:numId w:val="1"/>
        </w:numPr>
        <w:ind w:left="0" w:firstLine="0"/>
        <w:jc w:val="both"/>
        <w:rPr>
          <w:rFonts w:ascii="Calibri" w:hAnsi="Calibri" w:cs="Calibri"/>
          <w:highlight w:val="yellow"/>
          <w:lang w:val="en-US"/>
        </w:rPr>
      </w:pPr>
      <w:r w:rsidRPr="004E4DCC">
        <w:rPr>
          <w:rFonts w:ascii="Calibri" w:hAnsi="Calibri" w:cs="Calibri"/>
          <w:highlight w:val="yellow"/>
          <w:lang w:val="en-US"/>
        </w:rPr>
        <w:t>Fill the 50</w:t>
      </w:r>
      <w:r w:rsidR="00321F78" w:rsidRPr="004E4DCC">
        <w:rPr>
          <w:rFonts w:ascii="Calibri" w:hAnsi="Calibri" w:cs="Calibri"/>
          <w:highlight w:val="yellow"/>
          <w:lang w:val="en-US"/>
        </w:rPr>
        <w:t xml:space="preserve"> mL</w:t>
      </w:r>
      <w:r w:rsidRPr="004E4DCC">
        <w:rPr>
          <w:rFonts w:ascii="Calibri" w:hAnsi="Calibri" w:cs="Calibri"/>
          <w:highlight w:val="yellow"/>
          <w:lang w:val="en-US"/>
        </w:rPr>
        <w:t xml:space="preserve"> syringe for the PCA pump with 50 mg of </w:t>
      </w:r>
      <w:r w:rsidR="00C859A6">
        <w:rPr>
          <w:rFonts w:ascii="Calibri" w:hAnsi="Calibri" w:cs="Calibri"/>
          <w:highlight w:val="yellow"/>
          <w:lang w:val="en-US"/>
        </w:rPr>
        <w:t>m</w:t>
      </w:r>
      <w:r w:rsidR="00C859A6" w:rsidRPr="004E4DCC">
        <w:rPr>
          <w:rFonts w:ascii="Calibri" w:hAnsi="Calibri" w:cs="Calibri"/>
          <w:highlight w:val="yellow"/>
          <w:lang w:val="en-US"/>
        </w:rPr>
        <w:t xml:space="preserve">orphine </w:t>
      </w:r>
      <w:r w:rsidRPr="004E4DCC">
        <w:rPr>
          <w:rFonts w:ascii="Calibri" w:hAnsi="Calibri" w:cs="Calibri"/>
          <w:highlight w:val="yellow"/>
          <w:lang w:val="en-US"/>
        </w:rPr>
        <w:t>and solution of 0</w:t>
      </w:r>
      <w:r w:rsidR="00321F78" w:rsidRPr="004E4DCC">
        <w:rPr>
          <w:rFonts w:ascii="Calibri" w:hAnsi="Calibri" w:cs="Calibri"/>
          <w:highlight w:val="yellow"/>
          <w:lang w:val="en-US"/>
        </w:rPr>
        <w:t>.</w:t>
      </w:r>
      <w:r w:rsidRPr="004E4DCC">
        <w:rPr>
          <w:rFonts w:ascii="Calibri" w:hAnsi="Calibri" w:cs="Calibri"/>
          <w:highlight w:val="yellow"/>
          <w:lang w:val="en-US"/>
        </w:rPr>
        <w:t>9% NaCl (concentration 1 mg/</w:t>
      </w:r>
      <w:r w:rsidR="00321F78" w:rsidRPr="004E4DCC">
        <w:rPr>
          <w:rFonts w:ascii="Calibri" w:hAnsi="Calibri" w:cs="Calibri"/>
          <w:highlight w:val="yellow"/>
          <w:lang w:val="en-US"/>
        </w:rPr>
        <w:t>mL</w:t>
      </w:r>
      <w:r w:rsidRPr="004E4DCC">
        <w:rPr>
          <w:rFonts w:ascii="Calibri" w:hAnsi="Calibri" w:cs="Calibri"/>
          <w:highlight w:val="yellow"/>
          <w:lang w:val="en-US"/>
        </w:rPr>
        <w:t>).</w:t>
      </w:r>
    </w:p>
    <w:p w14:paraId="3377C4BC" w14:textId="77777777" w:rsidR="00321F78" w:rsidRPr="004E4DCC" w:rsidRDefault="00321F78" w:rsidP="00321F78">
      <w:pPr>
        <w:pStyle w:val="ListParagraph"/>
        <w:ind w:left="0"/>
        <w:jc w:val="both"/>
        <w:rPr>
          <w:rFonts w:ascii="Calibri" w:hAnsi="Calibri" w:cs="Calibri"/>
          <w:highlight w:val="yellow"/>
          <w:lang w:val="en-US"/>
        </w:rPr>
      </w:pPr>
    </w:p>
    <w:p w14:paraId="5B4BB39E" w14:textId="4745B7E7" w:rsidR="00617D5D" w:rsidRPr="004E4DCC" w:rsidRDefault="00ED7C2A" w:rsidP="00321F78">
      <w:pPr>
        <w:pStyle w:val="ListParagraph"/>
        <w:numPr>
          <w:ilvl w:val="2"/>
          <w:numId w:val="1"/>
        </w:numPr>
        <w:ind w:left="0" w:firstLine="0"/>
        <w:jc w:val="both"/>
        <w:rPr>
          <w:rFonts w:ascii="Calibri" w:hAnsi="Calibri" w:cs="Calibri"/>
          <w:highlight w:val="yellow"/>
          <w:lang w:val="en-US"/>
        </w:rPr>
      </w:pPr>
      <w:r w:rsidRPr="004E4DCC">
        <w:rPr>
          <w:rFonts w:ascii="Calibri" w:hAnsi="Calibri" w:cs="Calibri"/>
          <w:highlight w:val="yellow"/>
          <w:lang w:val="en-US"/>
        </w:rPr>
        <w:t>Prepare the PCA pump for intravenous use.</w:t>
      </w:r>
    </w:p>
    <w:p w14:paraId="58ACF5C1" w14:textId="0F21CCCD" w:rsidR="00321F78" w:rsidRPr="004E4DCC" w:rsidRDefault="00321F78" w:rsidP="00321F78">
      <w:pPr>
        <w:pStyle w:val="ListParagraph"/>
        <w:ind w:left="0"/>
        <w:jc w:val="both"/>
        <w:rPr>
          <w:rFonts w:ascii="Calibri" w:hAnsi="Calibri" w:cs="Calibri"/>
          <w:highlight w:val="yellow"/>
          <w:lang w:val="en-US"/>
        </w:rPr>
      </w:pPr>
    </w:p>
    <w:p w14:paraId="02369CB4" w14:textId="28BE5F9A" w:rsidR="00617D5D" w:rsidRPr="004E4DCC" w:rsidRDefault="00ED7C2A" w:rsidP="00321F78">
      <w:pPr>
        <w:pStyle w:val="ListParagraph"/>
        <w:numPr>
          <w:ilvl w:val="3"/>
          <w:numId w:val="1"/>
        </w:numPr>
        <w:ind w:left="0" w:firstLine="0"/>
        <w:jc w:val="both"/>
        <w:rPr>
          <w:rFonts w:ascii="Calibri" w:hAnsi="Calibri" w:cs="Calibri"/>
          <w:highlight w:val="yellow"/>
          <w:lang w:val="en-US"/>
        </w:rPr>
      </w:pPr>
      <w:r w:rsidRPr="004E4DCC">
        <w:rPr>
          <w:rFonts w:ascii="Calibri" w:hAnsi="Calibri" w:cs="Calibri"/>
          <w:highlight w:val="yellow"/>
          <w:lang w:val="en-US"/>
        </w:rPr>
        <w:t>Join the drain to the syringe.</w:t>
      </w:r>
    </w:p>
    <w:p w14:paraId="2A6668D8" w14:textId="77777777" w:rsidR="00321F78" w:rsidRPr="004E4DCC" w:rsidRDefault="00321F78" w:rsidP="00321F78">
      <w:pPr>
        <w:pStyle w:val="ListParagraph"/>
        <w:ind w:left="0"/>
        <w:jc w:val="both"/>
        <w:rPr>
          <w:rFonts w:ascii="Calibri" w:hAnsi="Calibri" w:cs="Calibri"/>
          <w:highlight w:val="yellow"/>
          <w:lang w:val="en-US"/>
        </w:rPr>
      </w:pPr>
    </w:p>
    <w:p w14:paraId="042652E0" w14:textId="4D8693D3" w:rsidR="00617D5D" w:rsidRPr="004E4DCC" w:rsidRDefault="00ED7C2A" w:rsidP="00321F78">
      <w:pPr>
        <w:pStyle w:val="ListParagraph"/>
        <w:numPr>
          <w:ilvl w:val="3"/>
          <w:numId w:val="1"/>
        </w:numPr>
        <w:ind w:left="0" w:firstLine="0"/>
        <w:jc w:val="both"/>
        <w:rPr>
          <w:rFonts w:ascii="Calibri" w:hAnsi="Calibri" w:cs="Calibri"/>
          <w:highlight w:val="yellow"/>
          <w:lang w:val="en-US"/>
        </w:rPr>
      </w:pPr>
      <w:r w:rsidRPr="004E4DCC">
        <w:rPr>
          <w:rFonts w:ascii="Calibri" w:hAnsi="Calibri" w:cs="Calibri"/>
          <w:highlight w:val="yellow"/>
          <w:lang w:val="en-US"/>
        </w:rPr>
        <w:t>Insert the venipuncture using a cannula.</w:t>
      </w:r>
    </w:p>
    <w:p w14:paraId="3EE1DC0C" w14:textId="77777777" w:rsidR="00321F78" w:rsidRPr="004E4DCC" w:rsidRDefault="00321F78" w:rsidP="00321F78">
      <w:pPr>
        <w:pStyle w:val="ListParagraph"/>
        <w:ind w:left="0"/>
        <w:jc w:val="both"/>
        <w:rPr>
          <w:rFonts w:ascii="Calibri" w:hAnsi="Calibri" w:cs="Calibri"/>
          <w:highlight w:val="yellow"/>
          <w:lang w:val="en-US"/>
        </w:rPr>
      </w:pPr>
    </w:p>
    <w:p w14:paraId="4D4618AB" w14:textId="0AF6E76E" w:rsidR="00617D5D" w:rsidRPr="004E4DCC" w:rsidRDefault="00ED7C2A" w:rsidP="00321F78">
      <w:pPr>
        <w:pStyle w:val="ListParagraph"/>
        <w:numPr>
          <w:ilvl w:val="3"/>
          <w:numId w:val="1"/>
        </w:numPr>
        <w:ind w:left="0" w:firstLine="0"/>
        <w:jc w:val="both"/>
        <w:rPr>
          <w:rFonts w:ascii="Calibri" w:hAnsi="Calibri" w:cs="Calibri"/>
          <w:highlight w:val="yellow"/>
          <w:lang w:val="en-US"/>
        </w:rPr>
      </w:pPr>
      <w:r w:rsidRPr="004E4DCC">
        <w:rPr>
          <w:rFonts w:ascii="Calibri" w:hAnsi="Calibri" w:cs="Calibri"/>
          <w:highlight w:val="yellow"/>
          <w:lang w:val="en-US"/>
        </w:rPr>
        <w:t>Insert the syringe into the PCA pump.</w:t>
      </w:r>
    </w:p>
    <w:p w14:paraId="3D19230E" w14:textId="77777777" w:rsidR="00321F78" w:rsidRPr="004E4DCC" w:rsidRDefault="00321F78" w:rsidP="00321F78">
      <w:pPr>
        <w:pStyle w:val="ListParagraph"/>
        <w:ind w:left="0"/>
        <w:jc w:val="both"/>
        <w:rPr>
          <w:rFonts w:ascii="Calibri" w:hAnsi="Calibri" w:cs="Calibri"/>
          <w:highlight w:val="yellow"/>
          <w:lang w:val="en-US"/>
        </w:rPr>
      </w:pPr>
    </w:p>
    <w:p w14:paraId="152D38EC" w14:textId="63948358" w:rsidR="00617D5D" w:rsidRPr="004E4DCC" w:rsidRDefault="00ED7C2A" w:rsidP="00321F78">
      <w:pPr>
        <w:pStyle w:val="ListParagraph"/>
        <w:numPr>
          <w:ilvl w:val="3"/>
          <w:numId w:val="1"/>
        </w:numPr>
        <w:ind w:left="0" w:firstLine="0"/>
        <w:jc w:val="both"/>
        <w:rPr>
          <w:rFonts w:ascii="Calibri" w:hAnsi="Calibri" w:cs="Calibri"/>
          <w:highlight w:val="yellow"/>
          <w:lang w:val="en-US"/>
        </w:rPr>
      </w:pPr>
      <w:r w:rsidRPr="004E4DCC">
        <w:rPr>
          <w:rFonts w:ascii="Calibri" w:hAnsi="Calibri" w:cs="Calibri"/>
          <w:highlight w:val="yellow"/>
          <w:lang w:val="en-US"/>
        </w:rPr>
        <w:t>Fill the drain, launch the PCA pump.</w:t>
      </w:r>
    </w:p>
    <w:p w14:paraId="537FB39D" w14:textId="77777777" w:rsidR="00321F78" w:rsidRPr="004E4DCC" w:rsidRDefault="00321F78" w:rsidP="00321F78">
      <w:pPr>
        <w:pStyle w:val="ListParagraph"/>
        <w:ind w:left="0"/>
        <w:jc w:val="both"/>
        <w:rPr>
          <w:rFonts w:ascii="Calibri" w:hAnsi="Calibri" w:cs="Calibri"/>
          <w:highlight w:val="yellow"/>
          <w:lang w:val="en-US"/>
        </w:rPr>
      </w:pPr>
    </w:p>
    <w:p w14:paraId="02ED7401" w14:textId="649E3D3D" w:rsidR="00617D5D" w:rsidRPr="004E4DCC" w:rsidRDefault="00ED7C2A" w:rsidP="00321F78">
      <w:pPr>
        <w:pStyle w:val="ListParagraph"/>
        <w:numPr>
          <w:ilvl w:val="3"/>
          <w:numId w:val="1"/>
        </w:numPr>
        <w:ind w:left="0" w:firstLine="0"/>
        <w:jc w:val="both"/>
        <w:rPr>
          <w:rFonts w:ascii="Calibri" w:hAnsi="Calibri" w:cs="Calibri"/>
          <w:highlight w:val="yellow"/>
          <w:lang w:val="en-US"/>
        </w:rPr>
      </w:pPr>
      <w:r w:rsidRPr="004E4DCC">
        <w:rPr>
          <w:rFonts w:ascii="Calibri" w:hAnsi="Calibri" w:cs="Calibri"/>
          <w:highlight w:val="yellow"/>
          <w:lang w:val="en-US"/>
        </w:rPr>
        <w:t xml:space="preserve">Turn on </w:t>
      </w:r>
      <w:r w:rsidR="00CA2379">
        <w:rPr>
          <w:rFonts w:ascii="Calibri" w:hAnsi="Calibri" w:cs="Calibri"/>
          <w:highlight w:val="yellow"/>
          <w:lang w:val="en-US"/>
        </w:rPr>
        <w:t>the</w:t>
      </w:r>
      <w:r w:rsidRPr="004E4DCC">
        <w:rPr>
          <w:rFonts w:ascii="Calibri" w:hAnsi="Calibri" w:cs="Calibri"/>
          <w:highlight w:val="yellow"/>
          <w:lang w:val="en-US"/>
        </w:rPr>
        <w:t xml:space="preserve"> START</w:t>
      </w:r>
      <w:r w:rsidR="00CA2379">
        <w:rPr>
          <w:rFonts w:ascii="Calibri" w:hAnsi="Calibri" w:cs="Calibri"/>
          <w:highlight w:val="yellow"/>
          <w:lang w:val="en-US"/>
        </w:rPr>
        <w:t xml:space="preserve"> </w:t>
      </w:r>
      <w:r w:rsidR="00CA2379" w:rsidRPr="004E4DCC">
        <w:rPr>
          <w:rFonts w:ascii="Calibri" w:hAnsi="Calibri" w:cs="Calibri"/>
          <w:highlight w:val="yellow"/>
          <w:lang w:val="en-US"/>
        </w:rPr>
        <w:t>button</w:t>
      </w:r>
      <w:r w:rsidRPr="004E4DCC">
        <w:rPr>
          <w:rFonts w:ascii="Calibri" w:hAnsi="Calibri" w:cs="Calibri"/>
          <w:highlight w:val="yellow"/>
          <w:lang w:val="en-US"/>
        </w:rPr>
        <w:t>.</w:t>
      </w:r>
    </w:p>
    <w:p w14:paraId="20956BF6" w14:textId="77777777" w:rsidR="00321F78" w:rsidRPr="004E4DCC" w:rsidRDefault="00321F78" w:rsidP="00321F78">
      <w:pPr>
        <w:pStyle w:val="ListParagraph"/>
        <w:ind w:left="0"/>
        <w:jc w:val="both"/>
        <w:rPr>
          <w:rFonts w:ascii="Calibri" w:hAnsi="Calibri" w:cs="Calibri"/>
          <w:highlight w:val="yellow"/>
          <w:lang w:val="en-US"/>
        </w:rPr>
      </w:pPr>
    </w:p>
    <w:p w14:paraId="6A87FBAA" w14:textId="6C8DFF9B" w:rsidR="00617D5D" w:rsidRPr="004E4DCC" w:rsidRDefault="00ED7C2A" w:rsidP="00321F78">
      <w:pPr>
        <w:pStyle w:val="ListParagraph"/>
        <w:numPr>
          <w:ilvl w:val="3"/>
          <w:numId w:val="1"/>
        </w:numPr>
        <w:ind w:left="0" w:firstLine="0"/>
        <w:jc w:val="both"/>
        <w:rPr>
          <w:rFonts w:ascii="Calibri" w:hAnsi="Calibri" w:cs="Calibri"/>
          <w:highlight w:val="yellow"/>
          <w:lang w:val="en-US"/>
        </w:rPr>
      </w:pPr>
      <w:r w:rsidRPr="004E4DCC">
        <w:rPr>
          <w:rFonts w:ascii="Calibri" w:hAnsi="Calibri" w:cs="Calibri"/>
          <w:highlight w:val="yellow"/>
          <w:lang w:val="en-US"/>
        </w:rPr>
        <w:t>Lock the PCA pump.</w:t>
      </w:r>
    </w:p>
    <w:p w14:paraId="1E93DCFD" w14:textId="77777777" w:rsidR="00321F78" w:rsidRPr="004E4DCC" w:rsidRDefault="00321F78" w:rsidP="00321F78">
      <w:pPr>
        <w:pStyle w:val="ListParagraph"/>
        <w:ind w:left="0"/>
        <w:jc w:val="both"/>
        <w:rPr>
          <w:rFonts w:ascii="Calibri" w:hAnsi="Calibri" w:cs="Calibri"/>
          <w:highlight w:val="yellow"/>
          <w:lang w:val="en-US"/>
        </w:rPr>
      </w:pPr>
    </w:p>
    <w:p w14:paraId="1410CD99" w14:textId="77777777" w:rsidR="00C859A6" w:rsidRDefault="00ED7C2A" w:rsidP="00321F78">
      <w:pPr>
        <w:pStyle w:val="ListParagraph"/>
        <w:numPr>
          <w:ilvl w:val="2"/>
          <w:numId w:val="1"/>
        </w:numPr>
        <w:ind w:left="0" w:firstLine="0"/>
        <w:jc w:val="both"/>
        <w:rPr>
          <w:rFonts w:ascii="Calibri" w:hAnsi="Calibri" w:cs="Calibri"/>
          <w:highlight w:val="yellow"/>
          <w:lang w:val="en-US"/>
        </w:rPr>
      </w:pPr>
      <w:r w:rsidRPr="004E4DCC">
        <w:rPr>
          <w:rFonts w:ascii="Calibri" w:hAnsi="Calibri" w:cs="Calibri"/>
          <w:highlight w:val="yellow"/>
          <w:lang w:val="en-US"/>
        </w:rPr>
        <w:t>Set the PCA pump parameters (listed below) (</w:t>
      </w:r>
      <w:r w:rsidR="009511D4" w:rsidRPr="004E4DCC">
        <w:rPr>
          <w:rFonts w:ascii="Calibri" w:hAnsi="Calibri" w:cs="Calibri"/>
          <w:b/>
          <w:bCs/>
          <w:highlight w:val="yellow"/>
          <w:lang w:val="en-US"/>
        </w:rPr>
        <w:t>Figure</w:t>
      </w:r>
      <w:r w:rsidRPr="004E4DCC">
        <w:rPr>
          <w:rFonts w:ascii="Calibri" w:hAnsi="Calibri" w:cs="Calibri"/>
          <w:b/>
          <w:bCs/>
          <w:highlight w:val="yellow"/>
          <w:lang w:val="en-US"/>
        </w:rPr>
        <w:t xml:space="preserve"> 15</w:t>
      </w:r>
      <w:r w:rsidRPr="004E4DCC">
        <w:rPr>
          <w:rFonts w:ascii="Calibri" w:hAnsi="Calibri" w:cs="Calibri"/>
          <w:highlight w:val="yellow"/>
          <w:lang w:val="en-US"/>
        </w:rPr>
        <w:t xml:space="preserve">). </w:t>
      </w:r>
    </w:p>
    <w:p w14:paraId="7ADF3472" w14:textId="77777777" w:rsidR="00C859A6" w:rsidRDefault="00C859A6" w:rsidP="0049761F">
      <w:pPr>
        <w:pStyle w:val="ListParagraph"/>
        <w:ind w:left="0"/>
        <w:jc w:val="both"/>
        <w:rPr>
          <w:rFonts w:ascii="Calibri" w:hAnsi="Calibri" w:cs="Calibri"/>
          <w:highlight w:val="yellow"/>
          <w:lang w:val="en-US"/>
        </w:rPr>
      </w:pPr>
    </w:p>
    <w:p w14:paraId="7DCE9687" w14:textId="414B2535" w:rsidR="00617D5D" w:rsidRPr="004E4DCC" w:rsidRDefault="00ED7C2A" w:rsidP="007119CE">
      <w:pPr>
        <w:pStyle w:val="ListParagraph"/>
        <w:ind w:left="0"/>
        <w:jc w:val="both"/>
        <w:rPr>
          <w:rFonts w:ascii="Calibri" w:hAnsi="Calibri" w:cs="Calibri"/>
          <w:highlight w:val="yellow"/>
          <w:lang w:val="en-US"/>
        </w:rPr>
      </w:pPr>
      <w:r w:rsidRPr="004E4DCC">
        <w:rPr>
          <w:rFonts w:ascii="Calibri" w:hAnsi="Calibri" w:cs="Calibri"/>
          <w:highlight w:val="yellow"/>
          <w:lang w:val="en-US"/>
        </w:rPr>
        <w:t>WARNING! Higher doses of Morphine may cause respiratory depression.</w:t>
      </w:r>
    </w:p>
    <w:p w14:paraId="5DEE4119" w14:textId="77777777" w:rsidR="00321F78" w:rsidRPr="004E4DCC" w:rsidRDefault="00321F78" w:rsidP="00321F78">
      <w:pPr>
        <w:pStyle w:val="ListParagraph"/>
        <w:ind w:left="0"/>
        <w:jc w:val="both"/>
        <w:rPr>
          <w:rFonts w:ascii="Calibri" w:hAnsi="Calibri" w:cs="Calibri"/>
          <w:highlight w:val="yellow"/>
          <w:lang w:val="en-US"/>
        </w:rPr>
      </w:pPr>
    </w:p>
    <w:p w14:paraId="2A05BCC6" w14:textId="108A736F" w:rsidR="00617D5D" w:rsidRPr="007119CE" w:rsidRDefault="00C859A6" w:rsidP="007119CE">
      <w:pPr>
        <w:pStyle w:val="ListParagraph"/>
        <w:numPr>
          <w:ilvl w:val="3"/>
          <w:numId w:val="1"/>
        </w:numPr>
        <w:ind w:left="0" w:firstLine="0"/>
        <w:jc w:val="both"/>
        <w:rPr>
          <w:rFonts w:ascii="Calibri" w:hAnsi="Calibri" w:cs="Calibri"/>
          <w:highlight w:val="yellow"/>
          <w:lang w:val="en-US"/>
        </w:rPr>
      </w:pPr>
      <w:r w:rsidRPr="007119CE">
        <w:rPr>
          <w:rFonts w:ascii="Calibri" w:hAnsi="Calibri" w:cs="Calibri"/>
          <w:highlight w:val="yellow"/>
          <w:lang w:val="en-US"/>
        </w:rPr>
        <w:t>Use a</w:t>
      </w:r>
      <w:r w:rsidR="00ED7C2A" w:rsidRPr="007119CE">
        <w:rPr>
          <w:rFonts w:ascii="Calibri" w:hAnsi="Calibri" w:cs="Calibri"/>
          <w:highlight w:val="yellow"/>
          <w:lang w:val="en-US"/>
        </w:rPr>
        <w:t xml:space="preserve"> </w:t>
      </w:r>
      <w:r w:rsidRPr="007119CE">
        <w:rPr>
          <w:rFonts w:ascii="Calibri" w:hAnsi="Calibri" w:cs="Calibri"/>
          <w:highlight w:val="yellow"/>
          <w:lang w:val="en-US"/>
        </w:rPr>
        <w:t xml:space="preserve">Morphine </w:t>
      </w:r>
      <w:r w:rsidR="00ED7C2A" w:rsidRPr="007119CE">
        <w:rPr>
          <w:rFonts w:ascii="Calibri" w:hAnsi="Calibri" w:cs="Calibri"/>
          <w:highlight w:val="yellow"/>
          <w:lang w:val="en-US"/>
        </w:rPr>
        <w:t>concentration of 1 mg/m</w:t>
      </w:r>
      <w:r w:rsidR="00321F78" w:rsidRPr="007119CE">
        <w:rPr>
          <w:rFonts w:ascii="Calibri" w:hAnsi="Calibri" w:cs="Calibri"/>
          <w:highlight w:val="yellow"/>
          <w:lang w:val="en-US"/>
        </w:rPr>
        <w:t>L</w:t>
      </w:r>
      <w:r w:rsidR="00ED7C2A" w:rsidRPr="007119CE">
        <w:rPr>
          <w:rFonts w:ascii="Calibri" w:hAnsi="Calibri" w:cs="Calibri"/>
          <w:highlight w:val="yellow"/>
          <w:lang w:val="en-US"/>
        </w:rPr>
        <w:t>.</w:t>
      </w:r>
      <w:r w:rsidRPr="007119CE">
        <w:rPr>
          <w:rFonts w:ascii="Calibri" w:hAnsi="Calibri" w:cs="Calibri"/>
          <w:highlight w:val="yellow"/>
          <w:lang w:val="en-US"/>
        </w:rPr>
        <w:t xml:space="preserve"> Use a</w:t>
      </w:r>
      <w:r w:rsidR="00ED7C2A" w:rsidRPr="007119CE">
        <w:rPr>
          <w:rFonts w:ascii="Calibri" w:hAnsi="Calibri" w:cs="Calibri"/>
          <w:highlight w:val="yellow"/>
          <w:lang w:val="en-US"/>
        </w:rPr>
        <w:t xml:space="preserve"> dose of </w:t>
      </w:r>
      <w:r w:rsidRPr="007119CE">
        <w:rPr>
          <w:rFonts w:ascii="Calibri" w:hAnsi="Calibri" w:cs="Calibri"/>
          <w:highlight w:val="yellow"/>
          <w:lang w:val="en-US"/>
        </w:rPr>
        <w:t>m</w:t>
      </w:r>
      <w:r w:rsidRPr="007119CE">
        <w:rPr>
          <w:rFonts w:ascii="Calibri" w:hAnsi="Calibri" w:cs="Calibri"/>
          <w:highlight w:val="yellow"/>
          <w:lang w:val="en-US"/>
        </w:rPr>
        <w:t xml:space="preserve">orphine </w:t>
      </w:r>
      <w:r w:rsidR="00ED7C2A" w:rsidRPr="007119CE">
        <w:rPr>
          <w:rFonts w:ascii="Calibri" w:hAnsi="Calibri" w:cs="Calibri"/>
          <w:highlight w:val="yellow"/>
          <w:lang w:val="en-US"/>
        </w:rPr>
        <w:t>infusion on-demand (intravenous bolus) (Bolus p</w:t>
      </w:r>
      <w:r w:rsidR="00C620F2" w:rsidRPr="007119CE">
        <w:rPr>
          <w:rFonts w:ascii="Calibri" w:hAnsi="Calibri" w:cs="Calibri"/>
          <w:highlight w:val="yellow"/>
          <w:lang w:val="en-US"/>
        </w:rPr>
        <w:t>.</w:t>
      </w:r>
      <w:r w:rsidR="00ED7C2A" w:rsidRPr="007119CE">
        <w:rPr>
          <w:rFonts w:ascii="Calibri" w:hAnsi="Calibri" w:cs="Calibri"/>
          <w:highlight w:val="yellow"/>
          <w:lang w:val="en-US"/>
        </w:rPr>
        <w:t>)</w:t>
      </w:r>
      <w:r w:rsidRPr="007119CE">
        <w:rPr>
          <w:rFonts w:ascii="Calibri" w:hAnsi="Calibri" w:cs="Calibri"/>
          <w:highlight w:val="yellow"/>
          <w:lang w:val="en-US"/>
        </w:rPr>
        <w:t xml:space="preserve"> of </w:t>
      </w:r>
      <w:r w:rsidR="00ED7C2A" w:rsidRPr="007119CE">
        <w:rPr>
          <w:rFonts w:ascii="Calibri" w:hAnsi="Calibri" w:cs="Calibri"/>
          <w:highlight w:val="yellow"/>
          <w:lang w:val="en-US"/>
        </w:rPr>
        <w:t>0.5 m</w:t>
      </w:r>
      <w:r w:rsidRPr="007119CE">
        <w:rPr>
          <w:rFonts w:ascii="Calibri" w:hAnsi="Calibri" w:cs="Calibri"/>
          <w:highlight w:val="yellow"/>
          <w:lang w:val="en-US"/>
        </w:rPr>
        <w:t>g with a t</w:t>
      </w:r>
      <w:r w:rsidR="00ED7C2A" w:rsidRPr="007119CE">
        <w:rPr>
          <w:rFonts w:ascii="Calibri" w:hAnsi="Calibri" w:cs="Calibri"/>
          <w:highlight w:val="yellow"/>
          <w:lang w:val="en-US"/>
        </w:rPr>
        <w:t>ime interval after which the next on-demand infusion can be provided (Lockout interval</w:t>
      </w:r>
      <w:r w:rsidR="00FF7F57" w:rsidRPr="007119CE">
        <w:rPr>
          <w:rFonts w:ascii="Calibri" w:hAnsi="Calibri" w:cs="Calibri"/>
          <w:highlight w:val="yellow"/>
          <w:lang w:val="en-US"/>
        </w:rPr>
        <w:t>/[Karencja</w:t>
      </w:r>
      <w:r w:rsidRPr="007119CE">
        <w:rPr>
          <w:rFonts w:ascii="Calibri" w:hAnsi="Calibri" w:cs="Calibri"/>
          <w:highlight w:val="yellow"/>
          <w:lang w:val="en-US"/>
        </w:rPr>
        <w:t>])</w:t>
      </w:r>
      <w:r w:rsidRPr="007119CE">
        <w:rPr>
          <w:rFonts w:ascii="Calibri" w:hAnsi="Calibri" w:cs="Calibri"/>
          <w:highlight w:val="yellow"/>
          <w:lang w:val="en-US"/>
        </w:rPr>
        <w:t xml:space="preserve"> of </w:t>
      </w:r>
      <w:r w:rsidR="00ED7C2A" w:rsidRPr="007119CE">
        <w:rPr>
          <w:rFonts w:ascii="Calibri" w:hAnsi="Calibri" w:cs="Calibri"/>
          <w:highlight w:val="yellow"/>
          <w:lang w:val="en-US"/>
        </w:rPr>
        <w:t>5 min (to avoid respiratory depression)</w:t>
      </w:r>
      <w:r w:rsidR="00CA2379" w:rsidRPr="007119CE">
        <w:rPr>
          <w:rFonts w:ascii="Calibri" w:hAnsi="Calibri" w:cs="Calibri"/>
          <w:highlight w:val="yellow"/>
          <w:lang w:val="en-US"/>
        </w:rPr>
        <w:t>.</w:t>
      </w:r>
      <w:r w:rsidRPr="007119CE">
        <w:rPr>
          <w:rFonts w:ascii="Calibri" w:hAnsi="Calibri" w:cs="Calibri"/>
          <w:highlight w:val="yellow"/>
          <w:lang w:val="en-US"/>
        </w:rPr>
        <w:t xml:space="preserve"> Use a </w:t>
      </w:r>
      <w:r>
        <w:rPr>
          <w:rFonts w:ascii="Calibri" w:hAnsi="Calibri" w:cs="Calibri"/>
          <w:highlight w:val="yellow"/>
          <w:lang w:val="en-US"/>
        </w:rPr>
        <w:t>t</w:t>
      </w:r>
      <w:r w:rsidR="00ED7C2A" w:rsidRPr="007119CE">
        <w:rPr>
          <w:rFonts w:ascii="Calibri" w:hAnsi="Calibri" w:cs="Calibri"/>
          <w:highlight w:val="yellow"/>
          <w:lang w:val="en-US"/>
        </w:rPr>
        <w:t xml:space="preserve">ime of intravenous </w:t>
      </w:r>
      <w:r>
        <w:rPr>
          <w:rFonts w:ascii="Calibri" w:hAnsi="Calibri" w:cs="Calibri"/>
          <w:highlight w:val="yellow"/>
          <w:lang w:val="en-US"/>
        </w:rPr>
        <w:t>m</w:t>
      </w:r>
      <w:r w:rsidRPr="007119CE">
        <w:rPr>
          <w:rFonts w:ascii="Calibri" w:hAnsi="Calibri" w:cs="Calibri"/>
          <w:highlight w:val="yellow"/>
          <w:lang w:val="en-US"/>
        </w:rPr>
        <w:t xml:space="preserve">orphine </w:t>
      </w:r>
      <w:r w:rsidR="00ED7C2A" w:rsidRPr="007119CE">
        <w:rPr>
          <w:rFonts w:ascii="Calibri" w:hAnsi="Calibri" w:cs="Calibri"/>
          <w:highlight w:val="yellow"/>
          <w:lang w:val="en-US"/>
        </w:rPr>
        <w:t>injection during on-demand infusion</w:t>
      </w:r>
      <w:r>
        <w:rPr>
          <w:rFonts w:ascii="Calibri" w:hAnsi="Calibri" w:cs="Calibri"/>
          <w:highlight w:val="yellow"/>
          <w:lang w:val="en-US"/>
        </w:rPr>
        <w:t xml:space="preserve"> of</w:t>
      </w:r>
      <w:r w:rsidRPr="007119CE">
        <w:rPr>
          <w:rFonts w:ascii="Calibri" w:hAnsi="Calibri" w:cs="Calibri"/>
          <w:highlight w:val="yellow"/>
          <w:lang w:val="en-US"/>
        </w:rPr>
        <w:t xml:space="preserve"> </w:t>
      </w:r>
      <w:r w:rsidR="00ED7C2A" w:rsidRPr="007119CE">
        <w:rPr>
          <w:rFonts w:ascii="Calibri" w:hAnsi="Calibri" w:cs="Calibri"/>
          <w:highlight w:val="yellow"/>
          <w:lang w:val="en-US"/>
        </w:rPr>
        <w:t>10 s.</w:t>
      </w:r>
    </w:p>
    <w:p w14:paraId="4E4A0BC0" w14:textId="77777777" w:rsidR="00321F78" w:rsidRPr="001D7BD4" w:rsidRDefault="00321F78" w:rsidP="00321F78">
      <w:pPr>
        <w:pStyle w:val="ListParagraph"/>
        <w:ind w:left="0"/>
        <w:jc w:val="both"/>
        <w:rPr>
          <w:rFonts w:ascii="Calibri" w:hAnsi="Calibri" w:cs="Calibri"/>
          <w:highlight w:val="yellow"/>
          <w:lang w:val="en-US"/>
        </w:rPr>
      </w:pPr>
    </w:p>
    <w:p w14:paraId="3927BE23" w14:textId="2A7B1E4D" w:rsidR="00617D5D" w:rsidRPr="001D7BD4" w:rsidRDefault="00ED7C2A" w:rsidP="00321F78">
      <w:pPr>
        <w:pStyle w:val="ListParagraph"/>
        <w:numPr>
          <w:ilvl w:val="2"/>
          <w:numId w:val="1"/>
        </w:numPr>
        <w:ind w:left="0" w:firstLine="0"/>
        <w:jc w:val="both"/>
        <w:rPr>
          <w:rFonts w:ascii="Calibri" w:hAnsi="Calibri" w:cs="Calibri"/>
          <w:highlight w:val="yellow"/>
          <w:lang w:val="en-US"/>
        </w:rPr>
      </w:pPr>
      <w:r w:rsidRPr="001D7BD4">
        <w:rPr>
          <w:rFonts w:ascii="Calibri" w:hAnsi="Calibri" w:cs="Calibri"/>
          <w:highlight w:val="yellow"/>
          <w:lang w:val="en-US"/>
        </w:rPr>
        <w:t>Ensure that all the above steps are done.</w:t>
      </w:r>
    </w:p>
    <w:p w14:paraId="610F9528" w14:textId="77777777" w:rsidR="00321F78" w:rsidRPr="001D7BD4" w:rsidRDefault="00321F78" w:rsidP="00321F78">
      <w:pPr>
        <w:pStyle w:val="ListParagraph"/>
        <w:ind w:left="0"/>
        <w:jc w:val="both"/>
        <w:rPr>
          <w:rFonts w:ascii="Calibri" w:hAnsi="Calibri" w:cs="Calibri"/>
          <w:highlight w:val="yellow"/>
          <w:lang w:val="en-US"/>
        </w:rPr>
      </w:pPr>
    </w:p>
    <w:p w14:paraId="44B6261F" w14:textId="3034C8A5" w:rsidR="00617D5D" w:rsidRPr="001D7BD4" w:rsidRDefault="00ED7C2A" w:rsidP="00321F78">
      <w:pPr>
        <w:pStyle w:val="ListParagraph"/>
        <w:numPr>
          <w:ilvl w:val="2"/>
          <w:numId w:val="1"/>
        </w:numPr>
        <w:ind w:left="0" w:firstLine="0"/>
        <w:jc w:val="both"/>
        <w:rPr>
          <w:rFonts w:ascii="Calibri" w:hAnsi="Calibri" w:cs="Calibri"/>
          <w:highlight w:val="yellow"/>
          <w:lang w:val="en-US"/>
        </w:rPr>
      </w:pPr>
      <w:r w:rsidRPr="001D7BD4">
        <w:rPr>
          <w:rFonts w:ascii="Calibri" w:hAnsi="Calibri" w:cs="Calibri"/>
          <w:highlight w:val="yellow"/>
          <w:lang w:val="en-US"/>
        </w:rPr>
        <w:t xml:space="preserve">Order </w:t>
      </w:r>
      <w:r w:rsidR="00C859A6">
        <w:rPr>
          <w:rFonts w:ascii="Calibri" w:hAnsi="Calibri" w:cs="Calibri"/>
          <w:highlight w:val="yellow"/>
          <w:lang w:val="en-US"/>
        </w:rPr>
        <w:t>m</w:t>
      </w:r>
      <w:r w:rsidR="00C859A6" w:rsidRPr="001D7BD4">
        <w:rPr>
          <w:rFonts w:ascii="Calibri" w:hAnsi="Calibri" w:cs="Calibri"/>
          <w:highlight w:val="yellow"/>
          <w:lang w:val="en-US"/>
        </w:rPr>
        <w:t xml:space="preserve">orphine </w:t>
      </w:r>
      <w:r w:rsidRPr="001D7BD4">
        <w:rPr>
          <w:rFonts w:ascii="Calibri" w:hAnsi="Calibri" w:cs="Calibri"/>
          <w:highlight w:val="yellow"/>
          <w:lang w:val="en-US"/>
        </w:rPr>
        <w:t>in the PCA pump for up to 24 h.</w:t>
      </w:r>
    </w:p>
    <w:p w14:paraId="5BD830D1" w14:textId="77777777" w:rsidR="00321F78" w:rsidRPr="00A13754" w:rsidRDefault="00321F78" w:rsidP="00321F78">
      <w:pPr>
        <w:pStyle w:val="ListParagraph"/>
        <w:ind w:left="0"/>
        <w:jc w:val="both"/>
        <w:rPr>
          <w:rFonts w:ascii="Calibri" w:hAnsi="Calibri" w:cs="Calibri"/>
          <w:lang w:val="en-US"/>
        </w:rPr>
      </w:pPr>
    </w:p>
    <w:p w14:paraId="67A7FAEA" w14:textId="40DC5F51" w:rsidR="00321F78" w:rsidRPr="001D7BD4" w:rsidRDefault="00ED7C2A" w:rsidP="00321F78">
      <w:pPr>
        <w:pStyle w:val="ListParagraph"/>
        <w:numPr>
          <w:ilvl w:val="3"/>
          <w:numId w:val="1"/>
        </w:numPr>
        <w:ind w:left="0" w:firstLine="0"/>
        <w:jc w:val="both"/>
        <w:rPr>
          <w:rFonts w:ascii="Calibri" w:hAnsi="Calibri" w:cs="Calibri"/>
          <w:highlight w:val="yellow"/>
          <w:lang w:val="en-US"/>
        </w:rPr>
      </w:pPr>
      <w:r w:rsidRPr="001D7BD4">
        <w:rPr>
          <w:rFonts w:ascii="Calibri" w:hAnsi="Calibri" w:cs="Calibri"/>
          <w:highlight w:val="yellow"/>
          <w:lang w:val="en-US"/>
        </w:rPr>
        <w:t xml:space="preserve">Monitor pain according to </w:t>
      </w:r>
      <w:r w:rsidR="00C620F2" w:rsidRPr="001D7BD4">
        <w:rPr>
          <w:rFonts w:ascii="Calibri" w:hAnsi="Calibri" w:cs="Calibri"/>
          <w:highlight w:val="yellow"/>
          <w:lang w:val="en-US"/>
        </w:rPr>
        <w:t>the Numerical Rating Scale (</w:t>
      </w:r>
      <w:r w:rsidRPr="001D7BD4">
        <w:rPr>
          <w:rFonts w:ascii="Calibri" w:hAnsi="Calibri" w:cs="Calibri"/>
          <w:highlight w:val="yellow"/>
          <w:lang w:val="en-US"/>
        </w:rPr>
        <w:t>NRS</w:t>
      </w:r>
      <w:r w:rsidR="00C620F2" w:rsidRPr="001D7BD4">
        <w:rPr>
          <w:rFonts w:ascii="Calibri" w:hAnsi="Calibri" w:cs="Calibri"/>
          <w:highlight w:val="yellow"/>
          <w:lang w:val="en-US"/>
        </w:rPr>
        <w:t>)</w:t>
      </w:r>
      <w:r w:rsidRPr="001D7BD4">
        <w:rPr>
          <w:rFonts w:ascii="Calibri" w:hAnsi="Calibri" w:cs="Calibri"/>
          <w:highlight w:val="yellow"/>
          <w:lang w:val="en-US"/>
        </w:rPr>
        <w:t xml:space="preserve">. Note </w:t>
      </w:r>
      <w:r w:rsidR="00D375B7">
        <w:rPr>
          <w:rFonts w:ascii="Calibri" w:hAnsi="Calibri" w:cs="Calibri"/>
          <w:highlight w:val="yellow"/>
          <w:lang w:val="en-US"/>
        </w:rPr>
        <w:t xml:space="preserve">the </w:t>
      </w:r>
      <w:r w:rsidRPr="001D7BD4">
        <w:rPr>
          <w:rFonts w:ascii="Calibri" w:hAnsi="Calibri" w:cs="Calibri"/>
          <w:highlight w:val="yellow"/>
          <w:lang w:val="en-US"/>
        </w:rPr>
        <w:t>NRS value in the medical record.</w:t>
      </w:r>
    </w:p>
    <w:p w14:paraId="23129F21" w14:textId="77777777" w:rsidR="00321F78" w:rsidRPr="00321F78" w:rsidRDefault="00321F78" w:rsidP="00321F78">
      <w:pPr>
        <w:pStyle w:val="ListParagraph"/>
        <w:ind w:left="0"/>
        <w:jc w:val="both"/>
        <w:rPr>
          <w:rFonts w:ascii="Calibri" w:hAnsi="Calibri" w:cs="Calibri"/>
          <w:lang w:val="en-US"/>
        </w:rPr>
      </w:pPr>
    </w:p>
    <w:p w14:paraId="511B2753" w14:textId="62313EAB"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Use the Pain Assessment Card (PAC).</w:t>
      </w:r>
    </w:p>
    <w:p w14:paraId="163E2401" w14:textId="77777777" w:rsidR="00321F78" w:rsidRPr="00A13754" w:rsidRDefault="00321F78" w:rsidP="00321F78">
      <w:pPr>
        <w:pStyle w:val="ListParagraph"/>
        <w:ind w:left="0"/>
        <w:jc w:val="both"/>
        <w:rPr>
          <w:rFonts w:ascii="Calibri" w:hAnsi="Calibri" w:cs="Calibri"/>
          <w:lang w:val="en-US"/>
        </w:rPr>
      </w:pPr>
    </w:p>
    <w:p w14:paraId="19C068DB" w14:textId="740237A8"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Inform the patient that when the pain symptoms come, she should press the “joy-stick” herself, thereby obtaining </w:t>
      </w:r>
      <w:r w:rsidR="00CA1520">
        <w:rPr>
          <w:rFonts w:ascii="Calibri" w:hAnsi="Calibri" w:cs="Calibri"/>
          <w:lang w:val="en-US"/>
        </w:rPr>
        <w:t>the</w:t>
      </w:r>
      <w:r w:rsidRPr="00A13754">
        <w:rPr>
          <w:rFonts w:ascii="Calibri" w:hAnsi="Calibri" w:cs="Calibri"/>
          <w:lang w:val="en-US"/>
        </w:rPr>
        <w:t xml:space="preserve"> medicine on demand.</w:t>
      </w:r>
    </w:p>
    <w:p w14:paraId="162829B2" w14:textId="77777777" w:rsidR="00321F78" w:rsidRPr="00A13754" w:rsidRDefault="00321F78" w:rsidP="00321F78">
      <w:pPr>
        <w:pStyle w:val="ListParagraph"/>
        <w:ind w:left="0"/>
        <w:jc w:val="both"/>
        <w:rPr>
          <w:rFonts w:ascii="Calibri" w:hAnsi="Calibri" w:cs="Calibri"/>
          <w:lang w:val="en-US"/>
        </w:rPr>
      </w:pPr>
    </w:p>
    <w:p w14:paraId="05835AE6" w14:textId="560E6F4F"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Ensure that the patient understands the instructions.</w:t>
      </w:r>
    </w:p>
    <w:p w14:paraId="02D1020B" w14:textId="77777777" w:rsidR="00321F78" w:rsidRPr="00A13754" w:rsidRDefault="00321F78" w:rsidP="00321F78">
      <w:pPr>
        <w:pStyle w:val="ListParagraph"/>
        <w:ind w:left="0"/>
        <w:jc w:val="both"/>
        <w:rPr>
          <w:rFonts w:ascii="Calibri" w:hAnsi="Calibri" w:cs="Calibri"/>
          <w:lang w:val="en-US"/>
        </w:rPr>
      </w:pPr>
    </w:p>
    <w:p w14:paraId="1B42EC05" w14:textId="6A06A3B4"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lastRenderedPageBreak/>
        <w:t xml:space="preserve">Observe the amount of on-demand </w:t>
      </w:r>
      <w:r w:rsidR="000C499D" w:rsidRPr="00A13754">
        <w:rPr>
          <w:rFonts w:ascii="Calibri" w:hAnsi="Calibri" w:cs="Calibri"/>
          <w:lang w:val="en-US"/>
        </w:rPr>
        <w:t>“</w:t>
      </w:r>
      <w:r w:rsidRPr="00A13754">
        <w:rPr>
          <w:rFonts w:ascii="Calibri" w:hAnsi="Calibri" w:cs="Calibri"/>
          <w:lang w:val="en-US"/>
        </w:rPr>
        <w:t>intravenous bolus</w:t>
      </w:r>
      <w:r w:rsidR="000C499D" w:rsidRPr="00A13754">
        <w:rPr>
          <w:rFonts w:ascii="Calibri" w:hAnsi="Calibri" w:cs="Calibri"/>
          <w:lang w:val="en-US"/>
        </w:rPr>
        <w:t>”</w:t>
      </w:r>
      <w:r w:rsidRPr="00A13754">
        <w:rPr>
          <w:rFonts w:ascii="Calibri" w:hAnsi="Calibri" w:cs="Calibri"/>
          <w:lang w:val="en-US"/>
        </w:rPr>
        <w:t xml:space="preserve"> to “empty bolus” (launched during lockout interval - section 2.3 of the Patient care after the UAE PROTOCOL) (</w:t>
      </w:r>
      <w:r w:rsidR="009511D4" w:rsidRPr="00A13754">
        <w:rPr>
          <w:rFonts w:ascii="Calibri" w:hAnsi="Calibri" w:cs="Calibri"/>
          <w:lang w:val="en-US"/>
        </w:rPr>
        <w:t>Figure</w:t>
      </w:r>
      <w:r w:rsidRPr="00A13754">
        <w:rPr>
          <w:rFonts w:ascii="Calibri" w:hAnsi="Calibri" w:cs="Calibri"/>
          <w:lang w:val="en-US"/>
        </w:rPr>
        <w:t xml:space="preserve"> 16).</w:t>
      </w:r>
    </w:p>
    <w:p w14:paraId="1BC31C4A" w14:textId="77777777" w:rsidR="00321F78" w:rsidRPr="00A13754" w:rsidRDefault="00321F78" w:rsidP="00321F78">
      <w:pPr>
        <w:pStyle w:val="ListParagraph"/>
        <w:ind w:left="0"/>
        <w:jc w:val="both"/>
        <w:rPr>
          <w:rFonts w:ascii="Calibri" w:hAnsi="Calibri" w:cs="Calibri"/>
          <w:lang w:val="en-US"/>
        </w:rPr>
      </w:pPr>
    </w:p>
    <w:p w14:paraId="716533B6" w14:textId="4E75C2D7"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If the ratio of </w:t>
      </w:r>
      <w:r w:rsidR="000C499D" w:rsidRPr="00A13754">
        <w:rPr>
          <w:rFonts w:ascii="Calibri" w:hAnsi="Calibri" w:cs="Calibri"/>
          <w:lang w:val="en-US"/>
        </w:rPr>
        <w:t>“</w:t>
      </w:r>
      <w:r w:rsidRPr="00A13754">
        <w:rPr>
          <w:rFonts w:ascii="Calibri" w:hAnsi="Calibri" w:cs="Calibri"/>
          <w:lang w:val="en-US"/>
        </w:rPr>
        <w:t>empty bolus</w:t>
      </w:r>
      <w:r w:rsidR="000C499D" w:rsidRPr="00A13754">
        <w:rPr>
          <w:rFonts w:ascii="Calibri" w:hAnsi="Calibri" w:cs="Calibri"/>
          <w:lang w:val="en-US"/>
        </w:rPr>
        <w:t>”</w:t>
      </w:r>
      <w:r w:rsidRPr="00A13754">
        <w:rPr>
          <w:rFonts w:ascii="Calibri" w:hAnsi="Calibri" w:cs="Calibri"/>
          <w:lang w:val="en-US"/>
        </w:rPr>
        <w:t xml:space="preserve"> to on-demand </w:t>
      </w:r>
      <w:r w:rsidR="000C499D" w:rsidRPr="00A13754">
        <w:rPr>
          <w:rFonts w:ascii="Calibri" w:hAnsi="Calibri" w:cs="Calibri"/>
          <w:lang w:val="en-US"/>
        </w:rPr>
        <w:t>“</w:t>
      </w:r>
      <w:r w:rsidRPr="00A13754">
        <w:rPr>
          <w:rFonts w:ascii="Calibri" w:hAnsi="Calibri" w:cs="Calibri"/>
          <w:lang w:val="en-US"/>
        </w:rPr>
        <w:t>intravenous bolus</w:t>
      </w:r>
      <w:r w:rsidR="000C499D" w:rsidRPr="00A13754">
        <w:rPr>
          <w:rFonts w:ascii="Calibri" w:hAnsi="Calibri" w:cs="Calibri"/>
          <w:lang w:val="en-US"/>
        </w:rPr>
        <w:t>”</w:t>
      </w:r>
      <w:r w:rsidRPr="00A13754">
        <w:rPr>
          <w:rFonts w:ascii="Calibri" w:hAnsi="Calibri" w:cs="Calibri"/>
          <w:lang w:val="en-US"/>
        </w:rPr>
        <w:t xml:space="preserve"> reaches a value higher than 2/1 (67% / 33%), use the procedure below (</w:t>
      </w:r>
      <w:r w:rsidR="009511D4" w:rsidRPr="00A13754">
        <w:rPr>
          <w:rFonts w:ascii="Calibri" w:hAnsi="Calibri" w:cs="Calibri"/>
          <w:lang w:val="en-US"/>
        </w:rPr>
        <w:t>Figure</w:t>
      </w:r>
      <w:r w:rsidRPr="00A13754">
        <w:rPr>
          <w:rFonts w:ascii="Calibri" w:hAnsi="Calibri" w:cs="Calibri"/>
          <w:lang w:val="en-US"/>
        </w:rPr>
        <w:t xml:space="preserve"> 17</w:t>
      </w:r>
      <w:r w:rsidR="00084A56" w:rsidRPr="00A13754">
        <w:rPr>
          <w:rFonts w:ascii="Calibri" w:hAnsi="Calibri" w:cs="Calibri"/>
          <w:lang w:val="en-US"/>
        </w:rPr>
        <w:t xml:space="preserve">, </w:t>
      </w:r>
      <w:r w:rsidRPr="00A13754">
        <w:rPr>
          <w:rFonts w:ascii="Calibri" w:hAnsi="Calibri" w:cs="Calibri"/>
          <w:lang w:val="en-US"/>
        </w:rPr>
        <w:t>18).</w:t>
      </w:r>
    </w:p>
    <w:p w14:paraId="16C08B7F" w14:textId="77777777" w:rsidR="00321F78" w:rsidRPr="00A13754" w:rsidRDefault="00321F78" w:rsidP="00321F78">
      <w:pPr>
        <w:pStyle w:val="ListParagraph"/>
        <w:ind w:left="0"/>
        <w:jc w:val="both"/>
        <w:rPr>
          <w:rFonts w:ascii="Calibri" w:hAnsi="Calibri" w:cs="Calibri"/>
          <w:lang w:val="en-US"/>
        </w:rPr>
      </w:pPr>
    </w:p>
    <w:p w14:paraId="527DBA49" w14:textId="469A234D"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To improve the effectiveness of pain relief therapy using a PCA pump, and reduce the risk of morphine side effects, consider using paracetamol or non-steroidal anti-inflammatory drugs in intravenous injections and standard doses.</w:t>
      </w:r>
    </w:p>
    <w:p w14:paraId="224910D9" w14:textId="77777777" w:rsidR="00321F78" w:rsidRPr="00A13754" w:rsidRDefault="00321F78" w:rsidP="00321F78">
      <w:pPr>
        <w:pStyle w:val="ListParagraph"/>
        <w:ind w:left="0"/>
        <w:jc w:val="both"/>
        <w:rPr>
          <w:rFonts w:ascii="Calibri" w:hAnsi="Calibri" w:cs="Calibri"/>
          <w:lang w:val="en-US"/>
        </w:rPr>
      </w:pPr>
    </w:p>
    <w:p w14:paraId="3C607563" w14:textId="431F13D1"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Take care of the situations when the patient needs to leave the bed.</w:t>
      </w:r>
    </w:p>
    <w:p w14:paraId="1A481397" w14:textId="77777777" w:rsidR="00321F78" w:rsidRPr="00A13754" w:rsidRDefault="00321F78" w:rsidP="00321F78">
      <w:pPr>
        <w:pStyle w:val="ListParagraph"/>
        <w:ind w:left="0"/>
        <w:jc w:val="both"/>
        <w:rPr>
          <w:rFonts w:ascii="Calibri" w:hAnsi="Calibri" w:cs="Calibri"/>
          <w:lang w:val="en-US"/>
        </w:rPr>
      </w:pPr>
    </w:p>
    <w:p w14:paraId="5B841BE6" w14:textId="7D59D4BD"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Do not turn off the pump.</w:t>
      </w:r>
    </w:p>
    <w:p w14:paraId="7A4350B7" w14:textId="77777777" w:rsidR="00321F78" w:rsidRPr="00A13754" w:rsidRDefault="00321F78" w:rsidP="00321F78">
      <w:pPr>
        <w:pStyle w:val="ListParagraph"/>
        <w:ind w:left="0"/>
        <w:jc w:val="both"/>
        <w:rPr>
          <w:rFonts w:ascii="Calibri" w:hAnsi="Calibri" w:cs="Calibri"/>
          <w:lang w:val="en-US"/>
        </w:rPr>
      </w:pPr>
    </w:p>
    <w:p w14:paraId="762F2496" w14:textId="6E1D4562"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Disconnect the drain and secure it with a stopper.</w:t>
      </w:r>
    </w:p>
    <w:p w14:paraId="73FBC1B3" w14:textId="77777777" w:rsidR="00321F78" w:rsidRPr="00A13754" w:rsidRDefault="00321F78" w:rsidP="00321F78">
      <w:pPr>
        <w:pStyle w:val="ListParagraph"/>
        <w:ind w:left="0"/>
        <w:jc w:val="both"/>
        <w:rPr>
          <w:rFonts w:ascii="Calibri" w:hAnsi="Calibri" w:cs="Calibri"/>
          <w:lang w:val="en-US"/>
        </w:rPr>
      </w:pPr>
    </w:p>
    <w:p w14:paraId="099B8D20" w14:textId="141E2072" w:rsidR="00617D5D" w:rsidRPr="00A13754"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When the patient returns, reconnect the drain.</w:t>
      </w:r>
    </w:p>
    <w:p w14:paraId="0DFD892E" w14:textId="77777777" w:rsidR="00B06F45" w:rsidRPr="00A13754" w:rsidRDefault="00B06F45" w:rsidP="00A13754">
      <w:pPr>
        <w:pStyle w:val="ListParagraph"/>
        <w:ind w:left="0"/>
        <w:jc w:val="both"/>
        <w:rPr>
          <w:rFonts w:ascii="Calibri" w:hAnsi="Calibri" w:cs="Calibri"/>
          <w:lang w:val="en-US"/>
        </w:rPr>
      </w:pPr>
    </w:p>
    <w:p w14:paraId="2F81B734" w14:textId="50DEF706" w:rsidR="00617D5D"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Analgesic treatment of post-</w:t>
      </w:r>
      <w:r w:rsidR="006163CD" w:rsidRPr="00A13754">
        <w:rPr>
          <w:rFonts w:ascii="Calibri" w:hAnsi="Calibri" w:cs="Calibri"/>
          <w:lang w:val="en-US"/>
        </w:rPr>
        <w:t>embolization</w:t>
      </w:r>
      <w:r w:rsidRPr="00A13754">
        <w:rPr>
          <w:rFonts w:ascii="Calibri" w:hAnsi="Calibri" w:cs="Calibri"/>
          <w:lang w:val="en-US"/>
        </w:rPr>
        <w:t xml:space="preserve"> pain using EA</w:t>
      </w:r>
      <w:r w:rsidR="00CA2379">
        <w:rPr>
          <w:rFonts w:ascii="Calibri" w:hAnsi="Calibri" w:cs="Calibri"/>
          <w:lang w:val="en-US"/>
        </w:rPr>
        <w:t>.</w:t>
      </w:r>
    </w:p>
    <w:p w14:paraId="10020090" w14:textId="77777777" w:rsidR="00321F78" w:rsidRPr="00A13754" w:rsidRDefault="00321F78" w:rsidP="00321F78">
      <w:pPr>
        <w:pStyle w:val="ListParagraph"/>
        <w:ind w:left="0"/>
        <w:jc w:val="both"/>
        <w:rPr>
          <w:rFonts w:ascii="Calibri" w:hAnsi="Calibri" w:cs="Calibri"/>
          <w:lang w:val="en-US"/>
        </w:rPr>
      </w:pPr>
    </w:p>
    <w:p w14:paraId="1E5E10AC" w14:textId="06B5E630"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Continue EA if it was used for the UAE procedure.</w:t>
      </w:r>
    </w:p>
    <w:p w14:paraId="0B4C86B3" w14:textId="77777777" w:rsidR="00321F78" w:rsidRPr="00A13754" w:rsidRDefault="00321F78" w:rsidP="00321F78">
      <w:pPr>
        <w:pStyle w:val="ListParagraph"/>
        <w:ind w:left="0"/>
        <w:jc w:val="both"/>
        <w:rPr>
          <w:rFonts w:ascii="Calibri" w:hAnsi="Calibri" w:cs="Calibri"/>
          <w:lang w:val="en-US"/>
        </w:rPr>
      </w:pPr>
    </w:p>
    <w:p w14:paraId="19B2549A" w14:textId="62CF64FE"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If local </w:t>
      </w:r>
      <w:r w:rsidR="00725539" w:rsidRPr="00A13754">
        <w:rPr>
          <w:rFonts w:ascii="Calibri" w:hAnsi="Calibri" w:cs="Calibri"/>
          <w:lang w:val="en-US"/>
        </w:rPr>
        <w:t>anesthesia</w:t>
      </w:r>
      <w:r w:rsidRPr="00A13754">
        <w:rPr>
          <w:rFonts w:ascii="Calibri" w:hAnsi="Calibri" w:cs="Calibri"/>
          <w:lang w:val="en-US"/>
        </w:rPr>
        <w:t xml:space="preserve"> was used for the UAE procedure and the patient orders EA, before epidural catheter placement, ensure that CBC and coagulation tests are correct.</w:t>
      </w:r>
    </w:p>
    <w:p w14:paraId="1CC09431" w14:textId="77777777" w:rsidR="00321F78" w:rsidRPr="00A13754" w:rsidRDefault="00321F78" w:rsidP="00321F78">
      <w:pPr>
        <w:pStyle w:val="ListParagraph"/>
        <w:ind w:left="0"/>
        <w:jc w:val="both"/>
        <w:rPr>
          <w:rFonts w:ascii="Calibri" w:hAnsi="Calibri" w:cs="Calibri"/>
          <w:lang w:val="en-US"/>
        </w:rPr>
      </w:pPr>
    </w:p>
    <w:p w14:paraId="4B03F97F" w14:textId="5B394387" w:rsidR="00617D5D" w:rsidRPr="00321F78"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Ensure that the patient qualified for the EA procedure does not have the contradictions described in section </w:t>
      </w:r>
      <w:r w:rsidR="00321F78">
        <w:rPr>
          <w:rFonts w:ascii="Calibri" w:hAnsi="Calibri" w:cs="Calibri"/>
          <w:lang w:val="en-US"/>
        </w:rPr>
        <w:t>3.</w:t>
      </w:r>
      <w:r w:rsidRPr="00A13754">
        <w:rPr>
          <w:rFonts w:ascii="Calibri" w:hAnsi="Calibri" w:cs="Calibri"/>
          <w:lang w:val="en-US"/>
        </w:rPr>
        <w:t>4.3 of Performing the UAE procedure.</w:t>
      </w:r>
      <w:r w:rsidR="00321F78">
        <w:rPr>
          <w:rFonts w:ascii="Calibri" w:hAnsi="Calibri" w:cs="Calibri"/>
          <w:lang w:val="en-US"/>
        </w:rPr>
        <w:t xml:space="preserve"> </w:t>
      </w:r>
      <w:r w:rsidRPr="00321F78">
        <w:rPr>
          <w:rFonts w:ascii="Calibri" w:hAnsi="Calibri" w:cs="Calibri"/>
          <w:lang w:val="en-US"/>
        </w:rPr>
        <w:t>Note that fact in the medical record.</w:t>
      </w:r>
    </w:p>
    <w:p w14:paraId="616AD9C4" w14:textId="77777777" w:rsidR="00321F78" w:rsidRPr="00A13754" w:rsidRDefault="00321F78" w:rsidP="00321F78">
      <w:pPr>
        <w:pStyle w:val="ListParagraph"/>
        <w:ind w:left="0"/>
        <w:jc w:val="both"/>
        <w:rPr>
          <w:rFonts w:ascii="Calibri" w:hAnsi="Calibri" w:cs="Calibri"/>
          <w:lang w:val="en-US"/>
        </w:rPr>
      </w:pPr>
    </w:p>
    <w:p w14:paraId="72875A32" w14:textId="6CAAA708"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Call an anesthesiologist and ask for EA.</w:t>
      </w:r>
    </w:p>
    <w:p w14:paraId="69D6C65B" w14:textId="77777777" w:rsidR="00321F78" w:rsidRPr="00A13754" w:rsidRDefault="00321F78" w:rsidP="00321F78">
      <w:pPr>
        <w:pStyle w:val="ListParagraph"/>
        <w:ind w:left="0"/>
        <w:jc w:val="both"/>
        <w:rPr>
          <w:rFonts w:ascii="Calibri" w:hAnsi="Calibri" w:cs="Calibri"/>
          <w:lang w:val="en-US"/>
        </w:rPr>
      </w:pPr>
    </w:p>
    <w:p w14:paraId="4D9C20EE" w14:textId="6EE18055"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Make sure that the EA is operational.</w:t>
      </w:r>
    </w:p>
    <w:p w14:paraId="5C0532BD" w14:textId="77777777" w:rsidR="00321F78" w:rsidRPr="00A13754" w:rsidRDefault="00321F78" w:rsidP="00321F78">
      <w:pPr>
        <w:pStyle w:val="ListParagraph"/>
        <w:ind w:left="0"/>
        <w:jc w:val="both"/>
        <w:rPr>
          <w:rFonts w:ascii="Calibri" w:hAnsi="Calibri" w:cs="Calibri"/>
          <w:lang w:val="en-US"/>
        </w:rPr>
      </w:pPr>
    </w:p>
    <w:p w14:paraId="79A83288" w14:textId="01646903"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Determine the EA work mode (bolus or continuous) with the anesthesiologist. Note that fact in the medical record.</w:t>
      </w:r>
    </w:p>
    <w:p w14:paraId="041D5503" w14:textId="77777777" w:rsidR="00321F78" w:rsidRPr="00A13754" w:rsidRDefault="00321F78" w:rsidP="00321F78">
      <w:pPr>
        <w:pStyle w:val="ListParagraph"/>
        <w:ind w:left="0"/>
        <w:jc w:val="both"/>
        <w:rPr>
          <w:rFonts w:ascii="Calibri" w:hAnsi="Calibri" w:cs="Calibri"/>
          <w:lang w:val="en-US"/>
        </w:rPr>
      </w:pPr>
    </w:p>
    <w:p w14:paraId="547D4430" w14:textId="648A3EDC" w:rsidR="00321F78"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In continuous mode (CEA), consult with an anesthesiologist and check the infusion pump settings.</w:t>
      </w:r>
    </w:p>
    <w:p w14:paraId="269A5D9B" w14:textId="77777777" w:rsidR="00321F78" w:rsidRPr="00321F78" w:rsidRDefault="00321F78" w:rsidP="00321F78">
      <w:pPr>
        <w:pStyle w:val="ListParagraph"/>
        <w:ind w:left="0"/>
        <w:jc w:val="both"/>
        <w:rPr>
          <w:rFonts w:ascii="Calibri" w:hAnsi="Calibri" w:cs="Calibri"/>
          <w:lang w:val="en-US"/>
        </w:rPr>
      </w:pPr>
    </w:p>
    <w:p w14:paraId="6C5B7D8E" w14:textId="49624B3A"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In bolus mode (BEA), discuss with the anesthesiologist the time intervals between administering the local </w:t>
      </w:r>
      <w:r w:rsidR="00BB3123" w:rsidRPr="00A13754">
        <w:rPr>
          <w:rFonts w:ascii="Calibri" w:hAnsi="Calibri" w:cs="Calibri"/>
          <w:lang w:val="en-US"/>
        </w:rPr>
        <w:t>anesthetic</w:t>
      </w:r>
      <w:r w:rsidRPr="00A13754">
        <w:rPr>
          <w:rFonts w:ascii="Calibri" w:hAnsi="Calibri" w:cs="Calibri"/>
          <w:lang w:val="en-US"/>
        </w:rPr>
        <w:t xml:space="preserve"> agent.</w:t>
      </w:r>
    </w:p>
    <w:p w14:paraId="4A20BE47" w14:textId="77777777" w:rsidR="00321F78" w:rsidRPr="00A13754" w:rsidRDefault="00321F78" w:rsidP="00321F78">
      <w:pPr>
        <w:pStyle w:val="ListParagraph"/>
        <w:ind w:left="0"/>
        <w:jc w:val="both"/>
        <w:rPr>
          <w:rFonts w:ascii="Calibri" w:hAnsi="Calibri" w:cs="Calibri"/>
          <w:lang w:val="en-US"/>
        </w:rPr>
      </w:pPr>
    </w:p>
    <w:p w14:paraId="0CEC9FA2" w14:textId="46981D82"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Maintain the catheter for 24</w:t>
      </w:r>
      <w:r w:rsidR="00BB3123">
        <w:rPr>
          <w:rFonts w:ascii="Calibri" w:hAnsi="Calibri" w:cs="Calibri"/>
          <w:lang w:val="en-US"/>
        </w:rPr>
        <w:t>–</w:t>
      </w:r>
      <w:r w:rsidRPr="00A13754">
        <w:rPr>
          <w:rFonts w:ascii="Calibri" w:hAnsi="Calibri" w:cs="Calibri"/>
          <w:lang w:val="en-US"/>
        </w:rPr>
        <w:t>48 h, depending on the needs.</w:t>
      </w:r>
    </w:p>
    <w:p w14:paraId="6293AACC" w14:textId="77777777" w:rsidR="00321F78" w:rsidRPr="00A13754" w:rsidRDefault="00321F78" w:rsidP="00321F78">
      <w:pPr>
        <w:pStyle w:val="ListParagraph"/>
        <w:ind w:left="0"/>
        <w:jc w:val="both"/>
        <w:rPr>
          <w:rFonts w:ascii="Calibri" w:hAnsi="Calibri" w:cs="Calibri"/>
          <w:lang w:val="en-US"/>
        </w:rPr>
      </w:pPr>
    </w:p>
    <w:p w14:paraId="6CB4C4D1" w14:textId="2D101095"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 xml:space="preserve">Monitor the pain with the NRS scale. Note </w:t>
      </w:r>
      <w:r w:rsidR="00BB3123">
        <w:rPr>
          <w:rFonts w:ascii="Calibri" w:hAnsi="Calibri" w:cs="Calibri"/>
          <w:lang w:val="en-US"/>
        </w:rPr>
        <w:t xml:space="preserve">the </w:t>
      </w:r>
      <w:r w:rsidRPr="00A13754">
        <w:rPr>
          <w:rFonts w:ascii="Calibri" w:hAnsi="Calibri" w:cs="Calibri"/>
          <w:lang w:val="en-US"/>
        </w:rPr>
        <w:t>NRS value in the medical record.</w:t>
      </w:r>
    </w:p>
    <w:p w14:paraId="739464B4" w14:textId="77777777" w:rsidR="00321F78" w:rsidRPr="00A13754" w:rsidRDefault="00321F78" w:rsidP="00321F78">
      <w:pPr>
        <w:pStyle w:val="ListParagraph"/>
        <w:ind w:left="0"/>
        <w:jc w:val="both"/>
        <w:rPr>
          <w:rFonts w:ascii="Calibri" w:hAnsi="Calibri" w:cs="Calibri"/>
          <w:lang w:val="en-US"/>
        </w:rPr>
      </w:pPr>
    </w:p>
    <w:p w14:paraId="6DEF8441" w14:textId="66892A98"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lastRenderedPageBreak/>
        <w:t>Use the PAC.</w:t>
      </w:r>
    </w:p>
    <w:p w14:paraId="3733F3FE" w14:textId="77777777" w:rsidR="00321F78" w:rsidRPr="00A13754" w:rsidRDefault="00321F78" w:rsidP="00321F78">
      <w:pPr>
        <w:pStyle w:val="ListParagraph"/>
        <w:ind w:left="0"/>
        <w:jc w:val="both"/>
        <w:rPr>
          <w:rFonts w:ascii="Calibri" w:hAnsi="Calibri" w:cs="Calibri"/>
          <w:lang w:val="en-US"/>
        </w:rPr>
      </w:pPr>
    </w:p>
    <w:p w14:paraId="18B1950C" w14:textId="54B0EDA6"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Continue CEA/BEA until needed, no longer than 48 h.</w:t>
      </w:r>
    </w:p>
    <w:p w14:paraId="2A4E91F3" w14:textId="77777777" w:rsidR="00321F78" w:rsidRPr="00A13754" w:rsidRDefault="00321F78" w:rsidP="00321F78">
      <w:pPr>
        <w:pStyle w:val="ListParagraph"/>
        <w:ind w:left="0"/>
        <w:jc w:val="both"/>
        <w:rPr>
          <w:rFonts w:ascii="Calibri" w:hAnsi="Calibri" w:cs="Calibri"/>
          <w:lang w:val="en-US"/>
        </w:rPr>
      </w:pPr>
    </w:p>
    <w:p w14:paraId="6FAFA255" w14:textId="2299E8F3"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Continue analgesic treatment after PCA or EA if necessary.</w:t>
      </w:r>
    </w:p>
    <w:p w14:paraId="569AD2C5" w14:textId="77777777" w:rsidR="00321F78" w:rsidRPr="00A13754" w:rsidRDefault="00321F78" w:rsidP="00321F78">
      <w:pPr>
        <w:pStyle w:val="ListParagraph"/>
        <w:ind w:left="0"/>
        <w:jc w:val="both"/>
        <w:rPr>
          <w:rFonts w:ascii="Calibri" w:hAnsi="Calibri" w:cs="Calibri"/>
          <w:lang w:val="en-US"/>
        </w:rPr>
      </w:pPr>
    </w:p>
    <w:p w14:paraId="0C814D30" w14:textId="6BDEC9C8" w:rsidR="00321F78"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Order Paracetamol 3 x 1</w:t>
      </w:r>
      <w:r w:rsidR="00321F78">
        <w:rPr>
          <w:rFonts w:ascii="Calibri" w:hAnsi="Calibri" w:cs="Calibri"/>
          <w:lang w:val="en-US"/>
        </w:rPr>
        <w:t>.</w:t>
      </w:r>
      <w:r w:rsidRPr="00A13754">
        <w:rPr>
          <w:rFonts w:ascii="Calibri" w:hAnsi="Calibri" w:cs="Calibri"/>
          <w:lang w:val="en-US"/>
        </w:rPr>
        <w:t>0 g intravenously.</w:t>
      </w:r>
    </w:p>
    <w:p w14:paraId="5D107116" w14:textId="77777777" w:rsidR="00321F78" w:rsidRPr="00321F78" w:rsidRDefault="00321F78" w:rsidP="00321F78">
      <w:pPr>
        <w:pStyle w:val="ListParagraph"/>
        <w:ind w:left="0"/>
        <w:jc w:val="both"/>
        <w:rPr>
          <w:rFonts w:ascii="Calibri" w:hAnsi="Calibri" w:cs="Calibri"/>
          <w:lang w:val="en-US"/>
        </w:rPr>
      </w:pPr>
    </w:p>
    <w:p w14:paraId="7BA218DB" w14:textId="46D8A157"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Order Diclofenac 2 x 50 mg rectal suppository.</w:t>
      </w:r>
    </w:p>
    <w:p w14:paraId="7FB273C6" w14:textId="77777777" w:rsidR="00321F78" w:rsidRPr="00A13754" w:rsidRDefault="00321F78" w:rsidP="00321F78">
      <w:pPr>
        <w:pStyle w:val="ListParagraph"/>
        <w:ind w:left="0"/>
        <w:jc w:val="both"/>
        <w:rPr>
          <w:rFonts w:ascii="Calibri" w:hAnsi="Calibri" w:cs="Calibri"/>
          <w:lang w:val="en-US"/>
        </w:rPr>
      </w:pPr>
    </w:p>
    <w:p w14:paraId="7BB5B089" w14:textId="058A7E7C" w:rsidR="00321F78"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If the above analgesic treatment is not enough, include supportive analgesics.</w:t>
      </w:r>
    </w:p>
    <w:p w14:paraId="1E2161FD" w14:textId="77777777" w:rsidR="00321F78" w:rsidRPr="00321F78" w:rsidRDefault="00321F78" w:rsidP="00321F78">
      <w:pPr>
        <w:pStyle w:val="ListParagraph"/>
        <w:ind w:left="0"/>
        <w:jc w:val="both"/>
        <w:rPr>
          <w:rFonts w:ascii="Calibri" w:hAnsi="Calibri" w:cs="Calibri"/>
          <w:lang w:val="en-US"/>
        </w:rPr>
      </w:pPr>
    </w:p>
    <w:p w14:paraId="6F4A5EB8" w14:textId="7CD92EBC" w:rsidR="00617D5D" w:rsidRDefault="00ED7C2A" w:rsidP="00321F78">
      <w:pPr>
        <w:pStyle w:val="ListParagraph"/>
        <w:numPr>
          <w:ilvl w:val="3"/>
          <w:numId w:val="1"/>
        </w:numPr>
        <w:ind w:left="0" w:firstLine="0"/>
        <w:jc w:val="both"/>
        <w:rPr>
          <w:rFonts w:ascii="Calibri" w:hAnsi="Calibri" w:cs="Calibri"/>
          <w:lang w:val="en-US"/>
        </w:rPr>
      </w:pPr>
      <w:r w:rsidRPr="00A13754">
        <w:rPr>
          <w:rFonts w:ascii="Calibri" w:hAnsi="Calibri" w:cs="Calibri"/>
          <w:lang w:val="en-US"/>
        </w:rPr>
        <w:t>Order Ketoprofen 2 x 100 mg intravenously.</w:t>
      </w:r>
    </w:p>
    <w:p w14:paraId="32E2CE1F" w14:textId="77777777" w:rsidR="00321F78" w:rsidRPr="00A13754" w:rsidRDefault="00321F78" w:rsidP="00321F78">
      <w:pPr>
        <w:pStyle w:val="ListParagraph"/>
        <w:ind w:left="0"/>
        <w:jc w:val="both"/>
        <w:rPr>
          <w:rFonts w:ascii="Calibri" w:hAnsi="Calibri" w:cs="Calibri"/>
          <w:lang w:val="en-US"/>
        </w:rPr>
      </w:pPr>
    </w:p>
    <w:p w14:paraId="13209D67" w14:textId="2D23041C"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Treat urinary tract symptoms by ordering Furazidin 3 x 100 mg orally.</w:t>
      </w:r>
    </w:p>
    <w:p w14:paraId="5DDA1198" w14:textId="77777777" w:rsidR="00A86903" w:rsidRPr="00A13754" w:rsidRDefault="00A86903" w:rsidP="00A13754">
      <w:pPr>
        <w:jc w:val="both"/>
        <w:rPr>
          <w:rFonts w:ascii="Calibri" w:hAnsi="Calibri" w:cs="Calibri"/>
          <w:b/>
          <w:bCs/>
          <w:lang w:val="en-US"/>
        </w:rPr>
      </w:pPr>
    </w:p>
    <w:p w14:paraId="58549B6F" w14:textId="33616E54" w:rsidR="00A13754" w:rsidRPr="00A13754" w:rsidRDefault="00ED7C2A" w:rsidP="00321F78">
      <w:pPr>
        <w:pStyle w:val="ListParagraph"/>
        <w:numPr>
          <w:ilvl w:val="0"/>
          <w:numId w:val="1"/>
        </w:numPr>
        <w:ind w:left="0" w:firstLine="0"/>
        <w:jc w:val="both"/>
        <w:rPr>
          <w:rFonts w:ascii="Calibri" w:hAnsi="Calibri" w:cs="Calibri"/>
          <w:lang w:val="en-US"/>
        </w:rPr>
      </w:pPr>
      <w:r w:rsidRPr="00A13754">
        <w:rPr>
          <w:rFonts w:ascii="Calibri" w:hAnsi="Calibri" w:cs="Calibri"/>
          <w:b/>
          <w:bCs/>
          <w:lang w:val="en-US"/>
        </w:rPr>
        <w:t>Control visit after the UAE procedure</w:t>
      </w:r>
    </w:p>
    <w:p w14:paraId="18B56501" w14:textId="77777777" w:rsidR="00A13754" w:rsidRPr="00A13754" w:rsidRDefault="00A13754" w:rsidP="00A13754">
      <w:pPr>
        <w:pStyle w:val="ListParagraph"/>
        <w:ind w:left="0"/>
        <w:jc w:val="both"/>
        <w:rPr>
          <w:rFonts w:ascii="Calibri" w:hAnsi="Calibri" w:cs="Calibri"/>
          <w:lang w:val="en-US"/>
        </w:rPr>
      </w:pPr>
    </w:p>
    <w:p w14:paraId="654322E6" w14:textId="3BD26348" w:rsidR="00617D5D" w:rsidRPr="00A13754" w:rsidRDefault="00A13754" w:rsidP="00A13754">
      <w:pPr>
        <w:pStyle w:val="ListParagraph"/>
        <w:ind w:left="0"/>
        <w:jc w:val="both"/>
        <w:rPr>
          <w:rFonts w:ascii="Calibri" w:hAnsi="Calibri" w:cs="Calibri"/>
          <w:lang w:val="en-US"/>
        </w:rPr>
      </w:pPr>
      <w:r w:rsidRPr="00A13754">
        <w:rPr>
          <w:rFonts w:ascii="Calibri" w:hAnsi="Calibri" w:cs="Calibri"/>
          <w:lang w:val="en-US"/>
        </w:rPr>
        <w:t xml:space="preserve">NOTE: This is </w:t>
      </w:r>
      <w:r w:rsidR="00ED7C2A" w:rsidRPr="00A13754">
        <w:rPr>
          <w:rFonts w:ascii="Calibri" w:hAnsi="Calibri" w:cs="Calibri"/>
          <w:lang w:val="en-US"/>
        </w:rPr>
        <w:t xml:space="preserve">addressed to </w:t>
      </w:r>
      <w:r w:rsidRPr="00A13754">
        <w:rPr>
          <w:rFonts w:ascii="Calibri" w:hAnsi="Calibri" w:cs="Calibri"/>
          <w:lang w:val="en-US"/>
        </w:rPr>
        <w:t>gynecologists</w:t>
      </w:r>
      <w:r w:rsidR="00ED7C2A" w:rsidRPr="00A13754">
        <w:rPr>
          <w:rFonts w:ascii="Calibri" w:hAnsi="Calibri" w:cs="Calibri"/>
          <w:lang w:val="en-US"/>
        </w:rPr>
        <w:t>.</w:t>
      </w:r>
    </w:p>
    <w:p w14:paraId="0B46E18D" w14:textId="77777777" w:rsidR="00A13754" w:rsidRPr="00A13754" w:rsidRDefault="00A13754" w:rsidP="00A13754">
      <w:pPr>
        <w:jc w:val="both"/>
        <w:rPr>
          <w:rFonts w:ascii="Calibri" w:hAnsi="Calibri" w:cs="Calibri"/>
          <w:lang w:val="en-US"/>
        </w:rPr>
      </w:pPr>
    </w:p>
    <w:p w14:paraId="5B9ED162" w14:textId="1137A809"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Perform the first control examination on the first day after UAE.</w:t>
      </w:r>
    </w:p>
    <w:p w14:paraId="2A7F208E" w14:textId="77777777" w:rsidR="00A13754" w:rsidRPr="00A13754" w:rsidRDefault="00A13754" w:rsidP="00A13754">
      <w:pPr>
        <w:pStyle w:val="ListParagraph"/>
        <w:ind w:left="0"/>
        <w:jc w:val="both"/>
        <w:rPr>
          <w:rFonts w:ascii="Calibri" w:hAnsi="Calibri" w:cs="Calibri"/>
          <w:lang w:val="en-US"/>
        </w:rPr>
      </w:pPr>
    </w:p>
    <w:p w14:paraId="76D371CB" w14:textId="4D104B3B"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Assess the general condition of the patient.</w:t>
      </w:r>
    </w:p>
    <w:p w14:paraId="0522FC31" w14:textId="77777777" w:rsidR="00321F78" w:rsidRPr="00A13754" w:rsidRDefault="00321F78" w:rsidP="00321F78">
      <w:pPr>
        <w:pStyle w:val="ListParagraph"/>
        <w:ind w:left="0"/>
        <w:jc w:val="both"/>
        <w:rPr>
          <w:rFonts w:ascii="Calibri" w:hAnsi="Calibri" w:cs="Calibri"/>
          <w:lang w:val="en-US"/>
        </w:rPr>
      </w:pPr>
    </w:p>
    <w:p w14:paraId="28C166BE" w14:textId="5A9F1352"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Measure the patient’s body temperature.</w:t>
      </w:r>
    </w:p>
    <w:p w14:paraId="23B50742" w14:textId="77777777" w:rsidR="00321F78" w:rsidRPr="00A13754" w:rsidRDefault="00321F78" w:rsidP="00321F78">
      <w:pPr>
        <w:pStyle w:val="ListParagraph"/>
        <w:ind w:left="0"/>
        <w:jc w:val="both"/>
        <w:rPr>
          <w:rFonts w:ascii="Calibri" w:hAnsi="Calibri" w:cs="Calibri"/>
          <w:lang w:val="en-US"/>
        </w:rPr>
      </w:pPr>
    </w:p>
    <w:p w14:paraId="1E8F5361" w14:textId="02190918"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Rate pain after UAE according to the NRS scale. Use the PAC.</w:t>
      </w:r>
    </w:p>
    <w:p w14:paraId="157E9AB7" w14:textId="77777777" w:rsidR="00321F78" w:rsidRPr="00A13754" w:rsidRDefault="00321F78" w:rsidP="00321F78">
      <w:pPr>
        <w:pStyle w:val="ListParagraph"/>
        <w:ind w:left="0"/>
        <w:jc w:val="both"/>
        <w:rPr>
          <w:rFonts w:ascii="Calibri" w:hAnsi="Calibri" w:cs="Calibri"/>
          <w:lang w:val="en-US"/>
        </w:rPr>
      </w:pPr>
    </w:p>
    <w:p w14:paraId="7B7E673B" w14:textId="34D47792"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Assess the wound where the vascular catheter was inserted.</w:t>
      </w:r>
    </w:p>
    <w:p w14:paraId="55FBE41E" w14:textId="77777777" w:rsidR="00321F78" w:rsidRPr="00A13754" w:rsidRDefault="00321F78" w:rsidP="00321F78">
      <w:pPr>
        <w:pStyle w:val="ListParagraph"/>
        <w:ind w:left="0"/>
        <w:jc w:val="both"/>
        <w:rPr>
          <w:rFonts w:ascii="Calibri" w:hAnsi="Calibri" w:cs="Calibri"/>
          <w:lang w:val="en-US"/>
        </w:rPr>
      </w:pPr>
    </w:p>
    <w:p w14:paraId="3B4B4F13" w14:textId="1F44BAC6"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Perform CBC and coagulation tests.</w:t>
      </w:r>
    </w:p>
    <w:p w14:paraId="2ABDF5E7" w14:textId="77777777" w:rsidR="00321F78" w:rsidRPr="00A13754" w:rsidRDefault="00321F78" w:rsidP="00321F78">
      <w:pPr>
        <w:pStyle w:val="ListParagraph"/>
        <w:ind w:left="0"/>
        <w:jc w:val="both"/>
        <w:rPr>
          <w:rFonts w:ascii="Calibri" w:hAnsi="Calibri" w:cs="Calibri"/>
          <w:lang w:val="en-US"/>
        </w:rPr>
      </w:pPr>
    </w:p>
    <w:p w14:paraId="5325637E" w14:textId="0C13D802"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Perform a TVUS to assess the condition of the pelvic organs after UAE.</w:t>
      </w:r>
    </w:p>
    <w:p w14:paraId="705279D9" w14:textId="77777777" w:rsidR="00321F78" w:rsidRPr="00A13754" w:rsidRDefault="00321F78" w:rsidP="00321F78">
      <w:pPr>
        <w:pStyle w:val="ListParagraph"/>
        <w:ind w:left="0"/>
        <w:jc w:val="both"/>
        <w:rPr>
          <w:rFonts w:ascii="Calibri" w:hAnsi="Calibri" w:cs="Calibri"/>
          <w:lang w:val="en-US"/>
        </w:rPr>
      </w:pPr>
    </w:p>
    <w:p w14:paraId="5C66BF93" w14:textId="1F3623CF"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Perform a 3D TVUS using volume probe to assess the volume and </w:t>
      </w:r>
      <w:r w:rsidR="00CA2379" w:rsidRPr="00A13754">
        <w:rPr>
          <w:rFonts w:ascii="Calibri" w:hAnsi="Calibri" w:cs="Calibri"/>
          <w:lang w:val="en-US"/>
        </w:rPr>
        <w:t>vascularization</w:t>
      </w:r>
      <w:r w:rsidRPr="00A13754">
        <w:rPr>
          <w:rFonts w:ascii="Calibri" w:hAnsi="Calibri" w:cs="Calibri"/>
          <w:lang w:val="en-US"/>
        </w:rPr>
        <w:t xml:space="preserve"> indexes of the fibroid (VI, FI, and VFI).</w:t>
      </w:r>
    </w:p>
    <w:p w14:paraId="03CCF5BB" w14:textId="77777777" w:rsidR="00A13754" w:rsidRPr="00A13754" w:rsidRDefault="00A13754" w:rsidP="00A13754">
      <w:pPr>
        <w:pStyle w:val="ListParagraph"/>
        <w:ind w:left="0"/>
        <w:jc w:val="both"/>
        <w:rPr>
          <w:rFonts w:ascii="Calibri" w:hAnsi="Calibri" w:cs="Calibri"/>
          <w:lang w:val="en-US"/>
        </w:rPr>
      </w:pPr>
    </w:p>
    <w:p w14:paraId="6CD04C55" w14:textId="50AD38F7" w:rsidR="00617D5D"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If there are no complications, and the post-</w:t>
      </w:r>
      <w:r w:rsidR="006163CD" w:rsidRPr="00A13754">
        <w:rPr>
          <w:rFonts w:ascii="Calibri" w:hAnsi="Calibri" w:cs="Calibri"/>
          <w:lang w:val="en-US"/>
        </w:rPr>
        <w:t>embolization</w:t>
      </w:r>
      <w:r w:rsidRPr="00A13754">
        <w:rPr>
          <w:rFonts w:ascii="Calibri" w:hAnsi="Calibri" w:cs="Calibri"/>
          <w:lang w:val="en-US"/>
        </w:rPr>
        <w:t xml:space="preserve"> pain has been controlled by oral analgesics</w:t>
      </w:r>
      <w:r w:rsidR="00ED7BDD">
        <w:rPr>
          <w:rFonts w:ascii="Calibri" w:hAnsi="Calibri" w:cs="Calibri"/>
          <w:lang w:val="en-US"/>
        </w:rPr>
        <w:t>,</w:t>
      </w:r>
      <w:r w:rsidRPr="00A13754">
        <w:rPr>
          <w:rFonts w:ascii="Calibri" w:hAnsi="Calibri" w:cs="Calibri"/>
          <w:lang w:val="en-US"/>
        </w:rPr>
        <w:t xml:space="preserve"> discharge the patient home.</w:t>
      </w:r>
    </w:p>
    <w:p w14:paraId="6D0B22AA" w14:textId="77777777" w:rsidR="00321F78" w:rsidRPr="00A13754" w:rsidRDefault="00321F78" w:rsidP="00321F78">
      <w:pPr>
        <w:pStyle w:val="ListParagraph"/>
        <w:ind w:left="0"/>
        <w:jc w:val="both"/>
        <w:rPr>
          <w:rFonts w:ascii="Calibri" w:hAnsi="Calibri" w:cs="Calibri"/>
          <w:lang w:val="en-US"/>
        </w:rPr>
      </w:pPr>
    </w:p>
    <w:p w14:paraId="0E0D423B" w14:textId="7B087B10"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Inform the patient that if fever, abdominal pain</w:t>
      </w:r>
      <w:r w:rsidR="00ED7BDD">
        <w:rPr>
          <w:rFonts w:ascii="Calibri" w:hAnsi="Calibri" w:cs="Calibri"/>
          <w:lang w:val="en-US"/>
        </w:rPr>
        <w:t>,</w:t>
      </w:r>
      <w:r w:rsidRPr="00A13754">
        <w:rPr>
          <w:rFonts w:ascii="Calibri" w:hAnsi="Calibri" w:cs="Calibri"/>
          <w:lang w:val="en-US"/>
        </w:rPr>
        <w:t xml:space="preserve"> and purulent vaginal discharge occur after </w:t>
      </w:r>
      <w:r w:rsidR="00CA2379" w:rsidRPr="00A13754">
        <w:rPr>
          <w:rFonts w:ascii="Calibri" w:hAnsi="Calibri" w:cs="Calibri"/>
          <w:lang w:val="en-US"/>
        </w:rPr>
        <w:t>hospitalization</w:t>
      </w:r>
      <w:r w:rsidRPr="00A13754">
        <w:rPr>
          <w:rFonts w:ascii="Calibri" w:hAnsi="Calibri" w:cs="Calibri"/>
          <w:lang w:val="en-US"/>
        </w:rPr>
        <w:t>, the patient should immediately seek medical attention.</w:t>
      </w:r>
    </w:p>
    <w:p w14:paraId="2294B710" w14:textId="77777777" w:rsidR="00A13754" w:rsidRPr="00A13754" w:rsidRDefault="00A13754" w:rsidP="00A13754">
      <w:pPr>
        <w:pStyle w:val="ListParagraph"/>
        <w:ind w:left="0"/>
        <w:jc w:val="both"/>
        <w:rPr>
          <w:rFonts w:ascii="Calibri" w:hAnsi="Calibri" w:cs="Calibri"/>
          <w:lang w:val="en-US"/>
        </w:rPr>
      </w:pPr>
    </w:p>
    <w:p w14:paraId="2DB293E5" w14:textId="56C8D43C" w:rsidR="00617D5D"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Perform the next control visit 3 months after UAE.</w:t>
      </w:r>
    </w:p>
    <w:p w14:paraId="6071DDBE" w14:textId="77777777" w:rsidR="00321F78" w:rsidRPr="00A13754" w:rsidRDefault="00321F78" w:rsidP="00321F78">
      <w:pPr>
        <w:pStyle w:val="ListParagraph"/>
        <w:ind w:left="0"/>
        <w:jc w:val="both"/>
        <w:rPr>
          <w:rFonts w:ascii="Calibri" w:hAnsi="Calibri" w:cs="Calibri"/>
          <w:lang w:val="en-US"/>
        </w:rPr>
      </w:pPr>
    </w:p>
    <w:p w14:paraId="36E09674" w14:textId="7182F08A"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Perform a </w:t>
      </w:r>
      <w:r w:rsidR="0077755A" w:rsidRPr="00A13754">
        <w:rPr>
          <w:rFonts w:ascii="Calibri" w:hAnsi="Calibri" w:cs="Calibri"/>
          <w:lang w:val="en-US"/>
        </w:rPr>
        <w:t>gynecological</w:t>
      </w:r>
      <w:r w:rsidRPr="00A13754">
        <w:rPr>
          <w:rFonts w:ascii="Calibri" w:hAnsi="Calibri" w:cs="Calibri"/>
          <w:lang w:val="en-US"/>
        </w:rPr>
        <w:t xml:space="preserve"> examination, CBC test</w:t>
      </w:r>
      <w:r w:rsidR="00ED7BDD">
        <w:rPr>
          <w:rFonts w:ascii="Calibri" w:hAnsi="Calibri" w:cs="Calibri"/>
          <w:lang w:val="en-US"/>
        </w:rPr>
        <w:t>,</w:t>
      </w:r>
      <w:r w:rsidRPr="00A13754">
        <w:rPr>
          <w:rFonts w:ascii="Calibri" w:hAnsi="Calibri" w:cs="Calibri"/>
          <w:lang w:val="en-US"/>
        </w:rPr>
        <w:t xml:space="preserve"> and </w:t>
      </w:r>
      <w:r w:rsidR="00D21567" w:rsidRPr="00A13754">
        <w:rPr>
          <w:rFonts w:ascii="Calibri" w:hAnsi="Calibri" w:cs="Calibri"/>
          <w:lang w:val="en-US"/>
        </w:rPr>
        <w:t>AMH or FSH</w:t>
      </w:r>
      <w:r w:rsidRPr="00A13754">
        <w:rPr>
          <w:rFonts w:ascii="Calibri" w:hAnsi="Calibri" w:cs="Calibri"/>
          <w:lang w:val="en-US"/>
        </w:rPr>
        <w:t xml:space="preserve"> serum level.</w:t>
      </w:r>
    </w:p>
    <w:p w14:paraId="189861D1" w14:textId="77777777" w:rsidR="00321F78" w:rsidRPr="00A13754" w:rsidRDefault="00321F78" w:rsidP="00321F78">
      <w:pPr>
        <w:pStyle w:val="ListParagraph"/>
        <w:ind w:left="0"/>
        <w:jc w:val="both"/>
        <w:rPr>
          <w:rFonts w:ascii="Calibri" w:hAnsi="Calibri" w:cs="Calibri"/>
          <w:lang w:val="en-US"/>
        </w:rPr>
      </w:pPr>
    </w:p>
    <w:p w14:paraId="60F8A6F2" w14:textId="64BBED43"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lastRenderedPageBreak/>
        <w:t>Perform MRI or TVUS to assess the condition of the pelvic organs after UAE (</w:t>
      </w:r>
      <w:r w:rsidR="009511D4" w:rsidRPr="00A13754">
        <w:rPr>
          <w:rFonts w:ascii="Calibri" w:hAnsi="Calibri" w:cs="Calibri"/>
          <w:lang w:val="en-US"/>
        </w:rPr>
        <w:t>Figure</w:t>
      </w:r>
      <w:r w:rsidRPr="00A13754">
        <w:rPr>
          <w:rFonts w:ascii="Calibri" w:hAnsi="Calibri" w:cs="Calibri"/>
          <w:lang w:val="en-US"/>
        </w:rPr>
        <w:t xml:space="preserve"> 19).</w:t>
      </w:r>
    </w:p>
    <w:p w14:paraId="188A0A5E" w14:textId="77777777" w:rsidR="00321F78" w:rsidRPr="00A13754" w:rsidRDefault="00321F78" w:rsidP="00321F78">
      <w:pPr>
        <w:pStyle w:val="ListParagraph"/>
        <w:ind w:left="0"/>
        <w:jc w:val="both"/>
        <w:rPr>
          <w:rFonts w:ascii="Calibri" w:hAnsi="Calibri" w:cs="Calibri"/>
          <w:lang w:val="en-US"/>
        </w:rPr>
      </w:pPr>
    </w:p>
    <w:p w14:paraId="3E2984B4" w14:textId="4752C9CE"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Perform 3D TVUS using volume probe to assess the volume and </w:t>
      </w:r>
      <w:r w:rsidR="00CA2379" w:rsidRPr="00A13754">
        <w:rPr>
          <w:rFonts w:ascii="Calibri" w:hAnsi="Calibri" w:cs="Calibri"/>
          <w:lang w:val="en-US"/>
        </w:rPr>
        <w:t>vascularization</w:t>
      </w:r>
      <w:r w:rsidRPr="00A13754">
        <w:rPr>
          <w:rFonts w:ascii="Calibri" w:hAnsi="Calibri" w:cs="Calibri"/>
          <w:lang w:val="en-US"/>
        </w:rPr>
        <w:t xml:space="preserve"> indexes of the fibroid (VI, FI, and VFI).</w:t>
      </w:r>
    </w:p>
    <w:p w14:paraId="12A84770" w14:textId="77777777" w:rsidR="00A13754" w:rsidRPr="00A13754" w:rsidRDefault="00A13754" w:rsidP="00A13754">
      <w:pPr>
        <w:pStyle w:val="ListParagraph"/>
        <w:ind w:left="0"/>
        <w:jc w:val="both"/>
        <w:rPr>
          <w:rFonts w:ascii="Calibri" w:hAnsi="Calibri" w:cs="Calibri"/>
          <w:lang w:val="en-US"/>
        </w:rPr>
      </w:pPr>
    </w:p>
    <w:p w14:paraId="59D4D1B8" w14:textId="4E14BE6C" w:rsidR="00617D5D"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 xml:space="preserve">Perform </w:t>
      </w:r>
      <w:r w:rsidR="00ED7BDD">
        <w:rPr>
          <w:rFonts w:ascii="Calibri" w:hAnsi="Calibri" w:cs="Calibri"/>
          <w:lang w:val="en-US"/>
        </w:rPr>
        <w:t xml:space="preserve">the </w:t>
      </w:r>
      <w:r w:rsidRPr="00A13754">
        <w:rPr>
          <w:rFonts w:ascii="Calibri" w:hAnsi="Calibri" w:cs="Calibri"/>
          <w:lang w:val="en-US"/>
        </w:rPr>
        <w:t>last control visit 6 months after the UAE.</w:t>
      </w:r>
    </w:p>
    <w:p w14:paraId="30814A7E" w14:textId="77777777" w:rsidR="00321F78" w:rsidRPr="00A13754" w:rsidRDefault="00321F78" w:rsidP="00321F78">
      <w:pPr>
        <w:pStyle w:val="ListParagraph"/>
        <w:ind w:left="0"/>
        <w:jc w:val="both"/>
        <w:rPr>
          <w:rFonts w:ascii="Calibri" w:hAnsi="Calibri" w:cs="Calibri"/>
          <w:lang w:val="en-US"/>
        </w:rPr>
      </w:pPr>
    </w:p>
    <w:p w14:paraId="547E6200" w14:textId="66E51685"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Perform a </w:t>
      </w:r>
      <w:r w:rsidR="0077755A" w:rsidRPr="00A13754">
        <w:rPr>
          <w:rFonts w:ascii="Calibri" w:hAnsi="Calibri" w:cs="Calibri"/>
          <w:lang w:val="en-US"/>
        </w:rPr>
        <w:t>gynecological</w:t>
      </w:r>
      <w:r w:rsidRPr="00A13754">
        <w:rPr>
          <w:rFonts w:ascii="Calibri" w:hAnsi="Calibri" w:cs="Calibri"/>
          <w:lang w:val="en-US"/>
        </w:rPr>
        <w:t xml:space="preserve"> examination, CBC test</w:t>
      </w:r>
      <w:r w:rsidR="00ED7BDD">
        <w:rPr>
          <w:rFonts w:ascii="Calibri" w:hAnsi="Calibri" w:cs="Calibri"/>
          <w:lang w:val="en-US"/>
        </w:rPr>
        <w:t>,</w:t>
      </w:r>
      <w:r w:rsidRPr="00A13754">
        <w:rPr>
          <w:rFonts w:ascii="Calibri" w:hAnsi="Calibri" w:cs="Calibri"/>
          <w:lang w:val="en-US"/>
        </w:rPr>
        <w:t xml:space="preserve"> and </w:t>
      </w:r>
      <w:r w:rsidR="00D21567" w:rsidRPr="00A13754">
        <w:rPr>
          <w:rFonts w:ascii="Calibri" w:hAnsi="Calibri" w:cs="Calibri"/>
          <w:lang w:val="en-US"/>
        </w:rPr>
        <w:t xml:space="preserve">AMH or FSH </w:t>
      </w:r>
      <w:r w:rsidRPr="00A13754">
        <w:rPr>
          <w:rFonts w:ascii="Calibri" w:hAnsi="Calibri" w:cs="Calibri"/>
          <w:lang w:val="en-US"/>
        </w:rPr>
        <w:t>serum level.</w:t>
      </w:r>
    </w:p>
    <w:p w14:paraId="2A07DCC8" w14:textId="77777777" w:rsidR="00321F78" w:rsidRPr="00A13754" w:rsidRDefault="00321F78" w:rsidP="00321F78">
      <w:pPr>
        <w:pStyle w:val="ListParagraph"/>
        <w:ind w:left="0"/>
        <w:jc w:val="both"/>
        <w:rPr>
          <w:rFonts w:ascii="Calibri" w:hAnsi="Calibri" w:cs="Calibri"/>
          <w:lang w:val="en-US"/>
        </w:rPr>
      </w:pPr>
    </w:p>
    <w:p w14:paraId="0F8271E5" w14:textId="6FE9DAEC"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Perform a TVUS to assess the condition of the pelvic organs after UAE.</w:t>
      </w:r>
    </w:p>
    <w:p w14:paraId="79808D9C" w14:textId="77777777" w:rsidR="00321F78" w:rsidRPr="00A13754" w:rsidRDefault="00321F78" w:rsidP="00321F78">
      <w:pPr>
        <w:pStyle w:val="ListParagraph"/>
        <w:ind w:left="0"/>
        <w:jc w:val="both"/>
        <w:rPr>
          <w:rFonts w:ascii="Calibri" w:hAnsi="Calibri" w:cs="Calibri"/>
          <w:lang w:val="en-US"/>
        </w:rPr>
      </w:pPr>
    </w:p>
    <w:p w14:paraId="1A581424" w14:textId="27F9559D"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Perform 3D TVUS using volume probe to assess the volume and </w:t>
      </w:r>
      <w:r w:rsidR="00ED7BDD" w:rsidRPr="00A13754">
        <w:rPr>
          <w:rFonts w:ascii="Calibri" w:hAnsi="Calibri" w:cs="Calibri"/>
          <w:lang w:val="en-US"/>
        </w:rPr>
        <w:t>vascularization</w:t>
      </w:r>
      <w:r w:rsidRPr="00A13754">
        <w:rPr>
          <w:rFonts w:ascii="Calibri" w:hAnsi="Calibri" w:cs="Calibri"/>
          <w:lang w:val="en-US"/>
        </w:rPr>
        <w:t xml:space="preserve"> indexes of the fibroid (VI, FI, and VFI).</w:t>
      </w:r>
    </w:p>
    <w:p w14:paraId="7788DF2A" w14:textId="77777777" w:rsidR="00A13754" w:rsidRPr="00A13754" w:rsidRDefault="00A13754" w:rsidP="00A13754">
      <w:pPr>
        <w:pStyle w:val="ListParagraph"/>
        <w:ind w:left="0"/>
        <w:jc w:val="both"/>
        <w:rPr>
          <w:rFonts w:ascii="Calibri" w:hAnsi="Calibri" w:cs="Calibri"/>
          <w:lang w:val="en-US"/>
        </w:rPr>
      </w:pPr>
    </w:p>
    <w:p w14:paraId="40097A87" w14:textId="28254147" w:rsidR="00617D5D"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Assess the effectiveness of UAE</w:t>
      </w:r>
      <w:r w:rsidR="00CA2379">
        <w:rPr>
          <w:rFonts w:ascii="Calibri" w:hAnsi="Calibri" w:cs="Calibri"/>
          <w:lang w:val="en-US"/>
        </w:rPr>
        <w:t>.</w:t>
      </w:r>
    </w:p>
    <w:p w14:paraId="4C4B01E2" w14:textId="77777777" w:rsidR="00321F78" w:rsidRPr="00A13754" w:rsidRDefault="00321F78" w:rsidP="00321F78">
      <w:pPr>
        <w:pStyle w:val="ListParagraph"/>
        <w:ind w:left="0"/>
        <w:jc w:val="both"/>
        <w:rPr>
          <w:rFonts w:ascii="Calibri" w:hAnsi="Calibri" w:cs="Calibri"/>
          <w:lang w:val="en-US"/>
        </w:rPr>
      </w:pPr>
    </w:p>
    <w:p w14:paraId="46AE5187" w14:textId="7BFB94E4" w:rsidR="00617D5D"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Compare the results of the CBC test before and after UAE.</w:t>
      </w:r>
    </w:p>
    <w:p w14:paraId="7D8BF04D" w14:textId="77777777" w:rsidR="00321F78" w:rsidRPr="00A13754" w:rsidRDefault="00321F78" w:rsidP="00321F78">
      <w:pPr>
        <w:pStyle w:val="ListParagraph"/>
        <w:ind w:left="0"/>
        <w:jc w:val="both"/>
        <w:rPr>
          <w:rFonts w:ascii="Calibri" w:hAnsi="Calibri" w:cs="Calibri"/>
          <w:lang w:val="en-US"/>
        </w:rPr>
      </w:pPr>
    </w:p>
    <w:p w14:paraId="287A82A2" w14:textId="23563A02" w:rsidR="00617D5D" w:rsidRPr="00A13754" w:rsidRDefault="00ED7C2A" w:rsidP="00321F78">
      <w:pPr>
        <w:pStyle w:val="ListParagraph"/>
        <w:numPr>
          <w:ilvl w:val="2"/>
          <w:numId w:val="1"/>
        </w:numPr>
        <w:ind w:left="0" w:firstLine="0"/>
        <w:jc w:val="both"/>
        <w:rPr>
          <w:rFonts w:ascii="Calibri" w:hAnsi="Calibri" w:cs="Calibri"/>
          <w:lang w:val="en-US"/>
        </w:rPr>
      </w:pPr>
      <w:r w:rsidRPr="00A13754">
        <w:rPr>
          <w:rFonts w:ascii="Calibri" w:hAnsi="Calibri" w:cs="Calibri"/>
          <w:lang w:val="en-US"/>
        </w:rPr>
        <w:t xml:space="preserve">Compare the volumes and </w:t>
      </w:r>
      <w:r w:rsidR="00ED7BDD" w:rsidRPr="00A13754">
        <w:rPr>
          <w:rFonts w:ascii="Calibri" w:hAnsi="Calibri" w:cs="Calibri"/>
          <w:lang w:val="en-US"/>
        </w:rPr>
        <w:t>vascularization</w:t>
      </w:r>
      <w:r w:rsidRPr="00A13754">
        <w:rPr>
          <w:rFonts w:ascii="Calibri" w:hAnsi="Calibri" w:cs="Calibri"/>
          <w:lang w:val="en-US"/>
        </w:rPr>
        <w:t xml:space="preserve"> indexes of the fibroid (VI, FI, and VFI) before and after UAE.</w:t>
      </w:r>
    </w:p>
    <w:p w14:paraId="5C93F250" w14:textId="77777777" w:rsidR="00A13754" w:rsidRPr="00A13754" w:rsidRDefault="00A13754" w:rsidP="00A13754">
      <w:pPr>
        <w:pStyle w:val="ListParagraph"/>
        <w:ind w:left="0"/>
        <w:jc w:val="both"/>
        <w:rPr>
          <w:rFonts w:ascii="Calibri" w:hAnsi="Calibri" w:cs="Calibri"/>
          <w:lang w:val="en-US"/>
        </w:rPr>
      </w:pPr>
    </w:p>
    <w:p w14:paraId="7EF24B7A" w14:textId="3DFC2DA0"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 xml:space="preserve">Compare serum </w:t>
      </w:r>
      <w:r w:rsidR="00D21567" w:rsidRPr="00A13754">
        <w:rPr>
          <w:rFonts w:ascii="Calibri" w:hAnsi="Calibri" w:cs="Calibri"/>
          <w:lang w:val="en-US"/>
        </w:rPr>
        <w:t xml:space="preserve">AMH or </w:t>
      </w:r>
      <w:r w:rsidRPr="00A13754">
        <w:rPr>
          <w:rFonts w:ascii="Calibri" w:hAnsi="Calibri" w:cs="Calibri"/>
          <w:lang w:val="en-US"/>
        </w:rPr>
        <w:t xml:space="preserve">FSH levels before and after UAE to assess the possibility of iatrogenic damage to the ovaries during UAE as a result of "non-target" </w:t>
      </w:r>
      <w:r w:rsidR="006163CD" w:rsidRPr="00A13754">
        <w:rPr>
          <w:rFonts w:ascii="Calibri" w:hAnsi="Calibri" w:cs="Calibri"/>
          <w:lang w:val="en-US"/>
        </w:rPr>
        <w:t>embolization</w:t>
      </w:r>
      <w:r w:rsidRPr="00A13754">
        <w:rPr>
          <w:rFonts w:ascii="Calibri" w:hAnsi="Calibri" w:cs="Calibri"/>
          <w:lang w:val="en-US"/>
        </w:rPr>
        <w:t>.</w:t>
      </w:r>
    </w:p>
    <w:p w14:paraId="64B92678" w14:textId="77777777" w:rsidR="00A13754" w:rsidRPr="00A13754" w:rsidRDefault="00A13754" w:rsidP="00A13754">
      <w:pPr>
        <w:pStyle w:val="ListParagraph"/>
        <w:ind w:left="0"/>
        <w:jc w:val="both"/>
        <w:rPr>
          <w:rFonts w:ascii="Calibri" w:hAnsi="Calibri" w:cs="Calibri"/>
          <w:lang w:val="en-US"/>
        </w:rPr>
      </w:pPr>
    </w:p>
    <w:p w14:paraId="223E2D18" w14:textId="0892043C" w:rsidR="00617D5D"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 xml:space="preserve">Inform the patient that after uterine artery </w:t>
      </w:r>
      <w:r w:rsidR="006163CD" w:rsidRPr="00A13754">
        <w:rPr>
          <w:rFonts w:ascii="Calibri" w:hAnsi="Calibri" w:cs="Calibri"/>
          <w:lang w:val="en-US"/>
        </w:rPr>
        <w:t>embolization</w:t>
      </w:r>
      <w:r w:rsidRPr="00A13754">
        <w:rPr>
          <w:rFonts w:ascii="Calibri" w:hAnsi="Calibri" w:cs="Calibri"/>
          <w:lang w:val="en-US"/>
        </w:rPr>
        <w:t xml:space="preserve">, she should undergo regular </w:t>
      </w:r>
      <w:r w:rsidR="0077755A" w:rsidRPr="00A13754">
        <w:rPr>
          <w:rFonts w:ascii="Calibri" w:hAnsi="Calibri" w:cs="Calibri"/>
          <w:lang w:val="en-US"/>
        </w:rPr>
        <w:t>gynecological</w:t>
      </w:r>
      <w:r w:rsidRPr="00A13754">
        <w:rPr>
          <w:rFonts w:ascii="Calibri" w:hAnsi="Calibri" w:cs="Calibri"/>
          <w:lang w:val="en-US"/>
        </w:rPr>
        <w:t xml:space="preserve"> check-ups.</w:t>
      </w:r>
    </w:p>
    <w:p w14:paraId="08741D1A" w14:textId="77777777" w:rsidR="00A13754" w:rsidRPr="00A13754" w:rsidRDefault="00A13754" w:rsidP="00A13754">
      <w:pPr>
        <w:pStyle w:val="ListParagraph"/>
        <w:ind w:left="0"/>
        <w:jc w:val="both"/>
        <w:rPr>
          <w:rFonts w:ascii="Calibri" w:hAnsi="Calibri" w:cs="Calibri"/>
          <w:lang w:val="en-US"/>
        </w:rPr>
      </w:pPr>
    </w:p>
    <w:p w14:paraId="39BBAE43" w14:textId="0E6F373C" w:rsidR="00232DB9" w:rsidRPr="00A13754" w:rsidRDefault="00ED7C2A" w:rsidP="00321F78">
      <w:pPr>
        <w:pStyle w:val="ListParagraph"/>
        <w:numPr>
          <w:ilvl w:val="1"/>
          <w:numId w:val="1"/>
        </w:numPr>
        <w:ind w:left="0" w:firstLine="0"/>
        <w:jc w:val="both"/>
        <w:rPr>
          <w:rFonts w:ascii="Calibri" w:hAnsi="Calibri" w:cs="Calibri"/>
          <w:lang w:val="en-US"/>
        </w:rPr>
      </w:pPr>
      <w:r w:rsidRPr="00A13754">
        <w:rPr>
          <w:rFonts w:ascii="Calibri" w:hAnsi="Calibri" w:cs="Calibri"/>
          <w:lang w:val="en-US"/>
        </w:rPr>
        <w:t>In selected cases (no reduction of fibroid’s symptoms, suspected tissue demarcation</w:t>
      </w:r>
      <w:r w:rsidR="00671E57">
        <w:rPr>
          <w:rFonts w:ascii="Calibri" w:hAnsi="Calibri" w:cs="Calibri"/>
          <w:lang w:val="en-US"/>
        </w:rPr>
        <w:t>,</w:t>
      </w:r>
      <w:r w:rsidRPr="00A13754">
        <w:rPr>
          <w:rFonts w:ascii="Calibri" w:hAnsi="Calibri" w:cs="Calibri"/>
          <w:lang w:val="en-US"/>
        </w:rPr>
        <w:t xml:space="preserve"> or doubt in other additional examinations), perform an MRI one year after UAE.</w:t>
      </w:r>
    </w:p>
    <w:p w14:paraId="701906FF" w14:textId="77777777" w:rsidR="00232DB9" w:rsidRPr="00A13754" w:rsidRDefault="00232DB9" w:rsidP="00A13754">
      <w:pPr>
        <w:jc w:val="both"/>
        <w:rPr>
          <w:rFonts w:ascii="Calibri" w:hAnsi="Calibri" w:cs="Calibri"/>
          <w:b/>
          <w:bCs/>
          <w:lang w:val="en-US"/>
        </w:rPr>
      </w:pPr>
    </w:p>
    <w:p w14:paraId="0B2E497E" w14:textId="77777777" w:rsidR="00232DB9" w:rsidRPr="00A13754" w:rsidRDefault="00ED7C2A" w:rsidP="00A13754">
      <w:pPr>
        <w:jc w:val="both"/>
        <w:rPr>
          <w:rFonts w:ascii="Calibri" w:hAnsi="Calibri" w:cs="Calibri"/>
          <w:b/>
          <w:bCs/>
          <w:lang w:val="en-US"/>
        </w:rPr>
      </w:pPr>
      <w:r w:rsidRPr="00A13754">
        <w:rPr>
          <w:rFonts w:ascii="Calibri" w:hAnsi="Calibri" w:cs="Calibri"/>
          <w:b/>
          <w:bCs/>
          <w:lang w:val="en-US"/>
        </w:rPr>
        <w:t>REPRESENTATIVE RESULTS:</w:t>
      </w:r>
    </w:p>
    <w:p w14:paraId="7CC38FD3" w14:textId="2248E0D5" w:rsidR="00321F78" w:rsidRDefault="00ED7C2A" w:rsidP="00A13754">
      <w:pPr>
        <w:jc w:val="both"/>
        <w:rPr>
          <w:rFonts w:ascii="Calibri" w:hAnsi="Calibri" w:cs="Calibri"/>
          <w:lang w:val="en-US"/>
        </w:rPr>
      </w:pPr>
      <w:r w:rsidRPr="00A13754">
        <w:rPr>
          <w:rFonts w:ascii="Calibri" w:hAnsi="Calibri" w:cs="Calibri"/>
          <w:lang w:val="en-US"/>
        </w:rPr>
        <w:t xml:space="preserve">557 UAE procedures were performed in the period from 2009 to 2019. </w:t>
      </w:r>
      <w:r w:rsidR="00671E57">
        <w:rPr>
          <w:rFonts w:ascii="Calibri" w:hAnsi="Calibri" w:cs="Calibri"/>
          <w:lang w:val="en-US"/>
        </w:rPr>
        <w:t>A m</w:t>
      </w:r>
      <w:r w:rsidRPr="00A13754">
        <w:rPr>
          <w:rFonts w:ascii="Calibri" w:hAnsi="Calibri" w:cs="Calibri"/>
          <w:lang w:val="en-US"/>
        </w:rPr>
        <w:t>ean</w:t>
      </w:r>
      <w:r w:rsidR="00671E57">
        <w:rPr>
          <w:rFonts w:ascii="Calibri" w:hAnsi="Calibri" w:cs="Calibri"/>
          <w:lang w:val="en-US"/>
        </w:rPr>
        <w:t xml:space="preserve"> of the</w:t>
      </w:r>
      <w:r w:rsidRPr="00A13754">
        <w:rPr>
          <w:rFonts w:ascii="Calibri" w:hAnsi="Calibri" w:cs="Calibri"/>
          <w:lang w:val="en-US"/>
        </w:rPr>
        <w:t xml:space="preserve"> patients’ age was 38 years (31</w:t>
      </w:r>
      <w:r w:rsidR="000A3927">
        <w:rPr>
          <w:rFonts w:ascii="Calibri" w:hAnsi="Calibri" w:cs="Calibri"/>
          <w:lang w:val="en-US"/>
        </w:rPr>
        <w:t>–</w:t>
      </w:r>
      <w:r w:rsidRPr="00A13754">
        <w:rPr>
          <w:rFonts w:ascii="Calibri" w:hAnsi="Calibri" w:cs="Calibri"/>
          <w:lang w:val="en-US"/>
        </w:rPr>
        <w:t>53 years of age). Technical success was achieved in 547 patients (98.2%).</w:t>
      </w:r>
    </w:p>
    <w:p w14:paraId="541186F8" w14:textId="77777777" w:rsidR="00321F78" w:rsidRPr="00A13754" w:rsidRDefault="00321F78" w:rsidP="00A13754">
      <w:pPr>
        <w:jc w:val="both"/>
        <w:rPr>
          <w:rFonts w:ascii="Calibri" w:hAnsi="Calibri" w:cs="Calibri"/>
          <w:lang w:val="en-US"/>
        </w:rPr>
      </w:pPr>
    </w:p>
    <w:p w14:paraId="12BE3A56" w14:textId="64E9C7DA" w:rsidR="00232DB9" w:rsidRDefault="00ED7C2A" w:rsidP="00A13754">
      <w:pPr>
        <w:jc w:val="both"/>
        <w:rPr>
          <w:rFonts w:ascii="Calibri" w:hAnsi="Calibri" w:cs="Calibri"/>
          <w:lang w:val="en-US"/>
        </w:rPr>
      </w:pPr>
      <w:r w:rsidRPr="00A13754">
        <w:rPr>
          <w:rFonts w:ascii="Calibri" w:hAnsi="Calibri" w:cs="Calibri"/>
          <w:lang w:val="en-US"/>
        </w:rPr>
        <w:t>The mean reduction of the fibroid volume (MRI volume assessment) 3 months after UAE procedure performed in the period from 2009 to 2013 in the group of 206 patients aged 32 to 52 years (mean age</w:t>
      </w:r>
      <w:r w:rsidR="000A3927">
        <w:rPr>
          <w:rFonts w:ascii="Calibri" w:hAnsi="Calibri" w:cs="Calibri"/>
          <w:lang w:val="en-US"/>
        </w:rPr>
        <w:t>:</w:t>
      </w:r>
      <w:r w:rsidRPr="00A13754">
        <w:rPr>
          <w:rFonts w:ascii="Calibri" w:hAnsi="Calibri" w:cs="Calibri"/>
          <w:lang w:val="en-US"/>
        </w:rPr>
        <w:t xml:space="preserve"> 39 years) was 62%. The smallest reduction was 9% (patient with </w:t>
      </w:r>
      <w:r w:rsidR="000A3927" w:rsidRPr="00A13754">
        <w:rPr>
          <w:rFonts w:ascii="Calibri" w:hAnsi="Calibri" w:cs="Calibri"/>
          <w:lang w:val="en-US"/>
        </w:rPr>
        <w:t>hyalinized</w:t>
      </w:r>
      <w:r w:rsidRPr="00A13754">
        <w:rPr>
          <w:rFonts w:ascii="Calibri" w:hAnsi="Calibri" w:cs="Calibri"/>
          <w:lang w:val="en-US"/>
        </w:rPr>
        <w:t xml:space="preserve"> fibroid). Complete reduction (100%) was achieved in patients with the separated submucosal fibroid (FIGO 0). 90% of patients reported satisfaction after</w:t>
      </w:r>
      <w:r w:rsidR="000A3927">
        <w:rPr>
          <w:rFonts w:ascii="Calibri" w:hAnsi="Calibri" w:cs="Calibri"/>
          <w:lang w:val="en-US"/>
        </w:rPr>
        <w:t xml:space="preserve"> the</w:t>
      </w:r>
      <w:r w:rsidRPr="00A13754">
        <w:rPr>
          <w:rFonts w:ascii="Calibri" w:hAnsi="Calibri" w:cs="Calibri"/>
          <w:lang w:val="en-US"/>
        </w:rPr>
        <w:t xml:space="preserve"> UAE procedure </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abstract":"Introduction. Uterine fibroids are the most common benign uterine tumours which can be treated with conservative, surgery or minimally invasive methods. Selection of patients for embolisation seems to be essential. Aim. Assessment of efficacy and safety of uterine artery embolisation with hydrogel microparticles coated with an anti-inflammatory agent for reduction in symptomatic uterine fibroid volumes. Material and methods. In the prospective observational study carried out between January 2011 and December 2013, 206 patients with symptomatic fibroids were qualified for uterine artery embolisation. 118 aged 32 to 51 (average 39), who reported for follow-ups 3-4 months after procedures, were evaluated. According to the number of fibroids, patients with 2/4 fibroids predominated (78 patients), followed by those with single fibroids (25) and with myomatous uteri (14 patients). According to fibroid sizes, 4 groups were distinguished: &lt; 7 cm in 77 patients, 7-12 cm in 19, &gt; 12 cm in 8, and myomatous uteri in 14 patients Results. A mean decrease in fibroid volume in the entire study population was 62%, ranging from 9% in the patient with a hyalinised fibroid to 100% in patients with separated submucosal fibroids. Conclusions. UAE is a safe and effective treatment for symptomatic uterine fibroids. In addition to reducing the symptoms, significantly reduces their volume. The key to success is proper qualification, as well as cooperation between the radiologist and the gynecologist.","author":[{"dropping-particle":"","family":"Pyra","given":"Krzysztof","non-dropping-particle":"","parse-names":false,"suffix":""},{"dropping-particle":"","family":"Jargiełło","given":"Tomasz","non-dropping-particle":"","parse-names":false,"suffix":""},{"dropping-particle":"","family":"Drelich-Zbroja","given":"Anna","non-dropping-particle":"","parse-names":false,"suffix":""},{"dropping-particle":"","family":"Górnik","given":"Michał","non-dropping-particle":"","parse-names":false,"suffix":""},{"dropping-particle":"","family":"Karska","given":"Klaudia","non-dropping-particle":"","parse-names":false,"suffix":""},{"dropping-particle":"","family":"Sojka","given":"Michał","non-dropping-particle":"","parse-names":false,"suffix":""},{"dropping-particle":"","family":"Światłowski","given":"Łukasz","non-dropping-particle":"","parse-names":false,"suffix":""},{"dropping-particle":"","family":"Szczerbo-Trojanowska","given":"Małgorzata","non-dropping-particle":"","parse-names":false,"suffix":""}],"container-title":"Postępy Nauk Medycznych","id":"ITEM-1","issue":"2","issued":{"date-parts":[["2015"]]},"page":"88-94","title":"Uterine artery embolisation for the treatment of symptomatic uterine fibroids. (Embolizacja tętnic macicznych w leczeniu objawowych mięśniaków macicy.)","type":"article-journal","volume":"28"},"uris":["http://www.mendeley.com/documents/?uuid=c29a49e8-b087-4543-aaed-d08fc7e22919"]}],"mendeley":{"formattedCitation":"&lt;sup&gt;64&lt;/sup&gt;","plainTextFormattedCitation":"64","previouslyFormattedCitation":"&lt;sup&gt;64&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64</w:t>
      </w:r>
      <w:r w:rsidRPr="00A13754">
        <w:rPr>
          <w:rFonts w:ascii="Calibri" w:hAnsi="Calibri" w:cs="Calibri"/>
          <w:lang w:val="en-US"/>
        </w:rPr>
        <w:fldChar w:fldCharType="end"/>
      </w:r>
      <w:r w:rsidRPr="00A13754">
        <w:rPr>
          <w:rFonts w:ascii="Calibri" w:hAnsi="Calibri" w:cs="Calibri"/>
          <w:lang w:val="en-US"/>
        </w:rPr>
        <w:t>.</w:t>
      </w:r>
    </w:p>
    <w:p w14:paraId="25A01351" w14:textId="77777777" w:rsidR="00321F78" w:rsidRPr="00A13754" w:rsidRDefault="00321F78" w:rsidP="00A13754">
      <w:pPr>
        <w:jc w:val="both"/>
        <w:rPr>
          <w:rFonts w:ascii="Calibri" w:hAnsi="Calibri" w:cs="Calibri"/>
          <w:lang w:val="en-US"/>
        </w:rPr>
      </w:pPr>
    </w:p>
    <w:p w14:paraId="5AEF819A" w14:textId="1262DFD5" w:rsidR="00321F78" w:rsidRDefault="00ED7C2A" w:rsidP="00A13754">
      <w:pPr>
        <w:jc w:val="both"/>
        <w:rPr>
          <w:rFonts w:ascii="Calibri" w:hAnsi="Calibri" w:cs="Calibri"/>
          <w:lang w:val="en-US"/>
        </w:rPr>
      </w:pPr>
      <w:r w:rsidRPr="00A13754">
        <w:rPr>
          <w:rFonts w:ascii="Calibri" w:hAnsi="Calibri" w:cs="Calibri"/>
          <w:lang w:val="en-US"/>
        </w:rPr>
        <w:t xml:space="preserve">The mean reduction of the fibroid volume 3 months after UAE (ultrasound VOCAL volume assessment) in </w:t>
      </w:r>
      <w:r w:rsidR="000A3927">
        <w:rPr>
          <w:rFonts w:ascii="Calibri" w:hAnsi="Calibri" w:cs="Calibri"/>
          <w:lang w:val="en-US"/>
        </w:rPr>
        <w:t>a</w:t>
      </w:r>
      <w:r w:rsidR="000A3927" w:rsidRPr="00A13754">
        <w:rPr>
          <w:rFonts w:ascii="Calibri" w:hAnsi="Calibri" w:cs="Calibri"/>
          <w:lang w:val="en-US"/>
        </w:rPr>
        <w:t xml:space="preserve"> </w:t>
      </w:r>
      <w:r w:rsidRPr="00A13754">
        <w:rPr>
          <w:rFonts w:ascii="Calibri" w:hAnsi="Calibri" w:cs="Calibri"/>
          <w:lang w:val="en-US"/>
        </w:rPr>
        <w:t>group of 65 patients aged 29</w:t>
      </w:r>
      <w:r w:rsidR="000A3927">
        <w:rPr>
          <w:rFonts w:ascii="Calibri" w:hAnsi="Calibri" w:cs="Calibri"/>
          <w:lang w:val="en-US"/>
        </w:rPr>
        <w:t>–</w:t>
      </w:r>
      <w:r w:rsidRPr="00A13754">
        <w:rPr>
          <w:rFonts w:ascii="Calibri" w:hAnsi="Calibri" w:cs="Calibri"/>
          <w:lang w:val="en-US"/>
        </w:rPr>
        <w:t>52 years (mean age</w:t>
      </w:r>
      <w:r w:rsidR="000A3927">
        <w:rPr>
          <w:rFonts w:ascii="Calibri" w:hAnsi="Calibri" w:cs="Calibri"/>
          <w:lang w:val="en-US"/>
        </w:rPr>
        <w:t>:</w:t>
      </w:r>
      <w:r w:rsidRPr="00A13754">
        <w:rPr>
          <w:rFonts w:ascii="Calibri" w:hAnsi="Calibri" w:cs="Calibri"/>
          <w:lang w:val="en-US"/>
        </w:rPr>
        <w:t xml:space="preserve"> 43.1 years) was 50.1% (2.7</w:t>
      </w:r>
      <w:r w:rsidR="000A3927">
        <w:rPr>
          <w:rFonts w:ascii="Calibri" w:hAnsi="Calibri" w:cs="Calibri"/>
          <w:lang w:val="en-US"/>
        </w:rPr>
        <w:t>%–</w:t>
      </w:r>
      <w:r w:rsidRPr="00A13754">
        <w:rPr>
          <w:rFonts w:ascii="Calibri" w:hAnsi="Calibri" w:cs="Calibri"/>
          <w:lang w:val="en-US"/>
        </w:rPr>
        <w:t xml:space="preserve">93.5%). Before </w:t>
      </w:r>
      <w:r w:rsidR="000A3927">
        <w:rPr>
          <w:rFonts w:ascii="Calibri" w:hAnsi="Calibri" w:cs="Calibri"/>
          <w:lang w:val="en-US"/>
        </w:rPr>
        <w:t xml:space="preserve">the </w:t>
      </w:r>
      <w:r w:rsidRPr="00A13754">
        <w:rPr>
          <w:rFonts w:ascii="Calibri" w:hAnsi="Calibri" w:cs="Calibri"/>
          <w:lang w:val="en-US"/>
        </w:rPr>
        <w:t>UAE procedure, median fibroid volume was 101 cm</w:t>
      </w:r>
      <w:r w:rsidRPr="00A13754">
        <w:rPr>
          <w:rFonts w:ascii="Calibri" w:hAnsi="Calibri" w:cs="Calibri"/>
          <w:vertAlign w:val="superscript"/>
          <w:lang w:val="en-US"/>
        </w:rPr>
        <w:t>3</w:t>
      </w:r>
      <w:r w:rsidRPr="00A13754">
        <w:rPr>
          <w:rFonts w:ascii="Calibri" w:hAnsi="Calibri" w:cs="Calibri"/>
          <w:lang w:val="en-US"/>
        </w:rPr>
        <w:t xml:space="preserve"> (range from 23.6 to 610.0 cm</w:t>
      </w:r>
      <w:r w:rsidRPr="00A13754">
        <w:rPr>
          <w:rFonts w:ascii="Calibri" w:hAnsi="Calibri" w:cs="Calibri"/>
          <w:vertAlign w:val="superscript"/>
          <w:lang w:val="en-US"/>
        </w:rPr>
        <w:t>3</w:t>
      </w:r>
      <w:r w:rsidRPr="00A13754">
        <w:rPr>
          <w:rFonts w:ascii="Calibri" w:hAnsi="Calibri" w:cs="Calibri"/>
          <w:lang w:val="en-US"/>
        </w:rPr>
        <w:t xml:space="preserve">), whereas, after </w:t>
      </w:r>
      <w:r w:rsidR="000A3927">
        <w:rPr>
          <w:rFonts w:ascii="Calibri" w:hAnsi="Calibri" w:cs="Calibri"/>
          <w:lang w:val="en-US"/>
        </w:rPr>
        <w:t>3</w:t>
      </w:r>
      <w:r w:rsidR="000A3927" w:rsidRPr="00A13754">
        <w:rPr>
          <w:rFonts w:ascii="Calibri" w:hAnsi="Calibri" w:cs="Calibri"/>
          <w:lang w:val="en-US"/>
        </w:rPr>
        <w:t xml:space="preserve"> </w:t>
      </w:r>
      <w:r w:rsidRPr="00A13754">
        <w:rPr>
          <w:rFonts w:ascii="Calibri" w:hAnsi="Calibri" w:cs="Calibri"/>
          <w:lang w:val="en-US"/>
        </w:rPr>
        <w:t>months, the reduction of median fibroid volume to 50.4 cm</w:t>
      </w:r>
      <w:r w:rsidRPr="00A13754">
        <w:rPr>
          <w:rFonts w:ascii="Calibri" w:hAnsi="Calibri" w:cs="Calibri"/>
          <w:vertAlign w:val="superscript"/>
          <w:lang w:val="en-US"/>
        </w:rPr>
        <w:t>3</w:t>
      </w:r>
      <w:r w:rsidRPr="00A13754">
        <w:rPr>
          <w:rFonts w:ascii="Calibri" w:hAnsi="Calibri" w:cs="Calibri"/>
          <w:lang w:val="en-US"/>
        </w:rPr>
        <w:t xml:space="preserve"> (range from 6.9 to 193.9 cm</w:t>
      </w:r>
      <w:r w:rsidRPr="00A13754">
        <w:rPr>
          <w:rFonts w:ascii="Calibri" w:hAnsi="Calibri" w:cs="Calibri"/>
          <w:vertAlign w:val="superscript"/>
          <w:lang w:val="en-US"/>
        </w:rPr>
        <w:t>3</w:t>
      </w:r>
      <w:r w:rsidRPr="00A13754">
        <w:rPr>
          <w:rFonts w:ascii="Calibri" w:hAnsi="Calibri" w:cs="Calibri"/>
          <w:lang w:val="en-US"/>
        </w:rPr>
        <w:t>) was observed. The Spearman correlation test showed a statistically significant, but relatively weak, positive correlation (R</w:t>
      </w:r>
      <w:r w:rsidR="000A3927">
        <w:rPr>
          <w:rFonts w:ascii="Calibri" w:hAnsi="Calibri" w:cs="Calibri"/>
          <w:lang w:val="en-US"/>
        </w:rPr>
        <w:t xml:space="preserve"> </w:t>
      </w:r>
      <w:r w:rsidRPr="00A13754">
        <w:rPr>
          <w:rFonts w:ascii="Calibri" w:hAnsi="Calibri" w:cs="Calibri"/>
          <w:lang w:val="en-US"/>
        </w:rPr>
        <w:t>=</w:t>
      </w:r>
      <w:r w:rsidR="000A3927">
        <w:rPr>
          <w:rFonts w:ascii="Calibri" w:hAnsi="Calibri" w:cs="Calibri"/>
          <w:lang w:val="en-US"/>
        </w:rPr>
        <w:t xml:space="preserve"> </w:t>
      </w:r>
      <w:r w:rsidRPr="00A13754">
        <w:rPr>
          <w:rFonts w:ascii="Calibri" w:hAnsi="Calibri" w:cs="Calibri"/>
          <w:lang w:val="en-US"/>
        </w:rPr>
        <w:t>0.33; p</w:t>
      </w:r>
      <w:r w:rsidR="000A3927">
        <w:rPr>
          <w:rFonts w:ascii="Calibri" w:hAnsi="Calibri" w:cs="Calibri"/>
          <w:lang w:val="en-US"/>
        </w:rPr>
        <w:t xml:space="preserve"> </w:t>
      </w:r>
      <w:r w:rsidRPr="00A13754">
        <w:rPr>
          <w:rFonts w:ascii="Calibri" w:hAnsi="Calibri" w:cs="Calibri"/>
          <w:lang w:val="en-US"/>
        </w:rPr>
        <w:t>=</w:t>
      </w:r>
      <w:r w:rsidR="000A3927">
        <w:rPr>
          <w:rFonts w:ascii="Calibri" w:hAnsi="Calibri" w:cs="Calibri"/>
          <w:lang w:val="en-US"/>
        </w:rPr>
        <w:t xml:space="preserve"> </w:t>
      </w:r>
      <w:r w:rsidRPr="00A13754">
        <w:rPr>
          <w:rFonts w:ascii="Calibri" w:hAnsi="Calibri" w:cs="Calibri"/>
          <w:lang w:val="en-US"/>
        </w:rPr>
        <w:t xml:space="preserve">0.006) between the initial dominant fibroid volume and percentage volume reduction. Interestingly, smaller </w:t>
      </w:r>
      <w:r w:rsidRPr="00A13754">
        <w:rPr>
          <w:rFonts w:ascii="Calibri" w:hAnsi="Calibri" w:cs="Calibri"/>
          <w:lang w:val="en-US"/>
        </w:rPr>
        <w:lastRenderedPageBreak/>
        <w:t xml:space="preserve">fibroids showed a great variability of fibroid volume reduction at </w:t>
      </w:r>
      <w:r w:rsidR="001B3D09">
        <w:rPr>
          <w:rFonts w:ascii="Calibri" w:hAnsi="Calibri" w:cs="Calibri"/>
          <w:lang w:val="en-US"/>
        </w:rPr>
        <w:t>3</w:t>
      </w:r>
      <w:r w:rsidR="001B3D09" w:rsidRPr="00A13754">
        <w:rPr>
          <w:rFonts w:ascii="Calibri" w:hAnsi="Calibri" w:cs="Calibri"/>
          <w:lang w:val="en-US"/>
        </w:rPr>
        <w:t xml:space="preserve"> </w:t>
      </w:r>
      <w:r w:rsidRPr="00A13754">
        <w:rPr>
          <w:rFonts w:ascii="Calibri" w:hAnsi="Calibri" w:cs="Calibri"/>
          <w:lang w:val="en-US"/>
        </w:rPr>
        <w:t xml:space="preserve">months after UAE, while larger fibroids showed a stable, predictable reaction to UAE </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5114/pm.2014.45001","ISSN":"22990038","abstract":"Introduction and objective: Uterine artery embolization (UAE) is a minimally invasive treatment option for symptomatic fibroids. Long-term follow-up studies have shown that at five-year follow-up after UAE, up to 30% of patients required a hysterectomy. Therefore, it seems of utmost importance to identify patients, who are unlikely to benefit from UAE. It has been postulated that the percentage volume reduction of fibroids may predict long-term UAE outcome. The results of available studies are equivocal, therefore it seemed of interest to investigate the correlation between the preinterventional intramural fibroid volume and imaging outcome of UAE in premenopausal patients. Material and methods: Uterine artery embolization was performed in 65 premenopausal patients with symptomatic, intramural fibroids. Dominant fibroid volume was assessed using an integrated VOCAL (Virtual Organ Computer-aided AnaLysis) imaging program at baseline and 3 months after UAE. The percentage reduction of fibroid volume was calculated. The association between preinterventional fibroid volumes and percentage volume reductions was determined with the Spearman rank correlation test. Results: Before UAE, the median dominant fibroid volume was 101 cm3 (range 23.6-610). At three-month follow-up the median dominant leiomyoma volume decreased to 50.4 cm3 (range 6.9-193.9). Median percentage reduction of fibroid volume three months after UAE was calculated at 50.1% (range 2.7-93.5). The Spearman correlation test between the preinterventional dominant fibroid volume and percentage volume reduction showed a statistically significant, positive correlation (R = 0.33; p = 0.006). Conclusions: The percentage volume reduction of intramural leiomyomas after UAE seems to be more pronounced in the case of larger tumors.","author":[{"dropping-particle":"","family":"Czuczwar","given":"Piotr","non-dropping-particle":"","parse-names":false,"suffix":""},{"dropping-particle":"","family":"Woźniak","given":"Sławomir","non-dropping-particle":"","parse-names":false,"suffix":""},{"dropping-particle":"","family":"Szkodziak","given":"Piotr","non-dropping-particle":"","parse-names":false,"suffix":""},{"dropping-particle":"","family":"Woźniakowska","given":"Ewa","non-dropping-particle":"","parse-names":false,"suffix":""},{"dropping-particle":"","family":"Paszkowski","given":"Maciej","non-dropping-particle":"","parse-names":false,"suffix":""},{"dropping-particle":"","family":"Wrona","given":"Wojciech","non-dropping-particle":"","parse-names":false,"suffix":""},{"dropping-particle":"","family":"Milart","given":"Paweł","non-dropping-particle":"","parse-names":false,"suffix":""},{"dropping-particle":"","family":"Paszkowski","given":"Tomasz","non-dropping-particle":"","parse-names":false,"suffix":""},{"dropping-particle":"","family":"Popajewski","given":"Michał","non-dropping-particle":"","parse-names":false,"suffix":""}],"container-title":"Przeglad Menopauzalny","id":"ITEM-1","issue":"4","issued":{"date-parts":[["2014"]]},"page":"247-252","publisher":"Termedia Publishing House Ltd.","title":"Predicting the results of uterine artery embolization: Correlation between initial intramural fibroid volume and percentage volume decrease","type":"article-journal","volume":"13"},"uris":["http://www.mendeley.com/documents/?uuid=c93a0894-0c4d-3996-981d-d8fd7bc93aaa"]}],"mendeley":{"formattedCitation":"&lt;sup&gt;72&lt;/sup&gt;","plainTextFormattedCitation":"72","previouslyFormattedCitation":"&lt;sup&gt;72&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72</w:t>
      </w:r>
      <w:r w:rsidRPr="00A13754">
        <w:rPr>
          <w:rFonts w:ascii="Calibri" w:hAnsi="Calibri" w:cs="Calibri"/>
          <w:lang w:val="en-US"/>
        </w:rPr>
        <w:fldChar w:fldCharType="end"/>
      </w:r>
      <w:r w:rsidRPr="00A13754">
        <w:rPr>
          <w:rFonts w:ascii="Calibri" w:hAnsi="Calibri" w:cs="Calibri"/>
          <w:lang w:val="en-US"/>
        </w:rPr>
        <w:t>.</w:t>
      </w:r>
    </w:p>
    <w:p w14:paraId="493A9808" w14:textId="77777777" w:rsidR="00321F78" w:rsidRPr="00A13754" w:rsidRDefault="00321F78" w:rsidP="00A13754">
      <w:pPr>
        <w:jc w:val="both"/>
        <w:rPr>
          <w:rFonts w:ascii="Calibri" w:hAnsi="Calibri" w:cs="Calibri"/>
          <w:lang w:val="en-US"/>
        </w:rPr>
      </w:pPr>
    </w:p>
    <w:p w14:paraId="2D6CB1F3" w14:textId="76319D0E" w:rsidR="00232DB9" w:rsidRDefault="00ED7C2A" w:rsidP="00A13754">
      <w:pPr>
        <w:jc w:val="both"/>
        <w:rPr>
          <w:rFonts w:ascii="Calibri" w:hAnsi="Calibri" w:cs="Calibri"/>
          <w:lang w:val="en-US"/>
        </w:rPr>
      </w:pPr>
      <w:r w:rsidRPr="00A13754">
        <w:rPr>
          <w:rFonts w:ascii="Calibri" w:hAnsi="Calibri" w:cs="Calibri"/>
          <w:lang w:val="en-US"/>
        </w:rPr>
        <w:t xml:space="preserve">Reduction of doppler vascular indices (VI, FI, and VFI) in the group of 17 patients </w:t>
      </w:r>
      <w:r w:rsidR="001B3D09">
        <w:rPr>
          <w:rFonts w:ascii="Calibri" w:hAnsi="Calibri" w:cs="Calibri"/>
          <w:lang w:val="en-US"/>
        </w:rPr>
        <w:t>3</w:t>
      </w:r>
      <w:r w:rsidR="001B3D09" w:rsidRPr="00A13754">
        <w:rPr>
          <w:rFonts w:ascii="Calibri" w:hAnsi="Calibri" w:cs="Calibri"/>
          <w:lang w:val="en-US"/>
        </w:rPr>
        <w:t xml:space="preserve"> </w:t>
      </w:r>
      <w:r w:rsidRPr="00A13754">
        <w:rPr>
          <w:rFonts w:ascii="Calibri" w:hAnsi="Calibri" w:cs="Calibri"/>
          <w:lang w:val="en-US"/>
        </w:rPr>
        <w:t xml:space="preserve">months after UAE was observed. The percentage reduction in VI and VFI was 95.4%, whereas in FI the reduction was 58.3% </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02/uog.14668","ISSN":"14690705","abstract":"Objective To compare the effects of two alternative treatment options for uterine fibroids, ulipristal acetate (UPA) and uterine artery embolization (UAE), on fibroid volume and vascularity at 3-month follow-up. Methods Premenopausal patients with symptomatic, intramural uterine fibroids were included in this prospective case-control study. Seventeen patients who qualified for preoperative UPA treatment were pair-matched with patients of similar age (±5years) and fibroid volume (±10% of volume) who qualified for UAE. Patients undergoing UPA treatment received 5mg/24h of oral UPA for 3 months. UAE was performed in patients bilaterally by an interventional radiologist. To estimate dominant fibroid volume, Virtual Organ Computer-aided AnaLysis (VOCAL™) was used. The VOCAL program was also used to calculate three-dimensional power Doppler vascular indices: vascularization index (VI), flow index (FI) and vascularization flow index (VFI). Dominant fibroid volumes and VI, FI and VFI values were assessed before commencement of UPA treatment or UAE procedure and again at 3 months afterwards. Results In both the UPA and UAE groups, fibroid volumes decreased significantly after treatment in comparison with baseline volumes obtained prior to treatment. The percentage of fibroid volume reduction after 3 months of UPA therapy (48.1%) was not significantly different from the reduction seen 3 months after the UAE procedure (47.3%). All vascular indices decreased significantly after treatment by UPA or UAE. The percentage reduction in VI and VFI 3months after UAE (95.4% for both) was significantly greater than the percentage reduction in patients after 3months of UPA therapy (51.5% and 62.5%, respectively); however the difference in FI reduction between treatment groups did not reach significance (54.3% for UAE and 30.9% for UPA). No significant side-effects were observed in either treatment group. Conclusions Fibroid treatment by UPA therapy results in a decrease in fibroid volume, comparable with that after UAE, and decreases fibroid vascularization, although to a lesser extent than does UAE.","author":[{"dropping-particle":"","family":"Czuczwar","given":"P.","non-dropping-particle":"","parse-names":false,"suffix":""},{"dropping-particle":"","family":"Wozniak","given":"S.","non-dropping-particle":"","parse-names":false,"suffix":""},{"dropping-particle":"","family":"Szkodziak","given":"P.","non-dropping-particle":"","parse-names":false,"suffix":""},{"dropping-particle":"","family":"Milart","given":"P.","non-dropping-particle":"","parse-names":false,"suffix":""},{"dropping-particle":"","family":"Wozniakowska","given":"E.","non-dropping-particle":"","parse-names":false,"suffix":""},{"dropping-particle":"","family":"Wrona","given":"W.","non-dropping-particle":"","parse-names":false,"suffix":""},{"dropping-particle":"","family":"Paszkowski","given":"T.","non-dropping-particle":"","parse-names":false,"suffix":""}],"container-title":"Ultrasound in Obstetrics and Gynecology","id":"ITEM-1","issue":"6","issued":{"date-parts":[["2015","6","1"]]},"page":"744-750","publisher":"John Wiley and Sons Ltd","title":"Influence of ulipristal acetate therapy compared with uterine artery embolization on fibroid volume and vascularity indices assessed by three-dimensional ultrasound: Prospective observational study","type":"article-journal","volume":"45"},"uris":["http://www.mendeley.com/documents/?uuid=d8b88ebd-26a8-3f87-841a-f78a974dd3ed"]}],"mendeley":{"formattedCitation":"&lt;sup&gt;75&lt;/sup&gt;","plainTextFormattedCitation":"75","previouslyFormattedCitation":"&lt;sup&gt;75&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75</w:t>
      </w:r>
      <w:r w:rsidRPr="00A13754">
        <w:rPr>
          <w:rFonts w:ascii="Calibri" w:hAnsi="Calibri" w:cs="Calibri"/>
          <w:lang w:val="en-US"/>
        </w:rPr>
        <w:fldChar w:fldCharType="end"/>
      </w:r>
      <w:r w:rsidRPr="00A13754">
        <w:rPr>
          <w:rFonts w:ascii="Calibri" w:hAnsi="Calibri" w:cs="Calibri"/>
          <w:lang w:val="en-US"/>
        </w:rPr>
        <w:t>.</w:t>
      </w:r>
    </w:p>
    <w:p w14:paraId="784CE53D" w14:textId="77777777" w:rsidR="00321F78" w:rsidRPr="00A13754" w:rsidRDefault="00321F78" w:rsidP="00A13754">
      <w:pPr>
        <w:jc w:val="both"/>
        <w:rPr>
          <w:rFonts w:ascii="Calibri" w:hAnsi="Calibri" w:cs="Calibri"/>
          <w:lang w:val="en-US"/>
        </w:rPr>
      </w:pPr>
    </w:p>
    <w:p w14:paraId="3DF37DEF" w14:textId="3F15D7F9" w:rsidR="00232DB9" w:rsidRDefault="00ED7C2A" w:rsidP="00A13754">
      <w:pPr>
        <w:jc w:val="both"/>
        <w:rPr>
          <w:rFonts w:ascii="Calibri" w:hAnsi="Calibri" w:cs="Calibri"/>
          <w:lang w:val="en-US"/>
        </w:rPr>
      </w:pPr>
      <w:r w:rsidRPr="00A13754">
        <w:rPr>
          <w:rFonts w:ascii="Calibri" w:hAnsi="Calibri" w:cs="Calibri"/>
          <w:lang w:val="en-US"/>
        </w:rPr>
        <w:t>Assessment of ovarian reserve was performed in 30 patients aged 33</w:t>
      </w:r>
      <w:r w:rsidR="004B5B82">
        <w:rPr>
          <w:rFonts w:ascii="Calibri" w:hAnsi="Calibri" w:cs="Calibri"/>
          <w:lang w:val="en-US"/>
        </w:rPr>
        <w:t>–</w:t>
      </w:r>
      <w:r w:rsidRPr="00A13754">
        <w:rPr>
          <w:rFonts w:ascii="Calibri" w:hAnsi="Calibri" w:cs="Calibri"/>
          <w:lang w:val="en-US"/>
        </w:rPr>
        <w:t>40 years (mean age</w:t>
      </w:r>
      <w:r w:rsidR="004B5B82">
        <w:rPr>
          <w:rFonts w:ascii="Calibri" w:hAnsi="Calibri" w:cs="Calibri"/>
          <w:lang w:val="en-US"/>
        </w:rPr>
        <w:t>:</w:t>
      </w:r>
      <w:r w:rsidRPr="00A13754">
        <w:rPr>
          <w:rFonts w:ascii="Calibri" w:hAnsi="Calibri" w:cs="Calibri"/>
          <w:lang w:val="en-US"/>
        </w:rPr>
        <w:t xml:space="preserve"> 35 years) 3 months after UAE. The mean dominant fibroid volume was 107.75 cm</w:t>
      </w:r>
      <w:r w:rsidRPr="00A13754">
        <w:rPr>
          <w:rFonts w:ascii="Calibri" w:hAnsi="Calibri" w:cs="Calibri"/>
          <w:vertAlign w:val="superscript"/>
          <w:lang w:val="en-US"/>
        </w:rPr>
        <w:t>3</w:t>
      </w:r>
      <w:r w:rsidRPr="00A13754">
        <w:rPr>
          <w:rFonts w:ascii="Calibri" w:hAnsi="Calibri" w:cs="Calibri"/>
          <w:lang w:val="en-US"/>
        </w:rPr>
        <w:t xml:space="preserve"> (range from 87.4 to 131.1 cm</w:t>
      </w:r>
      <w:r w:rsidRPr="00A13754">
        <w:rPr>
          <w:rFonts w:ascii="Calibri" w:hAnsi="Calibri" w:cs="Calibri"/>
          <w:vertAlign w:val="superscript"/>
          <w:lang w:val="en-US"/>
        </w:rPr>
        <w:t>3</w:t>
      </w:r>
      <w:r w:rsidRPr="00A13754">
        <w:rPr>
          <w:rFonts w:ascii="Calibri" w:hAnsi="Calibri" w:cs="Calibri"/>
          <w:lang w:val="en-US"/>
        </w:rPr>
        <w:t>). The following markers of the ovarian reserve were investigated: antral follicle count (AFC), AMH, inhibin B (INHB), FSH</w:t>
      </w:r>
      <w:r w:rsidR="004B5B82">
        <w:rPr>
          <w:rFonts w:ascii="Calibri" w:hAnsi="Calibri" w:cs="Calibri"/>
          <w:lang w:val="en-US"/>
        </w:rPr>
        <w:t>,</w:t>
      </w:r>
      <w:r w:rsidRPr="00A13754">
        <w:rPr>
          <w:rFonts w:ascii="Calibri" w:hAnsi="Calibri" w:cs="Calibri"/>
          <w:lang w:val="en-US"/>
        </w:rPr>
        <w:t xml:space="preserve"> and estradiol (E2). A significant decrease in AFC (﻿56.7%; p</w:t>
      </w:r>
      <w:r w:rsidR="004B5B82">
        <w:rPr>
          <w:rFonts w:ascii="Calibri" w:hAnsi="Calibri" w:cs="Calibri"/>
          <w:lang w:val="en-US"/>
        </w:rPr>
        <w:t xml:space="preserve"> </w:t>
      </w:r>
      <w:r w:rsidRPr="00A13754">
        <w:rPr>
          <w:rFonts w:ascii="Calibri" w:hAnsi="Calibri" w:cs="Calibri"/>
          <w:lang w:val="en-US"/>
        </w:rPr>
        <w:t>&lt;</w:t>
      </w:r>
      <w:r w:rsidR="004B5B82">
        <w:rPr>
          <w:rFonts w:ascii="Calibri" w:hAnsi="Calibri" w:cs="Calibri"/>
          <w:lang w:val="en-US"/>
        </w:rPr>
        <w:t xml:space="preserve"> </w:t>
      </w:r>
      <w:r w:rsidRPr="00A13754">
        <w:rPr>
          <w:rFonts w:ascii="Calibri" w:hAnsi="Calibri" w:cs="Calibri"/>
          <w:lang w:val="en-US"/>
        </w:rPr>
        <w:t>0.001), AHM (﻿36.7%; p</w:t>
      </w:r>
      <w:r w:rsidR="004B5B82">
        <w:rPr>
          <w:rFonts w:ascii="Calibri" w:hAnsi="Calibri" w:cs="Calibri"/>
          <w:lang w:val="en-US"/>
        </w:rPr>
        <w:t xml:space="preserve"> </w:t>
      </w:r>
      <w:r w:rsidRPr="00A13754">
        <w:rPr>
          <w:rFonts w:ascii="Calibri" w:hAnsi="Calibri" w:cs="Calibri"/>
          <w:lang w:val="en-US"/>
        </w:rPr>
        <w:t>&lt;</w:t>
      </w:r>
      <w:r w:rsidR="004B5B82">
        <w:rPr>
          <w:rFonts w:ascii="Calibri" w:hAnsi="Calibri" w:cs="Calibri"/>
          <w:lang w:val="en-US"/>
        </w:rPr>
        <w:t xml:space="preserve"> </w:t>
      </w:r>
      <w:r w:rsidRPr="00A13754">
        <w:rPr>
          <w:rFonts w:ascii="Calibri" w:hAnsi="Calibri" w:cs="Calibri"/>
          <w:lang w:val="en-US"/>
        </w:rPr>
        <w:t>0.001), INHB (﻿46.7%; p</w:t>
      </w:r>
      <w:r w:rsidR="004B5B82">
        <w:rPr>
          <w:rFonts w:ascii="Calibri" w:hAnsi="Calibri" w:cs="Calibri"/>
          <w:lang w:val="en-US"/>
        </w:rPr>
        <w:t xml:space="preserve"> </w:t>
      </w:r>
      <w:r w:rsidRPr="00A13754">
        <w:rPr>
          <w:rFonts w:ascii="Calibri" w:hAnsi="Calibri" w:cs="Calibri"/>
          <w:lang w:val="en-US"/>
        </w:rPr>
        <w:t>&lt;</w:t>
      </w:r>
      <w:r w:rsidR="004B5B82">
        <w:rPr>
          <w:rFonts w:ascii="Calibri" w:hAnsi="Calibri" w:cs="Calibri"/>
          <w:lang w:val="en-US"/>
        </w:rPr>
        <w:t xml:space="preserve"> </w:t>
      </w:r>
      <w:r w:rsidRPr="00A13754">
        <w:rPr>
          <w:rFonts w:ascii="Calibri" w:hAnsi="Calibri" w:cs="Calibri"/>
          <w:lang w:val="en-US"/>
        </w:rPr>
        <w:t>0.001)</w:t>
      </w:r>
      <w:r w:rsidR="004B5B82">
        <w:rPr>
          <w:rFonts w:ascii="Calibri" w:hAnsi="Calibri" w:cs="Calibri"/>
          <w:lang w:val="en-US"/>
        </w:rPr>
        <w:t>,</w:t>
      </w:r>
      <w:r w:rsidRPr="00A13754">
        <w:rPr>
          <w:rFonts w:ascii="Calibri" w:hAnsi="Calibri" w:cs="Calibri"/>
          <w:lang w:val="en-US"/>
        </w:rPr>
        <w:t xml:space="preserve"> and E2 (﻿43.3%; p</w:t>
      </w:r>
      <w:r w:rsidR="004B5B82">
        <w:rPr>
          <w:rFonts w:ascii="Calibri" w:hAnsi="Calibri" w:cs="Calibri"/>
          <w:lang w:val="en-US"/>
        </w:rPr>
        <w:t xml:space="preserve"> </w:t>
      </w:r>
      <w:r w:rsidRPr="00A13754">
        <w:rPr>
          <w:rFonts w:ascii="Calibri" w:hAnsi="Calibri" w:cs="Calibri"/>
          <w:lang w:val="en-US"/>
        </w:rPr>
        <w:t>&lt;</w:t>
      </w:r>
      <w:r w:rsidR="004B5B82">
        <w:rPr>
          <w:rFonts w:ascii="Calibri" w:hAnsi="Calibri" w:cs="Calibri"/>
          <w:lang w:val="en-US"/>
        </w:rPr>
        <w:t xml:space="preserve"> </w:t>
      </w:r>
      <w:r w:rsidRPr="00A13754">
        <w:rPr>
          <w:rFonts w:ascii="Calibri" w:hAnsi="Calibri" w:cs="Calibri"/>
          <w:lang w:val="en-US"/>
        </w:rPr>
        <w:t>0.001) was observed. Simultaneously, a significant increase in FSH serum level (﻿43.4%; p</w:t>
      </w:r>
      <w:r w:rsidR="004B5B82">
        <w:rPr>
          <w:rFonts w:ascii="Calibri" w:hAnsi="Calibri" w:cs="Calibri"/>
          <w:lang w:val="en-US"/>
        </w:rPr>
        <w:t xml:space="preserve"> </w:t>
      </w:r>
      <w:r w:rsidRPr="00A13754">
        <w:rPr>
          <w:rFonts w:ascii="Calibri" w:hAnsi="Calibri" w:cs="Calibri"/>
          <w:lang w:val="en-US"/>
        </w:rPr>
        <w:t>&lt;</w:t>
      </w:r>
      <w:r w:rsidR="004B5B82">
        <w:rPr>
          <w:rFonts w:ascii="Calibri" w:hAnsi="Calibri" w:cs="Calibri"/>
          <w:lang w:val="en-US"/>
        </w:rPr>
        <w:t xml:space="preserve"> </w:t>
      </w:r>
      <w:r w:rsidRPr="00A13754">
        <w:rPr>
          <w:rFonts w:ascii="Calibri" w:hAnsi="Calibri" w:cs="Calibri"/>
          <w:lang w:val="en-US"/>
        </w:rPr>
        <w:t xml:space="preserve">0.001) was observed </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186/s13048-018-0420-1","ISSN":"17572215","abstract":"Background: To assess and compare the influence of three fibroid treatment options: supracervical hysterectomy, ulipristal acetate and uterine artery embolization on ovarian reserve. Methods: Prospective, observational, open-label study performed at the 3rd Chair and Department of Gynecology of the Medical University of Lublin, Poland. Premenopausal Caucasian women with symptomatic uterine fibroids were recruited into 3 groupspatients qualified for supracervical hysterectomies; patients qualified for preoperative ulipristal acetate (UPA) treatment scheduled for supracervical hysterectomies or myomectomies; patients qualified for uterine artery embolization (UAE). The following markers of ovarian reserve were investigated: antral follicle count (AFC), anti-Mullerian hormone (AMH), inhibin B (INHB), follicle stimulating hormone (FSH) and estradiol (E2). These markers were assessed before and 3 months after supracervical hysterectomies, before and 3 months after UAEs, and before and after 3 months of UPA treatment, before the scheduled surgeries. Baseline characteristics (age, parity, dominant fibroid volume, hemoglobin level, BMI, as well as AFC, AMH, INHB, FSH and E2) were compared between the study groups by Kruskall-Wallis ANOVA. Pre- and post-interventional values of AFC, AMH, INHB, FSH and E2 in the studied groups were compared with the Wilcoxon matched pairs test. Results: Twenty-six, 27 and 30 patients were included in the final analysis in the supracervical hysterectomy, UPA and UAE groups, respectively. Three months after supracervical hysterectomy INHB and E2 significantly decreased, while AFC, AMH and FSH remained unchanged. After 3 months of UPA treatment the values of all the assessed markers of ovarian reserve were not significantly different in comparison to baseline. Conversely, three months after UAE the values of AFC, AMH, INHB, and E2 were significantly decreased, while FSH was significantly increased. Conclusions: Of the compared fibroid treatment methods UAE seems to have the greatest impact on ovarian function and should not be offered to patients concerned about their ovarian function. Supracervical hysterectomy did not affect the most accurate markers of ovarian reserve, and therefore appears to be safe in terms of ovarian function. UPA did not change any of the studied markers of ovarian reserve and seems a reasonable option when ovarian function is concerned.","author":[{"dropping-particle":"","family":"Czuczwar","given":"Piotr","non-dropping-particle":"","parse-names":false,"suffix":""},{"dropping-particle":"","family":"Stepniak","given":"Anna","non-dropping-particle":"","parse-names":false,"suffix":""},{"dropping-particle":"","family":"Milart","given":"Pawel","non-dropping-particle":"","parse-names":false,"suffix":""},{"dropping-particle":"","family":"Paszkowski","given":"Tomasz","non-dropping-particle":"","parse-names":false,"suffix":""},{"dropping-particle":"","family":"Wozniak","given":"Slawomir","non-dropping-particle":"","parse-names":false,"suffix":""}],"container-title":"Journal of Ovarian Research","id":"ITEM-1","issue":"1","issued":{"date-parts":[["2018","6","1"]]},"publisher":"BioMed Central Ltd.","title":"Comparison of the influence of three fibroid treatment options: Supracervical hysterectomy, ulipristal acetate and uterine artery embolization on ovarian reserve - An observational study","type":"article-journal","volume":"11"},"uris":["http://www.mendeley.com/documents/?uuid=9ebd52a7-d534-38d8-ac4a-2140afb5b48f"]}],"mendeley":{"formattedCitation":"&lt;sup&gt;65&lt;/sup&gt;","plainTextFormattedCitation":"65","previouslyFormattedCitation":"&lt;sup&gt;65&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65</w:t>
      </w:r>
      <w:r w:rsidRPr="00A13754">
        <w:rPr>
          <w:rFonts w:ascii="Calibri" w:hAnsi="Calibri" w:cs="Calibri"/>
          <w:lang w:val="en-US"/>
        </w:rPr>
        <w:fldChar w:fldCharType="end"/>
      </w:r>
      <w:r w:rsidRPr="00A13754">
        <w:rPr>
          <w:rFonts w:ascii="Calibri" w:hAnsi="Calibri" w:cs="Calibri"/>
          <w:lang w:val="en-US"/>
        </w:rPr>
        <w:t>.</w:t>
      </w:r>
    </w:p>
    <w:p w14:paraId="5F6E66CE" w14:textId="77777777" w:rsidR="00321F78" w:rsidRPr="00A13754" w:rsidRDefault="00321F78" w:rsidP="00A13754">
      <w:pPr>
        <w:jc w:val="both"/>
        <w:rPr>
          <w:rFonts w:ascii="Calibri" w:hAnsi="Calibri" w:cs="Calibri"/>
          <w:lang w:val="en-US"/>
        </w:rPr>
      </w:pPr>
    </w:p>
    <w:p w14:paraId="41331EAE" w14:textId="440B2FA4" w:rsidR="00232DB9" w:rsidRDefault="00ED7C2A" w:rsidP="00A13754">
      <w:pPr>
        <w:jc w:val="both"/>
        <w:rPr>
          <w:rFonts w:ascii="Calibri" w:hAnsi="Calibri" w:cs="Calibri"/>
          <w:lang w:val="en-US"/>
        </w:rPr>
      </w:pPr>
      <w:r w:rsidRPr="00A13754">
        <w:rPr>
          <w:rFonts w:ascii="Calibri" w:hAnsi="Calibri" w:cs="Calibri"/>
          <w:lang w:val="en-US"/>
        </w:rPr>
        <w:t xml:space="preserve">Three months after UAE procedure, in </w:t>
      </w:r>
      <w:r w:rsidR="004B5B82">
        <w:rPr>
          <w:rFonts w:ascii="Calibri" w:hAnsi="Calibri" w:cs="Calibri"/>
          <w:lang w:val="en-US"/>
        </w:rPr>
        <w:t>two</w:t>
      </w:r>
      <w:r w:rsidR="004B5B82" w:rsidRPr="00A13754">
        <w:rPr>
          <w:rFonts w:ascii="Calibri" w:hAnsi="Calibri" w:cs="Calibri"/>
          <w:lang w:val="en-US"/>
        </w:rPr>
        <w:t xml:space="preserve"> </w:t>
      </w:r>
      <w:r w:rsidRPr="00A13754">
        <w:rPr>
          <w:rFonts w:ascii="Calibri" w:hAnsi="Calibri" w:cs="Calibri"/>
          <w:lang w:val="en-US"/>
        </w:rPr>
        <w:t>patients with submucosal fibroids (FIGO 0) (with diameters of 6 cm and 8 cm) uterine inversion was observed during excretion of demarked, necrotic fragments of fibroids through the cervical canal, which resulted in an emergency hysterectomy.</w:t>
      </w:r>
    </w:p>
    <w:p w14:paraId="78CC0BD7" w14:textId="77777777" w:rsidR="00321F78" w:rsidRPr="00A13754" w:rsidRDefault="00321F78" w:rsidP="00A13754">
      <w:pPr>
        <w:jc w:val="both"/>
        <w:rPr>
          <w:rFonts w:ascii="Calibri" w:hAnsi="Calibri" w:cs="Calibri"/>
          <w:lang w:val="en-US"/>
        </w:rPr>
      </w:pPr>
    </w:p>
    <w:p w14:paraId="612CBF6B" w14:textId="5B19EDA5" w:rsidR="00232DB9" w:rsidRDefault="00ED7C2A" w:rsidP="00A13754">
      <w:pPr>
        <w:jc w:val="both"/>
        <w:rPr>
          <w:rFonts w:ascii="Calibri" w:hAnsi="Calibri" w:cs="Calibri"/>
          <w:lang w:val="en-US"/>
        </w:rPr>
      </w:pPr>
      <w:r w:rsidRPr="00A13754">
        <w:rPr>
          <w:rFonts w:ascii="Calibri" w:hAnsi="Calibri" w:cs="Calibri"/>
          <w:lang w:val="en-US"/>
        </w:rPr>
        <w:t>Post-</w:t>
      </w:r>
      <w:r w:rsidR="006163CD" w:rsidRPr="00A13754">
        <w:rPr>
          <w:rFonts w:ascii="Calibri" w:hAnsi="Calibri" w:cs="Calibri"/>
          <w:lang w:val="en-US"/>
        </w:rPr>
        <w:t>embolization</w:t>
      </w:r>
      <w:r w:rsidRPr="00A13754">
        <w:rPr>
          <w:rFonts w:ascii="Calibri" w:hAnsi="Calibri" w:cs="Calibri"/>
          <w:lang w:val="en-US"/>
        </w:rPr>
        <w:t xml:space="preserve"> pain reduction (according to PAC) with the use of PCA </w:t>
      </w:r>
      <w:r w:rsidR="006951F0" w:rsidRPr="00A13754">
        <w:rPr>
          <w:rFonts w:ascii="Calibri" w:hAnsi="Calibri" w:cs="Calibri"/>
          <w:lang w:val="en-US"/>
        </w:rPr>
        <w:t>(procedure 2</w:t>
      </w:r>
      <w:r w:rsidR="00C859A6">
        <w:rPr>
          <w:rFonts w:ascii="Calibri" w:hAnsi="Calibri" w:cs="Calibri"/>
          <w:lang w:val="en-US"/>
        </w:rPr>
        <w:t xml:space="preserve"> </w:t>
      </w:r>
      <w:r w:rsidR="006951F0" w:rsidRPr="00A13754">
        <w:rPr>
          <w:rFonts w:ascii="Calibri" w:hAnsi="Calibri" w:cs="Calibri"/>
          <w:lang w:val="en-US"/>
        </w:rPr>
        <w:t xml:space="preserve">of the Patient care after the UAE </w:t>
      </w:r>
      <w:r w:rsidR="00C859A6" w:rsidRPr="00A13754">
        <w:rPr>
          <w:rFonts w:ascii="Calibri" w:hAnsi="Calibri" w:cs="Calibri"/>
          <w:lang w:val="en-US"/>
        </w:rPr>
        <w:t>Protocol</w:t>
      </w:r>
      <w:r w:rsidR="006951F0" w:rsidRPr="00A13754">
        <w:rPr>
          <w:rFonts w:ascii="Calibri" w:hAnsi="Calibri" w:cs="Calibri"/>
          <w:lang w:val="en-US"/>
        </w:rPr>
        <w:t>)</w:t>
      </w:r>
      <w:r w:rsidRPr="00A13754">
        <w:rPr>
          <w:rFonts w:ascii="Calibri" w:hAnsi="Calibri" w:cs="Calibri"/>
          <w:lang w:val="en-US"/>
        </w:rPr>
        <w:t xml:space="preserve"> was assessed in 60 patients on the NRS scale on the day after</w:t>
      </w:r>
      <w:r w:rsidR="004B5B82">
        <w:rPr>
          <w:rFonts w:ascii="Calibri" w:hAnsi="Calibri" w:cs="Calibri"/>
          <w:lang w:val="en-US"/>
        </w:rPr>
        <w:t xml:space="preserve"> the</w:t>
      </w:r>
      <w:r w:rsidRPr="00A13754">
        <w:rPr>
          <w:rFonts w:ascii="Calibri" w:hAnsi="Calibri" w:cs="Calibri"/>
          <w:lang w:val="en-US"/>
        </w:rPr>
        <w:t xml:space="preserve"> UAE procedure. The median NRS immediately after UAE was 10 (range 5</w:t>
      </w:r>
      <w:r w:rsidR="004B5B82">
        <w:rPr>
          <w:rFonts w:ascii="Calibri" w:hAnsi="Calibri" w:cs="Calibri"/>
          <w:lang w:val="en-US"/>
        </w:rPr>
        <w:t>–</w:t>
      </w:r>
      <w:r w:rsidRPr="00A13754">
        <w:rPr>
          <w:rFonts w:ascii="Calibri" w:hAnsi="Calibri" w:cs="Calibri"/>
          <w:lang w:val="en-US"/>
        </w:rPr>
        <w:t>10), while after treatment the median NRS was rated 4 (range 1</w:t>
      </w:r>
      <w:r w:rsidR="007663C7">
        <w:rPr>
          <w:rFonts w:ascii="Calibri" w:hAnsi="Calibri" w:cs="Calibri"/>
          <w:lang w:val="en-US"/>
        </w:rPr>
        <w:t>–</w:t>
      </w:r>
      <w:r w:rsidRPr="00A13754">
        <w:rPr>
          <w:rFonts w:ascii="Calibri" w:hAnsi="Calibri" w:cs="Calibri"/>
          <w:lang w:val="en-US"/>
        </w:rPr>
        <w:t>5). The Spearman's correlation test between the initial volume of fibroids (median 194.5 cm</w:t>
      </w:r>
      <w:r w:rsidRPr="00A13754">
        <w:rPr>
          <w:rFonts w:ascii="Calibri" w:hAnsi="Calibri" w:cs="Calibri"/>
          <w:vertAlign w:val="superscript"/>
          <w:lang w:val="en-US"/>
        </w:rPr>
        <w:t>3</w:t>
      </w:r>
      <w:r w:rsidRPr="00A13754">
        <w:rPr>
          <w:rFonts w:ascii="Calibri" w:hAnsi="Calibri" w:cs="Calibri"/>
          <w:lang w:val="en-US"/>
        </w:rPr>
        <w:t>, range 79</w:t>
      </w:r>
      <w:r w:rsidR="00DC203C">
        <w:rPr>
          <w:rFonts w:ascii="Calibri" w:hAnsi="Calibri" w:cs="Calibri"/>
          <w:lang w:val="en-US"/>
        </w:rPr>
        <w:t>–</w:t>
      </w:r>
      <w:r w:rsidRPr="00A13754">
        <w:rPr>
          <w:rFonts w:ascii="Calibri" w:hAnsi="Calibri" w:cs="Calibri"/>
          <w:lang w:val="en-US"/>
        </w:rPr>
        <w:t>411 cm</w:t>
      </w:r>
      <w:r w:rsidRPr="00A13754">
        <w:rPr>
          <w:rFonts w:ascii="Calibri" w:hAnsi="Calibri" w:cs="Calibri"/>
          <w:vertAlign w:val="superscript"/>
          <w:lang w:val="en-US"/>
        </w:rPr>
        <w:t>3</w:t>
      </w:r>
      <w:r w:rsidRPr="00A13754">
        <w:rPr>
          <w:rFonts w:ascii="Calibri" w:hAnsi="Calibri" w:cs="Calibri"/>
          <w:lang w:val="en-US"/>
        </w:rPr>
        <w:t>) and NRS immediately after UAE showed a statistically significant, strong positive correlation (R = 0.6; p &lt;</w:t>
      </w:r>
      <w:r w:rsidR="007B4A42">
        <w:rPr>
          <w:rFonts w:ascii="Calibri" w:hAnsi="Calibri" w:cs="Calibri"/>
          <w:lang w:val="en-US"/>
        </w:rPr>
        <w:t xml:space="preserve"> </w:t>
      </w:r>
      <w:r w:rsidRPr="00A13754">
        <w:rPr>
          <w:rFonts w:ascii="Calibri" w:hAnsi="Calibri" w:cs="Calibri"/>
          <w:lang w:val="en-US"/>
        </w:rPr>
        <w:t>0.001), whereas the correlation between the initial volume of fibroids and NRS after treatment showed a statistically significant, weak positive correlation (R = 0.34; p &lt;</w:t>
      </w:r>
      <w:r w:rsidR="007B4A42">
        <w:rPr>
          <w:rFonts w:ascii="Calibri" w:hAnsi="Calibri" w:cs="Calibri"/>
          <w:lang w:val="en-US"/>
        </w:rPr>
        <w:t xml:space="preserve"> </w:t>
      </w:r>
      <w:r w:rsidRPr="00A13754">
        <w:rPr>
          <w:rFonts w:ascii="Calibri" w:hAnsi="Calibri" w:cs="Calibri"/>
          <w:lang w:val="en-US"/>
        </w:rPr>
        <w:t xml:space="preserve">0.001). </w:t>
      </w:r>
      <w:r w:rsidR="007B4A42" w:rsidRPr="00A13754">
        <w:rPr>
          <w:rFonts w:ascii="Calibri" w:hAnsi="Calibri" w:cs="Calibri"/>
          <w:lang w:val="en-US"/>
        </w:rPr>
        <w:t>Analyzing</w:t>
      </w:r>
      <w:r w:rsidRPr="00A13754">
        <w:rPr>
          <w:rFonts w:ascii="Calibri" w:hAnsi="Calibri" w:cs="Calibri"/>
          <w:lang w:val="en-US"/>
        </w:rPr>
        <w:t xml:space="preserve"> the above relationships, it can be concluded that major fibroids after UAE cause stronger post-</w:t>
      </w:r>
      <w:r w:rsidR="006163CD" w:rsidRPr="00A13754">
        <w:rPr>
          <w:rFonts w:ascii="Calibri" w:hAnsi="Calibri" w:cs="Calibri"/>
          <w:lang w:val="en-US"/>
        </w:rPr>
        <w:t>embolization</w:t>
      </w:r>
      <w:r w:rsidRPr="00A13754">
        <w:rPr>
          <w:rFonts w:ascii="Calibri" w:hAnsi="Calibri" w:cs="Calibri"/>
          <w:lang w:val="en-US"/>
        </w:rPr>
        <w:t xml:space="preserve"> pain after UAE. However, the treatment of post-</w:t>
      </w:r>
      <w:r w:rsidR="006163CD" w:rsidRPr="00A13754">
        <w:rPr>
          <w:rFonts w:ascii="Calibri" w:hAnsi="Calibri" w:cs="Calibri"/>
          <w:lang w:val="en-US"/>
        </w:rPr>
        <w:t>embolization</w:t>
      </w:r>
      <w:r w:rsidRPr="00A13754">
        <w:rPr>
          <w:rFonts w:ascii="Calibri" w:hAnsi="Calibri" w:cs="Calibri"/>
          <w:lang w:val="en-US"/>
        </w:rPr>
        <w:t xml:space="preserve"> pain after UAE of smaller fibroids with the use of PCA gives better results.</w:t>
      </w:r>
    </w:p>
    <w:p w14:paraId="549A50C9" w14:textId="77777777" w:rsidR="00321F78" w:rsidRPr="00A13754" w:rsidRDefault="00321F78" w:rsidP="00A13754">
      <w:pPr>
        <w:jc w:val="both"/>
        <w:rPr>
          <w:rFonts w:ascii="Calibri" w:hAnsi="Calibri" w:cs="Calibri"/>
          <w:lang w:val="en-US"/>
        </w:rPr>
      </w:pPr>
    </w:p>
    <w:p w14:paraId="17AA9E88" w14:textId="0CBEAE0F" w:rsidR="008A48FE" w:rsidRPr="00A13754" w:rsidRDefault="007B4A42" w:rsidP="00A13754">
      <w:pPr>
        <w:jc w:val="both"/>
        <w:rPr>
          <w:rFonts w:ascii="Calibri" w:hAnsi="Calibri" w:cs="Calibri"/>
          <w:lang w:val="en-US"/>
        </w:rPr>
      </w:pPr>
      <w:r w:rsidRPr="00A13754">
        <w:rPr>
          <w:rFonts w:ascii="Calibri" w:hAnsi="Calibri" w:cs="Calibri"/>
          <w:lang w:val="en-US"/>
        </w:rPr>
        <w:t>Summarized</w:t>
      </w:r>
      <w:r w:rsidR="00ED7C2A" w:rsidRPr="00A13754">
        <w:rPr>
          <w:rFonts w:ascii="Calibri" w:hAnsi="Calibri" w:cs="Calibri"/>
          <w:lang w:val="en-US"/>
        </w:rPr>
        <w:t xml:space="preserve"> data for Representative Results are provided in </w:t>
      </w:r>
      <w:r w:rsidR="00ED7C2A" w:rsidRPr="007119CE">
        <w:rPr>
          <w:rFonts w:ascii="Calibri" w:hAnsi="Calibri" w:cs="Calibri"/>
          <w:b/>
          <w:bCs/>
          <w:lang w:val="en-US"/>
        </w:rPr>
        <w:t>Table 1</w:t>
      </w:r>
      <w:r w:rsidR="00ED7C2A" w:rsidRPr="00A13754">
        <w:rPr>
          <w:rFonts w:ascii="Calibri" w:hAnsi="Calibri" w:cs="Calibri"/>
          <w:lang w:val="en-US"/>
        </w:rPr>
        <w:t>.</w:t>
      </w:r>
    </w:p>
    <w:p w14:paraId="0CB84D48" w14:textId="77777777" w:rsidR="00232DB9" w:rsidRPr="00A13754" w:rsidRDefault="00232DB9" w:rsidP="00A13754">
      <w:pPr>
        <w:jc w:val="both"/>
        <w:rPr>
          <w:rFonts w:ascii="Calibri" w:hAnsi="Calibri" w:cs="Calibri"/>
          <w:b/>
          <w:bCs/>
          <w:lang w:val="en-US"/>
        </w:rPr>
      </w:pPr>
    </w:p>
    <w:p w14:paraId="15797BBB" w14:textId="0A282422" w:rsidR="00232DB9" w:rsidRDefault="00ED7C2A" w:rsidP="00A13754">
      <w:pPr>
        <w:jc w:val="both"/>
        <w:rPr>
          <w:rFonts w:ascii="Calibri" w:hAnsi="Calibri" w:cs="Calibri"/>
          <w:b/>
          <w:bCs/>
          <w:lang w:val="en-US"/>
        </w:rPr>
      </w:pPr>
      <w:r w:rsidRPr="00A13754">
        <w:rPr>
          <w:rFonts w:ascii="Calibri" w:hAnsi="Calibri" w:cs="Calibri"/>
          <w:b/>
          <w:bCs/>
          <w:lang w:val="en-US"/>
        </w:rPr>
        <w:t xml:space="preserve">FIGURE </w:t>
      </w:r>
      <w:r w:rsidR="00CA2379">
        <w:rPr>
          <w:rFonts w:ascii="Calibri" w:hAnsi="Calibri" w:cs="Calibri"/>
          <w:b/>
          <w:bCs/>
          <w:lang w:val="en-US"/>
        </w:rPr>
        <w:t>AND</w:t>
      </w:r>
      <w:r w:rsidR="00CA2379" w:rsidRPr="00A13754">
        <w:rPr>
          <w:rFonts w:ascii="Calibri" w:hAnsi="Calibri" w:cs="Calibri"/>
          <w:b/>
          <w:bCs/>
          <w:lang w:val="en-US"/>
        </w:rPr>
        <w:t xml:space="preserve"> </w:t>
      </w:r>
      <w:r w:rsidRPr="00A13754">
        <w:rPr>
          <w:rFonts w:ascii="Calibri" w:hAnsi="Calibri" w:cs="Calibri"/>
          <w:b/>
          <w:bCs/>
          <w:lang w:val="en-US"/>
        </w:rPr>
        <w:t>TABLE LEGENDS:</w:t>
      </w:r>
    </w:p>
    <w:p w14:paraId="0B049C53" w14:textId="77777777" w:rsidR="00096B77" w:rsidRPr="00A13754" w:rsidRDefault="00096B77" w:rsidP="00A13754">
      <w:pPr>
        <w:jc w:val="both"/>
        <w:rPr>
          <w:rFonts w:ascii="Calibri" w:hAnsi="Calibri" w:cs="Calibri"/>
          <w:b/>
          <w:bCs/>
          <w:lang w:val="en-US"/>
        </w:rPr>
      </w:pPr>
    </w:p>
    <w:p w14:paraId="708C6DBA" w14:textId="40FEE60C" w:rsidR="00232DB9" w:rsidRPr="007119CE" w:rsidRDefault="00ED7C2A" w:rsidP="00A13754">
      <w:pPr>
        <w:jc w:val="both"/>
        <w:rPr>
          <w:rFonts w:ascii="Calibri" w:hAnsi="Calibri" w:cs="Calibri"/>
          <w:b/>
          <w:bCs/>
          <w:lang w:val="en-US"/>
        </w:rPr>
      </w:pPr>
      <w:r w:rsidRPr="00A13754">
        <w:rPr>
          <w:rFonts w:ascii="Calibri" w:hAnsi="Calibri" w:cs="Calibri"/>
          <w:b/>
          <w:bCs/>
          <w:lang w:val="en-US"/>
        </w:rPr>
        <w:t>Figure 1</w:t>
      </w:r>
      <w:r w:rsidRPr="007119CE">
        <w:rPr>
          <w:rFonts w:ascii="Calibri" w:hAnsi="Calibri" w:cs="Calibri"/>
          <w:b/>
          <w:bCs/>
          <w:lang w:val="en-US"/>
        </w:rPr>
        <w:t>. FIGO uterine fibroids classification.</w:t>
      </w:r>
    </w:p>
    <w:p w14:paraId="7716F74C" w14:textId="77777777" w:rsidR="00321F78" w:rsidRPr="007119CE" w:rsidRDefault="00321F78" w:rsidP="00A13754">
      <w:pPr>
        <w:jc w:val="both"/>
        <w:rPr>
          <w:rFonts w:ascii="Calibri" w:hAnsi="Calibri" w:cs="Calibri"/>
          <w:b/>
          <w:bCs/>
          <w:lang w:val="en-US"/>
        </w:rPr>
      </w:pPr>
    </w:p>
    <w:p w14:paraId="565A6CA2" w14:textId="0DCC2EF5" w:rsidR="00232DB9" w:rsidRPr="00A13754" w:rsidRDefault="00ED7C2A" w:rsidP="00A13754">
      <w:pPr>
        <w:jc w:val="both"/>
        <w:rPr>
          <w:rFonts w:ascii="Calibri" w:hAnsi="Calibri" w:cs="Calibri"/>
          <w:lang w:val="en-US"/>
        </w:rPr>
      </w:pPr>
      <w:r w:rsidRPr="007119CE">
        <w:rPr>
          <w:rFonts w:ascii="Calibri" w:hAnsi="Calibri" w:cs="Calibri"/>
          <w:b/>
          <w:bCs/>
          <w:lang w:val="en-US"/>
        </w:rPr>
        <w:t>Figure 2. Pelvic examination using a transvaginal ultrasound scan.</w:t>
      </w:r>
      <w:r w:rsidRPr="00A13754">
        <w:rPr>
          <w:rFonts w:ascii="Calibri" w:hAnsi="Calibri" w:cs="Calibri"/>
          <w:lang w:val="en-US"/>
        </w:rPr>
        <w:t xml:space="preserve"> Visible a uterine fibroid (FIGO 5) with dimensions of 73 x 50 x 55 mm.</w:t>
      </w:r>
    </w:p>
    <w:p w14:paraId="1AC6FC49" w14:textId="77777777" w:rsidR="00321F78" w:rsidRDefault="00321F78" w:rsidP="00A13754">
      <w:pPr>
        <w:jc w:val="both"/>
        <w:rPr>
          <w:rFonts w:ascii="Calibri" w:hAnsi="Calibri" w:cs="Calibri"/>
          <w:b/>
          <w:bCs/>
          <w:lang w:val="en-US"/>
        </w:rPr>
      </w:pPr>
    </w:p>
    <w:p w14:paraId="66066AA0" w14:textId="6D322340" w:rsidR="00232DB9" w:rsidRPr="00A13754" w:rsidRDefault="00ED7C2A" w:rsidP="00A13754">
      <w:pPr>
        <w:jc w:val="both"/>
        <w:rPr>
          <w:rFonts w:ascii="Calibri" w:hAnsi="Calibri" w:cs="Calibri"/>
          <w:lang w:val="en-US"/>
        </w:rPr>
      </w:pPr>
      <w:r w:rsidRPr="00A13754">
        <w:rPr>
          <w:rFonts w:ascii="Calibri" w:hAnsi="Calibri" w:cs="Calibri"/>
          <w:b/>
          <w:bCs/>
          <w:lang w:val="en-US"/>
        </w:rPr>
        <w:t>Figure 3</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Pelvic MRI examination in pre-qualification for UAE.</w:t>
      </w:r>
      <w:r w:rsidRPr="00A13754">
        <w:rPr>
          <w:rFonts w:ascii="Calibri" w:hAnsi="Calibri" w:cs="Calibri"/>
          <w:lang w:val="en-US"/>
        </w:rPr>
        <w:t xml:space="preserve"> Visible in the sagittal section a big uterine fibroid (FIGO 2</w:t>
      </w:r>
      <w:r w:rsidR="003D0980">
        <w:rPr>
          <w:rFonts w:ascii="Calibri" w:hAnsi="Calibri" w:cs="Calibri"/>
          <w:lang w:val="en-US"/>
        </w:rPr>
        <w:t>–</w:t>
      </w:r>
      <w:r w:rsidRPr="00A13754">
        <w:rPr>
          <w:rFonts w:ascii="Calibri" w:hAnsi="Calibri" w:cs="Calibri"/>
          <w:lang w:val="en-US"/>
        </w:rPr>
        <w:t>5) with mass effect.</w:t>
      </w:r>
    </w:p>
    <w:p w14:paraId="574B0A84" w14:textId="77777777" w:rsidR="00321F78" w:rsidRDefault="00321F78" w:rsidP="00A13754">
      <w:pPr>
        <w:jc w:val="both"/>
        <w:rPr>
          <w:rFonts w:ascii="Calibri" w:hAnsi="Calibri" w:cs="Calibri"/>
          <w:b/>
          <w:bCs/>
          <w:lang w:val="en-US"/>
        </w:rPr>
      </w:pPr>
    </w:p>
    <w:p w14:paraId="1F356BEC" w14:textId="377F3B92" w:rsidR="00232DB9" w:rsidRPr="00A13754" w:rsidRDefault="00ED7C2A" w:rsidP="00A13754">
      <w:pPr>
        <w:jc w:val="both"/>
        <w:rPr>
          <w:rFonts w:ascii="Calibri" w:hAnsi="Calibri" w:cs="Calibri"/>
          <w:lang w:val="en-US"/>
        </w:rPr>
      </w:pPr>
      <w:r w:rsidRPr="00A13754">
        <w:rPr>
          <w:rFonts w:ascii="Calibri" w:hAnsi="Calibri" w:cs="Calibri"/>
          <w:b/>
          <w:bCs/>
          <w:lang w:val="en-US"/>
        </w:rPr>
        <w:t>Figure 4</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Pelvic MRI examination in pre-qualification for UAE.</w:t>
      </w:r>
      <w:r w:rsidRPr="00A13754">
        <w:rPr>
          <w:rFonts w:ascii="Calibri" w:hAnsi="Calibri" w:cs="Calibri"/>
          <w:lang w:val="en-US"/>
        </w:rPr>
        <w:t xml:space="preserve"> Visible in the sagittal section a uterine fibroid (FIGO 2</w:t>
      </w:r>
      <w:r w:rsidR="003D0980">
        <w:rPr>
          <w:rFonts w:ascii="Calibri" w:hAnsi="Calibri" w:cs="Calibri"/>
          <w:lang w:val="en-US"/>
        </w:rPr>
        <w:t>–</w:t>
      </w:r>
      <w:r w:rsidRPr="00A13754">
        <w:rPr>
          <w:rFonts w:ascii="Calibri" w:hAnsi="Calibri" w:cs="Calibri"/>
          <w:lang w:val="en-US"/>
        </w:rPr>
        <w:t>5).</w:t>
      </w:r>
    </w:p>
    <w:p w14:paraId="6D3F9E9B" w14:textId="77777777" w:rsidR="00321F78" w:rsidRDefault="00321F78" w:rsidP="00A13754">
      <w:pPr>
        <w:jc w:val="both"/>
        <w:rPr>
          <w:rFonts w:ascii="Calibri" w:hAnsi="Calibri" w:cs="Calibri"/>
          <w:b/>
          <w:bCs/>
          <w:lang w:val="en-US"/>
        </w:rPr>
      </w:pPr>
    </w:p>
    <w:p w14:paraId="5F79F082" w14:textId="734D082D" w:rsidR="00232DB9" w:rsidRPr="00A13754" w:rsidRDefault="00ED7C2A" w:rsidP="00A13754">
      <w:pPr>
        <w:jc w:val="both"/>
        <w:rPr>
          <w:rFonts w:ascii="Calibri" w:hAnsi="Calibri" w:cs="Calibri"/>
          <w:lang w:val="en-US"/>
        </w:rPr>
      </w:pPr>
      <w:r w:rsidRPr="00A13754">
        <w:rPr>
          <w:rFonts w:ascii="Calibri" w:hAnsi="Calibri" w:cs="Calibri"/>
          <w:b/>
          <w:bCs/>
          <w:lang w:val="en-US"/>
        </w:rPr>
        <w:lastRenderedPageBreak/>
        <w:t>Figure 5</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Assessment of uterine fibroid’s volume using VOCAL software.</w:t>
      </w:r>
      <w:r w:rsidRPr="00A13754">
        <w:rPr>
          <w:rFonts w:ascii="Calibri" w:hAnsi="Calibri" w:cs="Calibri"/>
          <w:lang w:val="en-US"/>
        </w:rPr>
        <w:t xml:space="preserve"> In this case, the volume is estimated at 119.7 cm</w:t>
      </w:r>
      <w:r w:rsidRPr="00A13754">
        <w:rPr>
          <w:rFonts w:ascii="Calibri" w:hAnsi="Calibri" w:cs="Calibri"/>
          <w:vertAlign w:val="superscript"/>
          <w:lang w:val="en-US"/>
        </w:rPr>
        <w:t>3</w:t>
      </w:r>
      <w:r w:rsidRPr="00A13754">
        <w:rPr>
          <w:rFonts w:ascii="Calibri" w:hAnsi="Calibri" w:cs="Calibri"/>
          <w:lang w:val="en-US"/>
        </w:rPr>
        <w:t>.</w:t>
      </w:r>
    </w:p>
    <w:p w14:paraId="4D285C76" w14:textId="77777777" w:rsidR="00321F78" w:rsidRDefault="00321F78" w:rsidP="00A13754">
      <w:pPr>
        <w:jc w:val="both"/>
        <w:rPr>
          <w:rFonts w:ascii="Calibri" w:hAnsi="Calibri" w:cs="Calibri"/>
          <w:b/>
          <w:bCs/>
          <w:lang w:val="en-US"/>
        </w:rPr>
      </w:pPr>
    </w:p>
    <w:p w14:paraId="640C98C5" w14:textId="29B7DAA9" w:rsidR="00232DB9" w:rsidRPr="00A13754" w:rsidRDefault="00ED7C2A" w:rsidP="00A13754">
      <w:pPr>
        <w:jc w:val="both"/>
        <w:rPr>
          <w:rFonts w:ascii="Calibri" w:hAnsi="Calibri" w:cs="Calibri"/>
          <w:lang w:val="en-US"/>
        </w:rPr>
      </w:pPr>
      <w:r w:rsidRPr="00A13754">
        <w:rPr>
          <w:rFonts w:ascii="Calibri" w:hAnsi="Calibri" w:cs="Calibri"/>
          <w:b/>
          <w:bCs/>
          <w:lang w:val="en-US"/>
        </w:rPr>
        <w:t>Figure 6</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 xml:space="preserve">Assessment of uterine fibroid's </w:t>
      </w:r>
      <w:r w:rsidR="007B4A42" w:rsidRPr="007119CE">
        <w:rPr>
          <w:rFonts w:ascii="Calibri" w:hAnsi="Calibri" w:cs="Calibri"/>
          <w:b/>
          <w:bCs/>
          <w:lang w:val="en-US"/>
        </w:rPr>
        <w:t>vascularization</w:t>
      </w:r>
      <w:r w:rsidRPr="007119CE">
        <w:rPr>
          <w:rFonts w:ascii="Calibri" w:hAnsi="Calibri" w:cs="Calibri"/>
          <w:b/>
          <w:bCs/>
          <w:lang w:val="en-US"/>
        </w:rPr>
        <w:t xml:space="preserve"> using VOCAL software.</w:t>
      </w:r>
      <w:r w:rsidRPr="00A13754">
        <w:rPr>
          <w:rFonts w:ascii="Calibri" w:hAnsi="Calibri" w:cs="Calibri"/>
          <w:lang w:val="en-US"/>
        </w:rPr>
        <w:t xml:space="preserve"> In this case, the </w:t>
      </w:r>
      <w:r w:rsidR="007B4A42" w:rsidRPr="00A13754">
        <w:rPr>
          <w:rFonts w:ascii="Calibri" w:hAnsi="Calibri" w:cs="Calibri"/>
          <w:lang w:val="en-US"/>
        </w:rPr>
        <w:t>vascularization</w:t>
      </w:r>
      <w:r w:rsidRPr="00A13754">
        <w:rPr>
          <w:rFonts w:ascii="Calibri" w:hAnsi="Calibri" w:cs="Calibri"/>
          <w:lang w:val="en-US"/>
        </w:rPr>
        <w:t xml:space="preserve"> indexes were calculated (VI 4.85, FI 25.38, </w:t>
      </w:r>
      <w:r w:rsidR="009E0FBA">
        <w:rPr>
          <w:rFonts w:ascii="Calibri" w:hAnsi="Calibri" w:cs="Calibri"/>
          <w:lang w:val="en-US"/>
        </w:rPr>
        <w:t xml:space="preserve">and </w:t>
      </w:r>
      <w:r w:rsidRPr="00A13754">
        <w:rPr>
          <w:rFonts w:ascii="Calibri" w:hAnsi="Calibri" w:cs="Calibri"/>
          <w:lang w:val="en-US"/>
        </w:rPr>
        <w:t>VFI 1.23).</w:t>
      </w:r>
    </w:p>
    <w:p w14:paraId="4540128C" w14:textId="77777777" w:rsidR="00321F78" w:rsidRDefault="00321F78" w:rsidP="00A13754">
      <w:pPr>
        <w:jc w:val="both"/>
        <w:rPr>
          <w:rFonts w:ascii="Calibri" w:hAnsi="Calibri" w:cs="Calibri"/>
          <w:b/>
          <w:bCs/>
          <w:lang w:val="en-US"/>
        </w:rPr>
      </w:pPr>
    </w:p>
    <w:p w14:paraId="524DACD6" w14:textId="593D0D8E" w:rsidR="00232DB9" w:rsidRPr="00A13754" w:rsidRDefault="00ED7C2A" w:rsidP="00A13754">
      <w:pPr>
        <w:jc w:val="both"/>
        <w:rPr>
          <w:rFonts w:ascii="Calibri" w:hAnsi="Calibri" w:cs="Calibri"/>
          <w:lang w:val="en-US"/>
        </w:rPr>
      </w:pPr>
      <w:r w:rsidRPr="00A13754">
        <w:rPr>
          <w:rFonts w:ascii="Calibri" w:hAnsi="Calibri" w:cs="Calibri"/>
          <w:b/>
          <w:bCs/>
          <w:lang w:val="en-US"/>
        </w:rPr>
        <w:t>Figure 7</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 xml:space="preserve">The picture shows a fragment of the angiographic laboratory. </w:t>
      </w:r>
      <w:r w:rsidRPr="00A13754">
        <w:rPr>
          <w:rFonts w:ascii="Calibri" w:hAnsi="Calibri" w:cs="Calibri"/>
          <w:lang w:val="en-US"/>
        </w:rPr>
        <w:t>In the lower-left corner, the patient with an exposed groin through which more tools are introduced. In the upper</w:t>
      </w:r>
      <w:r w:rsidR="007B4A42">
        <w:rPr>
          <w:rFonts w:ascii="Calibri" w:hAnsi="Calibri" w:cs="Calibri"/>
          <w:lang w:val="en-US"/>
        </w:rPr>
        <w:t>-</w:t>
      </w:r>
      <w:r w:rsidRPr="00A13754">
        <w:rPr>
          <w:rFonts w:ascii="Calibri" w:hAnsi="Calibri" w:cs="Calibri"/>
          <w:lang w:val="en-US"/>
        </w:rPr>
        <w:t>left corner, the C-arm of the angiograph can be seen. In the upper</w:t>
      </w:r>
      <w:r w:rsidR="00CA2379">
        <w:rPr>
          <w:rFonts w:ascii="Calibri" w:hAnsi="Calibri" w:cs="Calibri"/>
          <w:lang w:val="en-US"/>
        </w:rPr>
        <w:t>-</w:t>
      </w:r>
      <w:r w:rsidRPr="00A13754">
        <w:rPr>
          <w:rFonts w:ascii="Calibri" w:hAnsi="Calibri" w:cs="Calibri"/>
          <w:lang w:val="en-US"/>
        </w:rPr>
        <w:t>right corner, the monitors are visible, where the operator tracks the input tool.</w:t>
      </w:r>
    </w:p>
    <w:p w14:paraId="3394870A" w14:textId="77777777" w:rsidR="00321F78" w:rsidRDefault="00321F78" w:rsidP="00A13754">
      <w:pPr>
        <w:jc w:val="both"/>
        <w:rPr>
          <w:rFonts w:ascii="Calibri" w:hAnsi="Calibri" w:cs="Calibri"/>
          <w:b/>
          <w:bCs/>
          <w:lang w:val="en-US"/>
        </w:rPr>
      </w:pPr>
    </w:p>
    <w:p w14:paraId="08EC5D78" w14:textId="7EC1D45E" w:rsidR="00232DB9" w:rsidRPr="00A13754" w:rsidRDefault="00ED7C2A" w:rsidP="00A13754">
      <w:pPr>
        <w:jc w:val="both"/>
        <w:rPr>
          <w:rFonts w:ascii="Calibri" w:hAnsi="Calibri" w:cs="Calibri"/>
          <w:lang w:val="en-US"/>
        </w:rPr>
      </w:pPr>
      <w:r w:rsidRPr="00A13754">
        <w:rPr>
          <w:rFonts w:ascii="Calibri" w:hAnsi="Calibri" w:cs="Calibri"/>
          <w:b/>
          <w:bCs/>
          <w:lang w:val="en-US"/>
        </w:rPr>
        <w:t>Figure 8</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A set for arterial puncture</w:t>
      </w:r>
      <w:r w:rsidR="00676B9E" w:rsidRPr="007119CE">
        <w:rPr>
          <w:rFonts w:ascii="Calibri" w:hAnsi="Calibri" w:cs="Calibri"/>
          <w:b/>
          <w:bCs/>
          <w:lang w:val="en-US"/>
        </w:rPr>
        <w:t>s</w:t>
      </w:r>
      <w:r w:rsidRPr="00A13754">
        <w:rPr>
          <w:rFonts w:ascii="Calibri" w:hAnsi="Calibri" w:cs="Calibri"/>
          <w:lang w:val="en-US"/>
        </w:rPr>
        <w:t>. From the bottom: a needle, a vascular lock with an introducer</w:t>
      </w:r>
      <w:r w:rsidR="00676B9E">
        <w:rPr>
          <w:rFonts w:ascii="Calibri" w:hAnsi="Calibri" w:cs="Calibri"/>
          <w:lang w:val="en-US"/>
        </w:rPr>
        <w:t>,</w:t>
      </w:r>
      <w:r w:rsidRPr="00A13754">
        <w:rPr>
          <w:rFonts w:ascii="Calibri" w:hAnsi="Calibri" w:cs="Calibri"/>
          <w:lang w:val="en-US"/>
        </w:rPr>
        <w:t xml:space="preserve"> and a guide.</w:t>
      </w:r>
    </w:p>
    <w:p w14:paraId="42147054" w14:textId="77777777" w:rsidR="00321F78" w:rsidRDefault="00321F78" w:rsidP="00A13754">
      <w:pPr>
        <w:jc w:val="both"/>
        <w:rPr>
          <w:rFonts w:ascii="Calibri" w:hAnsi="Calibri" w:cs="Calibri"/>
          <w:b/>
          <w:bCs/>
          <w:lang w:val="en-US"/>
        </w:rPr>
      </w:pPr>
    </w:p>
    <w:p w14:paraId="6ECA8242" w14:textId="5237CF31" w:rsidR="00232DB9" w:rsidRPr="007119CE" w:rsidRDefault="00ED7C2A" w:rsidP="00A13754">
      <w:pPr>
        <w:jc w:val="both"/>
        <w:rPr>
          <w:rFonts w:ascii="Calibri" w:hAnsi="Calibri" w:cs="Calibri"/>
          <w:b/>
          <w:bCs/>
          <w:lang w:val="en-US"/>
        </w:rPr>
      </w:pPr>
      <w:r w:rsidRPr="00A13754">
        <w:rPr>
          <w:rFonts w:ascii="Calibri" w:hAnsi="Calibri" w:cs="Calibri"/>
          <w:b/>
          <w:bCs/>
          <w:lang w:val="en-US"/>
        </w:rPr>
        <w:t>Figure 9</w:t>
      </w:r>
      <w:r w:rsidRPr="007119CE">
        <w:rPr>
          <w:rFonts w:ascii="Calibri" w:hAnsi="Calibri" w:cs="Calibri"/>
          <w:b/>
          <w:bCs/>
          <w:lang w:val="en-US"/>
        </w:rPr>
        <w:t>. Close-up of the groin with visible vascular lock inserted into the femoral artery.</w:t>
      </w:r>
    </w:p>
    <w:p w14:paraId="73C72F8D" w14:textId="77777777" w:rsidR="00321F78" w:rsidRDefault="00321F78" w:rsidP="00A13754">
      <w:pPr>
        <w:jc w:val="both"/>
        <w:rPr>
          <w:rFonts w:ascii="Calibri" w:hAnsi="Calibri" w:cs="Calibri"/>
          <w:b/>
          <w:bCs/>
          <w:lang w:val="en-US"/>
        </w:rPr>
      </w:pPr>
    </w:p>
    <w:p w14:paraId="69F40A9F" w14:textId="163DF075" w:rsidR="00232DB9" w:rsidRPr="00A13754" w:rsidRDefault="00ED7C2A" w:rsidP="00A13754">
      <w:pPr>
        <w:jc w:val="both"/>
        <w:rPr>
          <w:rFonts w:ascii="Calibri" w:hAnsi="Calibri" w:cs="Calibri"/>
          <w:lang w:val="en-US"/>
        </w:rPr>
      </w:pPr>
      <w:r w:rsidRPr="00A13754">
        <w:rPr>
          <w:rFonts w:ascii="Calibri" w:hAnsi="Calibri" w:cs="Calibri"/>
          <w:b/>
          <w:bCs/>
          <w:lang w:val="en-US"/>
        </w:rPr>
        <w:t>Figure 10</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 xml:space="preserve">On the left, angiography from a catheter placed in the abdominal aorta. </w:t>
      </w:r>
      <w:r w:rsidRPr="00A13754">
        <w:rPr>
          <w:rFonts w:ascii="Calibri" w:hAnsi="Calibri" w:cs="Calibri"/>
          <w:lang w:val="en-US"/>
        </w:rPr>
        <w:t>The visible vascular bearing of uterine myomas. For comparison (on the right), a control test performed after UAE.</w:t>
      </w:r>
    </w:p>
    <w:p w14:paraId="03AA336C" w14:textId="77777777" w:rsidR="00321F78" w:rsidRDefault="00321F78" w:rsidP="00A13754">
      <w:pPr>
        <w:jc w:val="both"/>
        <w:rPr>
          <w:rFonts w:ascii="Calibri" w:hAnsi="Calibri" w:cs="Calibri"/>
          <w:b/>
          <w:bCs/>
          <w:lang w:val="en-US"/>
        </w:rPr>
      </w:pPr>
    </w:p>
    <w:p w14:paraId="52485E49" w14:textId="613E733F" w:rsidR="00232DB9" w:rsidRPr="00A13754" w:rsidRDefault="00ED7C2A" w:rsidP="00A13754">
      <w:pPr>
        <w:jc w:val="both"/>
        <w:rPr>
          <w:rFonts w:ascii="Calibri" w:hAnsi="Calibri" w:cs="Calibri"/>
          <w:lang w:val="en-US"/>
        </w:rPr>
      </w:pPr>
      <w:r w:rsidRPr="00A13754">
        <w:rPr>
          <w:rFonts w:ascii="Calibri" w:hAnsi="Calibri" w:cs="Calibri"/>
          <w:b/>
          <w:bCs/>
          <w:lang w:val="en-US"/>
        </w:rPr>
        <w:t>Figure 11</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Selective angiography using RUC catheter placed in the proximal parts of the uterine arteries.</w:t>
      </w:r>
      <w:r w:rsidRPr="00A13754">
        <w:rPr>
          <w:rFonts w:ascii="Calibri" w:hAnsi="Calibri" w:cs="Calibri"/>
          <w:lang w:val="en-US"/>
        </w:rPr>
        <w:t xml:space="preserve"> Visible vascular bed of uterine fibroid</w:t>
      </w:r>
      <w:r w:rsidR="00676B9E">
        <w:rPr>
          <w:rFonts w:ascii="Calibri" w:hAnsi="Calibri" w:cs="Calibri"/>
          <w:lang w:val="en-US"/>
        </w:rPr>
        <w:t>s</w:t>
      </w:r>
      <w:r w:rsidRPr="00A13754">
        <w:rPr>
          <w:rFonts w:ascii="Calibri" w:hAnsi="Calibri" w:cs="Calibri"/>
          <w:lang w:val="en-US"/>
        </w:rPr>
        <w:t>.</w:t>
      </w:r>
    </w:p>
    <w:p w14:paraId="6C19337A" w14:textId="77777777" w:rsidR="00321F78" w:rsidRDefault="00321F78" w:rsidP="00A13754">
      <w:pPr>
        <w:jc w:val="both"/>
        <w:rPr>
          <w:rFonts w:ascii="Calibri" w:hAnsi="Calibri" w:cs="Calibri"/>
          <w:b/>
          <w:bCs/>
          <w:lang w:val="en-US"/>
        </w:rPr>
      </w:pPr>
    </w:p>
    <w:p w14:paraId="3D55FF45" w14:textId="2614193E" w:rsidR="00232DB9" w:rsidRPr="007119CE" w:rsidRDefault="00ED7C2A" w:rsidP="00A13754">
      <w:pPr>
        <w:jc w:val="both"/>
        <w:rPr>
          <w:rFonts w:ascii="Calibri" w:hAnsi="Calibri" w:cs="Calibri"/>
          <w:b/>
          <w:bCs/>
          <w:lang w:val="en-US"/>
        </w:rPr>
      </w:pPr>
      <w:r w:rsidRPr="00A13754">
        <w:rPr>
          <w:rFonts w:ascii="Calibri" w:hAnsi="Calibri" w:cs="Calibri"/>
          <w:b/>
          <w:bCs/>
          <w:lang w:val="en-US"/>
        </w:rPr>
        <w:t>Figure 12</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The single X-ray imaging showing the stasis of the contrast agent in the right uterine artery.</w:t>
      </w:r>
    </w:p>
    <w:p w14:paraId="1DCAE81C" w14:textId="77777777" w:rsidR="00321F78" w:rsidRDefault="00321F78" w:rsidP="00A13754">
      <w:pPr>
        <w:jc w:val="both"/>
        <w:rPr>
          <w:rFonts w:ascii="Calibri" w:hAnsi="Calibri" w:cs="Calibri"/>
          <w:b/>
          <w:bCs/>
          <w:lang w:val="en-US"/>
        </w:rPr>
      </w:pPr>
    </w:p>
    <w:p w14:paraId="272ED15C" w14:textId="04E0EE01" w:rsidR="00232DB9" w:rsidRPr="007119CE" w:rsidRDefault="00ED7C2A" w:rsidP="00A13754">
      <w:pPr>
        <w:jc w:val="both"/>
        <w:rPr>
          <w:rFonts w:ascii="Calibri" w:hAnsi="Calibri" w:cs="Calibri"/>
          <w:b/>
          <w:bCs/>
          <w:lang w:val="en-US"/>
        </w:rPr>
      </w:pPr>
      <w:r w:rsidRPr="00A13754">
        <w:rPr>
          <w:rFonts w:ascii="Calibri" w:hAnsi="Calibri" w:cs="Calibri"/>
          <w:b/>
          <w:bCs/>
          <w:lang w:val="en-US"/>
        </w:rPr>
        <w:t>Figure 13</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Control angiography performed from the main catheter located</w:t>
      </w:r>
      <w:r w:rsidR="00676B9E" w:rsidRPr="007119CE">
        <w:rPr>
          <w:rFonts w:ascii="Calibri" w:hAnsi="Calibri" w:cs="Calibri"/>
          <w:b/>
          <w:bCs/>
          <w:lang w:val="en-US"/>
        </w:rPr>
        <w:t>,</w:t>
      </w:r>
      <w:r w:rsidRPr="007119CE">
        <w:rPr>
          <w:rFonts w:ascii="Calibri" w:hAnsi="Calibri" w:cs="Calibri"/>
          <w:b/>
          <w:bCs/>
          <w:lang w:val="en-US"/>
        </w:rPr>
        <w:t xml:space="preserve"> respectively</w:t>
      </w:r>
      <w:r w:rsidR="00676B9E" w:rsidRPr="007119CE">
        <w:rPr>
          <w:rFonts w:ascii="Calibri" w:hAnsi="Calibri" w:cs="Calibri"/>
          <w:b/>
          <w:bCs/>
          <w:lang w:val="en-US"/>
        </w:rPr>
        <w:t>,</w:t>
      </w:r>
      <w:r w:rsidRPr="007119CE">
        <w:rPr>
          <w:rFonts w:ascii="Calibri" w:hAnsi="Calibri" w:cs="Calibri"/>
          <w:b/>
          <w:bCs/>
          <w:lang w:val="en-US"/>
        </w:rPr>
        <w:t xml:space="preserve"> in the left and right iliac artery, confirms the lack of inflow of fresh blood (shading) into the uterine arteries.</w:t>
      </w:r>
    </w:p>
    <w:p w14:paraId="4A07343C" w14:textId="77777777" w:rsidR="00321F78" w:rsidRDefault="00321F78" w:rsidP="00A13754">
      <w:pPr>
        <w:jc w:val="both"/>
        <w:rPr>
          <w:rFonts w:ascii="Calibri" w:hAnsi="Calibri" w:cs="Calibri"/>
          <w:b/>
          <w:bCs/>
          <w:lang w:val="en-US"/>
        </w:rPr>
      </w:pPr>
    </w:p>
    <w:p w14:paraId="4A22815A" w14:textId="33D82150" w:rsidR="00232DB9" w:rsidRPr="00A13754" w:rsidRDefault="00ED7C2A" w:rsidP="00A13754">
      <w:pPr>
        <w:jc w:val="both"/>
        <w:rPr>
          <w:rFonts w:ascii="Calibri" w:hAnsi="Calibri" w:cs="Calibri"/>
          <w:lang w:val="en-US"/>
        </w:rPr>
      </w:pPr>
      <w:r w:rsidRPr="00A13754">
        <w:rPr>
          <w:rFonts w:ascii="Calibri" w:hAnsi="Calibri" w:cs="Calibri"/>
          <w:b/>
          <w:bCs/>
          <w:lang w:val="en-US"/>
        </w:rPr>
        <w:t>Figure 14</w:t>
      </w:r>
      <w:r w:rsidRPr="007119CE">
        <w:rPr>
          <w:rFonts w:ascii="Calibri" w:hAnsi="Calibri" w:cs="Calibri"/>
          <w:lang w:val="en-US"/>
        </w:rPr>
        <w:t>.</w:t>
      </w:r>
      <w:r w:rsidRPr="00A13754">
        <w:rPr>
          <w:rFonts w:ascii="Calibri" w:hAnsi="Calibri" w:cs="Calibri"/>
          <w:lang w:val="en-US"/>
        </w:rPr>
        <w:t xml:space="preserve"> </w:t>
      </w:r>
      <w:r w:rsidR="00C859A6">
        <w:rPr>
          <w:rFonts w:ascii="Calibri" w:hAnsi="Calibri" w:cs="Calibri"/>
          <w:b/>
          <w:bCs/>
          <w:lang w:val="en-US"/>
        </w:rPr>
        <w:t>T</w:t>
      </w:r>
      <w:r w:rsidRPr="007119CE">
        <w:rPr>
          <w:rFonts w:ascii="Calibri" w:hAnsi="Calibri" w:cs="Calibri"/>
          <w:b/>
          <w:bCs/>
          <w:lang w:val="en-US"/>
        </w:rPr>
        <w:t>he vascular access site after the completion of UAE.</w:t>
      </w:r>
      <w:r w:rsidRPr="00A13754">
        <w:rPr>
          <w:rFonts w:ascii="Calibri" w:hAnsi="Calibri" w:cs="Calibri"/>
          <w:lang w:val="en-US"/>
        </w:rPr>
        <w:t xml:space="preserve"> Visible 2 mm incision near the right groin.</w:t>
      </w:r>
    </w:p>
    <w:p w14:paraId="5B25169F" w14:textId="77777777" w:rsidR="00321F78" w:rsidRDefault="00321F78" w:rsidP="00A13754">
      <w:pPr>
        <w:jc w:val="both"/>
        <w:rPr>
          <w:rFonts w:ascii="Calibri" w:hAnsi="Calibri" w:cs="Calibri"/>
          <w:b/>
          <w:bCs/>
          <w:lang w:val="en-US"/>
        </w:rPr>
      </w:pPr>
    </w:p>
    <w:p w14:paraId="28C925C0" w14:textId="49CB9A4D" w:rsidR="00232DB9" w:rsidRPr="007119CE" w:rsidRDefault="00ED7C2A" w:rsidP="00A13754">
      <w:pPr>
        <w:jc w:val="both"/>
        <w:rPr>
          <w:rFonts w:ascii="Calibri" w:hAnsi="Calibri" w:cs="Calibri"/>
          <w:b/>
          <w:bCs/>
          <w:lang w:val="en-US"/>
        </w:rPr>
      </w:pPr>
      <w:r w:rsidRPr="00A13754">
        <w:rPr>
          <w:rFonts w:ascii="Calibri" w:hAnsi="Calibri" w:cs="Calibri"/>
          <w:b/>
          <w:bCs/>
          <w:lang w:val="en-US"/>
        </w:rPr>
        <w:t>Figure 15</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PCA pump parameter settings for post-</w:t>
      </w:r>
      <w:r w:rsidR="006163CD" w:rsidRPr="007119CE">
        <w:rPr>
          <w:rFonts w:ascii="Calibri" w:hAnsi="Calibri" w:cs="Calibri"/>
          <w:b/>
          <w:bCs/>
          <w:lang w:val="en-US"/>
        </w:rPr>
        <w:t>embolization</w:t>
      </w:r>
      <w:r w:rsidRPr="007119CE">
        <w:rPr>
          <w:rFonts w:ascii="Calibri" w:hAnsi="Calibri" w:cs="Calibri"/>
          <w:b/>
          <w:bCs/>
          <w:lang w:val="en-US"/>
        </w:rPr>
        <w:t xml:space="preserve"> pain after UAE treatment </w:t>
      </w:r>
      <w:r w:rsidR="00F81F65" w:rsidRPr="007119CE">
        <w:rPr>
          <w:rFonts w:ascii="Calibri" w:hAnsi="Calibri" w:cs="Calibri"/>
          <w:b/>
          <w:bCs/>
          <w:lang w:val="en-US"/>
        </w:rPr>
        <w:t>(section 2.3 of the Patient care after the UAE PROTOCOL)</w:t>
      </w:r>
      <w:r w:rsidRPr="007119CE">
        <w:rPr>
          <w:rFonts w:ascii="Calibri" w:hAnsi="Calibri" w:cs="Calibri"/>
          <w:b/>
          <w:bCs/>
          <w:lang w:val="en-US"/>
        </w:rPr>
        <w:t>.</w:t>
      </w:r>
    </w:p>
    <w:p w14:paraId="740C4076" w14:textId="77777777" w:rsidR="00321F78" w:rsidRPr="007119CE" w:rsidRDefault="00321F78" w:rsidP="00A13754">
      <w:pPr>
        <w:jc w:val="both"/>
        <w:rPr>
          <w:rFonts w:ascii="Calibri" w:hAnsi="Calibri" w:cs="Calibri"/>
          <w:b/>
          <w:bCs/>
          <w:lang w:val="en-US"/>
        </w:rPr>
      </w:pPr>
    </w:p>
    <w:p w14:paraId="47B9F83D" w14:textId="38D2038A" w:rsidR="00232DB9" w:rsidRPr="00A13754" w:rsidRDefault="00ED7C2A" w:rsidP="00A13754">
      <w:pPr>
        <w:jc w:val="both"/>
        <w:rPr>
          <w:rFonts w:ascii="Calibri" w:hAnsi="Calibri" w:cs="Calibri"/>
          <w:lang w:val="en-US"/>
        </w:rPr>
      </w:pPr>
      <w:r w:rsidRPr="00A13754">
        <w:rPr>
          <w:rFonts w:ascii="Calibri" w:hAnsi="Calibri" w:cs="Calibri"/>
          <w:b/>
          <w:bCs/>
          <w:lang w:val="en-US"/>
        </w:rPr>
        <w:t>Figure 16</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PCA pump in operation.</w:t>
      </w:r>
      <w:r w:rsidRPr="00A13754">
        <w:rPr>
          <w:rFonts w:ascii="Calibri" w:hAnsi="Calibri" w:cs="Calibri"/>
          <w:lang w:val="en-US"/>
        </w:rPr>
        <w:t xml:space="preserve"> The ratio of on-demand intravenous bolus to "empty bolus" (</w:t>
      </w:r>
      <w:r w:rsidR="00370FD0" w:rsidRPr="00A13754">
        <w:rPr>
          <w:rFonts w:ascii="Calibri" w:hAnsi="Calibri" w:cs="Calibri"/>
          <w:lang w:val="en-US"/>
        </w:rPr>
        <w:t>section 2.6.2. of the Patient care after the UAE PROTOCOL</w:t>
      </w:r>
      <w:r w:rsidRPr="00A13754">
        <w:rPr>
          <w:rFonts w:ascii="Calibri" w:hAnsi="Calibri" w:cs="Calibri"/>
          <w:lang w:val="en-US"/>
        </w:rPr>
        <w:t>) 1:1 (50%:50%).</w:t>
      </w:r>
    </w:p>
    <w:p w14:paraId="7E17DC99" w14:textId="77777777" w:rsidR="00321F78" w:rsidRDefault="00321F78" w:rsidP="00A13754">
      <w:pPr>
        <w:jc w:val="both"/>
        <w:rPr>
          <w:rFonts w:ascii="Calibri" w:hAnsi="Calibri" w:cs="Calibri"/>
          <w:b/>
          <w:bCs/>
          <w:lang w:val="en-US"/>
        </w:rPr>
      </w:pPr>
    </w:p>
    <w:p w14:paraId="44750C8F" w14:textId="0F414F47" w:rsidR="00232DB9" w:rsidRPr="00A13754" w:rsidRDefault="00ED7C2A" w:rsidP="00A13754">
      <w:pPr>
        <w:jc w:val="both"/>
        <w:rPr>
          <w:rFonts w:ascii="Calibri" w:hAnsi="Calibri" w:cs="Calibri"/>
          <w:lang w:val="en-US"/>
        </w:rPr>
      </w:pPr>
      <w:r w:rsidRPr="00A13754">
        <w:rPr>
          <w:rFonts w:ascii="Calibri" w:hAnsi="Calibri" w:cs="Calibri"/>
          <w:b/>
          <w:bCs/>
          <w:lang w:val="en-US"/>
        </w:rPr>
        <w:t>Figure 17</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PCA pump in operation.</w:t>
      </w:r>
      <w:r w:rsidRPr="00A13754">
        <w:rPr>
          <w:rFonts w:ascii="Calibri" w:hAnsi="Calibri" w:cs="Calibri"/>
          <w:lang w:val="en-US"/>
        </w:rPr>
        <w:t xml:space="preserve"> The ratio of on-demand intravenous bolus to "empty bolus" (</w:t>
      </w:r>
      <w:r w:rsidR="00370FD0" w:rsidRPr="00A13754">
        <w:rPr>
          <w:rFonts w:ascii="Calibri" w:hAnsi="Calibri" w:cs="Calibri"/>
          <w:lang w:val="en-US"/>
        </w:rPr>
        <w:t>section 2.6.3. of the Patient care after the UAE PROTOCOL</w:t>
      </w:r>
      <w:r w:rsidRPr="00A13754">
        <w:rPr>
          <w:rFonts w:ascii="Calibri" w:hAnsi="Calibri" w:cs="Calibri"/>
          <w:lang w:val="en-US"/>
        </w:rPr>
        <w:t>) 1:2 (33%:67%). This requires additional analgesic treatment (</w:t>
      </w:r>
      <w:r w:rsidR="00370FD0" w:rsidRPr="00A13754">
        <w:rPr>
          <w:rFonts w:ascii="Calibri" w:hAnsi="Calibri" w:cs="Calibri"/>
          <w:lang w:val="en-US"/>
        </w:rPr>
        <w:t>procedure 2.6.4. of the Patient care after the UAE PROTOCOL</w:t>
      </w:r>
      <w:r w:rsidRPr="00A13754">
        <w:rPr>
          <w:rFonts w:ascii="Calibri" w:hAnsi="Calibri" w:cs="Calibri"/>
          <w:lang w:val="en-US"/>
        </w:rPr>
        <w:t>).</w:t>
      </w:r>
    </w:p>
    <w:p w14:paraId="6E8F53D4" w14:textId="77777777" w:rsidR="00321F78" w:rsidRDefault="00321F78" w:rsidP="00A13754">
      <w:pPr>
        <w:jc w:val="both"/>
        <w:rPr>
          <w:rFonts w:ascii="Calibri" w:hAnsi="Calibri" w:cs="Calibri"/>
          <w:b/>
          <w:bCs/>
          <w:lang w:val="en-US"/>
        </w:rPr>
      </w:pPr>
    </w:p>
    <w:p w14:paraId="596F9FF7" w14:textId="5C1D3EA7" w:rsidR="00232DB9" w:rsidRPr="00A13754" w:rsidRDefault="00ED7C2A" w:rsidP="00A13754">
      <w:pPr>
        <w:jc w:val="both"/>
        <w:rPr>
          <w:rFonts w:ascii="Calibri" w:hAnsi="Calibri" w:cs="Calibri"/>
          <w:lang w:val="en-US"/>
        </w:rPr>
      </w:pPr>
      <w:r w:rsidRPr="00A13754">
        <w:rPr>
          <w:rFonts w:ascii="Calibri" w:hAnsi="Calibri" w:cs="Calibri"/>
          <w:b/>
          <w:bCs/>
          <w:lang w:val="en-US"/>
        </w:rPr>
        <w:t>Figure 18</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PCA pump in operation.</w:t>
      </w:r>
      <w:r w:rsidRPr="00A13754">
        <w:rPr>
          <w:rFonts w:ascii="Calibri" w:hAnsi="Calibri" w:cs="Calibri"/>
          <w:lang w:val="en-US"/>
        </w:rPr>
        <w:t xml:space="preserve"> The ratio of on-demand intravenous bolus to "empty bolus" (</w:t>
      </w:r>
      <w:r w:rsidR="00B05DC7" w:rsidRPr="00A13754">
        <w:rPr>
          <w:rFonts w:ascii="Calibri" w:hAnsi="Calibri" w:cs="Calibri"/>
          <w:lang w:val="en-US"/>
        </w:rPr>
        <w:t>section 2.6.3. of the Patient care after the UAE PROTOCOL</w:t>
      </w:r>
      <w:r w:rsidRPr="00A13754">
        <w:rPr>
          <w:rFonts w:ascii="Calibri" w:hAnsi="Calibri" w:cs="Calibri"/>
          <w:lang w:val="en-US"/>
        </w:rPr>
        <w:t xml:space="preserve">) 1:3 (25%:75%). This </w:t>
      </w:r>
      <w:r w:rsidRPr="00A13754">
        <w:rPr>
          <w:rFonts w:ascii="Calibri" w:hAnsi="Calibri" w:cs="Calibri"/>
          <w:lang w:val="en-US"/>
        </w:rPr>
        <w:lastRenderedPageBreak/>
        <w:t>requires continuing additional analgesic treatment (</w:t>
      </w:r>
      <w:r w:rsidR="00B05DC7" w:rsidRPr="00A13754">
        <w:rPr>
          <w:rFonts w:ascii="Calibri" w:hAnsi="Calibri" w:cs="Calibri"/>
          <w:lang w:val="en-US"/>
        </w:rPr>
        <w:t>procedure 2.6.4. of the Patient care after the UAE PROTOCOL</w:t>
      </w:r>
      <w:r w:rsidRPr="00A13754">
        <w:rPr>
          <w:rFonts w:ascii="Calibri" w:hAnsi="Calibri" w:cs="Calibri"/>
          <w:lang w:val="en-US"/>
        </w:rPr>
        <w:t>).</w:t>
      </w:r>
    </w:p>
    <w:p w14:paraId="2EDE7A3B" w14:textId="77777777" w:rsidR="00321F78" w:rsidRDefault="00321F78" w:rsidP="00A13754">
      <w:pPr>
        <w:jc w:val="both"/>
        <w:rPr>
          <w:rFonts w:ascii="Calibri" w:hAnsi="Calibri" w:cs="Calibri"/>
          <w:b/>
          <w:bCs/>
          <w:lang w:val="en-US"/>
        </w:rPr>
      </w:pPr>
    </w:p>
    <w:p w14:paraId="2A58B4A7" w14:textId="439D7F4E" w:rsidR="00232DB9" w:rsidRPr="00A13754" w:rsidRDefault="00ED7C2A" w:rsidP="00A13754">
      <w:pPr>
        <w:jc w:val="both"/>
        <w:rPr>
          <w:rFonts w:ascii="Calibri" w:hAnsi="Calibri" w:cs="Calibri"/>
          <w:lang w:val="en-US"/>
        </w:rPr>
      </w:pPr>
      <w:r w:rsidRPr="00A13754">
        <w:rPr>
          <w:rFonts w:ascii="Calibri" w:hAnsi="Calibri" w:cs="Calibri"/>
          <w:b/>
          <w:bCs/>
          <w:lang w:val="en-US"/>
        </w:rPr>
        <w:t>Figure 19</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 xml:space="preserve">Pelvic MRI examination 3 months after </w:t>
      </w:r>
      <w:r w:rsidR="00676B9E" w:rsidRPr="007119CE">
        <w:rPr>
          <w:rFonts w:ascii="Calibri" w:hAnsi="Calibri" w:cs="Calibri"/>
          <w:b/>
          <w:bCs/>
          <w:lang w:val="en-US"/>
        </w:rPr>
        <w:t xml:space="preserve">the </w:t>
      </w:r>
      <w:r w:rsidRPr="007119CE">
        <w:rPr>
          <w:rFonts w:ascii="Calibri" w:hAnsi="Calibri" w:cs="Calibri"/>
          <w:b/>
          <w:bCs/>
          <w:lang w:val="en-US"/>
        </w:rPr>
        <w:t>UAE procedure (the same case as in Figure 3).</w:t>
      </w:r>
      <w:r w:rsidRPr="00A13754">
        <w:rPr>
          <w:rFonts w:ascii="Calibri" w:hAnsi="Calibri" w:cs="Calibri"/>
          <w:lang w:val="en-US"/>
        </w:rPr>
        <w:t xml:space="preserve"> Visible in the sagittal section</w:t>
      </w:r>
      <w:r w:rsidR="00F060B5">
        <w:rPr>
          <w:rFonts w:ascii="Calibri" w:hAnsi="Calibri" w:cs="Calibri"/>
          <w:lang w:val="en-US"/>
        </w:rPr>
        <w:t xml:space="preserve"> is</w:t>
      </w:r>
      <w:r w:rsidRPr="00A13754">
        <w:rPr>
          <w:rFonts w:ascii="Calibri" w:hAnsi="Calibri" w:cs="Calibri"/>
          <w:lang w:val="en-US"/>
        </w:rPr>
        <w:t xml:space="preserve"> a uterine fibroid (FIGO 5), significantly smaller than before the procedure, different density of the fibroid tissue.</w:t>
      </w:r>
    </w:p>
    <w:p w14:paraId="1DC7D5CF" w14:textId="77777777" w:rsidR="00321F78" w:rsidRDefault="00321F78" w:rsidP="00A13754">
      <w:pPr>
        <w:jc w:val="both"/>
        <w:rPr>
          <w:rFonts w:ascii="Calibri" w:hAnsi="Calibri" w:cs="Calibri"/>
          <w:b/>
          <w:bCs/>
          <w:lang w:val="en-US"/>
        </w:rPr>
      </w:pPr>
    </w:p>
    <w:p w14:paraId="2817300E" w14:textId="68F96C0D" w:rsidR="00232DB9" w:rsidRPr="00A13754" w:rsidRDefault="00ED7C2A" w:rsidP="00A13754">
      <w:pPr>
        <w:jc w:val="both"/>
        <w:rPr>
          <w:rFonts w:ascii="Calibri" w:hAnsi="Calibri" w:cs="Calibri"/>
          <w:lang w:val="en-US"/>
        </w:rPr>
      </w:pPr>
      <w:r w:rsidRPr="00A13754">
        <w:rPr>
          <w:rFonts w:ascii="Calibri" w:hAnsi="Calibri" w:cs="Calibri"/>
          <w:b/>
          <w:bCs/>
          <w:lang w:val="en-US"/>
        </w:rPr>
        <w:t>Figure 20</w:t>
      </w:r>
      <w:r w:rsidRPr="007119CE">
        <w:rPr>
          <w:rFonts w:ascii="Calibri" w:hAnsi="Calibri" w:cs="Calibri"/>
          <w:lang w:val="en-US"/>
        </w:rPr>
        <w:t>.</w:t>
      </w:r>
      <w:r w:rsidRPr="00A13754">
        <w:rPr>
          <w:rFonts w:ascii="Calibri" w:hAnsi="Calibri" w:cs="Calibri"/>
          <w:lang w:val="en-US"/>
        </w:rPr>
        <w:t xml:space="preserve"> </w:t>
      </w:r>
      <w:r w:rsidRPr="007119CE">
        <w:rPr>
          <w:rFonts w:ascii="Calibri" w:hAnsi="Calibri" w:cs="Calibri"/>
          <w:b/>
          <w:bCs/>
          <w:lang w:val="en-US"/>
        </w:rPr>
        <w:t>Pelvic MRI examination 1 year after UAE procedure (the same case as in Figure 4).</w:t>
      </w:r>
      <w:r w:rsidRPr="00A13754">
        <w:rPr>
          <w:rFonts w:ascii="Calibri" w:hAnsi="Calibri" w:cs="Calibri"/>
          <w:lang w:val="en-US"/>
        </w:rPr>
        <w:t xml:space="preserve"> Visible in the sagittal section</w:t>
      </w:r>
      <w:r w:rsidR="00F060B5">
        <w:rPr>
          <w:rFonts w:ascii="Calibri" w:hAnsi="Calibri" w:cs="Calibri"/>
          <w:lang w:val="en-US"/>
        </w:rPr>
        <w:t xml:space="preserve"> is</w:t>
      </w:r>
      <w:r w:rsidRPr="00A13754">
        <w:rPr>
          <w:rFonts w:ascii="Calibri" w:hAnsi="Calibri" w:cs="Calibri"/>
          <w:lang w:val="en-US"/>
        </w:rPr>
        <w:t xml:space="preserve"> a uterine fibroid (FIGO 2</w:t>
      </w:r>
      <w:r w:rsidR="003D0980">
        <w:rPr>
          <w:rFonts w:ascii="Calibri" w:hAnsi="Calibri" w:cs="Calibri"/>
          <w:lang w:val="en-US"/>
        </w:rPr>
        <w:t>–</w:t>
      </w:r>
      <w:r w:rsidRPr="00A13754">
        <w:rPr>
          <w:rFonts w:ascii="Calibri" w:hAnsi="Calibri" w:cs="Calibri"/>
          <w:lang w:val="en-US"/>
        </w:rPr>
        <w:t>5), with a very large volume reduction after UAE. MRI was performed due to suspected tissue demarcation after the procedure (no possibility to assess the fibroid structure in a bimanual examination).</w:t>
      </w:r>
    </w:p>
    <w:p w14:paraId="28390C57" w14:textId="77777777" w:rsidR="007E2A3C" w:rsidRPr="00A13754" w:rsidRDefault="007E2A3C" w:rsidP="00A13754">
      <w:pPr>
        <w:jc w:val="both"/>
        <w:rPr>
          <w:rFonts w:ascii="Calibri" w:hAnsi="Calibri" w:cs="Calibri"/>
          <w:lang w:val="en-US"/>
        </w:rPr>
      </w:pPr>
    </w:p>
    <w:p w14:paraId="03BB77CB" w14:textId="3A8BFE9D" w:rsidR="007E2A3C" w:rsidRPr="007119CE" w:rsidRDefault="00ED7C2A" w:rsidP="00A13754">
      <w:pPr>
        <w:jc w:val="both"/>
        <w:rPr>
          <w:rFonts w:ascii="Calibri" w:hAnsi="Calibri" w:cs="Calibri"/>
          <w:b/>
          <w:bCs/>
          <w:lang w:val="en-US"/>
        </w:rPr>
      </w:pPr>
      <w:r w:rsidRPr="00A13754">
        <w:rPr>
          <w:rFonts w:ascii="Calibri" w:hAnsi="Calibri" w:cs="Calibri"/>
          <w:b/>
          <w:bCs/>
          <w:lang w:val="en-US"/>
        </w:rPr>
        <w:t>Table 1</w:t>
      </w:r>
      <w:r w:rsidRPr="007119CE">
        <w:rPr>
          <w:rFonts w:ascii="Calibri" w:hAnsi="Calibri" w:cs="Calibri"/>
          <w:lang w:val="en-US"/>
        </w:rPr>
        <w:t>.</w:t>
      </w:r>
      <w:r w:rsidRPr="00A13754">
        <w:rPr>
          <w:rFonts w:ascii="Calibri" w:hAnsi="Calibri" w:cs="Calibri"/>
          <w:lang w:val="en-US"/>
        </w:rPr>
        <w:t xml:space="preserve"> </w:t>
      </w:r>
      <w:r w:rsidR="008A48FE" w:rsidRPr="007119CE">
        <w:rPr>
          <w:rFonts w:ascii="Calibri" w:hAnsi="Calibri" w:cs="Calibri"/>
          <w:b/>
          <w:bCs/>
          <w:lang w:val="en-US"/>
        </w:rPr>
        <w:t xml:space="preserve">Representative </w:t>
      </w:r>
      <w:r w:rsidR="0093245E" w:rsidRPr="007119CE">
        <w:rPr>
          <w:rFonts w:ascii="Calibri" w:hAnsi="Calibri" w:cs="Calibri"/>
          <w:b/>
          <w:bCs/>
          <w:lang w:val="en-US"/>
        </w:rPr>
        <w:t>R</w:t>
      </w:r>
      <w:r w:rsidR="008A48FE" w:rsidRPr="007119CE">
        <w:rPr>
          <w:rFonts w:ascii="Calibri" w:hAnsi="Calibri" w:cs="Calibri"/>
          <w:b/>
          <w:bCs/>
          <w:lang w:val="en-US"/>
        </w:rPr>
        <w:t>esults</w:t>
      </w:r>
      <w:r w:rsidRPr="007119CE">
        <w:rPr>
          <w:rFonts w:ascii="Calibri" w:hAnsi="Calibri" w:cs="Calibri"/>
          <w:b/>
          <w:bCs/>
          <w:lang w:val="en-US"/>
        </w:rPr>
        <w:t xml:space="preserve"> of UAE technique in the treatment of symptomatic uterine fibroids performed in accordance with Lublin Protocol.</w:t>
      </w:r>
    </w:p>
    <w:p w14:paraId="1C9B4435" w14:textId="77777777" w:rsidR="00232DB9" w:rsidRPr="00A13754" w:rsidRDefault="00232DB9" w:rsidP="00A13754">
      <w:pPr>
        <w:jc w:val="both"/>
        <w:rPr>
          <w:rFonts w:ascii="Calibri" w:hAnsi="Calibri" w:cs="Calibri"/>
          <w:b/>
          <w:bCs/>
          <w:lang w:val="en-US"/>
        </w:rPr>
      </w:pPr>
    </w:p>
    <w:p w14:paraId="0B9464CC" w14:textId="77777777" w:rsidR="00232DB9" w:rsidRPr="00A13754" w:rsidRDefault="00ED7C2A" w:rsidP="00A13754">
      <w:pPr>
        <w:jc w:val="both"/>
        <w:rPr>
          <w:rFonts w:ascii="Calibri" w:hAnsi="Calibri" w:cs="Calibri"/>
          <w:b/>
          <w:bCs/>
          <w:lang w:val="en-US"/>
        </w:rPr>
      </w:pPr>
      <w:r w:rsidRPr="00A13754">
        <w:rPr>
          <w:rFonts w:ascii="Calibri" w:hAnsi="Calibri" w:cs="Calibri"/>
          <w:b/>
          <w:bCs/>
          <w:lang w:val="en-US"/>
        </w:rPr>
        <w:t>DISCUSSION:</w:t>
      </w:r>
    </w:p>
    <w:p w14:paraId="56EB9AC8" w14:textId="47AC9EDA" w:rsidR="00232DB9" w:rsidRDefault="00ED7C2A" w:rsidP="00A13754">
      <w:pPr>
        <w:jc w:val="both"/>
        <w:rPr>
          <w:rFonts w:ascii="Calibri" w:hAnsi="Calibri" w:cs="Calibri"/>
          <w:lang w:val="en-US"/>
        </w:rPr>
      </w:pPr>
      <w:r w:rsidRPr="00A13754">
        <w:rPr>
          <w:rFonts w:ascii="Calibri" w:hAnsi="Calibri" w:cs="Calibri"/>
          <w:lang w:val="en-US"/>
        </w:rPr>
        <w:t>Because of the differences in</w:t>
      </w:r>
      <w:r w:rsidR="00F060B5">
        <w:rPr>
          <w:rFonts w:ascii="Calibri" w:hAnsi="Calibri" w:cs="Calibri"/>
          <w:lang w:val="en-US"/>
        </w:rPr>
        <w:t xml:space="preserve"> the</w:t>
      </w:r>
      <w:r w:rsidRPr="00A13754">
        <w:rPr>
          <w:rFonts w:ascii="Calibri" w:hAnsi="Calibri" w:cs="Calibri"/>
          <w:lang w:val="en-US"/>
        </w:rPr>
        <w:t xml:space="preserve"> structure, size, </w:t>
      </w:r>
      <w:r w:rsidR="00F060B5" w:rsidRPr="00A13754">
        <w:rPr>
          <w:rFonts w:ascii="Calibri" w:hAnsi="Calibri" w:cs="Calibri"/>
          <w:lang w:val="en-US"/>
        </w:rPr>
        <w:t>localization</w:t>
      </w:r>
      <w:r w:rsidRPr="00A13754">
        <w:rPr>
          <w:rFonts w:ascii="Calibri" w:hAnsi="Calibri" w:cs="Calibri"/>
          <w:lang w:val="en-US"/>
        </w:rPr>
        <w:t>, and symptoms</w:t>
      </w:r>
      <w:r w:rsidR="00F060B5" w:rsidRPr="00A13754">
        <w:rPr>
          <w:rFonts w:ascii="Calibri" w:hAnsi="Calibri" w:cs="Calibri"/>
          <w:lang w:val="en-US"/>
        </w:rPr>
        <w:t xml:space="preserve"> </w:t>
      </w:r>
      <w:r w:rsidR="00F060B5">
        <w:rPr>
          <w:rFonts w:ascii="Calibri" w:hAnsi="Calibri" w:cs="Calibri"/>
          <w:lang w:val="en-US"/>
        </w:rPr>
        <w:t xml:space="preserve">of </w:t>
      </w:r>
      <w:r w:rsidR="00F060B5" w:rsidRPr="00A13754">
        <w:rPr>
          <w:rFonts w:ascii="Calibri" w:hAnsi="Calibri" w:cs="Calibri"/>
          <w:lang w:val="en-US"/>
        </w:rPr>
        <w:t>uterine fibroids</w:t>
      </w:r>
      <w:r w:rsidRPr="00A13754">
        <w:rPr>
          <w:rFonts w:ascii="Calibri" w:hAnsi="Calibri" w:cs="Calibri"/>
          <w:lang w:val="en-US"/>
        </w:rPr>
        <w:t xml:space="preserve">, the creation of a uniform UAE protocol has not been an easy task. There have been many discrepancies regarding the assumptions of this therapeutic method with the expectations of patients, both at the stage of qualification and the effects of treatment. More than once, patients referred for UAE did not report any clinical signs of fibroids and were not aware that these uterine </w:t>
      </w:r>
      <w:r w:rsidR="005417D2" w:rsidRPr="00A13754">
        <w:rPr>
          <w:rFonts w:ascii="Calibri" w:hAnsi="Calibri" w:cs="Calibri"/>
          <w:lang w:val="en-US"/>
        </w:rPr>
        <w:t>tumors</w:t>
      </w:r>
      <w:r w:rsidRPr="00A13754">
        <w:rPr>
          <w:rFonts w:ascii="Calibri" w:hAnsi="Calibri" w:cs="Calibri"/>
          <w:lang w:val="en-US"/>
        </w:rPr>
        <w:t xml:space="preserve"> would not be removed radically. The only explicit expectation was to get rid of fibroids without surgery.</w:t>
      </w:r>
    </w:p>
    <w:p w14:paraId="4DD069C2" w14:textId="77777777" w:rsidR="00321F78" w:rsidRPr="00A13754" w:rsidRDefault="00321F78" w:rsidP="00A13754">
      <w:pPr>
        <w:jc w:val="both"/>
        <w:rPr>
          <w:rFonts w:ascii="Calibri" w:hAnsi="Calibri" w:cs="Calibri"/>
          <w:lang w:val="en-US"/>
        </w:rPr>
      </w:pPr>
    </w:p>
    <w:p w14:paraId="279DDF19" w14:textId="57ED8E23" w:rsidR="00232DB9" w:rsidRDefault="00ED7C2A" w:rsidP="00A13754">
      <w:pPr>
        <w:jc w:val="both"/>
        <w:rPr>
          <w:rFonts w:ascii="Calibri" w:hAnsi="Calibri" w:cs="Calibri"/>
          <w:lang w:val="en-US"/>
        </w:rPr>
      </w:pPr>
      <w:r w:rsidRPr="00A13754">
        <w:rPr>
          <w:rFonts w:ascii="Calibri" w:hAnsi="Calibri" w:cs="Calibri"/>
          <w:lang w:val="en-US"/>
        </w:rPr>
        <w:t>Therefore, it is important that the patient understands the assumptions of this method, accepts it</w:t>
      </w:r>
      <w:r w:rsidR="00F060B5">
        <w:rPr>
          <w:rFonts w:ascii="Calibri" w:hAnsi="Calibri" w:cs="Calibri"/>
          <w:lang w:val="en-US"/>
        </w:rPr>
        <w:t>,</w:t>
      </w:r>
      <w:r w:rsidRPr="00A13754">
        <w:rPr>
          <w:rFonts w:ascii="Calibri" w:hAnsi="Calibri" w:cs="Calibri"/>
          <w:lang w:val="en-US"/>
        </w:rPr>
        <w:t xml:space="preserve"> and knows the differences regarding alternative methods of uterine fibroid treatment. Her conscious choice (</w:t>
      </w:r>
      <w:r w:rsidR="00B05DC7" w:rsidRPr="00A13754">
        <w:rPr>
          <w:rFonts w:ascii="Calibri" w:hAnsi="Calibri" w:cs="Calibri"/>
          <w:lang w:val="en-US"/>
        </w:rPr>
        <w:t xml:space="preserve">section 1.4. of the Qualification for UAE </w:t>
      </w:r>
      <w:r w:rsidR="0049761F" w:rsidRPr="00A13754">
        <w:rPr>
          <w:rFonts w:ascii="Calibri" w:hAnsi="Calibri" w:cs="Calibri"/>
          <w:lang w:val="en-US"/>
        </w:rPr>
        <w:t>Protocol</w:t>
      </w:r>
      <w:r w:rsidRPr="00A13754">
        <w:rPr>
          <w:rFonts w:ascii="Calibri" w:hAnsi="Calibri" w:cs="Calibri"/>
          <w:lang w:val="en-US"/>
        </w:rPr>
        <w:t>) is a critical point, and its proper implementation will allow the protocol to be continued.</w:t>
      </w:r>
    </w:p>
    <w:p w14:paraId="4235F02F" w14:textId="77777777" w:rsidR="00321F78" w:rsidRPr="00A13754" w:rsidRDefault="00321F78" w:rsidP="00A13754">
      <w:pPr>
        <w:jc w:val="both"/>
        <w:rPr>
          <w:rFonts w:ascii="Calibri" w:hAnsi="Calibri" w:cs="Calibri"/>
          <w:lang w:val="en-US"/>
        </w:rPr>
      </w:pPr>
    </w:p>
    <w:p w14:paraId="6E847FE5" w14:textId="67F396AD" w:rsidR="00232DB9" w:rsidRDefault="00ED7C2A" w:rsidP="00A13754">
      <w:pPr>
        <w:jc w:val="both"/>
        <w:rPr>
          <w:rFonts w:ascii="Calibri" w:hAnsi="Calibri" w:cs="Calibri"/>
          <w:lang w:val="en-US"/>
        </w:rPr>
      </w:pPr>
      <w:r w:rsidRPr="00A13754">
        <w:rPr>
          <w:rFonts w:ascii="Calibri" w:hAnsi="Calibri" w:cs="Calibri"/>
          <w:lang w:val="en-US"/>
        </w:rPr>
        <w:t>During the implementation of the protocol, some procedures are repeated. This is intended and results from the formula adopted by this journal, in which individual commands are written in imperative mode and are directed to one person. However, several doctors are often involved in the qualification, preparation, and other UAE stages. These are also critical points of the protocol; their omission may result in UAE under non-optimal conditions or with the presence of contraindications. Hence the division of the protocol into 5 chapters. This allows it to be continued by various specialists, and the repeated protocol points are then independently checked.</w:t>
      </w:r>
    </w:p>
    <w:p w14:paraId="06E85374" w14:textId="77777777" w:rsidR="00321F78" w:rsidRPr="00A13754" w:rsidRDefault="00321F78" w:rsidP="00A13754">
      <w:pPr>
        <w:jc w:val="both"/>
        <w:rPr>
          <w:rFonts w:ascii="Calibri" w:hAnsi="Calibri" w:cs="Calibri"/>
          <w:lang w:val="en-US"/>
        </w:rPr>
      </w:pPr>
    </w:p>
    <w:p w14:paraId="6C2B6EC6" w14:textId="08C2CC07" w:rsidR="00232DB9" w:rsidRDefault="00ED7C2A" w:rsidP="00A13754">
      <w:pPr>
        <w:jc w:val="both"/>
        <w:rPr>
          <w:rFonts w:ascii="Calibri" w:hAnsi="Calibri" w:cs="Calibri"/>
          <w:lang w:val="en-US"/>
        </w:rPr>
      </w:pPr>
      <w:r w:rsidRPr="00A13754">
        <w:rPr>
          <w:rFonts w:ascii="Calibri" w:hAnsi="Calibri" w:cs="Calibri"/>
          <w:lang w:val="en-US"/>
        </w:rPr>
        <w:t xml:space="preserve">An additional difficulty in creating a uniform protocol of uterine artery </w:t>
      </w:r>
      <w:r w:rsidR="006163CD" w:rsidRPr="00A13754">
        <w:rPr>
          <w:rFonts w:ascii="Calibri" w:hAnsi="Calibri" w:cs="Calibri"/>
          <w:lang w:val="en-US"/>
        </w:rPr>
        <w:t>embolization</w:t>
      </w:r>
      <w:r w:rsidRPr="00A13754">
        <w:rPr>
          <w:rFonts w:ascii="Calibri" w:hAnsi="Calibri" w:cs="Calibri"/>
          <w:lang w:val="en-US"/>
        </w:rPr>
        <w:t xml:space="preserve"> in the treatment of uterine fibroids is the current large number of recommendations (as many as 11) that relate to the same procedure</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j.crad.2017.12.005","ISSN":"1365229X","abstract":"Aim: To evaluate the degree of concordance amongst the currently available guidelines informing the use of uterine artery embolisation (UAE), and identify any inconsistencies present. Materials and methods: Standards of practice and quality improvement guidelines were retrieved through a search of PubMed and EMBASE. Additional sets of guidelines were retrieved directly from the websites of known obstetrics and gynaecology and radiological associations. Results: Eleven guidelines were retrieved from organisations located in Europe, North America, and Australia. Two main points of divergence were identified in the presented guidance: firstly, on whether submucosal, subserosal, and/or pedunculate fibroids should be considered a relative contraindication to UAE; secondly, on whether UAE should be recommended as an option in patients desiring future fertility. Conclusions: The guidelines reviewed generally suggest UAE to be a safe and effective option for fibroid treatment that can be offered as an alternative to surgical management; however, the number of differing interpretations arising from an apparently similar pool of evidence raises questions about the objectivity of practice guidelines. Although practice guidelines are understood to be a synthesis of clinical evidence and expert opinion, a systematic approach to presenting evidence is necessary to clearly distinguish empirically versus experientially informed guidance.","author":[{"dropping-particle":"","family":"Chen","given":"H. T.","non-dropping-particle":"","parse-names":false,"suffix":""},{"dropping-particle":"","family":"Athreya","given":"S.","non-dropping-particle":"","parse-names":false,"suffix":""}],"container-title":"Clinical Radiology","id":"ITEM-1","issue":"5","issued":{"date-parts":[["2018","5","1"]]},"page":"507.e9-507.e15","publisher":"W.B. Saunders Ltd","title":"Systematic review of uterine artery embolisation practice guidelines: are all the guidelines on the same page?","type":"article-journal","volume":"73"},"uris":["http://www.mendeley.com/documents/?uuid=2ae3ee7e-bbf4-359a-9f25-97780c4f4e3b"]}],"mendeley":{"formattedCitation":"&lt;sup&gt;41&lt;/sup&gt;","plainTextFormattedCitation":"41","previouslyFormattedCitation":"&lt;sup&gt;41&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41</w:t>
      </w:r>
      <w:r w:rsidRPr="00A13754">
        <w:rPr>
          <w:rFonts w:ascii="Calibri" w:hAnsi="Calibri" w:cs="Calibri"/>
          <w:lang w:val="en-US"/>
        </w:rPr>
        <w:fldChar w:fldCharType="end"/>
      </w:r>
      <w:r w:rsidRPr="00A13754">
        <w:rPr>
          <w:rFonts w:ascii="Calibri" w:hAnsi="Calibri" w:cs="Calibri"/>
          <w:lang w:val="en-US"/>
        </w:rPr>
        <w:t>. Although their assumptions are similar, as always, "the devil is in the detail", which details required unification. Relative contraindications regarding the location of fibroids or reproductive plans of patients undergoing UAE are the most controversial during qualifications. Applying more stringent criteria proposed by SOGC, patients should be excluded from this procedure, while more liberal RCOG recommendations allow qualification for UAE</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1016/S1701-2163(15)30338-8","PMID":"25767949","abstract":"OBJECTIVES The aim of this guideline is to provide clinicians with an understanding of the pathophysiology, prevalence, and clinical significance of myomata and the best evidence available on treatment modalities. OPTIONS The areas of clinical practice considered in formulating this guideline were assessment, medical treatments, conservative treatments of myolysis, selective uterine artery occlusion, and surgical alternatives including myomectomy and hysterectomy. The risk-to-benefit ratio must be examined individually by the woman and her health care provider. OUTCOMES Implementation of this guideline should optimize the decision-making process of women and their health care providers in proceeding with further investigation or therapy for uterine leiomyomas, having considered the disease process and available treatment options, and reviewed the risks and anticipated benefits. EVIDENCE Published literature was retrieved through searches of PubMed, CINAHL, and Cochrane Systematic Reviews in February 2013, using appropriate controlled vocabulary (uterine fibroids, myoma, leiomyoma, myomectomy, myolysis, heavy menstrual bleeding, and menorrhagia) and key words (myoma, leiomyoma, fibroid, myomectomy, uterine artery embolization, hysterectomy, heavy menstrual bleeding, menorrhagia). The reference lists of articles identified were also searched for other relevant publications. Results were restricted to systematic reviews, randomized control trials/controlled clinical trials, and observational studies. There were no date limits but results were limited to English or French language materials. Searches were updated on a regular basis and incorporated in the guideline to January 2014. Grey (unpublished) literature was identified through searching the websites of health technology assessment and health technology-related agencies, clinical practice guideline collections, and national and international medical specialty societies. BENEFITS, HARMS, AND COSTS The majority of fibroids are asymptomatic and require no intervention or further investigations. For symptomatic fibroids such as those causing menstrual abnormalities (e.g. heavy, irregular, and prolonged uterine bleeding), iron defficiency anemia, or bulk symptoms (e.g., pelvic pressure/pain, obstructive symptoms), hysterectomy is a definitive solution. However, it is not the preferred solution for women who wish to preserve fertility and/or their uterus. The selected treatment should be directed towards an…","author":[{"dropping-particle":"","family":"Vilos","given":"George A.","non-dropping-particle":"","parse-names":false,"suffix":""},{"dropping-particle":"","family":"Allaire","given":"Catherine","non-dropping-particle":"","parse-names":false,"suffix":""},{"dropping-particle":"","family":"Laberge","given":"Philippe-Yves","non-dropping-particle":"","parse-names":false,"suffix":""},{"dropping-particle":"","family":"Leyland","given":"Nicholas","non-dropping-particle":"","parse-names":false,"suffix":""},{"dropping-particle":"","family":"Vilos","given":"Angelos G.","non-dropping-particle":"","parse-names":false,"suffix":""},{"dropping-particle":"","family":"Murji","given":"Ally","non-dropping-particle":"","parse-names":false,"suffix":""},{"dropping-particle":"","family":"Chen","given":"Innie","non-dropping-particle":"","parse-names":false,"suffix":""}],"container-title":"Journal of Obstetrics and Gynaecology Canada","id":"ITEM-1","issue":"2","issued":{"date-parts":[["2015"]]},"page":"157-178","title":"The Management of Uterine Leiomyomas","type":"article-journal","volume":"37"},"uris":["http://www.mendeley.com/documents/?uuid=53187a87-e0b2-440a-a336-5bb07e60c6c6"]},{"id":"ITEM-2","itemData":{"URL":"https://www.rcog.org.uk/globalassets/documents/guidelines/23-12-2013_rcog_rcr_uae.pdf","accessed":{"date-parts":[["2019","5","29"]]},"author":[{"dropping-particle":"","family":"Royal College of Obstetricians and Gynaecologists","given":"","non-dropping-particle":"","parse-names":false,"suffix":""}],"container-title":"Royal College of Radiologists","id":"ITEM-2","issued":{"date-parts":[["2013"]]},"title":"Clinical recommendations on the use of uterine artery embolisation ( UAE ) in the management of fibroids","type":"webpage"},"uris":["http://www.mendeley.com/documents/?uuid=c3b350f0-3b84-3186-9f22-da051a0de227"]},{"id":"ITEM-3","itemData":{"DOI":"10.1016/S1701-2163(15)30318-2","ISSN":"17012163","abstract":"Objective: To provide recommendations regarding the best management of fibroids in couples who present with infertility. Usual and novel treatment options for fibroids will be reviewed with emphasis on their applicability in women who wish to conceive. Options: Management of fibroids in women wishing to conceive first involves documentation of the presence of the fibroid and determination of likelihood of the fibroid impacting on the ability to conceive. Treatment of fibroids in this instance is primarily surgical, but must be weighed against the evidence of surgical management improving clinical outcomes, and risks specific to surgical management and approach. Outcomes: The outcomes of primary concern are the improvement in pregnancy rates and outcomes with management of fibroids in women with infertility. Evidence: Published literature was retrieved through searches of PubMed, MEDLINE, the Cochrane Library in November 2013 using appropriate controlled vocabulary (e.g., leiomyoma, infertility, uterine artery embolization, fertilization in vitro) and key words (e.g., fibroid, myomectomy). Results were restricted to systematic reviews, randomized control trials/controlled clinical trials, and observational studies published in English and French. There were no date restrictions. Searches were updated on a regular basis and incorporated in the guideline to Nov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by the Canadian Task Force on Preventive Health Care (Table). Benefits, harms, and costs: These recommendations are expected to allow adequate management of women with fibroids and infertility, maximizing their chances of pregnancy by minimizing risks introduced by unnecessary myomectomies. Reducing complications and eliminating unnecessary interventions are also expected to decrease costs to the health care system.","author":[{"dropping-particle":"","family":"Carranza-Mamane","given":"Belina","non-dropping-particle":"","parse-names":false,"suffix":""},{"dropping-particle":"","family":"Havelock","given":"Jon","non-dropping-particle":"","parse-names":false,"suffix":""},{"dropping-particle":"","family":"Hemmings","given":"Robert","non-dropping-particle":"","parse-names":false,"suffix":""},{"dropping-particle":"","family":"Cheung","given":"Anthony","non-dropping-particle":"","parse-names":false,"suffix":""},{"dropping-particle":"","family":"Sierra","given":"Sony","non-dropping-particle":"","parse-names":false,"suffix":""},{"dropping-particle":"","family":"Case","given":"Allison","non-dropping-particle":"","parse-names":false,"suffix":""},{"dropping-particle":"","family":"Cathie","given":"Dwyer","non-dropping-particle":"","parse-names":false,"suffix":""},{"dropping-particle":"","family":"Graham","given":"James","non-dropping-particle":"","parse-names":false,"suffix":""},{"dropping-particle":"","family":"Liu","given":"Kimberly","non-dropping-particle":"","parse-names":false,"suffix":""},{"dropping-particle":"","family":"Murdock","given":"Ward","non-dropping-particle":"","parse-names":false,"suffix":""},{"dropping-particle":"","family":"Vause","given":"Tannys","non-dropping-particle":"","parse-names":false,"suffix":""},{"dropping-particle":"","family":"Wong","given":"Benjamin","non-dropping-particle":"","parse-names":false,"suffix":""},{"dropping-particle":"","family":"Burnett","given":"Margaret","non-dropping-particle":"","parse-names":false,"suffix":""}],"container-title":"Journal of Obstetrics and Gynaecology Canada","id":"ITEM-3","issue":"3","issued":{"date-parts":[["2015"]]},"page":"277-285","title":"The Management of Uterine Fibroids in Women With Otherwise Unexplained Infertility","type":"article-journal","volume":"37"},"uris":["http://www.mendeley.com/documents/?uuid=1c9256ef-0aac-3441-8169-a0b999078c0b"]}],"mendeley":{"formattedCitation":"&lt;sup&gt;14, 32, 43&lt;/sup&gt;","plainTextFormattedCitation":"14, 32, 43","previouslyFormattedCitation":"&lt;sup&gt;14, 32, 43&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14,32,43</w:t>
      </w:r>
      <w:r w:rsidRPr="00A13754">
        <w:rPr>
          <w:rFonts w:ascii="Calibri" w:hAnsi="Calibri" w:cs="Calibri"/>
          <w:lang w:val="en-US"/>
        </w:rPr>
        <w:fldChar w:fldCharType="end"/>
      </w:r>
      <w:r w:rsidRPr="00A13754">
        <w:rPr>
          <w:rFonts w:ascii="Calibri" w:hAnsi="Calibri" w:cs="Calibri"/>
          <w:lang w:val="en-US"/>
        </w:rPr>
        <w:t xml:space="preserve">. The question is what to do. During the protocol creation, we based </w:t>
      </w:r>
      <w:r w:rsidR="0049761F">
        <w:rPr>
          <w:rFonts w:ascii="Calibri" w:hAnsi="Calibri" w:cs="Calibri"/>
          <w:lang w:val="en-US"/>
        </w:rPr>
        <w:t xml:space="preserve">the decision </w:t>
      </w:r>
      <w:r w:rsidRPr="00A13754">
        <w:rPr>
          <w:rFonts w:ascii="Calibri" w:hAnsi="Calibri" w:cs="Calibri"/>
          <w:lang w:val="en-US"/>
        </w:rPr>
        <w:t xml:space="preserve">(apart from extensive literature) on the analysis of our cases and </w:t>
      </w:r>
      <w:r w:rsidRPr="00A13754">
        <w:rPr>
          <w:rFonts w:ascii="Calibri" w:hAnsi="Calibri" w:cs="Calibri"/>
          <w:lang w:val="en-US"/>
        </w:rPr>
        <w:lastRenderedPageBreak/>
        <w:t>experience gained, which requires an individual approach to each patient. Therefore, the protocol does not exclude the performance of UAE in patients with relative contraindications (</w:t>
      </w:r>
      <w:r w:rsidR="00B05DC7" w:rsidRPr="00A13754">
        <w:rPr>
          <w:rFonts w:ascii="Calibri" w:hAnsi="Calibri" w:cs="Calibri"/>
          <w:lang w:val="en-US"/>
        </w:rPr>
        <w:t>sections 4, 6.8,</w:t>
      </w:r>
      <w:r w:rsidR="00DE0300">
        <w:rPr>
          <w:rFonts w:ascii="Calibri" w:hAnsi="Calibri" w:cs="Calibri"/>
          <w:lang w:val="en-US"/>
        </w:rPr>
        <w:t xml:space="preserve"> and</w:t>
      </w:r>
      <w:r w:rsidR="00B05DC7" w:rsidRPr="00A13754">
        <w:rPr>
          <w:rFonts w:ascii="Calibri" w:hAnsi="Calibri" w:cs="Calibri"/>
          <w:lang w:val="en-US"/>
        </w:rPr>
        <w:t xml:space="preserve"> 7.3 of the qualification for UAE </w:t>
      </w:r>
      <w:r w:rsidR="0049761F" w:rsidRPr="00A13754">
        <w:rPr>
          <w:rFonts w:ascii="Calibri" w:hAnsi="Calibri" w:cs="Calibri"/>
          <w:lang w:val="en-US"/>
        </w:rPr>
        <w:t>Protocol</w:t>
      </w:r>
      <w:r w:rsidRPr="00A13754">
        <w:rPr>
          <w:rFonts w:ascii="Calibri" w:hAnsi="Calibri" w:cs="Calibri"/>
          <w:lang w:val="en-US"/>
        </w:rPr>
        <w:t>). The right qualification and preparation for UAE seem to be the key to therapeutic success. The technique itself is also very important, as well as UAE care, which ensures not only therapeutic success or patient satisfaction but also the lack of complications described above.</w:t>
      </w:r>
    </w:p>
    <w:p w14:paraId="1CD0BBF8" w14:textId="77777777" w:rsidR="00321F78" w:rsidRPr="00A13754" w:rsidRDefault="00321F78" w:rsidP="00A13754">
      <w:pPr>
        <w:jc w:val="both"/>
        <w:rPr>
          <w:rFonts w:ascii="Calibri" w:hAnsi="Calibri" w:cs="Calibri"/>
          <w:lang w:val="en-US"/>
        </w:rPr>
      </w:pPr>
    </w:p>
    <w:p w14:paraId="59458210" w14:textId="54788E8F" w:rsidR="00232DB9" w:rsidRDefault="00ED7C2A" w:rsidP="00A13754">
      <w:pPr>
        <w:jc w:val="both"/>
        <w:rPr>
          <w:rFonts w:ascii="Calibri" w:hAnsi="Calibri" w:cs="Calibri"/>
          <w:lang w:val="en-US"/>
        </w:rPr>
      </w:pPr>
      <w:r w:rsidRPr="00A13754">
        <w:rPr>
          <w:rFonts w:ascii="Calibri" w:hAnsi="Calibri" w:cs="Calibri"/>
          <w:lang w:val="en-US"/>
        </w:rPr>
        <w:t xml:space="preserve">Regardless of the number of fibroids, all lesions are </w:t>
      </w:r>
      <w:r w:rsidR="00DE0300" w:rsidRPr="00A13754">
        <w:rPr>
          <w:rFonts w:ascii="Calibri" w:hAnsi="Calibri" w:cs="Calibri"/>
          <w:lang w:val="en-US"/>
        </w:rPr>
        <w:t>embolized</w:t>
      </w:r>
      <w:r w:rsidRPr="00A13754">
        <w:rPr>
          <w:rFonts w:ascii="Calibri" w:hAnsi="Calibri" w:cs="Calibri"/>
          <w:lang w:val="en-US"/>
        </w:rPr>
        <w:t xml:space="preserve"> during one procedure.</w:t>
      </w:r>
      <w:r w:rsidR="005417D2" w:rsidRPr="00A13754">
        <w:rPr>
          <w:rFonts w:ascii="Calibri" w:hAnsi="Calibri" w:cs="Calibri"/>
          <w:lang w:val="en-US"/>
        </w:rPr>
        <w:t xml:space="preserve"> </w:t>
      </w:r>
      <w:r w:rsidRPr="00A13754">
        <w:rPr>
          <w:rFonts w:ascii="Calibri" w:hAnsi="Calibri" w:cs="Calibri"/>
          <w:lang w:val="en-US"/>
        </w:rPr>
        <w:t xml:space="preserve">Usually, more </w:t>
      </w:r>
      <w:r w:rsidR="00DE0300" w:rsidRPr="00A13754">
        <w:rPr>
          <w:rFonts w:ascii="Calibri" w:hAnsi="Calibri" w:cs="Calibri"/>
          <w:lang w:val="en-US"/>
        </w:rPr>
        <w:t xml:space="preserve">the </w:t>
      </w:r>
      <w:r w:rsidRPr="00A13754">
        <w:rPr>
          <w:rFonts w:ascii="Calibri" w:hAnsi="Calibri" w:cs="Calibri"/>
          <w:lang w:val="en-US"/>
        </w:rPr>
        <w:t xml:space="preserve">fibroids, more </w:t>
      </w:r>
      <w:r w:rsidR="00DE0300">
        <w:rPr>
          <w:rFonts w:ascii="Calibri" w:hAnsi="Calibri" w:cs="Calibri"/>
          <w:lang w:val="en-US"/>
        </w:rPr>
        <w:t xml:space="preserve">will be the </w:t>
      </w:r>
      <w:r w:rsidR="006163CD" w:rsidRPr="00A13754">
        <w:rPr>
          <w:rFonts w:ascii="Calibri" w:hAnsi="Calibri" w:cs="Calibri"/>
          <w:lang w:val="en-US"/>
        </w:rPr>
        <w:t>embolization</w:t>
      </w:r>
      <w:r w:rsidRPr="00A13754">
        <w:rPr>
          <w:rFonts w:ascii="Calibri" w:hAnsi="Calibri" w:cs="Calibri"/>
          <w:lang w:val="en-US"/>
        </w:rPr>
        <w:t xml:space="preserve"> material </w:t>
      </w:r>
      <w:r w:rsidR="00DE0300">
        <w:rPr>
          <w:rFonts w:ascii="Calibri" w:hAnsi="Calibri" w:cs="Calibri"/>
          <w:lang w:val="en-US"/>
        </w:rPr>
        <w:t xml:space="preserve">that </w:t>
      </w:r>
      <w:r w:rsidRPr="00A13754">
        <w:rPr>
          <w:rFonts w:ascii="Calibri" w:hAnsi="Calibri" w:cs="Calibri"/>
          <w:lang w:val="en-US"/>
        </w:rPr>
        <w:t xml:space="preserve">will be injected. This extends the duration of the </w:t>
      </w:r>
      <w:r w:rsidR="006163CD" w:rsidRPr="00A13754">
        <w:rPr>
          <w:rFonts w:ascii="Calibri" w:hAnsi="Calibri" w:cs="Calibri"/>
          <w:lang w:val="en-US"/>
        </w:rPr>
        <w:t>embolization</w:t>
      </w:r>
      <w:r w:rsidRPr="00A13754">
        <w:rPr>
          <w:rFonts w:ascii="Calibri" w:hAnsi="Calibri" w:cs="Calibri"/>
          <w:lang w:val="en-US"/>
        </w:rPr>
        <w:t xml:space="preserve"> but does not change the procedure. UAE can be modified if we see an obvious connection to the ovarian artery, which may result in an increased risk of non-target </w:t>
      </w:r>
      <w:r w:rsidR="006163CD" w:rsidRPr="00A13754">
        <w:rPr>
          <w:rFonts w:ascii="Calibri" w:hAnsi="Calibri" w:cs="Calibri"/>
          <w:lang w:val="en-US"/>
        </w:rPr>
        <w:t>embolization</w:t>
      </w:r>
      <w:r w:rsidRPr="00A13754">
        <w:rPr>
          <w:rFonts w:ascii="Calibri" w:hAnsi="Calibri" w:cs="Calibri"/>
          <w:lang w:val="en-US"/>
        </w:rPr>
        <w:t>. We can then close such a connection</w:t>
      </w:r>
      <w:r w:rsidR="0049761F">
        <w:rPr>
          <w:rFonts w:ascii="Calibri" w:hAnsi="Calibri" w:cs="Calibri"/>
          <w:lang w:val="en-US"/>
        </w:rPr>
        <w:t xml:space="preserve"> (</w:t>
      </w:r>
      <w:r w:rsidRPr="00A13754">
        <w:rPr>
          <w:rFonts w:ascii="Calibri" w:hAnsi="Calibri" w:cs="Calibri"/>
          <w:lang w:val="en-US"/>
        </w:rPr>
        <w:t>e.g.</w:t>
      </w:r>
      <w:r w:rsidR="00DE0300">
        <w:rPr>
          <w:rFonts w:ascii="Calibri" w:hAnsi="Calibri" w:cs="Calibri"/>
          <w:lang w:val="en-US"/>
        </w:rPr>
        <w:t>,</w:t>
      </w:r>
      <w:r w:rsidRPr="00A13754">
        <w:rPr>
          <w:rFonts w:ascii="Calibri" w:hAnsi="Calibri" w:cs="Calibri"/>
          <w:lang w:val="en-US"/>
        </w:rPr>
        <w:t xml:space="preserve"> using coils</w:t>
      </w:r>
      <w:r w:rsidR="0049761F">
        <w:rPr>
          <w:rFonts w:ascii="Calibri" w:hAnsi="Calibri" w:cs="Calibri"/>
          <w:lang w:val="en-US"/>
        </w:rPr>
        <w:t>),</w:t>
      </w:r>
      <w:r w:rsidR="0049761F" w:rsidRPr="00A13754">
        <w:rPr>
          <w:rFonts w:ascii="Calibri" w:hAnsi="Calibri" w:cs="Calibri"/>
          <w:lang w:val="en-US"/>
        </w:rPr>
        <w:t xml:space="preserve"> </w:t>
      </w:r>
      <w:r w:rsidRPr="00A13754">
        <w:rPr>
          <w:rFonts w:ascii="Calibri" w:hAnsi="Calibri" w:cs="Calibri"/>
          <w:lang w:val="en-US"/>
        </w:rPr>
        <w:t>thus separating the supply of the ovaries and the uterus,</w:t>
      </w:r>
      <w:r w:rsidR="0049761F">
        <w:rPr>
          <w:rFonts w:ascii="Calibri" w:hAnsi="Calibri" w:cs="Calibri"/>
          <w:lang w:val="en-US"/>
        </w:rPr>
        <w:t xml:space="preserve"> and</w:t>
      </w:r>
      <w:r w:rsidRPr="00A13754">
        <w:rPr>
          <w:rFonts w:ascii="Calibri" w:hAnsi="Calibri" w:cs="Calibri"/>
          <w:lang w:val="en-US"/>
        </w:rPr>
        <w:t xml:space="preserve"> then continue </w:t>
      </w:r>
      <w:r w:rsidR="006163CD" w:rsidRPr="00A13754">
        <w:rPr>
          <w:rFonts w:ascii="Calibri" w:hAnsi="Calibri" w:cs="Calibri"/>
          <w:lang w:val="en-US"/>
        </w:rPr>
        <w:t>embolization</w:t>
      </w:r>
      <w:r w:rsidRPr="00A13754">
        <w:rPr>
          <w:rFonts w:ascii="Calibri" w:hAnsi="Calibri" w:cs="Calibri"/>
          <w:lang w:val="en-US"/>
        </w:rPr>
        <w:t xml:space="preserve"> with the use of 700 μm particles. If it is not possible to implant coils, then we increase the particle diameter to 900 μm.</w:t>
      </w:r>
    </w:p>
    <w:p w14:paraId="2330D5FD" w14:textId="77777777" w:rsidR="00321F78" w:rsidRPr="00A13754" w:rsidRDefault="00321F78" w:rsidP="00A13754">
      <w:pPr>
        <w:jc w:val="both"/>
        <w:rPr>
          <w:rFonts w:ascii="Calibri" w:hAnsi="Calibri" w:cs="Calibri"/>
          <w:lang w:val="en-US"/>
        </w:rPr>
      </w:pPr>
    </w:p>
    <w:p w14:paraId="5A9B7B73" w14:textId="1CB81FBC" w:rsidR="00232DB9" w:rsidRDefault="00ED7C2A" w:rsidP="00A13754">
      <w:pPr>
        <w:jc w:val="both"/>
        <w:rPr>
          <w:rFonts w:ascii="Calibri" w:hAnsi="Calibri" w:cs="Calibri"/>
          <w:lang w:val="en-US"/>
        </w:rPr>
      </w:pPr>
      <w:r w:rsidRPr="00A13754">
        <w:rPr>
          <w:rFonts w:ascii="Calibri" w:hAnsi="Calibri" w:cs="Calibri"/>
          <w:lang w:val="en-US"/>
        </w:rPr>
        <w:t>There are also some cases when the fibroids can be supplied from the side of the ovarian arteries; then</w:t>
      </w:r>
      <w:r w:rsidR="00146083">
        <w:rPr>
          <w:rFonts w:ascii="Calibri" w:hAnsi="Calibri" w:cs="Calibri"/>
          <w:lang w:val="en-US"/>
        </w:rPr>
        <w:t>,</w:t>
      </w:r>
      <w:r w:rsidRPr="00A13754">
        <w:rPr>
          <w:rFonts w:ascii="Calibri" w:hAnsi="Calibri" w:cs="Calibri"/>
          <w:lang w:val="en-US"/>
        </w:rPr>
        <w:t xml:space="preserve"> the uterine arteries are hypoplastic.</w:t>
      </w:r>
      <w:r w:rsidR="005417D2" w:rsidRPr="00A13754">
        <w:rPr>
          <w:rFonts w:ascii="Calibri" w:hAnsi="Calibri" w:cs="Calibri"/>
          <w:lang w:val="en-US"/>
        </w:rPr>
        <w:t xml:space="preserve"> </w:t>
      </w:r>
      <w:r w:rsidRPr="00A13754">
        <w:rPr>
          <w:rFonts w:ascii="Calibri" w:hAnsi="Calibri" w:cs="Calibri"/>
          <w:lang w:val="en-US"/>
        </w:rPr>
        <w:t xml:space="preserve">In these cases, to successfully perform </w:t>
      </w:r>
      <w:r w:rsidR="006163CD" w:rsidRPr="00A13754">
        <w:rPr>
          <w:rFonts w:ascii="Calibri" w:hAnsi="Calibri" w:cs="Calibri"/>
          <w:lang w:val="en-US"/>
        </w:rPr>
        <w:t>embolization</w:t>
      </w:r>
      <w:r w:rsidRPr="00A13754">
        <w:rPr>
          <w:rFonts w:ascii="Calibri" w:hAnsi="Calibri" w:cs="Calibri"/>
          <w:lang w:val="en-US"/>
        </w:rPr>
        <w:t xml:space="preserve">, a microcatheter should be inserted into the ovarian artery and past the ovary, depositing the </w:t>
      </w:r>
      <w:r w:rsidR="006163CD" w:rsidRPr="00A13754">
        <w:rPr>
          <w:rFonts w:ascii="Calibri" w:hAnsi="Calibri" w:cs="Calibri"/>
          <w:lang w:val="en-US"/>
        </w:rPr>
        <w:t>embolization</w:t>
      </w:r>
      <w:r w:rsidRPr="00A13754">
        <w:rPr>
          <w:rFonts w:ascii="Calibri" w:hAnsi="Calibri" w:cs="Calibri"/>
          <w:lang w:val="en-US"/>
        </w:rPr>
        <w:t xml:space="preserve"> material into the uterine vascular bed, while maintaining proper ovarian supply.</w:t>
      </w:r>
    </w:p>
    <w:p w14:paraId="62A5D048" w14:textId="77777777" w:rsidR="00321F78" w:rsidRPr="00A13754" w:rsidRDefault="00321F78" w:rsidP="00A13754">
      <w:pPr>
        <w:jc w:val="both"/>
        <w:rPr>
          <w:rFonts w:ascii="Calibri" w:hAnsi="Calibri" w:cs="Calibri"/>
          <w:lang w:val="en-US"/>
        </w:rPr>
      </w:pPr>
    </w:p>
    <w:p w14:paraId="19DBCA3D" w14:textId="073B3491" w:rsidR="00232DB9" w:rsidRDefault="00ED7C2A" w:rsidP="00A13754">
      <w:pPr>
        <w:jc w:val="both"/>
        <w:rPr>
          <w:rFonts w:ascii="Calibri" w:hAnsi="Calibri" w:cs="Calibri"/>
          <w:lang w:val="en-US"/>
        </w:rPr>
      </w:pPr>
      <w:r w:rsidRPr="00A13754">
        <w:rPr>
          <w:rFonts w:ascii="Calibri" w:hAnsi="Calibri" w:cs="Calibri"/>
          <w:lang w:val="en-US"/>
        </w:rPr>
        <w:t xml:space="preserve">The undoubted advantage of </w:t>
      </w:r>
      <w:r w:rsidR="006163CD" w:rsidRPr="00A13754">
        <w:rPr>
          <w:rFonts w:ascii="Calibri" w:hAnsi="Calibri" w:cs="Calibri"/>
          <w:lang w:val="en-US"/>
        </w:rPr>
        <w:t>embolization</w:t>
      </w:r>
      <w:r w:rsidRPr="00A13754">
        <w:rPr>
          <w:rFonts w:ascii="Calibri" w:hAnsi="Calibri" w:cs="Calibri"/>
          <w:lang w:val="en-US"/>
        </w:rPr>
        <w:t xml:space="preserve"> is the fact that it is not a technically difficult procedure and does not require sophisticated equipment.</w:t>
      </w:r>
    </w:p>
    <w:p w14:paraId="055C4438" w14:textId="77777777" w:rsidR="00321F78" w:rsidRPr="00A13754" w:rsidRDefault="00321F78" w:rsidP="00A13754">
      <w:pPr>
        <w:jc w:val="both"/>
        <w:rPr>
          <w:rFonts w:ascii="Calibri" w:hAnsi="Calibri" w:cs="Calibri"/>
          <w:lang w:val="en-US"/>
        </w:rPr>
      </w:pPr>
    </w:p>
    <w:p w14:paraId="1FEA4960" w14:textId="519DEBF4" w:rsidR="00232DB9" w:rsidRDefault="00ED7C2A" w:rsidP="00A13754">
      <w:pPr>
        <w:jc w:val="both"/>
        <w:rPr>
          <w:rFonts w:ascii="Calibri" w:hAnsi="Calibri" w:cs="Calibri"/>
          <w:lang w:val="en-US"/>
        </w:rPr>
      </w:pPr>
      <w:r w:rsidRPr="00A13754">
        <w:rPr>
          <w:rFonts w:ascii="Calibri" w:hAnsi="Calibri" w:cs="Calibri"/>
          <w:lang w:val="en-US"/>
        </w:rPr>
        <w:t>The strong points of the protocol are the points regarding the treatment of post-</w:t>
      </w:r>
      <w:r w:rsidR="006163CD" w:rsidRPr="00A13754">
        <w:rPr>
          <w:rFonts w:ascii="Calibri" w:hAnsi="Calibri" w:cs="Calibri"/>
          <w:lang w:val="en-US"/>
        </w:rPr>
        <w:t>embolization</w:t>
      </w:r>
      <w:r w:rsidRPr="00A13754">
        <w:rPr>
          <w:rFonts w:ascii="Calibri" w:hAnsi="Calibri" w:cs="Calibri"/>
          <w:lang w:val="en-US"/>
        </w:rPr>
        <w:t xml:space="preserve"> pain, which at least half of the patients had not heard about when qualifying for UAE. The standard procedure that we propose is the use of a PCA pump (</w:t>
      </w:r>
      <w:r w:rsidR="006968D7" w:rsidRPr="00A13754">
        <w:rPr>
          <w:rFonts w:ascii="Calibri" w:hAnsi="Calibri" w:cs="Calibri"/>
          <w:lang w:val="en-US"/>
        </w:rPr>
        <w:t>section 2</w:t>
      </w:r>
      <w:r w:rsidR="0049761F">
        <w:rPr>
          <w:rFonts w:ascii="Calibri" w:hAnsi="Calibri" w:cs="Calibri"/>
          <w:lang w:val="en-US"/>
        </w:rPr>
        <w:t xml:space="preserve"> o</w:t>
      </w:r>
      <w:r w:rsidR="0049761F" w:rsidRPr="00A13754">
        <w:rPr>
          <w:rFonts w:ascii="Calibri" w:hAnsi="Calibri" w:cs="Calibri"/>
          <w:lang w:val="en-US"/>
        </w:rPr>
        <w:t xml:space="preserve">f </w:t>
      </w:r>
      <w:r w:rsidR="006968D7" w:rsidRPr="00A13754">
        <w:rPr>
          <w:rFonts w:ascii="Calibri" w:hAnsi="Calibri" w:cs="Calibri"/>
          <w:lang w:val="en-US"/>
        </w:rPr>
        <w:t xml:space="preserve">the Patient care after the UAE </w:t>
      </w:r>
      <w:r w:rsidR="0049761F" w:rsidRPr="00A13754">
        <w:rPr>
          <w:rFonts w:ascii="Calibri" w:hAnsi="Calibri" w:cs="Calibri"/>
          <w:lang w:val="en-US"/>
        </w:rPr>
        <w:t>Protocol</w:t>
      </w:r>
      <w:r w:rsidRPr="00A13754">
        <w:rPr>
          <w:rFonts w:ascii="Calibri" w:hAnsi="Calibri" w:cs="Calibri"/>
          <w:lang w:val="en-US"/>
        </w:rPr>
        <w:t xml:space="preserve">), and the results obtained confirm the high effectiveness of such </w:t>
      </w:r>
      <w:r w:rsidR="00146083">
        <w:rPr>
          <w:rFonts w:ascii="Calibri" w:hAnsi="Calibri" w:cs="Calibri"/>
          <w:lang w:val="en-US"/>
        </w:rPr>
        <w:t xml:space="preserve">a </w:t>
      </w:r>
      <w:r w:rsidRPr="00A13754">
        <w:rPr>
          <w:rFonts w:ascii="Calibri" w:hAnsi="Calibri" w:cs="Calibri"/>
          <w:lang w:val="en-US"/>
        </w:rPr>
        <w:t>treatment.</w:t>
      </w:r>
    </w:p>
    <w:p w14:paraId="56EC961A" w14:textId="77777777" w:rsidR="00321F78" w:rsidRPr="00A13754" w:rsidRDefault="00321F78" w:rsidP="00A13754">
      <w:pPr>
        <w:jc w:val="both"/>
        <w:rPr>
          <w:rFonts w:ascii="Calibri" w:hAnsi="Calibri" w:cs="Calibri"/>
          <w:lang w:val="en-US"/>
        </w:rPr>
      </w:pPr>
    </w:p>
    <w:p w14:paraId="7A0D98BA" w14:textId="518D8DE4" w:rsidR="00232DB9" w:rsidRDefault="00ED7C2A" w:rsidP="00A13754">
      <w:pPr>
        <w:jc w:val="both"/>
        <w:rPr>
          <w:rFonts w:ascii="Calibri" w:hAnsi="Calibri" w:cs="Calibri"/>
          <w:lang w:val="en-US"/>
        </w:rPr>
      </w:pPr>
      <w:r w:rsidRPr="00A13754">
        <w:rPr>
          <w:rFonts w:ascii="Calibri" w:hAnsi="Calibri" w:cs="Calibri"/>
          <w:lang w:val="en-US"/>
        </w:rPr>
        <w:t xml:space="preserve">Regarding future modifications to the UAE protocol, it seems possible to change </w:t>
      </w:r>
      <w:r w:rsidR="006968D7" w:rsidRPr="00A13754">
        <w:rPr>
          <w:rFonts w:ascii="Calibri" w:hAnsi="Calibri" w:cs="Calibri"/>
          <w:lang w:val="en-US"/>
        </w:rPr>
        <w:t xml:space="preserve">section 10 of the preparing for the UAE </w:t>
      </w:r>
      <w:r w:rsidR="0049761F" w:rsidRPr="00A13754">
        <w:rPr>
          <w:rFonts w:ascii="Calibri" w:hAnsi="Calibri" w:cs="Calibri"/>
          <w:lang w:val="en-US"/>
        </w:rPr>
        <w:t>Protocol</w:t>
      </w:r>
      <w:r w:rsidRPr="00A13754">
        <w:rPr>
          <w:rFonts w:ascii="Calibri" w:hAnsi="Calibri" w:cs="Calibri"/>
          <w:lang w:val="en-US"/>
        </w:rPr>
        <w:t>, which requires removal of the IUD from the uterus before the procedure due to the risk of inflammation and sepsis. In large follow-up studies, the risk of infection in the pelvis combined with the presence of an IUD is less than 1 in 1300</w:t>
      </w:r>
      <w:r w:rsidRPr="00A13754">
        <w:rPr>
          <w:rFonts w:ascii="Calibri" w:hAnsi="Calibri" w:cs="Calibri"/>
          <w:lang w:val="en-US"/>
        </w:rPr>
        <w:fldChar w:fldCharType="begin" w:fldLock="1"/>
      </w:r>
      <w:r w:rsidR="00351B7B" w:rsidRPr="00A13754">
        <w:rPr>
          <w:rFonts w:ascii="Calibri" w:hAnsi="Calibri" w:cs="Calibri"/>
          <w:lang w:val="en-US"/>
        </w:rPr>
        <w:instrText>ADDIN CSL_CITATION {"citationItems":[{"id":"ITEM-1","itemData":{"DOI":"10.5114/pm.2018.81733","ISSN":"22990038","abstract":"Uterine fibroids are considered to be the most common benign tumours in females. The vast majority of these tumours are incidental findings and do not require any treatment. Symptomatic fibroids, with ailments such as abnormal uterine bleeding, dysmenorrhoea, pelvic pain, impaired urination, bowel dysfunction, infertility, and recurrent pregnancy loss, are indicated for medical treatment. Surgery remains a first-line treatment of symptomatic uterine fibroids; however, minimally invasive techniques and pharmacological management have become more available and popular. Among minimally invasive techniques uterine artery embolization (UAE) is the most well-established uterine preserving treatment. UAE was first introduced in obstetrics and gynaecology in 1987 and since then many studies have shown the safety and efficacy of UAE in fibroid treatment with low rates of complications. In this review we present a novel approach to UAE, which reflects the current state of knowledge based on recent clinical trials and long-term post-procedural follow-up.","author":[{"dropping-particle":"","family":"Stępniak","given":"Anna","non-dropping-particle":"","parse-names":false,"suffix":""}],"container-title":"Przeglad Menopauzalny","id":"ITEM-1","issue":"4","issued":{"date-parts":[["2018","12"]]},"page":"141-143","publisher":"Termedia Publishing House Ltd.","title":"Uterine artery embolization in the treatment of symptomatic fibroids – State of the art 2018","type":"article-journal","volume":"17"},"uris":["http://www.mendeley.com/documents/?uuid=b03263f5-fa60-3b97-939e-55324d8d9e30"]}],"mendeley":{"formattedCitation":"&lt;sup&gt;49&lt;/sup&gt;","plainTextFormattedCitation":"49","previouslyFormattedCitation":"&lt;sup&gt;49&lt;/sup&gt;"},"properties":{"noteIndex":0},"schema":"https://github.com/citation-style-language/schema/raw/master/csl-citation.json"}</w:instrText>
      </w:r>
      <w:r w:rsidRPr="00A13754">
        <w:rPr>
          <w:rFonts w:ascii="Calibri" w:hAnsi="Calibri" w:cs="Calibri"/>
          <w:lang w:val="en-US"/>
        </w:rPr>
        <w:fldChar w:fldCharType="separate"/>
      </w:r>
      <w:r w:rsidR="00351B7B" w:rsidRPr="00A13754">
        <w:rPr>
          <w:rFonts w:ascii="Calibri" w:hAnsi="Calibri" w:cs="Calibri"/>
          <w:noProof/>
          <w:vertAlign w:val="superscript"/>
          <w:lang w:val="en-US"/>
        </w:rPr>
        <w:t>49</w:t>
      </w:r>
      <w:r w:rsidRPr="00A13754">
        <w:rPr>
          <w:rFonts w:ascii="Calibri" w:hAnsi="Calibri" w:cs="Calibri"/>
          <w:lang w:val="en-US"/>
        </w:rPr>
        <w:fldChar w:fldCharType="end"/>
      </w:r>
      <w:r w:rsidRPr="00A13754">
        <w:rPr>
          <w:rFonts w:ascii="Calibri" w:hAnsi="Calibri" w:cs="Calibri"/>
          <w:lang w:val="en-US"/>
        </w:rPr>
        <w:t>.</w:t>
      </w:r>
    </w:p>
    <w:p w14:paraId="02EBA4CF" w14:textId="77777777" w:rsidR="00321F78" w:rsidRPr="00A13754" w:rsidRDefault="00321F78" w:rsidP="00A13754">
      <w:pPr>
        <w:jc w:val="both"/>
        <w:rPr>
          <w:rFonts w:ascii="Calibri" w:hAnsi="Calibri" w:cs="Calibri"/>
          <w:lang w:val="en-US"/>
        </w:rPr>
      </w:pPr>
    </w:p>
    <w:p w14:paraId="76A901E4" w14:textId="3282959F" w:rsidR="00232DB9" w:rsidRDefault="00ED7C2A" w:rsidP="00A13754">
      <w:pPr>
        <w:jc w:val="both"/>
        <w:rPr>
          <w:rFonts w:ascii="Calibri" w:hAnsi="Calibri" w:cs="Calibri"/>
          <w:lang w:val="en-US"/>
        </w:rPr>
      </w:pPr>
      <w:r w:rsidRPr="00A13754">
        <w:rPr>
          <w:rFonts w:ascii="Calibri" w:hAnsi="Calibri" w:cs="Calibri"/>
          <w:lang w:val="en-US"/>
        </w:rPr>
        <w:t xml:space="preserve">UAE has been treated as an experimental method since its first use because it required assessing the effectiveness and examining the complications that this procedure may give in short and long-term periods. During these years, indications and contraindications have been modified based on new test results and clinical observation. Current data, including several </w:t>
      </w:r>
      <w:r w:rsidR="00146083" w:rsidRPr="00A13754">
        <w:rPr>
          <w:rFonts w:ascii="Calibri" w:hAnsi="Calibri" w:cs="Calibri"/>
          <w:lang w:val="en-US"/>
        </w:rPr>
        <w:t>randomized</w:t>
      </w:r>
      <w:r w:rsidRPr="00A13754">
        <w:rPr>
          <w:rFonts w:ascii="Calibri" w:hAnsi="Calibri" w:cs="Calibri"/>
          <w:lang w:val="en-US"/>
        </w:rPr>
        <w:t xml:space="preserve"> controlled studies, </w:t>
      </w:r>
      <w:r w:rsidR="00146083" w:rsidRPr="00A13754">
        <w:rPr>
          <w:rFonts w:ascii="Calibri" w:hAnsi="Calibri" w:cs="Calibri"/>
          <w:lang w:val="en-US"/>
        </w:rPr>
        <w:t>recognize</w:t>
      </w:r>
      <w:r w:rsidRPr="00A13754">
        <w:rPr>
          <w:rFonts w:ascii="Calibri" w:hAnsi="Calibri" w:cs="Calibri"/>
          <w:lang w:val="en-US"/>
        </w:rPr>
        <w:t xml:space="preserve"> UAE as a valuable treatment method for symptomatic uterine fibroids, whose effectiveness and safety have been well established.</w:t>
      </w:r>
    </w:p>
    <w:p w14:paraId="0EEEC008" w14:textId="77777777" w:rsidR="00CA2379" w:rsidRPr="00A13754" w:rsidRDefault="00CA2379" w:rsidP="00A13754">
      <w:pPr>
        <w:jc w:val="both"/>
        <w:rPr>
          <w:rFonts w:ascii="Calibri" w:hAnsi="Calibri" w:cs="Calibri"/>
          <w:lang w:val="en-US"/>
        </w:rPr>
      </w:pPr>
    </w:p>
    <w:p w14:paraId="4CBA7E70" w14:textId="56B2C2C3" w:rsidR="00232DB9" w:rsidRPr="00A13754" w:rsidRDefault="00ED7C2A" w:rsidP="00A13754">
      <w:pPr>
        <w:jc w:val="both"/>
        <w:rPr>
          <w:rFonts w:ascii="Calibri" w:hAnsi="Calibri" w:cs="Calibri"/>
          <w:lang w:val="en-US"/>
        </w:rPr>
      </w:pPr>
      <w:r w:rsidRPr="00A13754">
        <w:rPr>
          <w:rFonts w:ascii="Calibri" w:hAnsi="Calibri" w:cs="Calibri"/>
          <w:lang w:val="en-US"/>
        </w:rPr>
        <w:t xml:space="preserve">The creation of the above protocol is due to a thorough analysis of current literature, relevant recommendations and experience gained as a result of the close cooperation of </w:t>
      </w:r>
      <w:r w:rsidR="00CA2379" w:rsidRPr="00A13754">
        <w:rPr>
          <w:rFonts w:ascii="Calibri" w:hAnsi="Calibri" w:cs="Calibri"/>
          <w:lang w:val="en-US"/>
        </w:rPr>
        <w:t>gynecologists</w:t>
      </w:r>
      <w:r w:rsidRPr="00A13754">
        <w:rPr>
          <w:rFonts w:ascii="Calibri" w:hAnsi="Calibri" w:cs="Calibri"/>
          <w:lang w:val="en-US"/>
        </w:rPr>
        <w:t xml:space="preserve"> and surgical radiologists during the decade.</w:t>
      </w:r>
    </w:p>
    <w:p w14:paraId="44FEC26E" w14:textId="77777777" w:rsidR="00232DB9" w:rsidRPr="00A13754" w:rsidRDefault="00232DB9" w:rsidP="00A13754">
      <w:pPr>
        <w:jc w:val="both"/>
        <w:rPr>
          <w:rFonts w:ascii="Calibri" w:hAnsi="Calibri" w:cs="Calibri"/>
          <w:b/>
          <w:bCs/>
          <w:lang w:val="en-US"/>
        </w:rPr>
      </w:pPr>
    </w:p>
    <w:p w14:paraId="7C75BCEA" w14:textId="77777777" w:rsidR="00232DB9" w:rsidRPr="00A13754" w:rsidRDefault="00ED7C2A" w:rsidP="00A13754">
      <w:pPr>
        <w:jc w:val="both"/>
        <w:rPr>
          <w:rFonts w:ascii="Calibri" w:hAnsi="Calibri" w:cs="Calibri"/>
          <w:b/>
          <w:bCs/>
          <w:lang w:val="en-US"/>
        </w:rPr>
      </w:pPr>
      <w:r w:rsidRPr="00A13754">
        <w:rPr>
          <w:rFonts w:ascii="Calibri" w:hAnsi="Calibri" w:cs="Calibri"/>
          <w:b/>
          <w:bCs/>
          <w:lang w:val="en-US"/>
        </w:rPr>
        <w:lastRenderedPageBreak/>
        <w:t>ACKNOWLEDGMENTS:</w:t>
      </w:r>
    </w:p>
    <w:p w14:paraId="4BDD5DBC" w14:textId="77777777" w:rsidR="00232DB9" w:rsidRPr="00A13754" w:rsidRDefault="00ED7C2A" w:rsidP="00A13754">
      <w:pPr>
        <w:jc w:val="both"/>
        <w:rPr>
          <w:rFonts w:ascii="Calibri" w:hAnsi="Calibri" w:cs="Calibri"/>
          <w:lang w:val="en-US"/>
        </w:rPr>
      </w:pPr>
      <w:r w:rsidRPr="00A13754">
        <w:rPr>
          <w:rFonts w:ascii="Calibri" w:hAnsi="Calibri" w:cs="Calibri"/>
          <w:lang w:val="en-US"/>
        </w:rPr>
        <w:t>The authors would like to thank the entire team of the 3rd Department of Gynecology and Department of Interventional Radiology and Neuroradiology, Medical University of Lublin for their help in implementing the Uterine Arteries Embolization protocol.</w:t>
      </w:r>
    </w:p>
    <w:p w14:paraId="0661D18A" w14:textId="77777777" w:rsidR="00B622D4" w:rsidRPr="00A13754" w:rsidRDefault="00B622D4" w:rsidP="00A13754">
      <w:pPr>
        <w:jc w:val="both"/>
        <w:rPr>
          <w:rFonts w:ascii="Calibri" w:hAnsi="Calibri" w:cs="Calibri"/>
          <w:lang w:val="en-US"/>
        </w:rPr>
      </w:pPr>
    </w:p>
    <w:p w14:paraId="71B03F3F" w14:textId="77777777" w:rsidR="00102702" w:rsidRPr="00A13754" w:rsidRDefault="00ED7C2A" w:rsidP="00A13754">
      <w:pPr>
        <w:jc w:val="both"/>
        <w:rPr>
          <w:rFonts w:ascii="Calibri" w:hAnsi="Calibri" w:cs="Calibri"/>
          <w:b/>
          <w:bCs/>
          <w:lang w:val="en-US"/>
        </w:rPr>
      </w:pPr>
      <w:r w:rsidRPr="00A13754">
        <w:rPr>
          <w:rFonts w:ascii="Calibri" w:hAnsi="Calibri" w:cs="Calibri"/>
          <w:b/>
          <w:bCs/>
          <w:lang w:val="en-US"/>
        </w:rPr>
        <w:t>DISCLOSURES:</w:t>
      </w:r>
    </w:p>
    <w:p w14:paraId="117742DC" w14:textId="77777777" w:rsidR="00102702" w:rsidRPr="00A13754" w:rsidRDefault="00ED7C2A" w:rsidP="00A13754">
      <w:pPr>
        <w:jc w:val="both"/>
        <w:rPr>
          <w:rFonts w:ascii="Calibri" w:hAnsi="Calibri" w:cs="Calibri"/>
          <w:lang w:val="en-US"/>
        </w:rPr>
      </w:pPr>
      <w:r w:rsidRPr="00A13754">
        <w:rPr>
          <w:rFonts w:ascii="Calibri" w:hAnsi="Calibri" w:cs="Calibri"/>
          <w:lang w:val="en-US"/>
        </w:rPr>
        <w:t>The authors have nothing to disclose.</w:t>
      </w:r>
    </w:p>
    <w:p w14:paraId="274CA5D9" w14:textId="77777777" w:rsidR="00102702" w:rsidRPr="00A13754" w:rsidRDefault="00102702" w:rsidP="00A13754">
      <w:pPr>
        <w:jc w:val="both"/>
        <w:rPr>
          <w:rFonts w:ascii="Calibri" w:hAnsi="Calibri" w:cs="Calibri"/>
          <w:lang w:val="en-US"/>
        </w:rPr>
      </w:pPr>
    </w:p>
    <w:p w14:paraId="42834AF3" w14:textId="77777777" w:rsidR="00102702" w:rsidRPr="00A13754" w:rsidRDefault="00ED7C2A" w:rsidP="00A13754">
      <w:pPr>
        <w:jc w:val="both"/>
        <w:rPr>
          <w:rFonts w:ascii="Calibri" w:hAnsi="Calibri" w:cs="Calibri"/>
          <w:b/>
          <w:bCs/>
          <w:lang w:val="en-US"/>
        </w:rPr>
      </w:pPr>
      <w:r w:rsidRPr="00A13754">
        <w:rPr>
          <w:rFonts w:ascii="Calibri" w:hAnsi="Calibri" w:cs="Calibri"/>
          <w:b/>
          <w:bCs/>
          <w:lang w:val="en-US"/>
        </w:rPr>
        <w:t>STATEMENT:</w:t>
      </w:r>
    </w:p>
    <w:p w14:paraId="41DF334E" w14:textId="77777777" w:rsidR="00102702" w:rsidRPr="00A13754" w:rsidRDefault="00ED7C2A" w:rsidP="00A13754">
      <w:pPr>
        <w:jc w:val="both"/>
        <w:rPr>
          <w:rFonts w:ascii="Calibri" w:hAnsi="Calibri" w:cs="Calibri"/>
          <w:lang w:val="en-US"/>
        </w:rPr>
      </w:pPr>
      <w:r w:rsidRPr="00A13754">
        <w:rPr>
          <w:rFonts w:ascii="Calibri" w:hAnsi="Calibri" w:cs="Calibri"/>
          <w:lang w:val="en-US"/>
        </w:rPr>
        <w:t>Piotr Szkodziak as the author of Figure 1, illustrating the FIGO uterine fibroids classification, allows free use of the figure for scientific and educational applications without any modifications. The intention to modify the figure should be accepted by the author (piotr.szkodziak@gmail.com).</w:t>
      </w:r>
    </w:p>
    <w:p w14:paraId="2AC007CF" w14:textId="77777777" w:rsidR="00102702" w:rsidRPr="00A13754" w:rsidRDefault="00102702" w:rsidP="00A13754">
      <w:pPr>
        <w:jc w:val="both"/>
        <w:rPr>
          <w:rFonts w:ascii="Calibri" w:hAnsi="Calibri" w:cs="Calibri"/>
          <w:lang w:val="en-US"/>
        </w:rPr>
      </w:pPr>
    </w:p>
    <w:p w14:paraId="23F86D30" w14:textId="77777777" w:rsidR="00102702" w:rsidRPr="00A13754" w:rsidRDefault="00ED7C2A" w:rsidP="00A13754">
      <w:pPr>
        <w:jc w:val="both"/>
        <w:rPr>
          <w:rFonts w:ascii="Calibri" w:hAnsi="Calibri" w:cs="Calibri"/>
          <w:b/>
          <w:bCs/>
          <w:lang w:val="en-US"/>
        </w:rPr>
      </w:pPr>
      <w:r w:rsidRPr="00A13754">
        <w:rPr>
          <w:rFonts w:ascii="Calibri" w:hAnsi="Calibri" w:cs="Calibri"/>
          <w:b/>
          <w:bCs/>
          <w:lang w:val="en-US"/>
        </w:rPr>
        <w:t>REFERENCES:</w:t>
      </w:r>
    </w:p>
    <w:p w14:paraId="28362D13" w14:textId="22E6900E"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lang w:val="en-US"/>
        </w:rPr>
        <w:fldChar w:fldCharType="begin" w:fldLock="1"/>
      </w:r>
      <w:r w:rsidRPr="00A13754">
        <w:rPr>
          <w:rFonts w:ascii="Calibri" w:hAnsi="Calibri" w:cs="Calibri"/>
          <w:lang w:val="en-US"/>
        </w:rPr>
        <w:instrText xml:space="preserve">ADDIN Mendeley Bibliography CSL_BIBLIOGRAPHY </w:instrText>
      </w:r>
      <w:r w:rsidRPr="00A13754">
        <w:rPr>
          <w:rFonts w:ascii="Calibri" w:hAnsi="Calibri" w:cs="Calibri"/>
          <w:lang w:val="en-US"/>
        </w:rPr>
        <w:fldChar w:fldCharType="separate"/>
      </w:r>
      <w:r w:rsidRPr="00A13754">
        <w:rPr>
          <w:rFonts w:ascii="Calibri" w:hAnsi="Calibri" w:cs="Calibri"/>
          <w:noProof/>
          <w:lang w:val="en-US"/>
        </w:rPr>
        <w:t>1.</w:t>
      </w:r>
      <w:r w:rsidRPr="00A13754">
        <w:rPr>
          <w:rFonts w:ascii="Calibri" w:hAnsi="Calibri" w:cs="Calibri"/>
          <w:noProof/>
          <w:lang w:val="en-US"/>
        </w:rPr>
        <w:tab/>
        <w:t xml:space="preserve">Tinelli, A. </w:t>
      </w:r>
      <w:r w:rsidRPr="007119CE">
        <w:rPr>
          <w:rFonts w:ascii="Calibri" w:hAnsi="Calibri" w:cs="Calibri"/>
          <w:noProof/>
          <w:lang w:val="en-US"/>
        </w:rPr>
        <w:t>et al.</w:t>
      </w:r>
      <w:r w:rsidRPr="00A13754">
        <w:rPr>
          <w:rFonts w:ascii="Calibri" w:hAnsi="Calibri" w:cs="Calibri"/>
          <w:noProof/>
          <w:lang w:val="en-US"/>
        </w:rPr>
        <w:t xml:space="preserve"> Myoma pseudocapsule: A distinct endocrino-anatomical entity in gynecological surgery. </w:t>
      </w:r>
      <w:r w:rsidRPr="00A13754">
        <w:rPr>
          <w:rFonts w:ascii="Calibri" w:hAnsi="Calibri" w:cs="Calibri"/>
          <w:i/>
          <w:iCs/>
          <w:noProof/>
          <w:lang w:val="en-US"/>
        </w:rPr>
        <w:t>Gynecological Endocrinology</w:t>
      </w:r>
      <w:r w:rsidRPr="00A13754">
        <w:rPr>
          <w:rFonts w:ascii="Calibri" w:hAnsi="Calibri" w:cs="Calibri"/>
          <w:noProof/>
          <w:lang w:val="en-US"/>
        </w:rPr>
        <w:t xml:space="preserve">. </w:t>
      </w:r>
      <w:r w:rsidRPr="00A13754">
        <w:rPr>
          <w:rFonts w:ascii="Calibri" w:hAnsi="Calibri" w:cs="Calibri"/>
          <w:b/>
          <w:bCs/>
          <w:noProof/>
          <w:lang w:val="en-US"/>
        </w:rPr>
        <w:t>25</w:t>
      </w:r>
      <w:r w:rsidRPr="00A13754">
        <w:rPr>
          <w:rFonts w:ascii="Calibri" w:hAnsi="Calibri" w:cs="Calibri"/>
          <w:noProof/>
          <w:lang w:val="en-US"/>
        </w:rPr>
        <w:t xml:space="preserve"> (10), 661–667 (2009).</w:t>
      </w:r>
    </w:p>
    <w:p w14:paraId="416BFE54" w14:textId="02311B11"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w:t>
      </w:r>
      <w:r w:rsidRPr="00A13754">
        <w:rPr>
          <w:rFonts w:ascii="Calibri" w:hAnsi="Calibri" w:cs="Calibri"/>
          <w:noProof/>
          <w:lang w:val="en-US"/>
        </w:rPr>
        <w:tab/>
        <w:t xml:space="preserve">Tinelli, A. </w:t>
      </w:r>
      <w:r w:rsidRPr="007119CE">
        <w:rPr>
          <w:rFonts w:ascii="Calibri" w:hAnsi="Calibri" w:cs="Calibri"/>
          <w:noProof/>
          <w:lang w:val="en-US"/>
        </w:rPr>
        <w:t>et al.</w:t>
      </w:r>
      <w:r w:rsidRPr="00A13754">
        <w:rPr>
          <w:rFonts w:ascii="Calibri" w:hAnsi="Calibri" w:cs="Calibri"/>
          <w:noProof/>
          <w:lang w:val="en-US"/>
        </w:rPr>
        <w:t xml:space="preserve"> Myomas: </w:t>
      </w:r>
      <w:r w:rsidR="00C03DDE">
        <w:rPr>
          <w:rFonts w:ascii="Calibri" w:hAnsi="Calibri" w:cs="Calibri"/>
          <w:noProof/>
          <w:lang w:val="en-US"/>
        </w:rPr>
        <w:t>a</w:t>
      </w:r>
      <w:r w:rsidRPr="00A13754">
        <w:rPr>
          <w:rFonts w:ascii="Calibri" w:hAnsi="Calibri" w:cs="Calibri"/>
          <w:noProof/>
          <w:lang w:val="en-US"/>
        </w:rPr>
        <w:t xml:space="preserve">natomy and related issues. </w:t>
      </w:r>
      <w:r w:rsidRPr="00A13754">
        <w:rPr>
          <w:rFonts w:ascii="Calibri" w:hAnsi="Calibri" w:cs="Calibri"/>
          <w:i/>
          <w:iCs/>
          <w:noProof/>
          <w:lang w:val="en-US"/>
        </w:rPr>
        <w:t>Minerva Ginecologica</w:t>
      </w:r>
      <w:r w:rsidRPr="00A13754">
        <w:rPr>
          <w:rFonts w:ascii="Calibri" w:hAnsi="Calibri" w:cs="Calibri"/>
          <w:noProof/>
          <w:lang w:val="en-US"/>
        </w:rPr>
        <w:t xml:space="preserve">. </w:t>
      </w:r>
      <w:r w:rsidRPr="00A13754">
        <w:rPr>
          <w:rFonts w:ascii="Calibri" w:hAnsi="Calibri" w:cs="Calibri"/>
          <w:b/>
          <w:bCs/>
          <w:noProof/>
          <w:lang w:val="en-US"/>
        </w:rPr>
        <w:t>68</w:t>
      </w:r>
      <w:r w:rsidRPr="00A13754">
        <w:rPr>
          <w:rFonts w:ascii="Calibri" w:hAnsi="Calibri" w:cs="Calibri"/>
          <w:noProof/>
          <w:lang w:val="en-US"/>
        </w:rPr>
        <w:t xml:space="preserve"> (3), 261–273, at &lt;https://pubmed.ncbi.nlm.nih.gov/26785282/&gt; (2016).</w:t>
      </w:r>
    </w:p>
    <w:p w14:paraId="6708C0D8" w14:textId="30E8149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w:t>
      </w:r>
      <w:r w:rsidRPr="00A13754">
        <w:rPr>
          <w:rFonts w:ascii="Calibri" w:hAnsi="Calibri" w:cs="Calibri"/>
          <w:noProof/>
          <w:lang w:val="en-US"/>
        </w:rPr>
        <w:tab/>
        <w:t>Laganà, A.</w:t>
      </w:r>
      <w:r w:rsidR="004E7F85">
        <w:rPr>
          <w:rFonts w:ascii="Calibri" w:hAnsi="Calibri" w:cs="Calibri"/>
          <w:noProof/>
          <w:lang w:val="en-US"/>
        </w:rPr>
        <w:t xml:space="preserve"> </w:t>
      </w:r>
      <w:r w:rsidRPr="00A13754">
        <w:rPr>
          <w:rFonts w:ascii="Calibri" w:hAnsi="Calibri" w:cs="Calibri"/>
          <w:noProof/>
          <w:lang w:val="en-US"/>
        </w:rPr>
        <w:t xml:space="preserve">S. </w:t>
      </w:r>
      <w:r w:rsidRPr="007119CE">
        <w:rPr>
          <w:rFonts w:ascii="Calibri" w:hAnsi="Calibri" w:cs="Calibri"/>
          <w:noProof/>
          <w:lang w:val="en-US"/>
        </w:rPr>
        <w:t>et al.</w:t>
      </w:r>
      <w:r w:rsidRPr="00A13754">
        <w:rPr>
          <w:rFonts w:ascii="Calibri" w:hAnsi="Calibri" w:cs="Calibri"/>
          <w:noProof/>
          <w:lang w:val="en-US"/>
        </w:rPr>
        <w:t xml:space="preserve"> Epigenetic and genetic landscape of uterine leiomyomas: a current view over a common gynecological disease. </w:t>
      </w:r>
      <w:r w:rsidRPr="00A13754">
        <w:rPr>
          <w:rFonts w:ascii="Calibri" w:hAnsi="Calibri" w:cs="Calibri"/>
          <w:i/>
          <w:iCs/>
          <w:noProof/>
          <w:lang w:val="en-US"/>
        </w:rPr>
        <w:t>Archives of Gynecology and Obstetrics</w:t>
      </w:r>
      <w:r w:rsidRPr="00A13754">
        <w:rPr>
          <w:rFonts w:ascii="Calibri" w:hAnsi="Calibri" w:cs="Calibri"/>
          <w:noProof/>
          <w:lang w:val="en-US"/>
        </w:rPr>
        <w:t xml:space="preserve">. </w:t>
      </w:r>
      <w:r w:rsidRPr="00A13754">
        <w:rPr>
          <w:rFonts w:ascii="Calibri" w:hAnsi="Calibri" w:cs="Calibri"/>
          <w:b/>
          <w:bCs/>
          <w:noProof/>
          <w:lang w:val="en-US"/>
        </w:rPr>
        <w:t>296</w:t>
      </w:r>
      <w:r w:rsidRPr="00A13754">
        <w:rPr>
          <w:rFonts w:ascii="Calibri" w:hAnsi="Calibri" w:cs="Calibri"/>
          <w:noProof/>
          <w:lang w:val="en-US"/>
        </w:rPr>
        <w:t xml:space="preserve"> (5), 855–867 (2017).</w:t>
      </w:r>
    </w:p>
    <w:p w14:paraId="55DB00A0" w14:textId="526A0420"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w:t>
      </w:r>
      <w:r w:rsidRPr="00A13754">
        <w:rPr>
          <w:rFonts w:ascii="Calibri" w:hAnsi="Calibri" w:cs="Calibri"/>
          <w:noProof/>
          <w:lang w:val="en-US"/>
        </w:rPr>
        <w:tab/>
        <w:t xml:space="preserve">Vanharanta, S. </w:t>
      </w:r>
      <w:r w:rsidRPr="007119CE">
        <w:rPr>
          <w:rFonts w:ascii="Calibri" w:hAnsi="Calibri" w:cs="Calibri"/>
          <w:noProof/>
          <w:lang w:val="en-US"/>
        </w:rPr>
        <w:t>et al.</w:t>
      </w:r>
      <w:r w:rsidRPr="00A13754">
        <w:rPr>
          <w:rFonts w:ascii="Calibri" w:hAnsi="Calibri" w:cs="Calibri"/>
          <w:noProof/>
          <w:lang w:val="en-US"/>
        </w:rPr>
        <w:t xml:space="preserve"> Distinct expression profile in fumarate-hydratase-deficient uterine fibroids. </w:t>
      </w:r>
      <w:r w:rsidRPr="00A13754">
        <w:rPr>
          <w:rFonts w:ascii="Calibri" w:hAnsi="Calibri" w:cs="Calibri"/>
          <w:i/>
          <w:iCs/>
          <w:noProof/>
          <w:lang w:val="en-US"/>
        </w:rPr>
        <w:t>Human Molecular Genetics</w:t>
      </w:r>
      <w:r w:rsidRPr="00A13754">
        <w:rPr>
          <w:rFonts w:ascii="Calibri" w:hAnsi="Calibri" w:cs="Calibri"/>
          <w:noProof/>
          <w:lang w:val="en-US"/>
        </w:rPr>
        <w:t xml:space="preserve">. </w:t>
      </w:r>
      <w:r w:rsidRPr="00A13754">
        <w:rPr>
          <w:rFonts w:ascii="Calibri" w:hAnsi="Calibri" w:cs="Calibri"/>
          <w:b/>
          <w:bCs/>
          <w:noProof/>
          <w:lang w:val="en-US"/>
        </w:rPr>
        <w:t>15</w:t>
      </w:r>
      <w:r w:rsidRPr="00A13754">
        <w:rPr>
          <w:rFonts w:ascii="Calibri" w:hAnsi="Calibri" w:cs="Calibri"/>
          <w:noProof/>
          <w:lang w:val="en-US"/>
        </w:rPr>
        <w:t xml:space="preserve"> (1), 97–103 (2006).</w:t>
      </w:r>
    </w:p>
    <w:p w14:paraId="4DB3D204" w14:textId="05CC352E"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w:t>
      </w:r>
      <w:r w:rsidRPr="00A13754">
        <w:rPr>
          <w:rFonts w:ascii="Calibri" w:hAnsi="Calibri" w:cs="Calibri"/>
          <w:noProof/>
          <w:lang w:val="en-US"/>
        </w:rPr>
        <w:tab/>
        <w:t xml:space="preserve">Hug, K. </w:t>
      </w:r>
      <w:r w:rsidRPr="007119CE">
        <w:rPr>
          <w:rFonts w:ascii="Calibri" w:hAnsi="Calibri" w:cs="Calibri"/>
          <w:noProof/>
          <w:lang w:val="en-US"/>
        </w:rPr>
        <w:t>et al.</w:t>
      </w:r>
      <w:r w:rsidRPr="00A13754">
        <w:rPr>
          <w:rFonts w:ascii="Calibri" w:hAnsi="Calibri" w:cs="Calibri"/>
          <w:noProof/>
          <w:lang w:val="en-US"/>
        </w:rPr>
        <w:t xml:space="preserve"> Physical mapping of the uterine leiomyoma t(12;14)(q13‐15;q24.1) breakpoint on chromosome 14 between SPTB and D14S77. </w:t>
      </w:r>
      <w:r w:rsidRPr="00A13754">
        <w:rPr>
          <w:rFonts w:ascii="Calibri" w:hAnsi="Calibri" w:cs="Calibri"/>
          <w:i/>
          <w:iCs/>
          <w:noProof/>
          <w:lang w:val="en-US"/>
        </w:rPr>
        <w:t xml:space="preserve">Genes, Chromosomes </w:t>
      </w:r>
      <w:r w:rsidR="00C03DDE">
        <w:rPr>
          <w:rFonts w:ascii="Calibri" w:hAnsi="Calibri" w:cs="Calibri"/>
          <w:i/>
          <w:iCs/>
          <w:noProof/>
          <w:lang w:val="en-US"/>
        </w:rPr>
        <w:t>&amp;</w:t>
      </w:r>
      <w:r w:rsidR="00C03DDE" w:rsidRPr="00A13754">
        <w:rPr>
          <w:rFonts w:ascii="Calibri" w:hAnsi="Calibri" w:cs="Calibri"/>
          <w:i/>
          <w:iCs/>
          <w:noProof/>
          <w:lang w:val="en-US"/>
        </w:rPr>
        <w:t xml:space="preserve"> </w:t>
      </w:r>
      <w:r w:rsidRPr="00A13754">
        <w:rPr>
          <w:rFonts w:ascii="Calibri" w:hAnsi="Calibri" w:cs="Calibri"/>
          <w:i/>
          <w:iCs/>
          <w:noProof/>
          <w:lang w:val="en-US"/>
        </w:rPr>
        <w:t>Cancer</w:t>
      </w:r>
      <w:r w:rsidRPr="00A13754">
        <w:rPr>
          <w:rFonts w:ascii="Calibri" w:hAnsi="Calibri" w:cs="Calibri"/>
          <w:noProof/>
          <w:lang w:val="en-US"/>
        </w:rPr>
        <w:t xml:space="preserve">. </w:t>
      </w:r>
      <w:r w:rsidRPr="00A13754">
        <w:rPr>
          <w:rFonts w:ascii="Calibri" w:hAnsi="Calibri" w:cs="Calibri"/>
          <w:b/>
          <w:bCs/>
          <w:noProof/>
          <w:lang w:val="en-US"/>
        </w:rPr>
        <w:t>11</w:t>
      </w:r>
      <w:r w:rsidRPr="00A13754">
        <w:rPr>
          <w:rFonts w:ascii="Calibri" w:hAnsi="Calibri" w:cs="Calibri"/>
          <w:noProof/>
          <w:lang w:val="en-US"/>
        </w:rPr>
        <w:t xml:space="preserve"> (4), 263–266 (1994).</w:t>
      </w:r>
    </w:p>
    <w:p w14:paraId="068CBFC5" w14:textId="6BF53CE5"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w:t>
      </w:r>
      <w:r w:rsidRPr="00A13754">
        <w:rPr>
          <w:rFonts w:ascii="Calibri" w:hAnsi="Calibri" w:cs="Calibri"/>
          <w:noProof/>
          <w:lang w:val="en-US"/>
        </w:rPr>
        <w:tab/>
        <w:t>Ozisik, Y.</w:t>
      </w:r>
      <w:r w:rsidR="004E7F85">
        <w:rPr>
          <w:rFonts w:ascii="Calibri" w:hAnsi="Calibri" w:cs="Calibri"/>
          <w:noProof/>
          <w:lang w:val="en-US"/>
        </w:rPr>
        <w:t xml:space="preserve"> </w:t>
      </w:r>
      <w:r w:rsidRPr="00A13754">
        <w:rPr>
          <w:rFonts w:ascii="Calibri" w:hAnsi="Calibri" w:cs="Calibri"/>
          <w:noProof/>
          <w:lang w:val="en-US"/>
        </w:rPr>
        <w:t xml:space="preserve">Y. </w:t>
      </w:r>
      <w:r w:rsidR="00C03DDE">
        <w:rPr>
          <w:rFonts w:ascii="Calibri" w:hAnsi="Calibri" w:cs="Calibri"/>
          <w:noProof/>
          <w:lang w:val="en-US"/>
        </w:rPr>
        <w:t>et al</w:t>
      </w:r>
      <w:r w:rsidRPr="00A13754">
        <w:rPr>
          <w:rFonts w:ascii="Calibri" w:hAnsi="Calibri" w:cs="Calibri"/>
          <w:noProof/>
          <w:lang w:val="en-US"/>
        </w:rPr>
        <w:t xml:space="preserve">. Cytogenetic findings in a symplastic leiomyoma. </w:t>
      </w:r>
      <w:r w:rsidRPr="00A13754">
        <w:rPr>
          <w:rFonts w:ascii="Calibri" w:hAnsi="Calibri" w:cs="Calibri"/>
          <w:i/>
          <w:iCs/>
          <w:noProof/>
          <w:lang w:val="en-US"/>
        </w:rPr>
        <w:t>Cancer Genetics and Cytogenetics</w:t>
      </w:r>
      <w:r w:rsidRPr="00A13754">
        <w:rPr>
          <w:rFonts w:ascii="Calibri" w:hAnsi="Calibri" w:cs="Calibri"/>
          <w:noProof/>
          <w:lang w:val="en-US"/>
        </w:rPr>
        <w:t xml:space="preserve">. </w:t>
      </w:r>
      <w:r w:rsidRPr="00A13754">
        <w:rPr>
          <w:rFonts w:ascii="Calibri" w:hAnsi="Calibri" w:cs="Calibri"/>
          <w:b/>
          <w:bCs/>
          <w:noProof/>
          <w:lang w:val="en-US"/>
        </w:rPr>
        <w:t>67</w:t>
      </w:r>
      <w:r w:rsidRPr="00A13754">
        <w:rPr>
          <w:rFonts w:ascii="Calibri" w:hAnsi="Calibri" w:cs="Calibri"/>
          <w:noProof/>
          <w:lang w:val="en-US"/>
        </w:rPr>
        <w:t xml:space="preserve"> (1), 79–80 (1993).</w:t>
      </w:r>
    </w:p>
    <w:p w14:paraId="60A593A6" w14:textId="3A2E1D2B"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w:t>
      </w:r>
      <w:r w:rsidRPr="00A13754">
        <w:rPr>
          <w:rFonts w:ascii="Calibri" w:hAnsi="Calibri" w:cs="Calibri"/>
          <w:noProof/>
          <w:lang w:val="en-US"/>
        </w:rPr>
        <w:tab/>
        <w:t>Ozisik, Y.</w:t>
      </w:r>
      <w:r w:rsidR="004E7F85">
        <w:rPr>
          <w:rFonts w:ascii="Calibri" w:hAnsi="Calibri" w:cs="Calibri"/>
          <w:noProof/>
          <w:lang w:val="en-US"/>
        </w:rPr>
        <w:t xml:space="preserve"> </w:t>
      </w:r>
      <w:r w:rsidRPr="00A13754">
        <w:rPr>
          <w:rFonts w:ascii="Calibri" w:hAnsi="Calibri" w:cs="Calibri"/>
          <w:noProof/>
          <w:lang w:val="en-US"/>
        </w:rPr>
        <w:t>Y., Meloni, A.</w:t>
      </w:r>
      <w:r w:rsidR="004E7F85">
        <w:rPr>
          <w:rFonts w:ascii="Calibri" w:hAnsi="Calibri" w:cs="Calibri"/>
          <w:noProof/>
          <w:lang w:val="en-US"/>
        </w:rPr>
        <w:t xml:space="preserve"> </w:t>
      </w:r>
      <w:r w:rsidRPr="00A13754">
        <w:rPr>
          <w:rFonts w:ascii="Calibri" w:hAnsi="Calibri" w:cs="Calibri"/>
          <w:noProof/>
          <w:lang w:val="en-US"/>
        </w:rPr>
        <w:t>M., Surti, U., Sandberg, A.</w:t>
      </w:r>
      <w:r w:rsidR="004E7F85">
        <w:rPr>
          <w:rFonts w:ascii="Calibri" w:hAnsi="Calibri" w:cs="Calibri"/>
          <w:noProof/>
          <w:lang w:val="en-US"/>
        </w:rPr>
        <w:t xml:space="preserve"> </w:t>
      </w:r>
      <w:r w:rsidRPr="00A13754">
        <w:rPr>
          <w:rFonts w:ascii="Calibri" w:hAnsi="Calibri" w:cs="Calibri"/>
          <w:noProof/>
          <w:lang w:val="en-US"/>
        </w:rPr>
        <w:t xml:space="preserve">A. Deletion 7q22 in uterine leiomyoma. A cytogenetic review. </w:t>
      </w:r>
      <w:r w:rsidRPr="00A13754">
        <w:rPr>
          <w:rFonts w:ascii="Calibri" w:hAnsi="Calibri" w:cs="Calibri"/>
          <w:i/>
          <w:iCs/>
          <w:noProof/>
          <w:lang w:val="en-US"/>
        </w:rPr>
        <w:t>Cancer Genetics and Cytogenetics</w:t>
      </w:r>
      <w:r w:rsidRPr="00A13754">
        <w:rPr>
          <w:rFonts w:ascii="Calibri" w:hAnsi="Calibri" w:cs="Calibri"/>
          <w:noProof/>
          <w:lang w:val="en-US"/>
        </w:rPr>
        <w:t xml:space="preserve">. </w:t>
      </w:r>
      <w:r w:rsidRPr="00A13754">
        <w:rPr>
          <w:rFonts w:ascii="Calibri" w:hAnsi="Calibri" w:cs="Calibri"/>
          <w:b/>
          <w:bCs/>
          <w:noProof/>
          <w:lang w:val="en-US"/>
        </w:rPr>
        <w:t>71</w:t>
      </w:r>
      <w:r w:rsidRPr="00A13754">
        <w:rPr>
          <w:rFonts w:ascii="Calibri" w:hAnsi="Calibri" w:cs="Calibri"/>
          <w:noProof/>
          <w:lang w:val="en-US"/>
        </w:rPr>
        <w:t xml:space="preserve"> (1), 1–6 (1993).</w:t>
      </w:r>
    </w:p>
    <w:p w14:paraId="4B1E3227" w14:textId="1621DDC1"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w:t>
      </w:r>
      <w:r w:rsidRPr="00A13754">
        <w:rPr>
          <w:rFonts w:ascii="Calibri" w:hAnsi="Calibri" w:cs="Calibri"/>
          <w:noProof/>
          <w:lang w:val="en-US"/>
        </w:rPr>
        <w:tab/>
        <w:t xml:space="preserve">Sparic, R., Mirkovic, L., Malvasi, A., Tinelli, A. Epidemiology of uterine myomas: A review. </w:t>
      </w:r>
      <w:r w:rsidRPr="00A13754">
        <w:rPr>
          <w:rFonts w:ascii="Calibri" w:hAnsi="Calibri" w:cs="Calibri"/>
          <w:i/>
          <w:iCs/>
          <w:noProof/>
          <w:lang w:val="en-US"/>
        </w:rPr>
        <w:t>International Journal of Fertility and Sterility</w:t>
      </w:r>
      <w:r w:rsidRPr="00A13754">
        <w:rPr>
          <w:rFonts w:ascii="Calibri" w:hAnsi="Calibri" w:cs="Calibri"/>
          <w:noProof/>
          <w:lang w:val="en-US"/>
        </w:rPr>
        <w:t xml:space="preserve">. </w:t>
      </w:r>
      <w:r w:rsidRPr="00A13754">
        <w:rPr>
          <w:rFonts w:ascii="Calibri" w:hAnsi="Calibri" w:cs="Calibri"/>
          <w:b/>
          <w:bCs/>
          <w:noProof/>
          <w:lang w:val="en-US"/>
        </w:rPr>
        <w:t>9</w:t>
      </w:r>
      <w:r w:rsidRPr="00A13754">
        <w:rPr>
          <w:rFonts w:ascii="Calibri" w:hAnsi="Calibri" w:cs="Calibri"/>
          <w:noProof/>
          <w:lang w:val="en-US"/>
        </w:rPr>
        <w:t xml:space="preserve"> (4), 424–435 (2016).</w:t>
      </w:r>
    </w:p>
    <w:p w14:paraId="6076DCC1" w14:textId="2C44F481"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9.</w:t>
      </w:r>
      <w:r w:rsidRPr="00A13754">
        <w:rPr>
          <w:rFonts w:ascii="Calibri" w:hAnsi="Calibri" w:cs="Calibri"/>
          <w:noProof/>
          <w:lang w:val="en-US"/>
        </w:rPr>
        <w:tab/>
        <w:t>Stewart, E.</w:t>
      </w:r>
      <w:r w:rsidR="004E7F85">
        <w:rPr>
          <w:rFonts w:ascii="Calibri" w:hAnsi="Calibri" w:cs="Calibri"/>
          <w:noProof/>
          <w:lang w:val="en-US"/>
        </w:rPr>
        <w:t xml:space="preserve"> </w:t>
      </w:r>
      <w:r w:rsidRPr="00A13754">
        <w:rPr>
          <w:rFonts w:ascii="Calibri" w:hAnsi="Calibri" w:cs="Calibri"/>
          <w:noProof/>
          <w:lang w:val="en-US"/>
        </w:rPr>
        <w:t xml:space="preserve">A. Uterine fibroids. </w:t>
      </w:r>
      <w:r w:rsidRPr="00A13754">
        <w:rPr>
          <w:rFonts w:ascii="Calibri" w:hAnsi="Calibri" w:cs="Calibri"/>
          <w:i/>
          <w:iCs/>
          <w:noProof/>
          <w:lang w:val="en-US"/>
        </w:rPr>
        <w:t>Lancet</w:t>
      </w:r>
      <w:r w:rsidRPr="00A13754">
        <w:rPr>
          <w:rFonts w:ascii="Calibri" w:hAnsi="Calibri" w:cs="Calibri"/>
          <w:noProof/>
          <w:lang w:val="en-US"/>
        </w:rPr>
        <w:t xml:space="preserve">. </w:t>
      </w:r>
      <w:r w:rsidRPr="00A13754">
        <w:rPr>
          <w:rFonts w:ascii="Calibri" w:hAnsi="Calibri" w:cs="Calibri"/>
          <w:b/>
          <w:bCs/>
          <w:noProof/>
          <w:lang w:val="en-US"/>
        </w:rPr>
        <w:t>357</w:t>
      </w:r>
      <w:r w:rsidRPr="00A13754">
        <w:rPr>
          <w:rFonts w:ascii="Calibri" w:hAnsi="Calibri" w:cs="Calibri"/>
          <w:noProof/>
          <w:lang w:val="en-US"/>
        </w:rPr>
        <w:t xml:space="preserve"> (9252), 293–</w:t>
      </w:r>
      <w:r w:rsidR="004E7F85">
        <w:rPr>
          <w:rFonts w:ascii="Calibri" w:hAnsi="Calibri" w:cs="Calibri"/>
          <w:noProof/>
          <w:lang w:val="en-US"/>
        </w:rPr>
        <w:t>29</w:t>
      </w:r>
      <w:r w:rsidRPr="00A13754">
        <w:rPr>
          <w:rFonts w:ascii="Calibri" w:hAnsi="Calibri" w:cs="Calibri"/>
          <w:noProof/>
          <w:lang w:val="en-US"/>
        </w:rPr>
        <w:t>8 (2001).</w:t>
      </w:r>
    </w:p>
    <w:p w14:paraId="4AFFC91B" w14:textId="710B6B0C"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0.</w:t>
      </w:r>
      <w:r w:rsidRPr="00A13754">
        <w:rPr>
          <w:rFonts w:ascii="Calibri" w:hAnsi="Calibri" w:cs="Calibri"/>
          <w:noProof/>
          <w:lang w:val="en-US"/>
        </w:rPr>
        <w:tab/>
        <w:t>Williams, A.</w:t>
      </w:r>
      <w:r w:rsidR="004E7F85">
        <w:rPr>
          <w:rFonts w:ascii="Calibri" w:hAnsi="Calibri" w:cs="Calibri"/>
          <w:noProof/>
          <w:lang w:val="en-US"/>
        </w:rPr>
        <w:t xml:space="preserve"> </w:t>
      </w:r>
      <w:r w:rsidRPr="00A13754">
        <w:rPr>
          <w:rFonts w:ascii="Calibri" w:hAnsi="Calibri" w:cs="Calibri"/>
          <w:noProof/>
          <w:lang w:val="en-US"/>
        </w:rPr>
        <w:t>R.</w:t>
      </w:r>
      <w:r w:rsidR="004E7F85">
        <w:rPr>
          <w:rFonts w:ascii="Calibri" w:hAnsi="Calibri" w:cs="Calibri"/>
          <w:noProof/>
          <w:lang w:val="en-US"/>
        </w:rPr>
        <w:t xml:space="preserve"> </w:t>
      </w:r>
      <w:r w:rsidRPr="00A13754">
        <w:rPr>
          <w:rFonts w:ascii="Calibri" w:hAnsi="Calibri" w:cs="Calibri"/>
          <w:noProof/>
          <w:lang w:val="en-US"/>
        </w:rPr>
        <w:t xml:space="preserve">W. Uterine fibroids – what’s new? </w:t>
      </w:r>
      <w:r w:rsidRPr="00A13754">
        <w:rPr>
          <w:rFonts w:ascii="Calibri" w:hAnsi="Calibri" w:cs="Calibri"/>
          <w:i/>
          <w:iCs/>
          <w:noProof/>
          <w:lang w:val="en-US"/>
        </w:rPr>
        <w:t>F1000Research</w:t>
      </w:r>
      <w:r w:rsidRPr="00A13754">
        <w:rPr>
          <w:rFonts w:ascii="Calibri" w:hAnsi="Calibri" w:cs="Calibri"/>
          <w:noProof/>
          <w:lang w:val="en-US"/>
        </w:rPr>
        <w:t xml:space="preserve">. </w:t>
      </w:r>
      <w:r w:rsidRPr="00A13754">
        <w:rPr>
          <w:rFonts w:ascii="Calibri" w:hAnsi="Calibri" w:cs="Calibri"/>
          <w:b/>
          <w:bCs/>
          <w:noProof/>
          <w:lang w:val="en-US"/>
        </w:rPr>
        <w:t>6</w:t>
      </w:r>
      <w:r w:rsidRPr="00A13754">
        <w:rPr>
          <w:rFonts w:ascii="Calibri" w:hAnsi="Calibri" w:cs="Calibri"/>
          <w:noProof/>
          <w:lang w:val="en-US"/>
        </w:rPr>
        <w:t>, 2109 (2017).</w:t>
      </w:r>
    </w:p>
    <w:p w14:paraId="51D2E75A" w14:textId="5E168ECA"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1.</w:t>
      </w:r>
      <w:r w:rsidRPr="00A13754">
        <w:rPr>
          <w:rFonts w:ascii="Calibri" w:hAnsi="Calibri" w:cs="Calibri"/>
          <w:noProof/>
          <w:lang w:val="en-US"/>
        </w:rPr>
        <w:tab/>
        <w:t>Stewart, E.</w:t>
      </w:r>
      <w:r w:rsidR="004E7F85">
        <w:rPr>
          <w:rFonts w:ascii="Calibri" w:hAnsi="Calibri" w:cs="Calibri"/>
          <w:noProof/>
          <w:lang w:val="en-US"/>
        </w:rPr>
        <w:t xml:space="preserve"> </w:t>
      </w:r>
      <w:r w:rsidRPr="00A13754">
        <w:rPr>
          <w:rFonts w:ascii="Calibri" w:hAnsi="Calibri" w:cs="Calibri"/>
          <w:noProof/>
          <w:lang w:val="en-US"/>
        </w:rPr>
        <w:t xml:space="preserve">A. Uterine fibroids. </w:t>
      </w:r>
      <w:r w:rsidR="007854DB" w:rsidRPr="007119CE">
        <w:rPr>
          <w:rFonts w:ascii="Calibri" w:hAnsi="Calibri" w:cs="Calibri"/>
          <w:i/>
          <w:iCs/>
          <w:noProof/>
          <w:lang w:val="en-US"/>
        </w:rPr>
        <w:t xml:space="preserve">The </w:t>
      </w:r>
      <w:r w:rsidRPr="00A13754">
        <w:rPr>
          <w:rFonts w:ascii="Calibri" w:hAnsi="Calibri" w:cs="Calibri"/>
          <w:i/>
          <w:iCs/>
          <w:noProof/>
          <w:lang w:val="en-US"/>
        </w:rPr>
        <w:t>New England Journal of Medicine</w:t>
      </w:r>
      <w:r w:rsidRPr="00A13754">
        <w:rPr>
          <w:rFonts w:ascii="Calibri" w:hAnsi="Calibri" w:cs="Calibri"/>
          <w:noProof/>
          <w:lang w:val="en-US"/>
        </w:rPr>
        <w:t xml:space="preserve">. </w:t>
      </w:r>
      <w:r w:rsidRPr="00A13754">
        <w:rPr>
          <w:rFonts w:ascii="Calibri" w:hAnsi="Calibri" w:cs="Calibri"/>
          <w:b/>
          <w:bCs/>
          <w:noProof/>
          <w:lang w:val="en-US"/>
        </w:rPr>
        <w:t>372</w:t>
      </w:r>
      <w:r w:rsidRPr="00A13754">
        <w:rPr>
          <w:rFonts w:ascii="Calibri" w:hAnsi="Calibri" w:cs="Calibri"/>
          <w:noProof/>
          <w:lang w:val="en-US"/>
        </w:rPr>
        <w:t xml:space="preserve"> (17), 1646–1655 (2015).</w:t>
      </w:r>
    </w:p>
    <w:p w14:paraId="230239AB" w14:textId="5284D0E7"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2.</w:t>
      </w:r>
      <w:r w:rsidRPr="00A13754">
        <w:rPr>
          <w:rFonts w:ascii="Calibri" w:hAnsi="Calibri" w:cs="Calibri"/>
          <w:noProof/>
          <w:lang w:val="en-US"/>
        </w:rPr>
        <w:tab/>
        <w:t>Al-Hendy, A., Myers, E.</w:t>
      </w:r>
      <w:r w:rsidR="00D8030F">
        <w:rPr>
          <w:rFonts w:ascii="Calibri" w:hAnsi="Calibri" w:cs="Calibri"/>
          <w:noProof/>
          <w:lang w:val="en-US"/>
        </w:rPr>
        <w:t xml:space="preserve"> </w:t>
      </w:r>
      <w:r w:rsidRPr="00A13754">
        <w:rPr>
          <w:rFonts w:ascii="Calibri" w:hAnsi="Calibri" w:cs="Calibri"/>
          <w:noProof/>
          <w:lang w:val="en-US"/>
        </w:rPr>
        <w:t xml:space="preserve">R., Stewart, E. Uterine </w:t>
      </w:r>
      <w:r w:rsidR="007854DB">
        <w:rPr>
          <w:rFonts w:ascii="Calibri" w:hAnsi="Calibri" w:cs="Calibri"/>
          <w:noProof/>
          <w:lang w:val="en-US"/>
        </w:rPr>
        <w:t>f</w:t>
      </w:r>
      <w:r w:rsidRPr="00A13754">
        <w:rPr>
          <w:rFonts w:ascii="Calibri" w:hAnsi="Calibri" w:cs="Calibri"/>
          <w:noProof/>
          <w:lang w:val="en-US"/>
        </w:rPr>
        <w:t xml:space="preserve">ibroids: </w:t>
      </w:r>
      <w:r w:rsidR="007854DB">
        <w:rPr>
          <w:rFonts w:ascii="Calibri" w:hAnsi="Calibri" w:cs="Calibri"/>
          <w:noProof/>
          <w:lang w:val="en-US"/>
        </w:rPr>
        <w:t>b</w:t>
      </w:r>
      <w:r w:rsidRPr="00A13754">
        <w:rPr>
          <w:rFonts w:ascii="Calibri" w:hAnsi="Calibri" w:cs="Calibri"/>
          <w:noProof/>
          <w:lang w:val="en-US"/>
        </w:rPr>
        <w:t xml:space="preserve">urden and </w:t>
      </w:r>
      <w:r w:rsidR="007854DB">
        <w:rPr>
          <w:rFonts w:ascii="Calibri" w:hAnsi="Calibri" w:cs="Calibri"/>
          <w:noProof/>
          <w:lang w:val="en-US"/>
        </w:rPr>
        <w:t>u</w:t>
      </w:r>
      <w:r w:rsidRPr="00A13754">
        <w:rPr>
          <w:rFonts w:ascii="Calibri" w:hAnsi="Calibri" w:cs="Calibri"/>
          <w:noProof/>
          <w:lang w:val="en-US"/>
        </w:rPr>
        <w:t xml:space="preserve">nmet </w:t>
      </w:r>
      <w:r w:rsidR="007854DB">
        <w:rPr>
          <w:rFonts w:ascii="Calibri" w:hAnsi="Calibri" w:cs="Calibri"/>
          <w:noProof/>
          <w:lang w:val="en-US"/>
        </w:rPr>
        <w:t>m</w:t>
      </w:r>
      <w:r w:rsidRPr="00A13754">
        <w:rPr>
          <w:rFonts w:ascii="Calibri" w:hAnsi="Calibri" w:cs="Calibri"/>
          <w:noProof/>
          <w:lang w:val="en-US"/>
        </w:rPr>
        <w:t xml:space="preserve">edical </w:t>
      </w:r>
      <w:r w:rsidR="007854DB">
        <w:rPr>
          <w:rFonts w:ascii="Calibri" w:hAnsi="Calibri" w:cs="Calibri"/>
          <w:noProof/>
          <w:lang w:val="en-US"/>
        </w:rPr>
        <w:t>n</w:t>
      </w:r>
      <w:r w:rsidRPr="00A13754">
        <w:rPr>
          <w:rFonts w:ascii="Calibri" w:hAnsi="Calibri" w:cs="Calibri"/>
          <w:noProof/>
          <w:lang w:val="en-US"/>
        </w:rPr>
        <w:t xml:space="preserve">eed. </w:t>
      </w:r>
      <w:r w:rsidRPr="00A13754">
        <w:rPr>
          <w:rFonts w:ascii="Calibri" w:hAnsi="Calibri" w:cs="Calibri"/>
          <w:i/>
          <w:iCs/>
          <w:noProof/>
          <w:lang w:val="en-US"/>
        </w:rPr>
        <w:t>Seminars in Reproductive Medicine</w:t>
      </w:r>
      <w:r w:rsidRPr="00A13754">
        <w:rPr>
          <w:rFonts w:ascii="Calibri" w:hAnsi="Calibri" w:cs="Calibri"/>
          <w:noProof/>
          <w:lang w:val="en-US"/>
        </w:rPr>
        <w:t xml:space="preserve">. </w:t>
      </w:r>
      <w:r w:rsidRPr="00A13754">
        <w:rPr>
          <w:rFonts w:ascii="Calibri" w:hAnsi="Calibri" w:cs="Calibri"/>
          <w:b/>
          <w:bCs/>
          <w:noProof/>
          <w:lang w:val="en-US"/>
        </w:rPr>
        <w:t>35</w:t>
      </w:r>
      <w:r w:rsidRPr="00A13754">
        <w:rPr>
          <w:rFonts w:ascii="Calibri" w:hAnsi="Calibri" w:cs="Calibri"/>
          <w:noProof/>
          <w:lang w:val="en-US"/>
        </w:rPr>
        <w:t xml:space="preserve"> (6), 473–480 (2017).</w:t>
      </w:r>
    </w:p>
    <w:p w14:paraId="276B2406" w14:textId="4B678FF4"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3.</w:t>
      </w:r>
      <w:r w:rsidRPr="00A13754">
        <w:rPr>
          <w:rFonts w:ascii="Calibri" w:hAnsi="Calibri" w:cs="Calibri"/>
          <w:noProof/>
          <w:lang w:val="en-US"/>
        </w:rPr>
        <w:tab/>
        <w:t>de la Cruz, M.</w:t>
      </w:r>
      <w:r w:rsidR="00D8030F">
        <w:rPr>
          <w:rFonts w:ascii="Calibri" w:hAnsi="Calibri" w:cs="Calibri"/>
          <w:noProof/>
          <w:lang w:val="en-US"/>
        </w:rPr>
        <w:t xml:space="preserve"> </w:t>
      </w:r>
      <w:r w:rsidRPr="00A13754">
        <w:rPr>
          <w:rFonts w:ascii="Calibri" w:hAnsi="Calibri" w:cs="Calibri"/>
          <w:noProof/>
          <w:lang w:val="en-US"/>
        </w:rPr>
        <w:t>S.</w:t>
      </w:r>
      <w:r w:rsidR="00D8030F">
        <w:rPr>
          <w:rFonts w:ascii="Calibri" w:hAnsi="Calibri" w:cs="Calibri"/>
          <w:noProof/>
          <w:lang w:val="en-US"/>
        </w:rPr>
        <w:t xml:space="preserve"> </w:t>
      </w:r>
      <w:r w:rsidRPr="00A13754">
        <w:rPr>
          <w:rFonts w:ascii="Calibri" w:hAnsi="Calibri" w:cs="Calibri"/>
          <w:noProof/>
          <w:lang w:val="en-US"/>
        </w:rPr>
        <w:t>D., Buchanan, E.</w:t>
      </w:r>
      <w:r w:rsidR="00D8030F">
        <w:rPr>
          <w:rFonts w:ascii="Calibri" w:hAnsi="Calibri" w:cs="Calibri"/>
          <w:noProof/>
          <w:lang w:val="en-US"/>
        </w:rPr>
        <w:t xml:space="preserve"> </w:t>
      </w:r>
      <w:r w:rsidRPr="00A13754">
        <w:rPr>
          <w:rFonts w:ascii="Calibri" w:hAnsi="Calibri" w:cs="Calibri"/>
          <w:noProof/>
          <w:lang w:val="en-US"/>
        </w:rPr>
        <w:t xml:space="preserve">M. Uterine fibroids: Diagnosis and treatment. </w:t>
      </w:r>
      <w:r w:rsidRPr="00A13754">
        <w:rPr>
          <w:rFonts w:ascii="Calibri" w:hAnsi="Calibri" w:cs="Calibri"/>
          <w:i/>
          <w:iCs/>
          <w:noProof/>
          <w:lang w:val="en-US"/>
        </w:rPr>
        <w:t>American Family Physician</w:t>
      </w:r>
      <w:r w:rsidRPr="00A13754">
        <w:rPr>
          <w:rFonts w:ascii="Calibri" w:hAnsi="Calibri" w:cs="Calibri"/>
          <w:noProof/>
          <w:lang w:val="en-US"/>
        </w:rPr>
        <w:t xml:space="preserve">. </w:t>
      </w:r>
      <w:r w:rsidRPr="00A13754">
        <w:rPr>
          <w:rFonts w:ascii="Calibri" w:hAnsi="Calibri" w:cs="Calibri"/>
          <w:b/>
          <w:bCs/>
          <w:noProof/>
          <w:lang w:val="en-US"/>
        </w:rPr>
        <w:t>95</w:t>
      </w:r>
      <w:r w:rsidRPr="00A13754">
        <w:rPr>
          <w:rFonts w:ascii="Calibri" w:hAnsi="Calibri" w:cs="Calibri"/>
          <w:noProof/>
          <w:lang w:val="en-US"/>
        </w:rPr>
        <w:t xml:space="preserve"> (2), 100–107 (2017).</w:t>
      </w:r>
    </w:p>
    <w:p w14:paraId="5451B7EB" w14:textId="61BDAE7D"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4.</w:t>
      </w:r>
      <w:r w:rsidRPr="00A13754">
        <w:rPr>
          <w:rFonts w:ascii="Calibri" w:hAnsi="Calibri" w:cs="Calibri"/>
          <w:noProof/>
          <w:lang w:val="en-US"/>
        </w:rPr>
        <w:tab/>
        <w:t>Vilos, G.</w:t>
      </w:r>
      <w:r w:rsidR="00D8030F">
        <w:rPr>
          <w:rFonts w:ascii="Calibri" w:hAnsi="Calibri" w:cs="Calibri"/>
          <w:noProof/>
          <w:lang w:val="en-US"/>
        </w:rPr>
        <w:t xml:space="preserve"> </w:t>
      </w:r>
      <w:r w:rsidRPr="00A13754">
        <w:rPr>
          <w:rFonts w:ascii="Calibri" w:hAnsi="Calibri" w:cs="Calibri"/>
          <w:noProof/>
          <w:lang w:val="en-US"/>
        </w:rPr>
        <w:t xml:space="preserve">A. </w:t>
      </w:r>
      <w:r w:rsidRPr="007119CE">
        <w:rPr>
          <w:rFonts w:ascii="Calibri" w:hAnsi="Calibri" w:cs="Calibri"/>
          <w:noProof/>
          <w:lang w:val="en-US"/>
        </w:rPr>
        <w:t>et al.</w:t>
      </w:r>
      <w:r w:rsidRPr="00A13754">
        <w:rPr>
          <w:rFonts w:ascii="Calibri" w:hAnsi="Calibri" w:cs="Calibri"/>
          <w:noProof/>
          <w:lang w:val="en-US"/>
        </w:rPr>
        <w:t xml:space="preserve"> The </w:t>
      </w:r>
      <w:r w:rsidR="007854DB">
        <w:rPr>
          <w:rFonts w:ascii="Calibri" w:hAnsi="Calibri" w:cs="Calibri"/>
          <w:noProof/>
          <w:lang w:val="en-US"/>
        </w:rPr>
        <w:t>m</w:t>
      </w:r>
      <w:r w:rsidRPr="00A13754">
        <w:rPr>
          <w:rFonts w:ascii="Calibri" w:hAnsi="Calibri" w:cs="Calibri"/>
          <w:noProof/>
          <w:lang w:val="en-US"/>
        </w:rPr>
        <w:t xml:space="preserve">anagement of </w:t>
      </w:r>
      <w:r w:rsidR="007854DB">
        <w:rPr>
          <w:rFonts w:ascii="Calibri" w:hAnsi="Calibri" w:cs="Calibri"/>
          <w:noProof/>
          <w:lang w:val="en-US"/>
        </w:rPr>
        <w:t>u</w:t>
      </w:r>
      <w:r w:rsidRPr="00A13754">
        <w:rPr>
          <w:rFonts w:ascii="Calibri" w:hAnsi="Calibri" w:cs="Calibri"/>
          <w:noProof/>
          <w:lang w:val="en-US"/>
        </w:rPr>
        <w:t xml:space="preserve">terine </w:t>
      </w:r>
      <w:r w:rsidR="007854DB">
        <w:rPr>
          <w:rFonts w:ascii="Calibri" w:hAnsi="Calibri" w:cs="Calibri"/>
          <w:noProof/>
          <w:lang w:val="en-US"/>
        </w:rPr>
        <w:t>l</w:t>
      </w:r>
      <w:r w:rsidRPr="00A13754">
        <w:rPr>
          <w:rFonts w:ascii="Calibri" w:hAnsi="Calibri" w:cs="Calibri"/>
          <w:noProof/>
          <w:lang w:val="en-US"/>
        </w:rPr>
        <w:t xml:space="preserve">eiomyomas. </w:t>
      </w:r>
      <w:r w:rsidRPr="00A13754">
        <w:rPr>
          <w:rFonts w:ascii="Calibri" w:hAnsi="Calibri" w:cs="Calibri"/>
          <w:i/>
          <w:iCs/>
          <w:noProof/>
          <w:lang w:val="en-US"/>
        </w:rPr>
        <w:t>Journal of Obstetrics and Gynaecology Canada</w:t>
      </w:r>
      <w:r w:rsidRPr="00A13754">
        <w:rPr>
          <w:rFonts w:ascii="Calibri" w:hAnsi="Calibri" w:cs="Calibri"/>
          <w:noProof/>
          <w:lang w:val="en-US"/>
        </w:rPr>
        <w:t xml:space="preserve">. </w:t>
      </w:r>
      <w:r w:rsidRPr="00A13754">
        <w:rPr>
          <w:rFonts w:ascii="Calibri" w:hAnsi="Calibri" w:cs="Calibri"/>
          <w:b/>
          <w:bCs/>
          <w:noProof/>
          <w:lang w:val="en-US"/>
        </w:rPr>
        <w:t>37</w:t>
      </w:r>
      <w:r w:rsidRPr="00A13754">
        <w:rPr>
          <w:rFonts w:ascii="Calibri" w:hAnsi="Calibri" w:cs="Calibri"/>
          <w:noProof/>
          <w:lang w:val="en-US"/>
        </w:rPr>
        <w:t xml:space="preserve"> (2), 157–178 (2015).</w:t>
      </w:r>
    </w:p>
    <w:p w14:paraId="5E09A5FC" w14:textId="3ED4CAA3"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5.</w:t>
      </w:r>
      <w:r w:rsidRPr="00A13754">
        <w:rPr>
          <w:rFonts w:ascii="Calibri" w:hAnsi="Calibri" w:cs="Calibri"/>
          <w:noProof/>
          <w:lang w:val="en-US"/>
        </w:rPr>
        <w:tab/>
        <w:t>Stewart, E.</w:t>
      </w:r>
      <w:r w:rsidR="00D8030F">
        <w:rPr>
          <w:rFonts w:ascii="Calibri" w:hAnsi="Calibri" w:cs="Calibri"/>
          <w:noProof/>
          <w:lang w:val="en-US"/>
        </w:rPr>
        <w:t xml:space="preserve"> </w:t>
      </w:r>
      <w:r w:rsidRPr="00A13754">
        <w:rPr>
          <w:rFonts w:ascii="Calibri" w:hAnsi="Calibri" w:cs="Calibri"/>
          <w:noProof/>
          <w:lang w:val="en-US"/>
        </w:rPr>
        <w:t xml:space="preserve">A. Uterine fibroids. </w:t>
      </w:r>
      <w:r w:rsidR="00A95623" w:rsidRPr="007119CE">
        <w:rPr>
          <w:rFonts w:ascii="Calibri" w:hAnsi="Calibri" w:cs="Calibri"/>
          <w:i/>
          <w:iCs/>
          <w:noProof/>
          <w:lang w:val="en-US"/>
        </w:rPr>
        <w:t xml:space="preserve">The </w:t>
      </w:r>
      <w:r w:rsidRPr="00A13754">
        <w:rPr>
          <w:rFonts w:ascii="Calibri" w:hAnsi="Calibri" w:cs="Calibri"/>
          <w:i/>
          <w:iCs/>
          <w:noProof/>
          <w:lang w:val="en-US"/>
        </w:rPr>
        <w:t>New England Journal of Medicine</w:t>
      </w:r>
      <w:r w:rsidRPr="00A13754">
        <w:rPr>
          <w:rFonts w:ascii="Calibri" w:hAnsi="Calibri" w:cs="Calibri"/>
          <w:noProof/>
          <w:lang w:val="en-US"/>
        </w:rPr>
        <w:t xml:space="preserve">. </w:t>
      </w:r>
      <w:r w:rsidRPr="00A13754">
        <w:rPr>
          <w:rFonts w:ascii="Calibri" w:hAnsi="Calibri" w:cs="Calibri"/>
          <w:b/>
          <w:bCs/>
          <w:noProof/>
          <w:lang w:val="en-US"/>
        </w:rPr>
        <w:t>372</w:t>
      </w:r>
      <w:r w:rsidRPr="00A13754">
        <w:rPr>
          <w:rFonts w:ascii="Calibri" w:hAnsi="Calibri" w:cs="Calibri"/>
          <w:noProof/>
          <w:lang w:val="en-US"/>
        </w:rPr>
        <w:t xml:space="preserve"> (17), 1646–1655 (2015).</w:t>
      </w:r>
    </w:p>
    <w:p w14:paraId="333198CD" w14:textId="046EB26D"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6.</w:t>
      </w:r>
      <w:r w:rsidRPr="00A13754">
        <w:rPr>
          <w:rFonts w:ascii="Calibri" w:hAnsi="Calibri" w:cs="Calibri"/>
          <w:noProof/>
          <w:lang w:val="en-US"/>
        </w:rPr>
        <w:tab/>
        <w:t xml:space="preserve">Sabry, M., Al-Hendy, A. Medical treatment of uterine leiomyoma. </w:t>
      </w:r>
      <w:r w:rsidRPr="00A13754">
        <w:rPr>
          <w:rFonts w:ascii="Calibri" w:hAnsi="Calibri" w:cs="Calibri"/>
          <w:i/>
          <w:iCs/>
          <w:noProof/>
          <w:lang w:val="en-US"/>
        </w:rPr>
        <w:t>Reproductive sciences (Thousand Oaks, Calif.)</w:t>
      </w:r>
      <w:r w:rsidRPr="00A13754">
        <w:rPr>
          <w:rFonts w:ascii="Calibri" w:hAnsi="Calibri" w:cs="Calibri"/>
          <w:noProof/>
          <w:lang w:val="en-US"/>
        </w:rPr>
        <w:t xml:space="preserve">. </w:t>
      </w:r>
      <w:r w:rsidRPr="00A13754">
        <w:rPr>
          <w:rFonts w:ascii="Calibri" w:hAnsi="Calibri" w:cs="Calibri"/>
          <w:b/>
          <w:bCs/>
          <w:noProof/>
          <w:lang w:val="en-US"/>
        </w:rPr>
        <w:t>19</w:t>
      </w:r>
      <w:r w:rsidRPr="00A13754">
        <w:rPr>
          <w:rFonts w:ascii="Calibri" w:hAnsi="Calibri" w:cs="Calibri"/>
          <w:noProof/>
          <w:lang w:val="en-US"/>
        </w:rPr>
        <w:t xml:space="preserve"> (4), 339–</w:t>
      </w:r>
      <w:r w:rsidR="00211F90">
        <w:rPr>
          <w:rFonts w:ascii="Calibri" w:hAnsi="Calibri" w:cs="Calibri"/>
          <w:noProof/>
          <w:lang w:val="en-US"/>
        </w:rPr>
        <w:t>3</w:t>
      </w:r>
      <w:r w:rsidRPr="00A13754">
        <w:rPr>
          <w:rFonts w:ascii="Calibri" w:hAnsi="Calibri" w:cs="Calibri"/>
          <w:noProof/>
          <w:lang w:val="en-US"/>
        </w:rPr>
        <w:t>53 (2012).</w:t>
      </w:r>
    </w:p>
    <w:p w14:paraId="10BFCBAA" w14:textId="25BF9F98"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lastRenderedPageBreak/>
        <w:t>17.</w:t>
      </w:r>
      <w:r w:rsidRPr="00A13754">
        <w:rPr>
          <w:rFonts w:ascii="Calibri" w:hAnsi="Calibri" w:cs="Calibri"/>
          <w:noProof/>
          <w:lang w:val="en-US"/>
        </w:rPr>
        <w:tab/>
        <w:t xml:space="preserve">Istre, O. Management of symptomatic fibroids: conservative surgical treatment modalities other than abdominal or laparoscopic myomectomy. </w:t>
      </w:r>
      <w:r w:rsidRPr="00A13754">
        <w:rPr>
          <w:rFonts w:ascii="Calibri" w:hAnsi="Calibri" w:cs="Calibri"/>
          <w:i/>
          <w:iCs/>
          <w:noProof/>
          <w:lang w:val="en-US"/>
        </w:rPr>
        <w:t>Best Practice &amp; Research</w:t>
      </w:r>
      <w:r w:rsidR="00C57168">
        <w:rPr>
          <w:rFonts w:ascii="Calibri" w:hAnsi="Calibri" w:cs="Calibri"/>
          <w:i/>
          <w:iCs/>
          <w:noProof/>
          <w:lang w:val="en-US"/>
        </w:rPr>
        <w:t>.</w:t>
      </w:r>
      <w:r w:rsidRPr="00A13754">
        <w:rPr>
          <w:rFonts w:ascii="Calibri" w:hAnsi="Calibri" w:cs="Calibri"/>
          <w:i/>
          <w:iCs/>
          <w:noProof/>
          <w:lang w:val="en-US"/>
        </w:rPr>
        <w:t xml:space="preserve"> Clinical Obstetrics &amp; Gynaecology</w:t>
      </w:r>
      <w:r w:rsidRPr="00A13754">
        <w:rPr>
          <w:rFonts w:ascii="Calibri" w:hAnsi="Calibri" w:cs="Calibri"/>
          <w:noProof/>
          <w:lang w:val="en-US"/>
        </w:rPr>
        <w:t xml:space="preserve">. </w:t>
      </w:r>
      <w:r w:rsidRPr="00A13754">
        <w:rPr>
          <w:rFonts w:ascii="Calibri" w:hAnsi="Calibri" w:cs="Calibri"/>
          <w:b/>
          <w:bCs/>
          <w:noProof/>
          <w:lang w:val="en-US"/>
        </w:rPr>
        <w:t>22</w:t>
      </w:r>
      <w:r w:rsidRPr="00A13754">
        <w:rPr>
          <w:rFonts w:ascii="Calibri" w:hAnsi="Calibri" w:cs="Calibri"/>
          <w:noProof/>
          <w:lang w:val="en-US"/>
        </w:rPr>
        <w:t xml:space="preserve"> (4), 735–747 (2008).</w:t>
      </w:r>
    </w:p>
    <w:p w14:paraId="28F4EE69" w14:textId="7B36A237"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8.</w:t>
      </w:r>
      <w:r w:rsidRPr="00A13754">
        <w:rPr>
          <w:rFonts w:ascii="Calibri" w:hAnsi="Calibri" w:cs="Calibri"/>
          <w:noProof/>
          <w:lang w:val="en-US"/>
        </w:rPr>
        <w:tab/>
        <w:t>Donnez, J., Dolmans, M.</w:t>
      </w:r>
      <w:r w:rsidR="00D8030F">
        <w:rPr>
          <w:rFonts w:ascii="Calibri" w:hAnsi="Calibri" w:cs="Calibri"/>
          <w:noProof/>
          <w:lang w:val="en-US"/>
        </w:rPr>
        <w:t xml:space="preserve"> </w:t>
      </w:r>
      <w:r w:rsidRPr="00A13754">
        <w:rPr>
          <w:rFonts w:ascii="Calibri" w:hAnsi="Calibri" w:cs="Calibri"/>
          <w:noProof/>
          <w:lang w:val="en-US"/>
        </w:rPr>
        <w:t xml:space="preserve">M. Uterine fibroid management: </w:t>
      </w:r>
      <w:r w:rsidR="00C57168">
        <w:rPr>
          <w:rFonts w:ascii="Calibri" w:hAnsi="Calibri" w:cs="Calibri"/>
          <w:noProof/>
          <w:lang w:val="en-US"/>
        </w:rPr>
        <w:t>f</w:t>
      </w:r>
      <w:r w:rsidRPr="00A13754">
        <w:rPr>
          <w:rFonts w:ascii="Calibri" w:hAnsi="Calibri" w:cs="Calibri"/>
          <w:noProof/>
          <w:lang w:val="en-US"/>
        </w:rPr>
        <w:t xml:space="preserve">rom the present to the future. </w:t>
      </w:r>
      <w:r w:rsidRPr="00A13754">
        <w:rPr>
          <w:rFonts w:ascii="Calibri" w:hAnsi="Calibri" w:cs="Calibri"/>
          <w:i/>
          <w:iCs/>
          <w:noProof/>
          <w:lang w:val="en-US"/>
        </w:rPr>
        <w:t>Human Reproduction Update</w:t>
      </w:r>
      <w:r w:rsidRPr="00A13754">
        <w:rPr>
          <w:rFonts w:ascii="Calibri" w:hAnsi="Calibri" w:cs="Calibri"/>
          <w:noProof/>
          <w:lang w:val="en-US"/>
        </w:rPr>
        <w:t xml:space="preserve">. </w:t>
      </w:r>
      <w:r w:rsidRPr="00A13754">
        <w:rPr>
          <w:rFonts w:ascii="Calibri" w:hAnsi="Calibri" w:cs="Calibri"/>
          <w:b/>
          <w:bCs/>
          <w:noProof/>
          <w:lang w:val="en-US"/>
        </w:rPr>
        <w:t>22</w:t>
      </w:r>
      <w:r w:rsidRPr="00A13754">
        <w:rPr>
          <w:rFonts w:ascii="Calibri" w:hAnsi="Calibri" w:cs="Calibri"/>
          <w:noProof/>
          <w:lang w:val="en-US"/>
        </w:rPr>
        <w:t xml:space="preserve"> (6), 665–686 (2016).</w:t>
      </w:r>
    </w:p>
    <w:p w14:paraId="576AE7B8" w14:textId="79FA1E40"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19.</w:t>
      </w:r>
      <w:r w:rsidRPr="00A13754">
        <w:rPr>
          <w:rFonts w:ascii="Calibri" w:hAnsi="Calibri" w:cs="Calibri"/>
          <w:noProof/>
          <w:lang w:val="en-US"/>
        </w:rPr>
        <w:tab/>
        <w:t>Rogers, T.</w:t>
      </w:r>
      <w:r w:rsidR="00D8030F">
        <w:rPr>
          <w:rFonts w:ascii="Calibri" w:hAnsi="Calibri" w:cs="Calibri"/>
          <w:noProof/>
          <w:lang w:val="en-US"/>
        </w:rPr>
        <w:t xml:space="preserve"> </w:t>
      </w:r>
      <w:r w:rsidRPr="00A13754">
        <w:rPr>
          <w:rFonts w:ascii="Calibri" w:hAnsi="Calibri" w:cs="Calibri"/>
          <w:noProof/>
          <w:lang w:val="en-US"/>
        </w:rPr>
        <w:t>S., Bieck, A.</w:t>
      </w:r>
      <w:r w:rsidR="00D8030F">
        <w:rPr>
          <w:rFonts w:ascii="Calibri" w:hAnsi="Calibri" w:cs="Calibri"/>
          <w:noProof/>
          <w:lang w:val="en-US"/>
        </w:rPr>
        <w:t xml:space="preserve"> </w:t>
      </w:r>
      <w:r w:rsidRPr="00A13754">
        <w:rPr>
          <w:rFonts w:ascii="Calibri" w:hAnsi="Calibri" w:cs="Calibri"/>
          <w:noProof/>
          <w:lang w:val="en-US"/>
        </w:rPr>
        <w:t xml:space="preserve">M. </w:t>
      </w:r>
      <w:r w:rsidRPr="007119CE">
        <w:rPr>
          <w:rFonts w:ascii="Calibri" w:hAnsi="Calibri" w:cs="Calibri"/>
          <w:noProof/>
          <w:lang w:val="en-US"/>
        </w:rPr>
        <w:t>Management of Uterine Fibroids</w:t>
      </w:r>
      <w:r w:rsidRPr="00A13754">
        <w:rPr>
          <w:rFonts w:ascii="Calibri" w:hAnsi="Calibri" w:cs="Calibri"/>
          <w:noProof/>
          <w:lang w:val="en-US"/>
        </w:rPr>
        <w:t xml:space="preserve">. </w:t>
      </w:r>
      <w:r w:rsidRPr="00A13754">
        <w:rPr>
          <w:rFonts w:ascii="Calibri" w:hAnsi="Calibri" w:cs="Calibri"/>
          <w:i/>
          <w:iCs/>
          <w:noProof/>
          <w:lang w:val="en-US"/>
        </w:rPr>
        <w:t>American Family Physician</w:t>
      </w:r>
      <w:r w:rsidR="00C57168">
        <w:rPr>
          <w:rFonts w:ascii="Calibri" w:hAnsi="Calibri" w:cs="Calibri"/>
          <w:i/>
          <w:iCs/>
          <w:noProof/>
          <w:lang w:val="en-US"/>
        </w:rPr>
        <w:t>.</w:t>
      </w:r>
      <w:r w:rsidRPr="00A13754">
        <w:rPr>
          <w:rFonts w:ascii="Calibri" w:hAnsi="Calibri" w:cs="Calibri"/>
          <w:i/>
          <w:iCs/>
          <w:noProof/>
          <w:lang w:val="en-US"/>
        </w:rPr>
        <w:t xml:space="preserve"> www.aafp.org/afp</w:t>
      </w:r>
      <w:r w:rsidRPr="00A13754">
        <w:rPr>
          <w:rFonts w:ascii="Calibri" w:hAnsi="Calibri" w:cs="Calibri"/>
          <w:noProof/>
          <w:lang w:val="en-US"/>
        </w:rPr>
        <w:t xml:space="preserve">. </w:t>
      </w:r>
      <w:r w:rsidRPr="00A13754">
        <w:rPr>
          <w:rFonts w:ascii="Calibri" w:hAnsi="Calibri" w:cs="Calibri"/>
          <w:b/>
          <w:bCs/>
          <w:noProof/>
          <w:lang w:val="en-US"/>
        </w:rPr>
        <w:t>99</w:t>
      </w:r>
      <w:r w:rsidRPr="00A13754">
        <w:rPr>
          <w:rFonts w:ascii="Calibri" w:hAnsi="Calibri" w:cs="Calibri"/>
          <w:noProof/>
          <w:lang w:val="en-US"/>
        </w:rPr>
        <w:t xml:space="preserve"> (5), at &lt;www.aafp.org/afp/ahrq.&gt; (2019).</w:t>
      </w:r>
    </w:p>
    <w:p w14:paraId="3B4852D0" w14:textId="0B676A46"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0.</w:t>
      </w:r>
      <w:r w:rsidRPr="00A13754">
        <w:rPr>
          <w:rFonts w:ascii="Calibri" w:hAnsi="Calibri" w:cs="Calibri"/>
          <w:noProof/>
          <w:lang w:val="en-US"/>
        </w:rPr>
        <w:tab/>
        <w:t xml:space="preserve">Chwalisz, K., Taylor, H. Current and Emerging Medical Treatments for Uterine Fibroids. </w:t>
      </w:r>
      <w:r w:rsidRPr="00A13754">
        <w:rPr>
          <w:rFonts w:ascii="Calibri" w:hAnsi="Calibri" w:cs="Calibri"/>
          <w:i/>
          <w:iCs/>
          <w:noProof/>
          <w:lang w:val="en-US"/>
        </w:rPr>
        <w:t>Seminars in Reproductive Medicine</w:t>
      </w:r>
      <w:r w:rsidRPr="00A13754">
        <w:rPr>
          <w:rFonts w:ascii="Calibri" w:hAnsi="Calibri" w:cs="Calibri"/>
          <w:noProof/>
          <w:lang w:val="en-US"/>
        </w:rPr>
        <w:t xml:space="preserve">. </w:t>
      </w:r>
      <w:r w:rsidRPr="00A13754">
        <w:rPr>
          <w:rFonts w:ascii="Calibri" w:hAnsi="Calibri" w:cs="Calibri"/>
          <w:b/>
          <w:bCs/>
          <w:noProof/>
          <w:lang w:val="en-US"/>
        </w:rPr>
        <w:t>35</w:t>
      </w:r>
      <w:r w:rsidRPr="00A13754">
        <w:rPr>
          <w:rFonts w:ascii="Calibri" w:hAnsi="Calibri" w:cs="Calibri"/>
          <w:noProof/>
          <w:lang w:val="en-US"/>
        </w:rPr>
        <w:t xml:space="preserve"> (6), 510–522 (2017).</w:t>
      </w:r>
    </w:p>
    <w:p w14:paraId="609DCEA7" w14:textId="1964BDFF"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1.</w:t>
      </w:r>
      <w:r w:rsidRPr="00A13754">
        <w:rPr>
          <w:rFonts w:ascii="Calibri" w:hAnsi="Calibri" w:cs="Calibri"/>
          <w:noProof/>
          <w:lang w:val="en-US"/>
        </w:rPr>
        <w:tab/>
        <w:t xml:space="preserve">Saridogan, E. Surgical treatment of fibroids in heavy menstrual bleeding. </w:t>
      </w:r>
      <w:r w:rsidRPr="00A13754">
        <w:rPr>
          <w:rFonts w:ascii="Calibri" w:hAnsi="Calibri" w:cs="Calibri"/>
          <w:i/>
          <w:iCs/>
          <w:noProof/>
          <w:lang w:val="en-US"/>
        </w:rPr>
        <w:t>Women’s Health</w:t>
      </w:r>
      <w:r w:rsidR="00100CE6">
        <w:rPr>
          <w:rFonts w:ascii="Calibri" w:hAnsi="Calibri" w:cs="Calibri"/>
          <w:i/>
          <w:iCs/>
          <w:noProof/>
          <w:lang w:val="en-US"/>
        </w:rPr>
        <w:t xml:space="preserve"> (London, England)</w:t>
      </w:r>
      <w:r w:rsidRPr="00A13754">
        <w:rPr>
          <w:rFonts w:ascii="Calibri" w:hAnsi="Calibri" w:cs="Calibri"/>
          <w:noProof/>
          <w:lang w:val="en-US"/>
        </w:rPr>
        <w:t xml:space="preserve">. </w:t>
      </w:r>
      <w:r w:rsidRPr="00A13754">
        <w:rPr>
          <w:rFonts w:ascii="Calibri" w:hAnsi="Calibri" w:cs="Calibri"/>
          <w:b/>
          <w:bCs/>
          <w:noProof/>
          <w:lang w:val="en-US"/>
        </w:rPr>
        <w:t>12</w:t>
      </w:r>
      <w:r w:rsidRPr="00A13754">
        <w:rPr>
          <w:rFonts w:ascii="Calibri" w:hAnsi="Calibri" w:cs="Calibri"/>
          <w:noProof/>
          <w:lang w:val="en-US"/>
        </w:rPr>
        <w:t xml:space="preserve"> (1), 53–62 (2016).</w:t>
      </w:r>
    </w:p>
    <w:p w14:paraId="210DB563" w14:textId="48D9ACD0"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2.</w:t>
      </w:r>
      <w:r w:rsidRPr="00A13754">
        <w:rPr>
          <w:rFonts w:ascii="Calibri" w:hAnsi="Calibri" w:cs="Calibri"/>
          <w:noProof/>
          <w:lang w:val="en-US"/>
        </w:rPr>
        <w:tab/>
        <w:t>Fritton, K., Borahay, M.</w:t>
      </w:r>
      <w:r w:rsidR="00D8030F">
        <w:rPr>
          <w:rFonts w:ascii="Calibri" w:hAnsi="Calibri" w:cs="Calibri"/>
          <w:noProof/>
          <w:lang w:val="en-US"/>
        </w:rPr>
        <w:t xml:space="preserve"> </w:t>
      </w:r>
      <w:r w:rsidRPr="00A13754">
        <w:rPr>
          <w:rFonts w:ascii="Calibri" w:hAnsi="Calibri" w:cs="Calibri"/>
          <w:noProof/>
          <w:lang w:val="en-US"/>
        </w:rPr>
        <w:t xml:space="preserve">A. New and Emerging Therapies for Uterine Fibroids. </w:t>
      </w:r>
      <w:r w:rsidRPr="00A13754">
        <w:rPr>
          <w:rFonts w:ascii="Calibri" w:hAnsi="Calibri" w:cs="Calibri"/>
          <w:i/>
          <w:iCs/>
          <w:noProof/>
          <w:lang w:val="en-US"/>
        </w:rPr>
        <w:t>Seminars in Reproductive Medicine</w:t>
      </w:r>
      <w:r w:rsidRPr="00A13754">
        <w:rPr>
          <w:rFonts w:ascii="Calibri" w:hAnsi="Calibri" w:cs="Calibri"/>
          <w:noProof/>
          <w:lang w:val="en-US"/>
        </w:rPr>
        <w:t xml:space="preserve">. </w:t>
      </w:r>
      <w:r w:rsidRPr="00A13754">
        <w:rPr>
          <w:rFonts w:ascii="Calibri" w:hAnsi="Calibri" w:cs="Calibri"/>
          <w:b/>
          <w:bCs/>
          <w:noProof/>
          <w:lang w:val="en-US"/>
        </w:rPr>
        <w:t>35</w:t>
      </w:r>
      <w:r w:rsidRPr="00A13754">
        <w:rPr>
          <w:rFonts w:ascii="Calibri" w:hAnsi="Calibri" w:cs="Calibri"/>
          <w:noProof/>
          <w:lang w:val="en-US"/>
        </w:rPr>
        <w:t xml:space="preserve"> (6), 549–559 (2017).</w:t>
      </w:r>
    </w:p>
    <w:p w14:paraId="25F44CD7" w14:textId="3E405824"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3.</w:t>
      </w:r>
      <w:r w:rsidRPr="00A13754">
        <w:rPr>
          <w:rFonts w:ascii="Calibri" w:hAnsi="Calibri" w:cs="Calibri"/>
          <w:noProof/>
          <w:lang w:val="en-US"/>
        </w:rPr>
        <w:tab/>
        <w:t xml:space="preserve">Ciavattini, A. </w:t>
      </w:r>
      <w:r w:rsidRPr="007119CE">
        <w:rPr>
          <w:rFonts w:ascii="Calibri" w:hAnsi="Calibri" w:cs="Calibri"/>
          <w:noProof/>
          <w:lang w:val="en-US"/>
        </w:rPr>
        <w:t>et al.</w:t>
      </w:r>
      <w:r w:rsidRPr="00A13754">
        <w:rPr>
          <w:rFonts w:ascii="Calibri" w:hAnsi="Calibri" w:cs="Calibri"/>
          <w:noProof/>
          <w:lang w:val="en-US"/>
        </w:rPr>
        <w:t xml:space="preserve"> Hypovitaminosis D and “small burden” uterine fibroids: Opportunity for a Vitamin D supplementation. </w:t>
      </w:r>
      <w:r w:rsidRPr="00A13754">
        <w:rPr>
          <w:rFonts w:ascii="Calibri" w:hAnsi="Calibri" w:cs="Calibri"/>
          <w:i/>
          <w:iCs/>
          <w:noProof/>
          <w:lang w:val="en-US"/>
        </w:rPr>
        <w:t>Medicine (</w:t>
      </w:r>
      <w:r w:rsidR="00D8030F">
        <w:rPr>
          <w:rFonts w:ascii="Calibri" w:hAnsi="Calibri" w:cs="Calibri"/>
          <w:i/>
          <w:iCs/>
          <w:noProof/>
          <w:lang w:val="en-US"/>
        </w:rPr>
        <w:t>Baltimore</w:t>
      </w:r>
      <w:r w:rsidRPr="00A13754">
        <w:rPr>
          <w:rFonts w:ascii="Calibri" w:hAnsi="Calibri" w:cs="Calibri"/>
          <w:i/>
          <w:iCs/>
          <w:noProof/>
          <w:lang w:val="en-US"/>
        </w:rPr>
        <w:t>)</w:t>
      </w:r>
      <w:r w:rsidRPr="00A13754">
        <w:rPr>
          <w:rFonts w:ascii="Calibri" w:hAnsi="Calibri" w:cs="Calibri"/>
          <w:noProof/>
          <w:lang w:val="en-US"/>
        </w:rPr>
        <w:t xml:space="preserve">. </w:t>
      </w:r>
      <w:r w:rsidRPr="00A13754">
        <w:rPr>
          <w:rFonts w:ascii="Calibri" w:hAnsi="Calibri" w:cs="Calibri"/>
          <w:b/>
          <w:bCs/>
          <w:noProof/>
          <w:lang w:val="en-US"/>
        </w:rPr>
        <w:t>95</w:t>
      </w:r>
      <w:r w:rsidRPr="00A13754">
        <w:rPr>
          <w:rFonts w:ascii="Calibri" w:hAnsi="Calibri" w:cs="Calibri"/>
          <w:noProof/>
          <w:lang w:val="en-US"/>
        </w:rPr>
        <w:t xml:space="preserve"> (52) (2016).</w:t>
      </w:r>
    </w:p>
    <w:p w14:paraId="28349E96" w14:textId="458238B7"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4.</w:t>
      </w:r>
      <w:r w:rsidRPr="00A13754">
        <w:rPr>
          <w:rFonts w:ascii="Calibri" w:hAnsi="Calibri" w:cs="Calibri"/>
          <w:noProof/>
          <w:lang w:val="en-US"/>
        </w:rPr>
        <w:tab/>
        <w:t>Friend, D.</w:t>
      </w:r>
      <w:r w:rsidR="00D8030F">
        <w:rPr>
          <w:rFonts w:ascii="Calibri" w:hAnsi="Calibri" w:cs="Calibri"/>
          <w:noProof/>
          <w:lang w:val="en-US"/>
        </w:rPr>
        <w:t xml:space="preserve"> </w:t>
      </w:r>
      <w:r w:rsidRPr="00A13754">
        <w:rPr>
          <w:rFonts w:ascii="Calibri" w:hAnsi="Calibri" w:cs="Calibri"/>
          <w:noProof/>
          <w:lang w:val="en-US"/>
        </w:rPr>
        <w:t xml:space="preserve">R. Drug delivery for the treatment of endometriosis and uterine fibroids. </w:t>
      </w:r>
      <w:r w:rsidRPr="00A13754">
        <w:rPr>
          <w:rFonts w:ascii="Calibri" w:hAnsi="Calibri" w:cs="Calibri"/>
          <w:i/>
          <w:iCs/>
          <w:noProof/>
          <w:lang w:val="en-US"/>
        </w:rPr>
        <w:t>Drug Delivery and Translational Research</w:t>
      </w:r>
      <w:r w:rsidRPr="00A13754">
        <w:rPr>
          <w:rFonts w:ascii="Calibri" w:hAnsi="Calibri" w:cs="Calibri"/>
          <w:noProof/>
          <w:lang w:val="en-US"/>
        </w:rPr>
        <w:t xml:space="preserve">. </w:t>
      </w:r>
      <w:r w:rsidRPr="00A13754">
        <w:rPr>
          <w:rFonts w:ascii="Calibri" w:hAnsi="Calibri" w:cs="Calibri"/>
          <w:b/>
          <w:bCs/>
          <w:noProof/>
          <w:lang w:val="en-US"/>
        </w:rPr>
        <w:t>7</w:t>
      </w:r>
      <w:r w:rsidRPr="00A13754">
        <w:rPr>
          <w:rFonts w:ascii="Calibri" w:hAnsi="Calibri" w:cs="Calibri"/>
          <w:noProof/>
          <w:lang w:val="en-US"/>
        </w:rPr>
        <w:t xml:space="preserve"> (6), 829–839 (2017).</w:t>
      </w:r>
    </w:p>
    <w:p w14:paraId="05B4A91A" w14:textId="2FC6A3F1"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5.</w:t>
      </w:r>
      <w:r w:rsidRPr="00A13754">
        <w:rPr>
          <w:rFonts w:ascii="Calibri" w:hAnsi="Calibri" w:cs="Calibri"/>
          <w:noProof/>
          <w:lang w:val="en-US"/>
        </w:rPr>
        <w:tab/>
        <w:t>Donnez, J., Courtoy, G.</w:t>
      </w:r>
      <w:r w:rsidR="00D8030F">
        <w:rPr>
          <w:rFonts w:ascii="Calibri" w:hAnsi="Calibri" w:cs="Calibri"/>
          <w:noProof/>
          <w:lang w:val="en-US"/>
        </w:rPr>
        <w:t xml:space="preserve"> </w:t>
      </w:r>
      <w:r w:rsidRPr="00A13754">
        <w:rPr>
          <w:rFonts w:ascii="Calibri" w:hAnsi="Calibri" w:cs="Calibri"/>
          <w:noProof/>
          <w:lang w:val="en-US"/>
        </w:rPr>
        <w:t>E., Dolmans, M.</w:t>
      </w:r>
      <w:r w:rsidR="00D8030F">
        <w:rPr>
          <w:rFonts w:ascii="Calibri" w:hAnsi="Calibri" w:cs="Calibri"/>
          <w:noProof/>
          <w:lang w:val="en-US"/>
        </w:rPr>
        <w:t xml:space="preserve"> </w:t>
      </w:r>
      <w:r w:rsidRPr="00A13754">
        <w:rPr>
          <w:rFonts w:ascii="Calibri" w:hAnsi="Calibri" w:cs="Calibri"/>
          <w:noProof/>
          <w:lang w:val="en-US"/>
        </w:rPr>
        <w:t xml:space="preserve">M. Fibroid management in premenopausal women. </w:t>
      </w:r>
      <w:r w:rsidRPr="00A13754">
        <w:rPr>
          <w:rFonts w:ascii="Calibri" w:hAnsi="Calibri" w:cs="Calibri"/>
          <w:i/>
          <w:iCs/>
          <w:noProof/>
          <w:lang w:val="en-US"/>
        </w:rPr>
        <w:t>Climacteric</w:t>
      </w:r>
      <w:r w:rsidR="00D8030F">
        <w:rPr>
          <w:rFonts w:ascii="Calibri" w:hAnsi="Calibri" w:cs="Calibri"/>
          <w:i/>
          <w:iCs/>
          <w:noProof/>
          <w:lang w:val="en-US"/>
        </w:rPr>
        <w:t>: The Journal of the International Menopause Society</w:t>
      </w:r>
      <w:r w:rsidRPr="00A13754">
        <w:rPr>
          <w:rFonts w:ascii="Calibri" w:hAnsi="Calibri" w:cs="Calibri"/>
          <w:noProof/>
          <w:lang w:val="en-US"/>
        </w:rPr>
        <w:t xml:space="preserve">. </w:t>
      </w:r>
      <w:r w:rsidRPr="00A13754">
        <w:rPr>
          <w:rFonts w:ascii="Calibri" w:hAnsi="Calibri" w:cs="Calibri"/>
          <w:b/>
          <w:bCs/>
          <w:noProof/>
          <w:lang w:val="en-US"/>
        </w:rPr>
        <w:t>22</w:t>
      </w:r>
      <w:r w:rsidRPr="00A13754">
        <w:rPr>
          <w:rFonts w:ascii="Calibri" w:hAnsi="Calibri" w:cs="Calibri"/>
          <w:noProof/>
          <w:lang w:val="en-US"/>
        </w:rPr>
        <w:t xml:space="preserve"> (1), 27–33 (2019).</w:t>
      </w:r>
    </w:p>
    <w:p w14:paraId="7EC7FE4B" w14:textId="728C17C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6.</w:t>
      </w:r>
      <w:r w:rsidRPr="00A13754">
        <w:rPr>
          <w:rFonts w:ascii="Calibri" w:hAnsi="Calibri" w:cs="Calibri"/>
          <w:noProof/>
          <w:lang w:val="en-US"/>
        </w:rPr>
        <w:tab/>
        <w:t>Maksym, R.</w:t>
      </w:r>
      <w:r w:rsidR="00D8030F">
        <w:rPr>
          <w:rFonts w:ascii="Calibri" w:hAnsi="Calibri" w:cs="Calibri"/>
          <w:noProof/>
          <w:lang w:val="en-US"/>
        </w:rPr>
        <w:t xml:space="preserve"> </w:t>
      </w:r>
      <w:r w:rsidRPr="00A13754">
        <w:rPr>
          <w:rFonts w:ascii="Calibri" w:hAnsi="Calibri" w:cs="Calibri"/>
          <w:noProof/>
          <w:lang w:val="en-US"/>
        </w:rPr>
        <w:t>B., Wierzba, W., Baranowski, W.</w:t>
      </w:r>
      <w:r w:rsidR="00D8030F">
        <w:rPr>
          <w:rFonts w:ascii="Calibri" w:hAnsi="Calibri" w:cs="Calibri"/>
          <w:noProof/>
          <w:lang w:val="en-US"/>
        </w:rPr>
        <w:t xml:space="preserve"> </w:t>
      </w:r>
      <w:r w:rsidRPr="00A13754">
        <w:rPr>
          <w:rFonts w:ascii="Calibri" w:hAnsi="Calibri" w:cs="Calibri"/>
          <w:noProof/>
          <w:lang w:val="en-US"/>
        </w:rPr>
        <w:t xml:space="preserve">E. P23.06: The feasibility of uterine fibroid treatment with advanced ultrasound‐guided HIFU system: preliminary report. </w:t>
      </w:r>
      <w:r w:rsidRPr="00A13754">
        <w:rPr>
          <w:rFonts w:ascii="Calibri" w:hAnsi="Calibri" w:cs="Calibri"/>
          <w:i/>
          <w:iCs/>
          <w:noProof/>
          <w:lang w:val="en-US"/>
        </w:rPr>
        <w:t>Ultrasound in Obstetrics &amp; Gynecology</w:t>
      </w:r>
      <w:r w:rsidRPr="00A13754">
        <w:rPr>
          <w:rFonts w:ascii="Calibri" w:hAnsi="Calibri" w:cs="Calibri"/>
          <w:noProof/>
          <w:lang w:val="en-US"/>
        </w:rPr>
        <w:t xml:space="preserve">. </w:t>
      </w:r>
      <w:r w:rsidRPr="00A13754">
        <w:rPr>
          <w:rFonts w:ascii="Calibri" w:hAnsi="Calibri" w:cs="Calibri"/>
          <w:b/>
          <w:bCs/>
          <w:noProof/>
          <w:lang w:val="en-US"/>
        </w:rPr>
        <w:t>48</w:t>
      </w:r>
      <w:r w:rsidRPr="00A13754">
        <w:rPr>
          <w:rFonts w:ascii="Calibri" w:hAnsi="Calibri" w:cs="Calibri"/>
          <w:noProof/>
          <w:lang w:val="en-US"/>
        </w:rPr>
        <w:t xml:space="preserve"> (S1), 242–242 (2016).</w:t>
      </w:r>
    </w:p>
    <w:p w14:paraId="597377C2" w14:textId="2C8CD368"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7.</w:t>
      </w:r>
      <w:r w:rsidRPr="00A13754">
        <w:rPr>
          <w:rFonts w:ascii="Calibri" w:hAnsi="Calibri" w:cs="Calibri"/>
          <w:noProof/>
          <w:lang w:val="en-US"/>
        </w:rPr>
        <w:tab/>
        <w:t>Lee, J.</w:t>
      </w:r>
      <w:r w:rsidR="00EC0DF3">
        <w:rPr>
          <w:rFonts w:ascii="Calibri" w:hAnsi="Calibri" w:cs="Calibri"/>
          <w:noProof/>
          <w:lang w:val="en-US"/>
        </w:rPr>
        <w:t xml:space="preserve"> </w:t>
      </w:r>
      <w:r w:rsidRPr="00A13754">
        <w:rPr>
          <w:rFonts w:ascii="Calibri" w:hAnsi="Calibri" w:cs="Calibri"/>
          <w:noProof/>
          <w:lang w:val="en-US"/>
        </w:rPr>
        <w:t>S., Hong, G.</w:t>
      </w:r>
      <w:r w:rsidR="00EC0DF3">
        <w:rPr>
          <w:rFonts w:ascii="Calibri" w:hAnsi="Calibri" w:cs="Calibri"/>
          <w:noProof/>
          <w:lang w:val="en-US"/>
        </w:rPr>
        <w:t xml:space="preserve"> </w:t>
      </w:r>
      <w:r w:rsidRPr="00A13754">
        <w:rPr>
          <w:rFonts w:ascii="Calibri" w:hAnsi="Calibri" w:cs="Calibri"/>
          <w:noProof/>
          <w:lang w:val="en-US"/>
        </w:rPr>
        <w:t>Y., Lee, K.</w:t>
      </w:r>
      <w:r w:rsidR="00EC0DF3">
        <w:rPr>
          <w:rFonts w:ascii="Calibri" w:hAnsi="Calibri" w:cs="Calibri"/>
          <w:noProof/>
          <w:lang w:val="en-US"/>
        </w:rPr>
        <w:t xml:space="preserve"> </w:t>
      </w:r>
      <w:r w:rsidRPr="00A13754">
        <w:rPr>
          <w:rFonts w:ascii="Calibri" w:hAnsi="Calibri" w:cs="Calibri"/>
          <w:noProof/>
          <w:lang w:val="en-US"/>
        </w:rPr>
        <w:t>H., Song, J.</w:t>
      </w:r>
      <w:r w:rsidR="00EC0DF3">
        <w:rPr>
          <w:rFonts w:ascii="Calibri" w:hAnsi="Calibri" w:cs="Calibri"/>
          <w:noProof/>
          <w:lang w:val="en-US"/>
        </w:rPr>
        <w:t xml:space="preserve"> </w:t>
      </w:r>
      <w:r w:rsidRPr="00A13754">
        <w:rPr>
          <w:rFonts w:ascii="Calibri" w:hAnsi="Calibri" w:cs="Calibri"/>
          <w:noProof/>
          <w:lang w:val="en-US"/>
        </w:rPr>
        <w:t>H., Kim, T.</w:t>
      </w:r>
      <w:r w:rsidR="00EC0DF3">
        <w:rPr>
          <w:rFonts w:ascii="Calibri" w:hAnsi="Calibri" w:cs="Calibri"/>
          <w:noProof/>
          <w:lang w:val="en-US"/>
        </w:rPr>
        <w:t xml:space="preserve"> </w:t>
      </w:r>
      <w:r w:rsidRPr="00A13754">
        <w:rPr>
          <w:rFonts w:ascii="Calibri" w:hAnsi="Calibri" w:cs="Calibri"/>
          <w:noProof/>
          <w:lang w:val="en-US"/>
        </w:rPr>
        <w:t xml:space="preserve">E. Safety and </w:t>
      </w:r>
      <w:r w:rsidR="0018689C">
        <w:rPr>
          <w:rFonts w:ascii="Calibri" w:hAnsi="Calibri" w:cs="Calibri"/>
          <w:noProof/>
          <w:lang w:val="en-US"/>
        </w:rPr>
        <w:t>e</w:t>
      </w:r>
      <w:r w:rsidRPr="00A13754">
        <w:rPr>
          <w:rFonts w:ascii="Calibri" w:hAnsi="Calibri" w:cs="Calibri"/>
          <w:noProof/>
          <w:lang w:val="en-US"/>
        </w:rPr>
        <w:t xml:space="preserve">fficacy of </w:t>
      </w:r>
      <w:r w:rsidR="0018689C">
        <w:rPr>
          <w:rFonts w:ascii="Calibri" w:hAnsi="Calibri" w:cs="Calibri"/>
          <w:noProof/>
          <w:lang w:val="en-US"/>
        </w:rPr>
        <w:t>u</w:t>
      </w:r>
      <w:r w:rsidRPr="00A13754">
        <w:rPr>
          <w:rFonts w:ascii="Calibri" w:hAnsi="Calibri" w:cs="Calibri"/>
          <w:noProof/>
          <w:lang w:val="en-US"/>
        </w:rPr>
        <w:t>ltrasound-</w:t>
      </w:r>
      <w:r w:rsidR="0018689C">
        <w:rPr>
          <w:rFonts w:ascii="Calibri" w:hAnsi="Calibri" w:cs="Calibri"/>
          <w:noProof/>
          <w:lang w:val="en-US"/>
        </w:rPr>
        <w:t>g</w:t>
      </w:r>
      <w:r w:rsidRPr="00A13754">
        <w:rPr>
          <w:rFonts w:ascii="Calibri" w:hAnsi="Calibri" w:cs="Calibri"/>
          <w:noProof/>
          <w:lang w:val="en-US"/>
        </w:rPr>
        <w:t xml:space="preserve">uided </w:t>
      </w:r>
      <w:r w:rsidR="0018689C">
        <w:rPr>
          <w:rFonts w:ascii="Calibri" w:hAnsi="Calibri" w:cs="Calibri"/>
          <w:noProof/>
          <w:lang w:val="en-US"/>
        </w:rPr>
        <w:t>h</w:t>
      </w:r>
      <w:r w:rsidRPr="00A13754">
        <w:rPr>
          <w:rFonts w:ascii="Calibri" w:hAnsi="Calibri" w:cs="Calibri"/>
          <w:noProof/>
          <w:lang w:val="en-US"/>
        </w:rPr>
        <w:t>igh-</w:t>
      </w:r>
      <w:r w:rsidR="0018689C">
        <w:rPr>
          <w:rFonts w:ascii="Calibri" w:hAnsi="Calibri" w:cs="Calibri"/>
          <w:noProof/>
          <w:lang w:val="en-US"/>
        </w:rPr>
        <w:t>i</w:t>
      </w:r>
      <w:r w:rsidRPr="00A13754">
        <w:rPr>
          <w:rFonts w:ascii="Calibri" w:hAnsi="Calibri" w:cs="Calibri"/>
          <w:noProof/>
          <w:lang w:val="en-US"/>
        </w:rPr>
        <w:t xml:space="preserve">ntensity </w:t>
      </w:r>
      <w:r w:rsidR="0018689C">
        <w:rPr>
          <w:rFonts w:ascii="Calibri" w:hAnsi="Calibri" w:cs="Calibri"/>
          <w:noProof/>
          <w:lang w:val="en-US"/>
        </w:rPr>
        <w:t>f</w:t>
      </w:r>
      <w:r w:rsidRPr="00A13754">
        <w:rPr>
          <w:rFonts w:ascii="Calibri" w:hAnsi="Calibri" w:cs="Calibri"/>
          <w:noProof/>
          <w:lang w:val="en-US"/>
        </w:rPr>
        <w:t xml:space="preserve">ocused </w:t>
      </w:r>
      <w:r w:rsidR="0018689C">
        <w:rPr>
          <w:rFonts w:ascii="Calibri" w:hAnsi="Calibri" w:cs="Calibri"/>
          <w:noProof/>
          <w:lang w:val="en-US"/>
        </w:rPr>
        <w:t>u</w:t>
      </w:r>
      <w:r w:rsidRPr="00A13754">
        <w:rPr>
          <w:rFonts w:ascii="Calibri" w:hAnsi="Calibri" w:cs="Calibri"/>
          <w:noProof/>
          <w:lang w:val="en-US"/>
        </w:rPr>
        <w:t xml:space="preserve">ltrasound </w:t>
      </w:r>
      <w:r w:rsidR="0018689C">
        <w:rPr>
          <w:rFonts w:ascii="Calibri" w:hAnsi="Calibri" w:cs="Calibri"/>
          <w:noProof/>
          <w:lang w:val="en-US"/>
        </w:rPr>
        <w:t>t</w:t>
      </w:r>
      <w:r w:rsidRPr="00A13754">
        <w:rPr>
          <w:rFonts w:ascii="Calibri" w:hAnsi="Calibri" w:cs="Calibri"/>
          <w:noProof/>
          <w:lang w:val="en-US"/>
        </w:rPr>
        <w:t xml:space="preserve">reatment for </w:t>
      </w:r>
      <w:r w:rsidR="0018689C">
        <w:rPr>
          <w:rFonts w:ascii="Calibri" w:hAnsi="Calibri" w:cs="Calibri"/>
          <w:noProof/>
          <w:lang w:val="en-US"/>
        </w:rPr>
        <w:t>u</w:t>
      </w:r>
      <w:r w:rsidRPr="00A13754">
        <w:rPr>
          <w:rFonts w:ascii="Calibri" w:hAnsi="Calibri" w:cs="Calibri"/>
          <w:noProof/>
          <w:lang w:val="en-US"/>
        </w:rPr>
        <w:t xml:space="preserve">terine </w:t>
      </w:r>
      <w:r w:rsidR="0018689C">
        <w:rPr>
          <w:rFonts w:ascii="Calibri" w:hAnsi="Calibri" w:cs="Calibri"/>
          <w:noProof/>
          <w:lang w:val="en-US"/>
        </w:rPr>
        <w:t>f</w:t>
      </w:r>
      <w:r w:rsidRPr="00A13754">
        <w:rPr>
          <w:rFonts w:ascii="Calibri" w:hAnsi="Calibri" w:cs="Calibri"/>
          <w:noProof/>
          <w:lang w:val="en-US"/>
        </w:rPr>
        <w:t xml:space="preserve">ibroids and </w:t>
      </w:r>
      <w:r w:rsidR="0018689C">
        <w:rPr>
          <w:rFonts w:ascii="Calibri" w:hAnsi="Calibri" w:cs="Calibri"/>
          <w:noProof/>
          <w:lang w:val="en-US"/>
        </w:rPr>
        <w:t>a</w:t>
      </w:r>
      <w:r w:rsidRPr="00A13754">
        <w:rPr>
          <w:rFonts w:ascii="Calibri" w:hAnsi="Calibri" w:cs="Calibri"/>
          <w:noProof/>
          <w:lang w:val="en-US"/>
        </w:rPr>
        <w:t xml:space="preserve">denomyosis. </w:t>
      </w:r>
      <w:r w:rsidRPr="00A13754">
        <w:rPr>
          <w:rFonts w:ascii="Calibri" w:hAnsi="Calibri" w:cs="Calibri"/>
          <w:i/>
          <w:iCs/>
          <w:noProof/>
          <w:lang w:val="en-US"/>
        </w:rPr>
        <w:t>Ultrasound in Medicine and Biology</w:t>
      </w:r>
      <w:r w:rsidRPr="00A13754">
        <w:rPr>
          <w:rFonts w:ascii="Calibri" w:hAnsi="Calibri" w:cs="Calibri"/>
          <w:noProof/>
          <w:lang w:val="en-US"/>
        </w:rPr>
        <w:t xml:space="preserve">. </w:t>
      </w:r>
      <w:r w:rsidRPr="00A13754">
        <w:rPr>
          <w:rFonts w:ascii="Calibri" w:hAnsi="Calibri" w:cs="Calibri"/>
          <w:b/>
          <w:bCs/>
          <w:noProof/>
          <w:lang w:val="en-US"/>
        </w:rPr>
        <w:t>45</w:t>
      </w:r>
      <w:r w:rsidRPr="00A13754">
        <w:rPr>
          <w:rFonts w:ascii="Calibri" w:hAnsi="Calibri" w:cs="Calibri"/>
          <w:noProof/>
          <w:lang w:val="en-US"/>
        </w:rPr>
        <w:t xml:space="preserve"> (12), 3214–3221 (2019).</w:t>
      </w:r>
    </w:p>
    <w:p w14:paraId="3DC638B3" w14:textId="3196FCD9"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8.</w:t>
      </w:r>
      <w:r w:rsidRPr="00A13754">
        <w:rPr>
          <w:rFonts w:ascii="Calibri" w:hAnsi="Calibri" w:cs="Calibri"/>
          <w:noProof/>
          <w:lang w:val="en-US"/>
        </w:rPr>
        <w:tab/>
        <w:t xml:space="preserve">Burbank, F. History of uterine artery occlusion and subsequent pregnancy. </w:t>
      </w:r>
      <w:r w:rsidRPr="00A13754">
        <w:rPr>
          <w:rFonts w:ascii="Calibri" w:hAnsi="Calibri" w:cs="Calibri"/>
          <w:i/>
          <w:iCs/>
          <w:noProof/>
          <w:lang w:val="en-US"/>
        </w:rPr>
        <w:t>American Journal of Roentgenology</w:t>
      </w:r>
      <w:r w:rsidRPr="00A13754">
        <w:rPr>
          <w:rFonts w:ascii="Calibri" w:hAnsi="Calibri" w:cs="Calibri"/>
          <w:noProof/>
          <w:lang w:val="en-US"/>
        </w:rPr>
        <w:t xml:space="preserve">. </w:t>
      </w:r>
      <w:r w:rsidRPr="00A13754">
        <w:rPr>
          <w:rFonts w:ascii="Calibri" w:hAnsi="Calibri" w:cs="Calibri"/>
          <w:b/>
          <w:bCs/>
          <w:noProof/>
          <w:lang w:val="en-US"/>
        </w:rPr>
        <w:t>192</w:t>
      </w:r>
      <w:r w:rsidRPr="00A13754">
        <w:rPr>
          <w:rFonts w:ascii="Calibri" w:hAnsi="Calibri" w:cs="Calibri"/>
          <w:noProof/>
          <w:lang w:val="en-US"/>
        </w:rPr>
        <w:t xml:space="preserve"> (6), 1593–1600 (2009).</w:t>
      </w:r>
    </w:p>
    <w:p w14:paraId="787A0217" w14:textId="086ECFED"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29.</w:t>
      </w:r>
      <w:r w:rsidRPr="00A13754">
        <w:rPr>
          <w:rFonts w:ascii="Calibri" w:hAnsi="Calibri" w:cs="Calibri"/>
          <w:noProof/>
          <w:lang w:val="en-US"/>
        </w:rPr>
        <w:tab/>
        <w:t>Sack, R.</w:t>
      </w:r>
      <w:r w:rsidR="0018689C">
        <w:rPr>
          <w:rFonts w:ascii="Calibri" w:hAnsi="Calibri" w:cs="Calibri"/>
          <w:noProof/>
          <w:lang w:val="en-US"/>
        </w:rPr>
        <w:t xml:space="preserve"> </w:t>
      </w:r>
      <w:r w:rsidRPr="00A13754">
        <w:rPr>
          <w:rFonts w:ascii="Calibri" w:hAnsi="Calibri" w:cs="Calibri"/>
          <w:noProof/>
          <w:lang w:val="en-US"/>
        </w:rPr>
        <w:t xml:space="preserve">A. Bilateral internal iliac (hypogastric) artery ligation to control obstetric and gynecologic hemorrhage. A ten-year review at the community hospital level. </w:t>
      </w:r>
      <w:r w:rsidRPr="00A13754">
        <w:rPr>
          <w:rFonts w:ascii="Calibri" w:hAnsi="Calibri" w:cs="Calibri"/>
          <w:i/>
          <w:iCs/>
          <w:noProof/>
          <w:lang w:val="en-US"/>
        </w:rPr>
        <w:t>American Journal of Obstetrics and Gynecology</w:t>
      </w:r>
      <w:r w:rsidRPr="00A13754">
        <w:rPr>
          <w:rFonts w:ascii="Calibri" w:hAnsi="Calibri" w:cs="Calibri"/>
          <w:noProof/>
          <w:lang w:val="en-US"/>
        </w:rPr>
        <w:t xml:space="preserve">. </w:t>
      </w:r>
      <w:r w:rsidRPr="00A13754">
        <w:rPr>
          <w:rFonts w:ascii="Calibri" w:hAnsi="Calibri" w:cs="Calibri"/>
          <w:b/>
          <w:bCs/>
          <w:noProof/>
          <w:lang w:val="en-US"/>
        </w:rPr>
        <w:t>116</w:t>
      </w:r>
      <w:r w:rsidRPr="00A13754">
        <w:rPr>
          <w:rFonts w:ascii="Calibri" w:hAnsi="Calibri" w:cs="Calibri"/>
          <w:noProof/>
          <w:lang w:val="en-US"/>
        </w:rPr>
        <w:t xml:space="preserve"> (4), 493–497 (1973).</w:t>
      </w:r>
    </w:p>
    <w:p w14:paraId="7BAF2F1A" w14:textId="438691A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0. Brown, B.</w:t>
      </w:r>
      <w:r w:rsidR="0018689C">
        <w:rPr>
          <w:rFonts w:ascii="Calibri" w:hAnsi="Calibri" w:cs="Calibri"/>
          <w:noProof/>
          <w:lang w:val="en-US"/>
        </w:rPr>
        <w:t xml:space="preserve"> </w:t>
      </w:r>
      <w:r w:rsidRPr="00A13754">
        <w:rPr>
          <w:rFonts w:ascii="Calibri" w:hAnsi="Calibri" w:cs="Calibri"/>
          <w:noProof/>
          <w:lang w:val="en-US"/>
        </w:rPr>
        <w:t>J., Heaston, D.</w:t>
      </w:r>
      <w:r w:rsidR="0018689C">
        <w:rPr>
          <w:rFonts w:ascii="Calibri" w:hAnsi="Calibri" w:cs="Calibri"/>
          <w:noProof/>
          <w:lang w:val="en-US"/>
        </w:rPr>
        <w:t xml:space="preserve"> </w:t>
      </w:r>
      <w:r w:rsidRPr="00A13754">
        <w:rPr>
          <w:rFonts w:ascii="Calibri" w:hAnsi="Calibri" w:cs="Calibri"/>
          <w:noProof/>
          <w:lang w:val="en-US"/>
        </w:rPr>
        <w:t>K., Poulson, A.</w:t>
      </w:r>
      <w:r w:rsidR="0018689C">
        <w:rPr>
          <w:rFonts w:ascii="Calibri" w:hAnsi="Calibri" w:cs="Calibri"/>
          <w:noProof/>
          <w:lang w:val="en-US"/>
        </w:rPr>
        <w:t xml:space="preserve"> </w:t>
      </w:r>
      <w:r w:rsidRPr="00A13754">
        <w:rPr>
          <w:rFonts w:ascii="Calibri" w:hAnsi="Calibri" w:cs="Calibri"/>
          <w:noProof/>
          <w:lang w:val="en-US"/>
        </w:rPr>
        <w:t>M., Gabert, H.</w:t>
      </w:r>
      <w:r w:rsidR="0018689C">
        <w:rPr>
          <w:rFonts w:ascii="Calibri" w:hAnsi="Calibri" w:cs="Calibri"/>
          <w:noProof/>
          <w:lang w:val="en-US"/>
        </w:rPr>
        <w:t xml:space="preserve"> </w:t>
      </w:r>
      <w:r w:rsidRPr="00A13754">
        <w:rPr>
          <w:rFonts w:ascii="Calibri" w:hAnsi="Calibri" w:cs="Calibri"/>
          <w:noProof/>
          <w:lang w:val="en-US"/>
        </w:rPr>
        <w:t>A., Mineau, D.</w:t>
      </w:r>
      <w:r w:rsidR="0018689C">
        <w:rPr>
          <w:rFonts w:ascii="Calibri" w:hAnsi="Calibri" w:cs="Calibri"/>
          <w:noProof/>
          <w:lang w:val="en-US"/>
        </w:rPr>
        <w:t xml:space="preserve"> </w:t>
      </w:r>
      <w:r w:rsidRPr="00A13754">
        <w:rPr>
          <w:rFonts w:ascii="Calibri" w:hAnsi="Calibri" w:cs="Calibri"/>
          <w:noProof/>
          <w:lang w:val="en-US"/>
        </w:rPr>
        <w:t>E., Miller, F.</w:t>
      </w:r>
      <w:r w:rsidR="0018689C">
        <w:rPr>
          <w:rFonts w:ascii="Calibri" w:hAnsi="Calibri" w:cs="Calibri"/>
          <w:noProof/>
          <w:lang w:val="en-US"/>
        </w:rPr>
        <w:t xml:space="preserve"> </w:t>
      </w:r>
      <w:r w:rsidRPr="00A13754">
        <w:rPr>
          <w:rFonts w:ascii="Calibri" w:hAnsi="Calibri" w:cs="Calibri"/>
          <w:noProof/>
          <w:lang w:val="en-US"/>
        </w:rPr>
        <w:t xml:space="preserve">J. Uncontrollable postpartum bleeding: A new approach to hemostasis through angiographic arterial </w:t>
      </w:r>
      <w:r w:rsidR="006163CD" w:rsidRPr="00A13754">
        <w:rPr>
          <w:rFonts w:ascii="Calibri" w:hAnsi="Calibri" w:cs="Calibri"/>
          <w:noProof/>
          <w:lang w:val="en-US"/>
        </w:rPr>
        <w:t>embolization</w:t>
      </w:r>
      <w:r w:rsidRPr="00A13754">
        <w:rPr>
          <w:rFonts w:ascii="Calibri" w:hAnsi="Calibri" w:cs="Calibri"/>
          <w:noProof/>
          <w:lang w:val="en-US"/>
        </w:rPr>
        <w:t xml:space="preserve">. </w:t>
      </w:r>
      <w:r w:rsidRPr="00A13754">
        <w:rPr>
          <w:rFonts w:ascii="Calibri" w:hAnsi="Calibri" w:cs="Calibri"/>
          <w:i/>
          <w:iCs/>
          <w:noProof/>
          <w:lang w:val="en-US"/>
        </w:rPr>
        <w:t>Obstetrics and Gynecology</w:t>
      </w:r>
      <w:r w:rsidRPr="00A13754">
        <w:rPr>
          <w:rFonts w:ascii="Calibri" w:hAnsi="Calibri" w:cs="Calibri"/>
          <w:noProof/>
          <w:lang w:val="en-US"/>
        </w:rPr>
        <w:t xml:space="preserve">. </w:t>
      </w:r>
      <w:r w:rsidRPr="00A13754">
        <w:rPr>
          <w:rFonts w:ascii="Calibri" w:hAnsi="Calibri" w:cs="Calibri"/>
          <w:b/>
          <w:bCs/>
          <w:noProof/>
          <w:lang w:val="en-US"/>
        </w:rPr>
        <w:t>54</w:t>
      </w:r>
      <w:r w:rsidRPr="00A13754">
        <w:rPr>
          <w:rFonts w:ascii="Calibri" w:hAnsi="Calibri" w:cs="Calibri"/>
          <w:noProof/>
          <w:lang w:val="en-US"/>
        </w:rPr>
        <w:t xml:space="preserve"> (3), 361–365 (1979).</w:t>
      </w:r>
    </w:p>
    <w:p w14:paraId="0AAEF74D" w14:textId="1E2B6854"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1. Heaston, D.</w:t>
      </w:r>
      <w:r w:rsidR="0018689C">
        <w:rPr>
          <w:rFonts w:ascii="Calibri" w:hAnsi="Calibri" w:cs="Calibri"/>
          <w:noProof/>
          <w:lang w:val="en-US"/>
        </w:rPr>
        <w:t xml:space="preserve"> </w:t>
      </w:r>
      <w:r w:rsidRPr="00A13754">
        <w:rPr>
          <w:rFonts w:ascii="Calibri" w:hAnsi="Calibri" w:cs="Calibri"/>
          <w:noProof/>
          <w:lang w:val="en-US"/>
        </w:rPr>
        <w:t>K., Mineau, D.</w:t>
      </w:r>
      <w:r w:rsidR="0018689C">
        <w:rPr>
          <w:rFonts w:ascii="Calibri" w:hAnsi="Calibri" w:cs="Calibri"/>
          <w:noProof/>
          <w:lang w:val="en-US"/>
        </w:rPr>
        <w:t xml:space="preserve"> </w:t>
      </w:r>
      <w:r w:rsidRPr="00A13754">
        <w:rPr>
          <w:rFonts w:ascii="Calibri" w:hAnsi="Calibri" w:cs="Calibri"/>
          <w:noProof/>
          <w:lang w:val="en-US"/>
        </w:rPr>
        <w:t>E., Brown, B.</w:t>
      </w:r>
      <w:r w:rsidR="0018689C">
        <w:rPr>
          <w:rFonts w:ascii="Calibri" w:hAnsi="Calibri" w:cs="Calibri"/>
          <w:noProof/>
          <w:lang w:val="en-US"/>
        </w:rPr>
        <w:t xml:space="preserve"> </w:t>
      </w:r>
      <w:r w:rsidRPr="00A13754">
        <w:rPr>
          <w:rFonts w:ascii="Calibri" w:hAnsi="Calibri" w:cs="Calibri"/>
          <w:noProof/>
          <w:lang w:val="en-US"/>
        </w:rPr>
        <w:t>J., Miller, F.</w:t>
      </w:r>
      <w:r w:rsidR="0018689C">
        <w:rPr>
          <w:rFonts w:ascii="Calibri" w:hAnsi="Calibri" w:cs="Calibri"/>
          <w:noProof/>
          <w:lang w:val="en-US"/>
        </w:rPr>
        <w:t xml:space="preserve"> </w:t>
      </w:r>
      <w:r w:rsidRPr="00A13754">
        <w:rPr>
          <w:rFonts w:ascii="Calibri" w:hAnsi="Calibri" w:cs="Calibri"/>
          <w:noProof/>
          <w:lang w:val="en-US"/>
        </w:rPr>
        <w:t xml:space="preserve">J. Transcatheter arterial </w:t>
      </w:r>
      <w:r w:rsidR="006163CD" w:rsidRPr="00A13754">
        <w:rPr>
          <w:rFonts w:ascii="Calibri" w:hAnsi="Calibri" w:cs="Calibri"/>
          <w:noProof/>
          <w:lang w:val="en-US"/>
        </w:rPr>
        <w:t>embolization</w:t>
      </w:r>
      <w:r w:rsidRPr="00A13754">
        <w:rPr>
          <w:rFonts w:ascii="Calibri" w:hAnsi="Calibri" w:cs="Calibri"/>
          <w:noProof/>
          <w:lang w:val="en-US"/>
        </w:rPr>
        <w:t xml:space="preserve"> for control of persistent massive puerperal hemorrhage after bilateral surgical hypogastric artery ligation. </w:t>
      </w:r>
      <w:r w:rsidRPr="00A13754">
        <w:rPr>
          <w:rFonts w:ascii="Calibri" w:hAnsi="Calibri" w:cs="Calibri"/>
          <w:i/>
          <w:iCs/>
          <w:noProof/>
          <w:lang w:val="en-US"/>
        </w:rPr>
        <w:t>American Journal of Roentgenology</w:t>
      </w:r>
      <w:r w:rsidRPr="00A13754">
        <w:rPr>
          <w:rFonts w:ascii="Calibri" w:hAnsi="Calibri" w:cs="Calibri"/>
          <w:noProof/>
          <w:lang w:val="en-US"/>
        </w:rPr>
        <w:t xml:space="preserve">. </w:t>
      </w:r>
      <w:r w:rsidRPr="00A13754">
        <w:rPr>
          <w:rFonts w:ascii="Calibri" w:hAnsi="Calibri" w:cs="Calibri"/>
          <w:b/>
          <w:bCs/>
          <w:noProof/>
          <w:lang w:val="en-US"/>
        </w:rPr>
        <w:t>133</w:t>
      </w:r>
      <w:r w:rsidRPr="00A13754">
        <w:rPr>
          <w:rFonts w:ascii="Calibri" w:hAnsi="Calibri" w:cs="Calibri"/>
          <w:noProof/>
          <w:lang w:val="en-US"/>
        </w:rPr>
        <w:t xml:space="preserve"> (1), 152–154 (1979).</w:t>
      </w:r>
    </w:p>
    <w:p w14:paraId="75520C60" w14:textId="0A065893"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2.</w:t>
      </w:r>
      <w:r w:rsidRPr="00A13754">
        <w:rPr>
          <w:rFonts w:ascii="Calibri" w:hAnsi="Calibri" w:cs="Calibri"/>
          <w:noProof/>
          <w:lang w:val="en-US"/>
        </w:rPr>
        <w:tab/>
        <w:t xml:space="preserve">Royal College of Obstetricians and Gynaecologists Clinical recommendations on the use of uterine artery </w:t>
      </w:r>
      <w:r w:rsidR="006163CD" w:rsidRPr="00A13754">
        <w:rPr>
          <w:rFonts w:ascii="Calibri" w:hAnsi="Calibri" w:cs="Calibri"/>
          <w:noProof/>
          <w:lang w:val="en-US"/>
        </w:rPr>
        <w:t>embolization</w:t>
      </w:r>
      <w:r w:rsidRPr="00A13754">
        <w:rPr>
          <w:rFonts w:ascii="Calibri" w:hAnsi="Calibri" w:cs="Calibri"/>
          <w:noProof/>
          <w:lang w:val="en-US"/>
        </w:rPr>
        <w:t xml:space="preserve"> (UAE) in the management of fibroids. </w:t>
      </w:r>
      <w:r w:rsidRPr="00A13754">
        <w:rPr>
          <w:rFonts w:ascii="Calibri" w:hAnsi="Calibri" w:cs="Calibri"/>
          <w:i/>
          <w:iCs/>
          <w:noProof/>
          <w:lang w:val="en-US"/>
        </w:rPr>
        <w:t>Royal College of Radiologists</w:t>
      </w:r>
      <w:r w:rsidRPr="00A13754">
        <w:rPr>
          <w:rFonts w:ascii="Calibri" w:hAnsi="Calibri" w:cs="Calibri"/>
          <w:noProof/>
          <w:lang w:val="en-US"/>
        </w:rPr>
        <w:t>. at &lt;https://www.rcog.org.uk/globalassets/documents/guidelines/23-12-2013_rcog_rcr_uae.pdf&gt; (2013).</w:t>
      </w:r>
    </w:p>
    <w:p w14:paraId="67B1C30C" w14:textId="56AE4FA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3.</w:t>
      </w:r>
      <w:r w:rsidRPr="00A13754">
        <w:rPr>
          <w:rFonts w:ascii="Calibri" w:hAnsi="Calibri" w:cs="Calibri"/>
          <w:noProof/>
          <w:lang w:val="en-US"/>
        </w:rPr>
        <w:tab/>
        <w:t>Ravina, J.</w:t>
      </w:r>
      <w:r w:rsidR="0018689C">
        <w:rPr>
          <w:rFonts w:ascii="Calibri" w:hAnsi="Calibri" w:cs="Calibri"/>
          <w:noProof/>
          <w:lang w:val="en-US"/>
        </w:rPr>
        <w:t xml:space="preserve"> </w:t>
      </w:r>
      <w:r w:rsidRPr="00A13754">
        <w:rPr>
          <w:rFonts w:ascii="Calibri" w:hAnsi="Calibri" w:cs="Calibri"/>
          <w:noProof/>
          <w:lang w:val="en-US"/>
        </w:rPr>
        <w:t>H.</w:t>
      </w:r>
      <w:r w:rsidRPr="0018689C">
        <w:rPr>
          <w:rFonts w:ascii="Calibri" w:hAnsi="Calibri" w:cs="Calibri"/>
          <w:noProof/>
          <w:lang w:val="en-US"/>
        </w:rPr>
        <w:t xml:space="preserve"> </w:t>
      </w:r>
      <w:r w:rsidRPr="007119CE">
        <w:rPr>
          <w:rFonts w:ascii="Calibri" w:hAnsi="Calibri" w:cs="Calibri"/>
          <w:noProof/>
          <w:lang w:val="en-US"/>
        </w:rPr>
        <w:t>et al.</w:t>
      </w:r>
      <w:r w:rsidRPr="00A13754">
        <w:rPr>
          <w:rFonts w:ascii="Calibri" w:hAnsi="Calibri" w:cs="Calibri"/>
          <w:noProof/>
          <w:lang w:val="en-US"/>
        </w:rPr>
        <w:t xml:space="preserve"> Arterial </w:t>
      </w:r>
      <w:r w:rsidR="006163CD" w:rsidRPr="00A13754">
        <w:rPr>
          <w:rFonts w:ascii="Calibri" w:hAnsi="Calibri" w:cs="Calibri"/>
          <w:noProof/>
          <w:lang w:val="en-US"/>
        </w:rPr>
        <w:t>embolization</w:t>
      </w:r>
      <w:r w:rsidRPr="00A13754">
        <w:rPr>
          <w:rFonts w:ascii="Calibri" w:hAnsi="Calibri" w:cs="Calibri"/>
          <w:noProof/>
          <w:lang w:val="en-US"/>
        </w:rPr>
        <w:t xml:space="preserve"> to treat uterine myomata. </w:t>
      </w:r>
      <w:r w:rsidRPr="00A13754">
        <w:rPr>
          <w:rFonts w:ascii="Calibri" w:hAnsi="Calibri" w:cs="Calibri"/>
          <w:i/>
          <w:iCs/>
          <w:noProof/>
          <w:lang w:val="en-US"/>
        </w:rPr>
        <w:t>The Lancet</w:t>
      </w:r>
      <w:r w:rsidRPr="00A13754">
        <w:rPr>
          <w:rFonts w:ascii="Calibri" w:hAnsi="Calibri" w:cs="Calibri"/>
          <w:noProof/>
          <w:lang w:val="en-US"/>
        </w:rPr>
        <w:t xml:space="preserve">. </w:t>
      </w:r>
      <w:r w:rsidRPr="00A13754">
        <w:rPr>
          <w:rFonts w:ascii="Calibri" w:hAnsi="Calibri" w:cs="Calibri"/>
          <w:b/>
          <w:bCs/>
          <w:noProof/>
          <w:lang w:val="en-US"/>
        </w:rPr>
        <w:t>346</w:t>
      </w:r>
      <w:r w:rsidRPr="00A13754">
        <w:rPr>
          <w:rFonts w:ascii="Calibri" w:hAnsi="Calibri" w:cs="Calibri"/>
          <w:noProof/>
          <w:lang w:val="en-US"/>
        </w:rPr>
        <w:t xml:space="preserve"> (8976), 671–672 (1995).</w:t>
      </w:r>
    </w:p>
    <w:p w14:paraId="29948D16" w14:textId="2B40E71D"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4. Goodwin, S.</w:t>
      </w:r>
      <w:r w:rsidR="0018689C">
        <w:rPr>
          <w:rFonts w:ascii="Calibri" w:hAnsi="Calibri" w:cs="Calibri"/>
          <w:noProof/>
          <w:lang w:val="en-US"/>
        </w:rPr>
        <w:t xml:space="preserve"> </w:t>
      </w:r>
      <w:r w:rsidRPr="00A13754">
        <w:rPr>
          <w:rFonts w:ascii="Calibri" w:hAnsi="Calibri" w:cs="Calibri"/>
          <w:noProof/>
          <w:lang w:val="en-US"/>
        </w:rPr>
        <w:t>C., Vedantham, S., McLucas, B., Forno, A.</w:t>
      </w:r>
      <w:r w:rsidR="0018689C">
        <w:rPr>
          <w:rFonts w:ascii="Calibri" w:hAnsi="Calibri" w:cs="Calibri"/>
          <w:noProof/>
          <w:lang w:val="en-US"/>
        </w:rPr>
        <w:t xml:space="preserve"> </w:t>
      </w:r>
      <w:r w:rsidRPr="00A13754">
        <w:rPr>
          <w:rFonts w:ascii="Calibri" w:hAnsi="Calibri" w:cs="Calibri"/>
          <w:noProof/>
          <w:lang w:val="en-US"/>
        </w:rPr>
        <w:t xml:space="preserve">E., Perrella, R. Preliminary experience with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uterine fibroids.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8</w:t>
      </w:r>
      <w:r w:rsidRPr="00A13754">
        <w:rPr>
          <w:rFonts w:ascii="Calibri" w:hAnsi="Calibri" w:cs="Calibri"/>
          <w:noProof/>
          <w:lang w:val="en-US"/>
        </w:rPr>
        <w:t xml:space="preserve"> (4), 517–526 (1997).</w:t>
      </w:r>
    </w:p>
    <w:p w14:paraId="42F543C8" w14:textId="27210FC4"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5.</w:t>
      </w:r>
      <w:r w:rsidRPr="00A13754">
        <w:rPr>
          <w:rFonts w:ascii="Calibri" w:hAnsi="Calibri" w:cs="Calibri"/>
          <w:noProof/>
          <w:lang w:val="en-US"/>
        </w:rPr>
        <w:tab/>
        <w:t>Kohi, M.</w:t>
      </w:r>
      <w:r w:rsidR="0018689C">
        <w:rPr>
          <w:rFonts w:ascii="Calibri" w:hAnsi="Calibri" w:cs="Calibri"/>
          <w:noProof/>
          <w:lang w:val="en-US"/>
        </w:rPr>
        <w:t xml:space="preserve"> </w:t>
      </w:r>
      <w:r w:rsidRPr="00A13754">
        <w:rPr>
          <w:rFonts w:ascii="Calibri" w:hAnsi="Calibri" w:cs="Calibri"/>
          <w:noProof/>
          <w:lang w:val="en-US"/>
        </w:rPr>
        <w:t>P., Spies, J.</w:t>
      </w:r>
      <w:r w:rsidR="0018689C">
        <w:rPr>
          <w:rFonts w:ascii="Calibri" w:hAnsi="Calibri" w:cs="Calibri"/>
          <w:noProof/>
          <w:lang w:val="en-US"/>
        </w:rPr>
        <w:t xml:space="preserve"> </w:t>
      </w:r>
      <w:r w:rsidRPr="00A13754">
        <w:rPr>
          <w:rFonts w:ascii="Calibri" w:hAnsi="Calibri" w:cs="Calibri"/>
          <w:noProof/>
          <w:lang w:val="en-US"/>
        </w:rPr>
        <w:t xml:space="preserve">B. Updates on </w:t>
      </w:r>
      <w:r w:rsidR="0018689C">
        <w:rPr>
          <w:rFonts w:ascii="Calibri" w:hAnsi="Calibri" w:cs="Calibri"/>
          <w:noProof/>
          <w:lang w:val="en-US"/>
        </w:rPr>
        <w:t>u</w:t>
      </w:r>
      <w:r w:rsidRPr="00A13754">
        <w:rPr>
          <w:rFonts w:ascii="Calibri" w:hAnsi="Calibri" w:cs="Calibri"/>
          <w:noProof/>
          <w:lang w:val="en-US"/>
        </w:rPr>
        <w:t xml:space="preserve">terine </w:t>
      </w:r>
      <w:r w:rsidR="0018689C">
        <w:rPr>
          <w:rFonts w:ascii="Calibri" w:hAnsi="Calibri" w:cs="Calibri"/>
          <w:noProof/>
          <w:lang w:val="en-US"/>
        </w:rPr>
        <w:t>a</w:t>
      </w:r>
      <w:r w:rsidRPr="00A13754">
        <w:rPr>
          <w:rFonts w:ascii="Calibri" w:hAnsi="Calibri" w:cs="Calibri"/>
          <w:noProof/>
          <w:lang w:val="en-US"/>
        </w:rPr>
        <w:t xml:space="preserve">rtery </w:t>
      </w:r>
      <w:r w:rsidR="0018689C">
        <w:rPr>
          <w:rFonts w:ascii="Calibri" w:hAnsi="Calibri" w:cs="Calibri"/>
          <w:noProof/>
          <w:lang w:val="en-US"/>
        </w:rPr>
        <w:t>e</w:t>
      </w:r>
      <w:r w:rsidRPr="00A13754">
        <w:rPr>
          <w:rFonts w:ascii="Calibri" w:hAnsi="Calibri" w:cs="Calibri"/>
          <w:noProof/>
          <w:lang w:val="en-US"/>
        </w:rPr>
        <w:t xml:space="preserve">mbolization. </w:t>
      </w:r>
      <w:r w:rsidRPr="00A13754">
        <w:rPr>
          <w:rFonts w:ascii="Calibri" w:hAnsi="Calibri" w:cs="Calibri"/>
          <w:i/>
          <w:iCs/>
          <w:noProof/>
          <w:lang w:val="en-US"/>
        </w:rPr>
        <w:t>Seminars in Interventional Radiology</w:t>
      </w:r>
      <w:r w:rsidRPr="00A13754">
        <w:rPr>
          <w:rFonts w:ascii="Calibri" w:hAnsi="Calibri" w:cs="Calibri"/>
          <w:noProof/>
          <w:lang w:val="en-US"/>
        </w:rPr>
        <w:t xml:space="preserve">. </w:t>
      </w:r>
      <w:r w:rsidRPr="00A13754">
        <w:rPr>
          <w:rFonts w:ascii="Calibri" w:hAnsi="Calibri" w:cs="Calibri"/>
          <w:b/>
          <w:bCs/>
          <w:noProof/>
          <w:lang w:val="en-US"/>
        </w:rPr>
        <w:t>35</w:t>
      </w:r>
      <w:r w:rsidRPr="00A13754">
        <w:rPr>
          <w:rFonts w:ascii="Calibri" w:hAnsi="Calibri" w:cs="Calibri"/>
          <w:noProof/>
          <w:lang w:val="en-US"/>
        </w:rPr>
        <w:t xml:space="preserve"> (1), 48–55 (2018).</w:t>
      </w:r>
    </w:p>
    <w:p w14:paraId="563631BD" w14:textId="0E1CDF1C"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lastRenderedPageBreak/>
        <w:t>36. Gupta J</w:t>
      </w:r>
      <w:r w:rsidR="0018689C">
        <w:rPr>
          <w:rFonts w:ascii="Calibri" w:hAnsi="Calibri" w:cs="Calibri"/>
          <w:noProof/>
          <w:lang w:val="en-US"/>
        </w:rPr>
        <w:t xml:space="preserve">. </w:t>
      </w:r>
      <w:r w:rsidRPr="00A13754">
        <w:rPr>
          <w:rFonts w:ascii="Calibri" w:hAnsi="Calibri" w:cs="Calibri"/>
          <w:noProof/>
          <w:lang w:val="en-US"/>
        </w:rPr>
        <w:t>K</w:t>
      </w:r>
      <w:r w:rsidR="0018689C">
        <w:rPr>
          <w:rFonts w:ascii="Calibri" w:hAnsi="Calibri" w:cs="Calibri"/>
          <w:noProof/>
          <w:lang w:val="en-US"/>
        </w:rPr>
        <w:t>.</w:t>
      </w:r>
      <w:r w:rsidRPr="00A13754">
        <w:rPr>
          <w:rFonts w:ascii="Calibri" w:hAnsi="Calibri" w:cs="Calibri"/>
          <w:noProof/>
          <w:lang w:val="en-US"/>
        </w:rPr>
        <w:t>, H.</w:t>
      </w:r>
      <w:r w:rsidR="0018689C">
        <w:rPr>
          <w:rFonts w:ascii="Calibri" w:hAnsi="Calibri" w:cs="Calibri"/>
          <w:noProof/>
          <w:lang w:val="en-US"/>
        </w:rPr>
        <w:t xml:space="preserve"> </w:t>
      </w:r>
      <w:r w:rsidRPr="00A13754">
        <w:rPr>
          <w:rFonts w:ascii="Calibri" w:hAnsi="Calibri" w:cs="Calibri"/>
          <w:noProof/>
          <w:lang w:val="en-US"/>
        </w:rPr>
        <w:t xml:space="preserve">M. Cochrane Database of Systematic Reviews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symptomatic uterine fibroids (Review)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symptomatic uterine fibroids (Review). </w:t>
      </w:r>
      <w:r w:rsidRPr="00A13754">
        <w:rPr>
          <w:rFonts w:ascii="Calibri" w:hAnsi="Calibri" w:cs="Calibri"/>
          <w:i/>
          <w:iCs/>
          <w:noProof/>
          <w:lang w:val="en-US"/>
        </w:rPr>
        <w:t>Cochrane Database of Systematic Reviews</w:t>
      </w:r>
      <w:r w:rsidRPr="00A13754">
        <w:rPr>
          <w:rFonts w:ascii="Calibri" w:hAnsi="Calibri" w:cs="Calibri"/>
          <w:noProof/>
          <w:lang w:val="en-US"/>
        </w:rPr>
        <w:t>. (12) (2014).</w:t>
      </w:r>
    </w:p>
    <w:p w14:paraId="781EF094" w14:textId="04A7DE16"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7.</w:t>
      </w:r>
      <w:r w:rsidRPr="00A13754">
        <w:rPr>
          <w:rFonts w:ascii="Calibri" w:hAnsi="Calibri" w:cs="Calibri"/>
          <w:noProof/>
          <w:lang w:val="en-US"/>
        </w:rPr>
        <w:tab/>
        <w:t>Naredi, N., Bhattacharyya, T.</w:t>
      </w:r>
      <w:r w:rsidR="0018689C">
        <w:rPr>
          <w:rFonts w:ascii="Calibri" w:hAnsi="Calibri" w:cs="Calibri"/>
          <w:noProof/>
          <w:lang w:val="en-US"/>
        </w:rPr>
        <w:t xml:space="preserve"> </w:t>
      </w:r>
      <w:r w:rsidRPr="00A13754">
        <w:rPr>
          <w:rFonts w:ascii="Calibri" w:hAnsi="Calibri" w:cs="Calibri"/>
          <w:noProof/>
          <w:lang w:val="en-US"/>
        </w:rPr>
        <w:t xml:space="preserve">K. </w:t>
      </w:r>
      <w:r w:rsidRPr="00A13754">
        <w:rPr>
          <w:rFonts w:ascii="Calibri" w:hAnsi="Calibri" w:cs="Calibri"/>
          <w:i/>
          <w:iCs/>
          <w:noProof/>
          <w:lang w:val="en-US"/>
        </w:rPr>
        <w:t>Uterine Artery Embolization: A Nonsurgical Cure for Fibroids.</w:t>
      </w:r>
      <w:r w:rsidRPr="00A13754">
        <w:rPr>
          <w:rFonts w:ascii="Calibri" w:hAnsi="Calibri" w:cs="Calibri"/>
          <w:noProof/>
          <w:lang w:val="en-US"/>
        </w:rPr>
        <w:t xml:space="preserve"> </w:t>
      </w:r>
      <w:r w:rsidRPr="00A13754">
        <w:rPr>
          <w:rFonts w:ascii="Calibri" w:hAnsi="Calibri" w:cs="Calibri"/>
          <w:i/>
          <w:iCs/>
          <w:noProof/>
          <w:lang w:val="en-US"/>
        </w:rPr>
        <w:t>South Asian Federation of Obstetrics and Gynecology</w:t>
      </w:r>
      <w:r w:rsidRPr="00A13754">
        <w:rPr>
          <w:rFonts w:ascii="Calibri" w:hAnsi="Calibri" w:cs="Calibri"/>
          <w:noProof/>
          <w:lang w:val="en-US"/>
        </w:rPr>
        <w:t xml:space="preserve">. </w:t>
      </w:r>
      <w:r w:rsidRPr="00A13754">
        <w:rPr>
          <w:rFonts w:ascii="Calibri" w:hAnsi="Calibri" w:cs="Calibri"/>
          <w:b/>
          <w:bCs/>
          <w:noProof/>
          <w:lang w:val="en-US"/>
        </w:rPr>
        <w:t>1</w:t>
      </w:r>
      <w:r w:rsidRPr="00A13754">
        <w:rPr>
          <w:rFonts w:ascii="Calibri" w:hAnsi="Calibri" w:cs="Calibri"/>
          <w:noProof/>
          <w:lang w:val="en-US"/>
        </w:rPr>
        <w:t xml:space="preserve"> (3), at &lt;https://www.jsafog.com/doi/pdf/10.5005/jp-journals-10006-1003&gt; (2009).</w:t>
      </w:r>
    </w:p>
    <w:p w14:paraId="56006490" w14:textId="1DDF3EDE"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8.</w:t>
      </w:r>
      <w:r w:rsidRPr="00A13754">
        <w:rPr>
          <w:rFonts w:ascii="Calibri" w:hAnsi="Calibri" w:cs="Calibri"/>
          <w:noProof/>
          <w:lang w:val="en-US"/>
        </w:rPr>
        <w:tab/>
        <w:t xml:space="preserve">Memtsa, M., Homer, H. Complications </w:t>
      </w:r>
      <w:r w:rsidR="0018689C">
        <w:rPr>
          <w:rFonts w:ascii="Calibri" w:hAnsi="Calibri" w:cs="Calibri"/>
          <w:noProof/>
          <w:lang w:val="en-US"/>
        </w:rPr>
        <w:t>a</w:t>
      </w:r>
      <w:r w:rsidRPr="00A13754">
        <w:rPr>
          <w:rFonts w:ascii="Calibri" w:hAnsi="Calibri" w:cs="Calibri"/>
          <w:noProof/>
          <w:lang w:val="en-US"/>
        </w:rPr>
        <w:t xml:space="preserve">ssociated with </w:t>
      </w:r>
      <w:r w:rsidR="0018689C">
        <w:rPr>
          <w:rFonts w:ascii="Calibri" w:hAnsi="Calibri" w:cs="Calibri"/>
          <w:noProof/>
          <w:lang w:val="en-US"/>
        </w:rPr>
        <w:t>u</w:t>
      </w:r>
      <w:r w:rsidRPr="00A13754">
        <w:rPr>
          <w:rFonts w:ascii="Calibri" w:hAnsi="Calibri" w:cs="Calibri"/>
          <w:noProof/>
          <w:lang w:val="en-US"/>
        </w:rPr>
        <w:t xml:space="preserve">terine </w:t>
      </w:r>
      <w:r w:rsidR="0018689C">
        <w:rPr>
          <w:rFonts w:ascii="Calibri" w:hAnsi="Calibri" w:cs="Calibri"/>
          <w:noProof/>
          <w:lang w:val="en-US"/>
        </w:rPr>
        <w:t>a</w:t>
      </w:r>
      <w:r w:rsidRPr="00A13754">
        <w:rPr>
          <w:rFonts w:ascii="Calibri" w:hAnsi="Calibri" w:cs="Calibri"/>
          <w:noProof/>
          <w:lang w:val="en-US"/>
        </w:rPr>
        <w:t xml:space="preserve">rtery </w:t>
      </w:r>
      <w:r w:rsidR="0018689C">
        <w:rPr>
          <w:rFonts w:ascii="Calibri" w:hAnsi="Calibri" w:cs="Calibri"/>
          <w:noProof/>
          <w:lang w:val="en-US"/>
        </w:rPr>
        <w:t>e</w:t>
      </w:r>
      <w:r w:rsidR="006163CD" w:rsidRPr="00A13754">
        <w:rPr>
          <w:rFonts w:ascii="Calibri" w:hAnsi="Calibri" w:cs="Calibri"/>
          <w:noProof/>
          <w:lang w:val="en-US"/>
        </w:rPr>
        <w:t>mbolization</w:t>
      </w:r>
      <w:r w:rsidRPr="00A13754">
        <w:rPr>
          <w:rFonts w:ascii="Calibri" w:hAnsi="Calibri" w:cs="Calibri"/>
          <w:noProof/>
          <w:lang w:val="en-US"/>
        </w:rPr>
        <w:t xml:space="preserve"> for </w:t>
      </w:r>
      <w:r w:rsidR="0018689C">
        <w:rPr>
          <w:rFonts w:ascii="Calibri" w:hAnsi="Calibri" w:cs="Calibri"/>
          <w:noProof/>
          <w:lang w:val="en-US"/>
        </w:rPr>
        <w:t>f</w:t>
      </w:r>
      <w:r w:rsidRPr="00A13754">
        <w:rPr>
          <w:rFonts w:ascii="Calibri" w:hAnsi="Calibri" w:cs="Calibri"/>
          <w:noProof/>
          <w:lang w:val="en-US"/>
        </w:rPr>
        <w:t xml:space="preserve">ibroids. </w:t>
      </w:r>
      <w:r w:rsidRPr="00A13754">
        <w:rPr>
          <w:rFonts w:ascii="Calibri" w:hAnsi="Calibri" w:cs="Calibri"/>
          <w:i/>
          <w:iCs/>
          <w:noProof/>
          <w:lang w:val="en-US"/>
        </w:rPr>
        <w:t>Obstetrics and Gynecology International</w:t>
      </w:r>
      <w:r w:rsidRPr="00A13754">
        <w:rPr>
          <w:rFonts w:ascii="Calibri" w:hAnsi="Calibri" w:cs="Calibri"/>
          <w:noProof/>
          <w:lang w:val="en-US"/>
        </w:rPr>
        <w:t xml:space="preserve">. </w:t>
      </w:r>
      <w:r w:rsidRPr="00A13754">
        <w:rPr>
          <w:rFonts w:ascii="Calibri" w:hAnsi="Calibri" w:cs="Calibri"/>
          <w:b/>
          <w:bCs/>
          <w:noProof/>
          <w:lang w:val="en-US"/>
        </w:rPr>
        <w:t>2012</w:t>
      </w:r>
      <w:r w:rsidRPr="00A13754">
        <w:rPr>
          <w:rFonts w:ascii="Calibri" w:hAnsi="Calibri" w:cs="Calibri"/>
          <w:noProof/>
          <w:lang w:val="en-US"/>
        </w:rPr>
        <w:t xml:space="preserve"> (290542), 1–5 (2012).</w:t>
      </w:r>
    </w:p>
    <w:p w14:paraId="681EB975" w14:textId="187B9355"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39.</w:t>
      </w:r>
      <w:r w:rsidRPr="00A13754">
        <w:rPr>
          <w:rFonts w:ascii="Calibri" w:hAnsi="Calibri" w:cs="Calibri"/>
          <w:noProof/>
          <w:lang w:val="en-US"/>
        </w:rPr>
        <w:tab/>
        <w:t xml:space="preserve">Dutton, S., Hirst, A., McPherson, K., Nicholson, T., Maresh, M. A UK multicentre retrospective cohort study comparing hysterectomy and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the treatment of symptomatic uterine fibroids (HOPEFUL study): Main results on medium-term safety and efficacy. </w:t>
      </w:r>
      <w:r w:rsidRPr="00A13754">
        <w:rPr>
          <w:rFonts w:ascii="Calibri" w:hAnsi="Calibri" w:cs="Calibri"/>
          <w:i/>
          <w:iCs/>
          <w:noProof/>
          <w:lang w:val="en-US"/>
        </w:rPr>
        <w:t>BJOG: An International Journal of Obstetrics and Gynaecology</w:t>
      </w:r>
      <w:r w:rsidRPr="00A13754">
        <w:rPr>
          <w:rFonts w:ascii="Calibri" w:hAnsi="Calibri" w:cs="Calibri"/>
          <w:noProof/>
          <w:lang w:val="en-US"/>
        </w:rPr>
        <w:t xml:space="preserve">. </w:t>
      </w:r>
      <w:r w:rsidRPr="00A13754">
        <w:rPr>
          <w:rFonts w:ascii="Calibri" w:hAnsi="Calibri" w:cs="Calibri"/>
          <w:b/>
          <w:bCs/>
          <w:noProof/>
          <w:lang w:val="en-US"/>
        </w:rPr>
        <w:t>114</w:t>
      </w:r>
      <w:r w:rsidRPr="00A13754">
        <w:rPr>
          <w:rFonts w:ascii="Calibri" w:hAnsi="Calibri" w:cs="Calibri"/>
          <w:noProof/>
          <w:lang w:val="en-US"/>
        </w:rPr>
        <w:t xml:space="preserve"> (11), 1340–1351 (2007).</w:t>
      </w:r>
    </w:p>
    <w:p w14:paraId="7DBDB2D7" w14:textId="77777777"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0.</w:t>
      </w:r>
      <w:r w:rsidRPr="00A13754">
        <w:rPr>
          <w:rFonts w:ascii="Calibri" w:hAnsi="Calibri" w:cs="Calibri"/>
          <w:noProof/>
          <w:lang w:val="en-US"/>
        </w:rPr>
        <w:tab/>
        <w:t xml:space="preserve">National Collaborating Centre for Women’s and Children’s Health (UK) Heavy menstrual bleeding: assessment and management (CG44). </w:t>
      </w:r>
      <w:r w:rsidRPr="00A13754">
        <w:rPr>
          <w:rFonts w:ascii="Calibri" w:hAnsi="Calibri" w:cs="Calibri"/>
          <w:i/>
          <w:iCs/>
          <w:noProof/>
          <w:lang w:val="en-US"/>
        </w:rPr>
        <w:t>Nice guidelines</w:t>
      </w:r>
      <w:r w:rsidRPr="00A13754">
        <w:rPr>
          <w:rFonts w:ascii="Calibri" w:hAnsi="Calibri" w:cs="Calibri"/>
          <w:noProof/>
          <w:lang w:val="en-US"/>
        </w:rPr>
        <w:t>. (January), at &lt;https://www.nice.org.uk/guidance/cg44&gt; (2007).</w:t>
      </w:r>
    </w:p>
    <w:p w14:paraId="7182CD2D" w14:textId="57CFDEB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1.</w:t>
      </w:r>
      <w:r w:rsidRPr="00A13754">
        <w:rPr>
          <w:rFonts w:ascii="Calibri" w:hAnsi="Calibri" w:cs="Calibri"/>
          <w:noProof/>
          <w:lang w:val="en-US"/>
        </w:rPr>
        <w:tab/>
        <w:t>Chen, H.</w:t>
      </w:r>
      <w:r w:rsidR="0018689C">
        <w:rPr>
          <w:rFonts w:ascii="Calibri" w:hAnsi="Calibri" w:cs="Calibri"/>
          <w:noProof/>
          <w:lang w:val="en-US"/>
        </w:rPr>
        <w:t xml:space="preserve"> </w:t>
      </w:r>
      <w:r w:rsidRPr="00A13754">
        <w:rPr>
          <w:rFonts w:ascii="Calibri" w:hAnsi="Calibri" w:cs="Calibri"/>
          <w:noProof/>
          <w:lang w:val="en-US"/>
        </w:rPr>
        <w:t xml:space="preserve">T., Athreya, S. Systematic review of uterine artery </w:t>
      </w:r>
      <w:r w:rsidR="006163CD" w:rsidRPr="00A13754">
        <w:rPr>
          <w:rFonts w:ascii="Calibri" w:hAnsi="Calibri" w:cs="Calibri"/>
          <w:noProof/>
          <w:lang w:val="en-US"/>
        </w:rPr>
        <w:t>embolization</w:t>
      </w:r>
      <w:r w:rsidRPr="00A13754">
        <w:rPr>
          <w:rFonts w:ascii="Calibri" w:hAnsi="Calibri" w:cs="Calibri"/>
          <w:noProof/>
          <w:lang w:val="en-US"/>
        </w:rPr>
        <w:t xml:space="preserve"> practice guidelines: are all the guidelines on the same page? </w:t>
      </w:r>
      <w:r w:rsidRPr="00A13754">
        <w:rPr>
          <w:rFonts w:ascii="Calibri" w:hAnsi="Calibri" w:cs="Calibri"/>
          <w:i/>
          <w:iCs/>
          <w:noProof/>
          <w:lang w:val="en-US"/>
        </w:rPr>
        <w:t>Clinical Radiology</w:t>
      </w:r>
      <w:r w:rsidRPr="00A13754">
        <w:rPr>
          <w:rFonts w:ascii="Calibri" w:hAnsi="Calibri" w:cs="Calibri"/>
          <w:noProof/>
          <w:lang w:val="en-US"/>
        </w:rPr>
        <w:t xml:space="preserve">. </w:t>
      </w:r>
      <w:r w:rsidRPr="00A13754">
        <w:rPr>
          <w:rFonts w:ascii="Calibri" w:hAnsi="Calibri" w:cs="Calibri"/>
          <w:b/>
          <w:bCs/>
          <w:noProof/>
          <w:lang w:val="en-US"/>
        </w:rPr>
        <w:t>73</w:t>
      </w:r>
      <w:r w:rsidRPr="00A13754">
        <w:rPr>
          <w:rFonts w:ascii="Calibri" w:hAnsi="Calibri" w:cs="Calibri"/>
          <w:noProof/>
          <w:lang w:val="en-US"/>
        </w:rPr>
        <w:t xml:space="preserve"> (5), 507.e9-507.e15 (2018).</w:t>
      </w:r>
    </w:p>
    <w:p w14:paraId="420626EB" w14:textId="5C9F430E"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2.</w:t>
      </w:r>
      <w:r w:rsidRPr="00A13754">
        <w:rPr>
          <w:rFonts w:ascii="Calibri" w:hAnsi="Calibri" w:cs="Calibri"/>
          <w:noProof/>
          <w:lang w:val="en-US"/>
        </w:rPr>
        <w:tab/>
        <w:t xml:space="preserve">American College of Obstetricians and Gynecologists ACOG practice bulletin. Alternatives to hysterectomy in the management of leiomyomas. </w:t>
      </w:r>
      <w:r w:rsidRPr="00A13754">
        <w:rPr>
          <w:rFonts w:ascii="Calibri" w:hAnsi="Calibri" w:cs="Calibri"/>
          <w:i/>
          <w:iCs/>
          <w:noProof/>
          <w:lang w:val="en-US"/>
        </w:rPr>
        <w:t>Obstetrics and Gynecology</w:t>
      </w:r>
      <w:r w:rsidRPr="00A13754">
        <w:rPr>
          <w:rFonts w:ascii="Calibri" w:hAnsi="Calibri" w:cs="Calibri"/>
          <w:noProof/>
          <w:lang w:val="en-US"/>
        </w:rPr>
        <w:t xml:space="preserve">. </w:t>
      </w:r>
      <w:r w:rsidRPr="00A13754">
        <w:rPr>
          <w:rFonts w:ascii="Calibri" w:hAnsi="Calibri" w:cs="Calibri"/>
          <w:b/>
          <w:bCs/>
          <w:noProof/>
          <w:lang w:val="en-US"/>
        </w:rPr>
        <w:t>112</w:t>
      </w:r>
      <w:r w:rsidRPr="00A13754">
        <w:rPr>
          <w:rFonts w:ascii="Calibri" w:hAnsi="Calibri" w:cs="Calibri"/>
          <w:noProof/>
          <w:lang w:val="en-US"/>
        </w:rPr>
        <w:t xml:space="preserve"> (2 Pt 1), 387–400 (2008).</w:t>
      </w:r>
    </w:p>
    <w:p w14:paraId="010FCAAF" w14:textId="64DC5B9B"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3.</w:t>
      </w:r>
      <w:r w:rsidRPr="00A13754">
        <w:rPr>
          <w:rFonts w:ascii="Calibri" w:hAnsi="Calibri" w:cs="Calibri"/>
          <w:noProof/>
          <w:lang w:val="en-US"/>
        </w:rPr>
        <w:tab/>
        <w:t xml:space="preserve">Carranza-Mamane, B. </w:t>
      </w:r>
      <w:r w:rsidRPr="007119CE">
        <w:rPr>
          <w:rFonts w:ascii="Calibri" w:hAnsi="Calibri" w:cs="Calibri"/>
          <w:noProof/>
          <w:lang w:val="en-US"/>
        </w:rPr>
        <w:t>et al.</w:t>
      </w:r>
      <w:r w:rsidRPr="00A13754">
        <w:rPr>
          <w:rFonts w:ascii="Calibri" w:hAnsi="Calibri" w:cs="Calibri"/>
          <w:noProof/>
          <w:lang w:val="en-US"/>
        </w:rPr>
        <w:t xml:space="preserve"> The Management of Uterine Fibroids in Women With Otherwise Unexplained Infertility. </w:t>
      </w:r>
      <w:r w:rsidRPr="00A13754">
        <w:rPr>
          <w:rFonts w:ascii="Calibri" w:hAnsi="Calibri" w:cs="Calibri"/>
          <w:i/>
          <w:iCs/>
          <w:noProof/>
          <w:lang w:val="en-US"/>
        </w:rPr>
        <w:t>Journal of Obstetrics and Gynaecology Canada</w:t>
      </w:r>
      <w:r w:rsidRPr="00A13754">
        <w:rPr>
          <w:rFonts w:ascii="Calibri" w:hAnsi="Calibri" w:cs="Calibri"/>
          <w:noProof/>
          <w:lang w:val="en-US"/>
        </w:rPr>
        <w:t xml:space="preserve">. </w:t>
      </w:r>
      <w:r w:rsidRPr="00A13754">
        <w:rPr>
          <w:rFonts w:ascii="Calibri" w:hAnsi="Calibri" w:cs="Calibri"/>
          <w:b/>
          <w:bCs/>
          <w:noProof/>
          <w:lang w:val="en-US"/>
        </w:rPr>
        <w:t>37</w:t>
      </w:r>
      <w:r w:rsidRPr="00A13754">
        <w:rPr>
          <w:rFonts w:ascii="Calibri" w:hAnsi="Calibri" w:cs="Calibri"/>
          <w:noProof/>
          <w:lang w:val="en-US"/>
        </w:rPr>
        <w:t xml:space="preserve"> (3), 277–285 (2015).</w:t>
      </w:r>
    </w:p>
    <w:p w14:paraId="55DF4FB9" w14:textId="74B33C3F"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4.</w:t>
      </w:r>
      <w:r w:rsidRPr="00A13754">
        <w:rPr>
          <w:rFonts w:ascii="Calibri" w:hAnsi="Calibri" w:cs="Calibri"/>
          <w:noProof/>
          <w:lang w:val="en-US"/>
        </w:rPr>
        <w:tab/>
        <w:t>Wozniak, S., Czuczwar, P., Szkodziak, P.</w:t>
      </w:r>
      <w:r w:rsidR="00571288">
        <w:rPr>
          <w:rFonts w:ascii="Calibri" w:hAnsi="Calibri" w:cs="Calibri"/>
          <w:noProof/>
          <w:lang w:val="en-US"/>
        </w:rPr>
        <w:t xml:space="preserve"> </w:t>
      </w:r>
      <w:r w:rsidRPr="00A13754">
        <w:rPr>
          <w:rFonts w:ascii="Calibri" w:hAnsi="Calibri" w:cs="Calibri"/>
          <w:noProof/>
          <w:lang w:val="en-US"/>
        </w:rPr>
        <w:t xml:space="preserve">R., Pyra, K., Paszkowski, T. EP26.01: Value of “elasto strain ratio” ultrasound elastography in the diagnosis of adenomyosis: preliminary study. </w:t>
      </w:r>
      <w:r w:rsidRPr="00A13754">
        <w:rPr>
          <w:rFonts w:ascii="Calibri" w:hAnsi="Calibri" w:cs="Calibri"/>
          <w:i/>
          <w:iCs/>
          <w:noProof/>
          <w:lang w:val="en-US"/>
        </w:rPr>
        <w:t>Ultrasound in Obstetrics &amp; Gynecology</w:t>
      </w:r>
      <w:r w:rsidRPr="00A13754">
        <w:rPr>
          <w:rFonts w:ascii="Calibri" w:hAnsi="Calibri" w:cs="Calibri"/>
          <w:noProof/>
          <w:lang w:val="en-US"/>
        </w:rPr>
        <w:t xml:space="preserve">. </w:t>
      </w:r>
      <w:r w:rsidRPr="00A13754">
        <w:rPr>
          <w:rFonts w:ascii="Calibri" w:hAnsi="Calibri" w:cs="Calibri"/>
          <w:b/>
          <w:bCs/>
          <w:noProof/>
          <w:lang w:val="en-US"/>
        </w:rPr>
        <w:t>50</w:t>
      </w:r>
      <w:r w:rsidRPr="00A13754">
        <w:rPr>
          <w:rFonts w:ascii="Calibri" w:hAnsi="Calibri" w:cs="Calibri"/>
          <w:noProof/>
          <w:lang w:val="en-US"/>
        </w:rPr>
        <w:t>, 381–381 (2017).</w:t>
      </w:r>
    </w:p>
    <w:p w14:paraId="7302563B" w14:textId="7CECC527"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5.</w:t>
      </w:r>
      <w:r w:rsidRPr="00A13754">
        <w:rPr>
          <w:rFonts w:ascii="Calibri" w:hAnsi="Calibri" w:cs="Calibri"/>
          <w:noProof/>
          <w:lang w:val="en-US"/>
        </w:rPr>
        <w:tab/>
        <w:t>Szkodziak, P.</w:t>
      </w:r>
      <w:r w:rsidR="00571288">
        <w:rPr>
          <w:rFonts w:ascii="Calibri" w:hAnsi="Calibri" w:cs="Calibri"/>
          <w:noProof/>
          <w:lang w:val="en-US"/>
        </w:rPr>
        <w:t xml:space="preserve"> </w:t>
      </w:r>
      <w:r w:rsidRPr="00A13754">
        <w:rPr>
          <w:rFonts w:ascii="Calibri" w:hAnsi="Calibri" w:cs="Calibri"/>
          <w:noProof/>
          <w:lang w:val="en-US"/>
        </w:rPr>
        <w:t xml:space="preserve">R., Wozniak, S., Czuczwar, P., Wrona, W., Trzeciak, K., Paszkowski, T. OP24.04: Value of “elasto strain ratio” ultrasound elastography in the diagnosis of intramural uterine fibroids: preliminary study. </w:t>
      </w:r>
      <w:r w:rsidRPr="00A13754">
        <w:rPr>
          <w:rFonts w:ascii="Calibri" w:hAnsi="Calibri" w:cs="Calibri"/>
          <w:i/>
          <w:iCs/>
          <w:noProof/>
          <w:lang w:val="en-US"/>
        </w:rPr>
        <w:t>Ultrasound in Obstetrics &amp; Gynecology</w:t>
      </w:r>
      <w:r w:rsidRPr="00A13754">
        <w:rPr>
          <w:rFonts w:ascii="Calibri" w:hAnsi="Calibri" w:cs="Calibri"/>
          <w:noProof/>
          <w:lang w:val="en-US"/>
        </w:rPr>
        <w:t xml:space="preserve">. </w:t>
      </w:r>
      <w:r w:rsidRPr="00A13754">
        <w:rPr>
          <w:rFonts w:ascii="Calibri" w:hAnsi="Calibri" w:cs="Calibri"/>
          <w:b/>
          <w:bCs/>
          <w:noProof/>
          <w:lang w:val="en-US"/>
        </w:rPr>
        <w:t>50</w:t>
      </w:r>
      <w:r w:rsidRPr="00A13754">
        <w:rPr>
          <w:rFonts w:ascii="Calibri" w:hAnsi="Calibri" w:cs="Calibri"/>
          <w:noProof/>
          <w:lang w:val="en-US"/>
        </w:rPr>
        <w:t>, 126–126 (2017).</w:t>
      </w:r>
    </w:p>
    <w:p w14:paraId="3BB2FB90" w14:textId="1C38893A"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6. Popovic, M., Puchner, S., Berzaczy, D., Lammer, J., Bucek, R.</w:t>
      </w:r>
      <w:r w:rsidR="00571288">
        <w:rPr>
          <w:rFonts w:ascii="Calibri" w:hAnsi="Calibri" w:cs="Calibri"/>
          <w:noProof/>
          <w:lang w:val="en-US"/>
        </w:rPr>
        <w:t xml:space="preserve"> </w:t>
      </w:r>
      <w:r w:rsidRPr="00A13754">
        <w:rPr>
          <w:rFonts w:ascii="Calibri" w:hAnsi="Calibri" w:cs="Calibri"/>
          <w:noProof/>
          <w:lang w:val="en-US"/>
        </w:rPr>
        <w:t xml:space="preserve">A.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the treatment of adenomyosis: A review.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22</w:t>
      </w:r>
      <w:r w:rsidRPr="00A13754">
        <w:rPr>
          <w:rFonts w:ascii="Calibri" w:hAnsi="Calibri" w:cs="Calibri"/>
          <w:noProof/>
          <w:lang w:val="en-US"/>
        </w:rPr>
        <w:t xml:space="preserve"> (7), 901–909 (2011).</w:t>
      </w:r>
    </w:p>
    <w:p w14:paraId="5C698CF7" w14:textId="3F66A21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7.</w:t>
      </w:r>
      <w:r w:rsidRPr="00A13754">
        <w:rPr>
          <w:rFonts w:ascii="Calibri" w:hAnsi="Calibri" w:cs="Calibri"/>
          <w:noProof/>
          <w:lang w:val="en-US"/>
        </w:rPr>
        <w:tab/>
        <w:t>de Bruijn, A.</w:t>
      </w:r>
      <w:r w:rsidR="00351674">
        <w:rPr>
          <w:rFonts w:ascii="Calibri" w:hAnsi="Calibri" w:cs="Calibri"/>
          <w:noProof/>
          <w:lang w:val="en-US"/>
        </w:rPr>
        <w:t xml:space="preserve"> </w:t>
      </w:r>
      <w:r w:rsidRPr="00A13754">
        <w:rPr>
          <w:rFonts w:ascii="Calibri" w:hAnsi="Calibri" w:cs="Calibri"/>
          <w:noProof/>
          <w:lang w:val="en-US"/>
        </w:rPr>
        <w:t xml:space="preserve">M. </w:t>
      </w:r>
      <w:r w:rsidRPr="007119CE">
        <w:rPr>
          <w:rFonts w:ascii="Calibri" w:hAnsi="Calibri" w:cs="Calibri"/>
          <w:noProof/>
          <w:lang w:val="en-US"/>
        </w:rPr>
        <w:t>et al.</w:t>
      </w:r>
      <w:r w:rsidRPr="00A13754">
        <w:rPr>
          <w:rFonts w:ascii="Calibri" w:hAnsi="Calibri" w:cs="Calibri"/>
          <w:noProof/>
          <w:lang w:val="en-US"/>
        </w:rPr>
        <w:t xml:space="preserve"> Uterine Artery Embolization for the Treatment of Adenomyosis: A Systematic Review and Meta-Analysis.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28</w:t>
      </w:r>
      <w:r w:rsidRPr="00A13754">
        <w:rPr>
          <w:rFonts w:ascii="Calibri" w:hAnsi="Calibri" w:cs="Calibri"/>
          <w:noProof/>
          <w:lang w:val="en-US"/>
        </w:rPr>
        <w:t xml:space="preserve"> (12) (2017).</w:t>
      </w:r>
    </w:p>
    <w:p w14:paraId="5851CEC6" w14:textId="5F6455AB"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48.</w:t>
      </w:r>
      <w:r w:rsidRPr="00A13754">
        <w:rPr>
          <w:rFonts w:ascii="Calibri" w:hAnsi="Calibri" w:cs="Calibri"/>
          <w:noProof/>
          <w:lang w:val="en-US"/>
        </w:rPr>
        <w:tab/>
        <w:t xml:space="preserve">Bérczi, V. </w:t>
      </w:r>
      <w:r w:rsidRPr="007119CE">
        <w:rPr>
          <w:rFonts w:ascii="Calibri" w:hAnsi="Calibri" w:cs="Calibri"/>
          <w:noProof/>
          <w:lang w:val="en-US"/>
        </w:rPr>
        <w:t>et al.</w:t>
      </w:r>
      <w:r w:rsidRPr="00A13754">
        <w:rPr>
          <w:rFonts w:ascii="Calibri" w:hAnsi="Calibri" w:cs="Calibri"/>
          <w:noProof/>
          <w:lang w:val="en-US"/>
        </w:rPr>
        <w:t xml:space="preserve"> Safety and Effectiveness of UFE in Fibroids Larger than 10 cm. </w:t>
      </w:r>
      <w:r w:rsidRPr="00A13754">
        <w:rPr>
          <w:rFonts w:ascii="Calibri" w:hAnsi="Calibri" w:cs="Calibri"/>
          <w:i/>
          <w:iCs/>
          <w:noProof/>
          <w:lang w:val="en-US"/>
        </w:rPr>
        <w:t>Cardio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38</w:t>
      </w:r>
      <w:r w:rsidRPr="00A13754">
        <w:rPr>
          <w:rFonts w:ascii="Calibri" w:hAnsi="Calibri" w:cs="Calibri"/>
          <w:noProof/>
          <w:lang w:val="en-US"/>
        </w:rPr>
        <w:t xml:space="preserve"> (5), 1152–1156 (2015).</w:t>
      </w:r>
    </w:p>
    <w:p w14:paraId="5576631C" w14:textId="273765C0"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 xml:space="preserve">49. Stępniak, A. Uterine artery </w:t>
      </w:r>
      <w:r w:rsidR="006163CD" w:rsidRPr="00A13754">
        <w:rPr>
          <w:rFonts w:ascii="Calibri" w:hAnsi="Calibri" w:cs="Calibri"/>
          <w:noProof/>
          <w:lang w:val="en-US"/>
        </w:rPr>
        <w:t>embolization</w:t>
      </w:r>
      <w:r w:rsidRPr="00A13754">
        <w:rPr>
          <w:rFonts w:ascii="Calibri" w:hAnsi="Calibri" w:cs="Calibri"/>
          <w:noProof/>
          <w:lang w:val="en-US"/>
        </w:rPr>
        <w:t xml:space="preserve"> in the treatment of symptomatic fibroids – State of the art 2018. </w:t>
      </w:r>
      <w:r w:rsidRPr="00A13754">
        <w:rPr>
          <w:rFonts w:ascii="Calibri" w:hAnsi="Calibri" w:cs="Calibri"/>
          <w:i/>
          <w:iCs/>
          <w:noProof/>
          <w:lang w:val="en-US"/>
        </w:rPr>
        <w:t>Przeglad Menopauzalny</w:t>
      </w:r>
      <w:r w:rsidRPr="00A13754">
        <w:rPr>
          <w:rFonts w:ascii="Calibri" w:hAnsi="Calibri" w:cs="Calibri"/>
          <w:noProof/>
          <w:lang w:val="en-US"/>
        </w:rPr>
        <w:t xml:space="preserve">. </w:t>
      </w:r>
      <w:r w:rsidRPr="00A13754">
        <w:rPr>
          <w:rFonts w:ascii="Calibri" w:hAnsi="Calibri" w:cs="Calibri"/>
          <w:b/>
          <w:bCs/>
          <w:noProof/>
          <w:lang w:val="en-US"/>
        </w:rPr>
        <w:t>17</w:t>
      </w:r>
      <w:r w:rsidRPr="00A13754">
        <w:rPr>
          <w:rFonts w:ascii="Calibri" w:hAnsi="Calibri" w:cs="Calibri"/>
          <w:noProof/>
          <w:lang w:val="en-US"/>
        </w:rPr>
        <w:t xml:space="preserve"> (4), 141–143 (2018).</w:t>
      </w:r>
    </w:p>
    <w:p w14:paraId="39C51991" w14:textId="0E57B0AC"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0.</w:t>
      </w:r>
      <w:r w:rsidRPr="00A13754">
        <w:rPr>
          <w:rFonts w:ascii="Calibri" w:hAnsi="Calibri" w:cs="Calibri"/>
          <w:noProof/>
          <w:lang w:val="en-US"/>
        </w:rPr>
        <w:tab/>
        <w:t>Czuczwar, P.</w:t>
      </w:r>
      <w:r w:rsidR="00351674">
        <w:rPr>
          <w:rFonts w:ascii="Calibri" w:hAnsi="Calibri" w:cs="Calibri"/>
          <w:noProof/>
          <w:lang w:val="en-US"/>
        </w:rPr>
        <w:t xml:space="preserve"> et al</w:t>
      </w:r>
      <w:r w:rsidRPr="00A13754">
        <w:rPr>
          <w:rFonts w:ascii="Calibri" w:hAnsi="Calibri" w:cs="Calibri"/>
          <w:noProof/>
          <w:lang w:val="en-US"/>
        </w:rPr>
        <w:t xml:space="preserve">. The influence of uterine artery </w:t>
      </w:r>
      <w:r w:rsidR="006163CD" w:rsidRPr="00A13754">
        <w:rPr>
          <w:rFonts w:ascii="Calibri" w:hAnsi="Calibri" w:cs="Calibri"/>
          <w:noProof/>
          <w:lang w:val="en-US"/>
        </w:rPr>
        <w:t>embolization</w:t>
      </w:r>
      <w:r w:rsidRPr="00A13754">
        <w:rPr>
          <w:rFonts w:ascii="Calibri" w:hAnsi="Calibri" w:cs="Calibri"/>
          <w:noProof/>
          <w:lang w:val="en-US"/>
        </w:rPr>
        <w:t xml:space="preserve"> on ovarian reserve, fertility, and pregnancy outcomes - A review of literature. </w:t>
      </w:r>
      <w:r w:rsidRPr="00A13754">
        <w:rPr>
          <w:rFonts w:ascii="Calibri" w:hAnsi="Calibri" w:cs="Calibri"/>
          <w:i/>
          <w:iCs/>
          <w:noProof/>
          <w:lang w:val="en-US"/>
        </w:rPr>
        <w:t>Przeglad Menopauzalny</w:t>
      </w:r>
      <w:r w:rsidRPr="00A13754">
        <w:rPr>
          <w:rFonts w:ascii="Calibri" w:hAnsi="Calibri" w:cs="Calibri"/>
          <w:noProof/>
          <w:lang w:val="en-US"/>
        </w:rPr>
        <w:t xml:space="preserve">. </w:t>
      </w:r>
      <w:r w:rsidRPr="00A13754">
        <w:rPr>
          <w:rFonts w:ascii="Calibri" w:hAnsi="Calibri" w:cs="Calibri"/>
          <w:b/>
          <w:bCs/>
          <w:noProof/>
          <w:lang w:val="en-US"/>
        </w:rPr>
        <w:t>15</w:t>
      </w:r>
      <w:r w:rsidRPr="00A13754">
        <w:rPr>
          <w:rFonts w:ascii="Calibri" w:hAnsi="Calibri" w:cs="Calibri"/>
          <w:noProof/>
          <w:lang w:val="en-US"/>
        </w:rPr>
        <w:t xml:space="preserve"> (4), 205–209 (2016).</w:t>
      </w:r>
    </w:p>
    <w:p w14:paraId="597294D5" w14:textId="55217546"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1. Firouznia, K., Ghanaati, H., Sanaati, M., Jalali, A.</w:t>
      </w:r>
      <w:r w:rsidR="00571288">
        <w:rPr>
          <w:rFonts w:ascii="Calibri" w:hAnsi="Calibri" w:cs="Calibri"/>
          <w:noProof/>
          <w:lang w:val="en-US"/>
        </w:rPr>
        <w:t xml:space="preserve"> </w:t>
      </w:r>
      <w:r w:rsidRPr="00A13754">
        <w:rPr>
          <w:rFonts w:ascii="Calibri" w:hAnsi="Calibri" w:cs="Calibri"/>
          <w:noProof/>
          <w:lang w:val="en-US"/>
        </w:rPr>
        <w:t xml:space="preserve">H., Shakiba, M. Pregnancy after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symptomatic fibroids: A series of 15 pregnancies. </w:t>
      </w:r>
      <w:r w:rsidRPr="00A13754">
        <w:rPr>
          <w:rFonts w:ascii="Calibri" w:hAnsi="Calibri" w:cs="Calibri"/>
          <w:i/>
          <w:iCs/>
          <w:noProof/>
          <w:lang w:val="en-US"/>
        </w:rPr>
        <w:t xml:space="preserve">American Journal of </w:t>
      </w:r>
      <w:r w:rsidRPr="00A13754">
        <w:rPr>
          <w:rFonts w:ascii="Calibri" w:hAnsi="Calibri" w:cs="Calibri"/>
          <w:i/>
          <w:iCs/>
          <w:noProof/>
          <w:lang w:val="en-US"/>
        </w:rPr>
        <w:lastRenderedPageBreak/>
        <w:t>Roentgenology</w:t>
      </w:r>
      <w:r w:rsidRPr="00A13754">
        <w:rPr>
          <w:rFonts w:ascii="Calibri" w:hAnsi="Calibri" w:cs="Calibri"/>
          <w:noProof/>
          <w:lang w:val="en-US"/>
        </w:rPr>
        <w:t xml:space="preserve">. </w:t>
      </w:r>
      <w:r w:rsidRPr="00A13754">
        <w:rPr>
          <w:rFonts w:ascii="Calibri" w:hAnsi="Calibri" w:cs="Calibri"/>
          <w:b/>
          <w:bCs/>
          <w:noProof/>
          <w:lang w:val="en-US"/>
        </w:rPr>
        <w:t>192</w:t>
      </w:r>
      <w:r w:rsidRPr="00A13754">
        <w:rPr>
          <w:rFonts w:ascii="Calibri" w:hAnsi="Calibri" w:cs="Calibri"/>
          <w:noProof/>
          <w:lang w:val="en-US"/>
        </w:rPr>
        <w:t xml:space="preserve"> (6), 1588–1592 (2009).</w:t>
      </w:r>
    </w:p>
    <w:p w14:paraId="1BC4A252" w14:textId="2338F32F"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2. Bonduki, C.</w:t>
      </w:r>
      <w:r w:rsidR="00571288">
        <w:rPr>
          <w:rFonts w:ascii="Calibri" w:hAnsi="Calibri" w:cs="Calibri"/>
          <w:noProof/>
          <w:lang w:val="en-US"/>
        </w:rPr>
        <w:t xml:space="preserve"> </w:t>
      </w:r>
      <w:r w:rsidRPr="00A13754">
        <w:rPr>
          <w:rFonts w:ascii="Calibri" w:hAnsi="Calibri" w:cs="Calibri"/>
          <w:noProof/>
          <w:lang w:val="en-US"/>
        </w:rPr>
        <w:t>E.</w:t>
      </w:r>
      <w:r w:rsidR="00351674">
        <w:rPr>
          <w:rFonts w:ascii="Calibri" w:hAnsi="Calibri" w:cs="Calibri"/>
          <w:noProof/>
          <w:lang w:val="en-US"/>
        </w:rPr>
        <w:t xml:space="preserve"> et al</w:t>
      </w:r>
      <w:r w:rsidRPr="00A13754">
        <w:rPr>
          <w:rFonts w:ascii="Calibri" w:hAnsi="Calibri" w:cs="Calibri"/>
          <w:noProof/>
          <w:lang w:val="en-US"/>
        </w:rPr>
        <w:t xml:space="preserve">. Pregnancy after uterine arterial </w:t>
      </w:r>
      <w:r w:rsidR="006163CD" w:rsidRPr="00A13754">
        <w:rPr>
          <w:rFonts w:ascii="Calibri" w:hAnsi="Calibri" w:cs="Calibri"/>
          <w:noProof/>
          <w:lang w:val="en-US"/>
        </w:rPr>
        <w:t>embolization</w:t>
      </w:r>
      <w:r w:rsidRPr="00A13754">
        <w:rPr>
          <w:rFonts w:ascii="Calibri" w:hAnsi="Calibri" w:cs="Calibri"/>
          <w:noProof/>
          <w:lang w:val="en-US"/>
        </w:rPr>
        <w:t xml:space="preserve">. </w:t>
      </w:r>
      <w:r w:rsidRPr="00A13754">
        <w:rPr>
          <w:rFonts w:ascii="Calibri" w:hAnsi="Calibri" w:cs="Calibri"/>
          <w:i/>
          <w:iCs/>
          <w:noProof/>
          <w:lang w:val="en-US"/>
        </w:rPr>
        <w:t>Clinics</w:t>
      </w:r>
      <w:r w:rsidRPr="00A13754">
        <w:rPr>
          <w:rFonts w:ascii="Calibri" w:hAnsi="Calibri" w:cs="Calibri"/>
          <w:noProof/>
          <w:lang w:val="en-US"/>
        </w:rPr>
        <w:t xml:space="preserve">. </w:t>
      </w:r>
      <w:r w:rsidRPr="00A13754">
        <w:rPr>
          <w:rFonts w:ascii="Calibri" w:hAnsi="Calibri" w:cs="Calibri"/>
          <w:b/>
          <w:bCs/>
          <w:noProof/>
          <w:lang w:val="en-US"/>
        </w:rPr>
        <w:t>66</w:t>
      </w:r>
      <w:r w:rsidRPr="00A13754">
        <w:rPr>
          <w:rFonts w:ascii="Calibri" w:hAnsi="Calibri" w:cs="Calibri"/>
          <w:noProof/>
          <w:lang w:val="en-US"/>
        </w:rPr>
        <w:t xml:space="preserve"> (5), 807–810 (2011).</w:t>
      </w:r>
    </w:p>
    <w:p w14:paraId="6193EFB1" w14:textId="5AD616EF"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 xml:space="preserve">53. Yeaton-Massey, A., Loring, M., Chetty, S., Druzin, M. Uterine rupture after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symptomatic leiomyomas. </w:t>
      </w:r>
      <w:r w:rsidRPr="00A13754">
        <w:rPr>
          <w:rFonts w:ascii="Calibri" w:hAnsi="Calibri" w:cs="Calibri"/>
          <w:i/>
          <w:iCs/>
          <w:noProof/>
          <w:lang w:val="en-US"/>
        </w:rPr>
        <w:t>Obstetrics and Gynecology</w:t>
      </w:r>
      <w:r w:rsidRPr="00A13754">
        <w:rPr>
          <w:rFonts w:ascii="Calibri" w:hAnsi="Calibri" w:cs="Calibri"/>
          <w:noProof/>
          <w:lang w:val="en-US"/>
        </w:rPr>
        <w:t xml:space="preserve">. </w:t>
      </w:r>
      <w:r w:rsidRPr="00A13754">
        <w:rPr>
          <w:rFonts w:ascii="Calibri" w:hAnsi="Calibri" w:cs="Calibri"/>
          <w:b/>
          <w:bCs/>
          <w:noProof/>
          <w:lang w:val="en-US"/>
        </w:rPr>
        <w:t>123</w:t>
      </w:r>
      <w:r w:rsidRPr="00A13754">
        <w:rPr>
          <w:rFonts w:ascii="Calibri" w:hAnsi="Calibri" w:cs="Calibri"/>
          <w:noProof/>
          <w:lang w:val="en-US"/>
        </w:rPr>
        <w:t xml:space="preserve"> (2 PART 2), 418–420 (2014).</w:t>
      </w:r>
    </w:p>
    <w:p w14:paraId="035F3338" w14:textId="623AA5E4"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 xml:space="preserve">54. Takahashi, H., Hayashi, S., Matsuoka, K., Kitagawa, M. Placenta accreta following uterine artery </w:t>
      </w:r>
      <w:r w:rsidR="006163CD" w:rsidRPr="00A13754">
        <w:rPr>
          <w:rFonts w:ascii="Calibri" w:hAnsi="Calibri" w:cs="Calibri"/>
          <w:noProof/>
          <w:lang w:val="en-US"/>
        </w:rPr>
        <w:t>embolization</w:t>
      </w:r>
      <w:r w:rsidRPr="00A13754">
        <w:rPr>
          <w:rFonts w:ascii="Calibri" w:hAnsi="Calibri" w:cs="Calibri"/>
          <w:noProof/>
          <w:lang w:val="en-US"/>
        </w:rPr>
        <w:t xml:space="preserve">. </w:t>
      </w:r>
      <w:r w:rsidRPr="00A13754">
        <w:rPr>
          <w:rFonts w:ascii="Calibri" w:hAnsi="Calibri" w:cs="Calibri"/>
          <w:i/>
          <w:iCs/>
          <w:noProof/>
          <w:lang w:val="en-US"/>
        </w:rPr>
        <w:t>Taiwanese Journal of Obstetrics and Gynecology</w:t>
      </w:r>
      <w:r w:rsidRPr="00A13754">
        <w:rPr>
          <w:rFonts w:ascii="Calibri" w:hAnsi="Calibri" w:cs="Calibri"/>
          <w:noProof/>
          <w:lang w:val="en-US"/>
        </w:rPr>
        <w:t xml:space="preserve">. </w:t>
      </w:r>
      <w:r w:rsidRPr="00A13754">
        <w:rPr>
          <w:rFonts w:ascii="Calibri" w:hAnsi="Calibri" w:cs="Calibri"/>
          <w:b/>
          <w:bCs/>
          <w:noProof/>
          <w:lang w:val="en-US"/>
        </w:rPr>
        <w:t>49</w:t>
      </w:r>
      <w:r w:rsidRPr="00A13754">
        <w:rPr>
          <w:rFonts w:ascii="Calibri" w:hAnsi="Calibri" w:cs="Calibri"/>
          <w:noProof/>
          <w:lang w:val="en-US"/>
        </w:rPr>
        <w:t xml:space="preserve"> (2), 197–198 (2010).</w:t>
      </w:r>
    </w:p>
    <w:p w14:paraId="763C9D9E" w14:textId="172DBF6C"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5. Takeda, J.</w:t>
      </w:r>
      <w:r w:rsidR="00351674">
        <w:rPr>
          <w:rFonts w:ascii="Calibri" w:hAnsi="Calibri" w:cs="Calibri"/>
          <w:noProof/>
          <w:lang w:val="en-US"/>
        </w:rPr>
        <w:t xml:space="preserve"> et al</w:t>
      </w:r>
      <w:r w:rsidRPr="00A13754">
        <w:rPr>
          <w:rFonts w:ascii="Calibri" w:hAnsi="Calibri" w:cs="Calibri"/>
          <w:noProof/>
          <w:lang w:val="en-US"/>
        </w:rPr>
        <w:t xml:space="preserve">. Spontaneous uterine rupture at 32 weeks of gestation after previous uterine artery </w:t>
      </w:r>
      <w:r w:rsidR="006163CD" w:rsidRPr="00A13754">
        <w:rPr>
          <w:rFonts w:ascii="Calibri" w:hAnsi="Calibri" w:cs="Calibri"/>
          <w:noProof/>
          <w:lang w:val="en-US"/>
        </w:rPr>
        <w:t>embolization</w:t>
      </w:r>
      <w:r w:rsidRPr="00A13754">
        <w:rPr>
          <w:rFonts w:ascii="Calibri" w:hAnsi="Calibri" w:cs="Calibri"/>
          <w:noProof/>
          <w:lang w:val="en-US"/>
        </w:rPr>
        <w:t xml:space="preserve">. </w:t>
      </w:r>
      <w:r w:rsidRPr="00A13754">
        <w:rPr>
          <w:rFonts w:ascii="Calibri" w:hAnsi="Calibri" w:cs="Calibri"/>
          <w:i/>
          <w:iCs/>
          <w:noProof/>
          <w:lang w:val="en-US"/>
        </w:rPr>
        <w:t>Journal of Obstetrics and Gynaecology Research</w:t>
      </w:r>
      <w:r w:rsidRPr="00A13754">
        <w:rPr>
          <w:rFonts w:ascii="Calibri" w:hAnsi="Calibri" w:cs="Calibri"/>
          <w:noProof/>
          <w:lang w:val="en-US"/>
        </w:rPr>
        <w:t xml:space="preserve">. </w:t>
      </w:r>
      <w:r w:rsidRPr="00A13754">
        <w:rPr>
          <w:rFonts w:ascii="Calibri" w:hAnsi="Calibri" w:cs="Calibri"/>
          <w:b/>
          <w:bCs/>
          <w:noProof/>
          <w:lang w:val="en-US"/>
        </w:rPr>
        <w:t>40</w:t>
      </w:r>
      <w:r w:rsidRPr="00A13754">
        <w:rPr>
          <w:rFonts w:ascii="Calibri" w:hAnsi="Calibri" w:cs="Calibri"/>
          <w:noProof/>
          <w:lang w:val="en-US"/>
        </w:rPr>
        <w:t xml:space="preserve"> (1), 243–246 (2014).</w:t>
      </w:r>
    </w:p>
    <w:p w14:paraId="0E77B209" w14:textId="511546E9"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6.</w:t>
      </w:r>
      <w:r w:rsidRPr="00A13754">
        <w:rPr>
          <w:rFonts w:ascii="Calibri" w:hAnsi="Calibri" w:cs="Calibri"/>
          <w:noProof/>
          <w:lang w:val="en-US"/>
        </w:rPr>
        <w:tab/>
        <w:t xml:space="preserve">Practice Committee of American Society for Reproductive Medicine in collaboration with Society of Reproductive Surgeons Myomas and reproductive function. </w:t>
      </w:r>
      <w:r w:rsidRPr="00A13754">
        <w:rPr>
          <w:rFonts w:ascii="Calibri" w:hAnsi="Calibri" w:cs="Calibri"/>
          <w:i/>
          <w:iCs/>
          <w:noProof/>
          <w:lang w:val="en-US"/>
        </w:rPr>
        <w:t>Fertility and Sterility</w:t>
      </w:r>
      <w:r w:rsidRPr="00A13754">
        <w:rPr>
          <w:rFonts w:ascii="Calibri" w:hAnsi="Calibri" w:cs="Calibri"/>
          <w:noProof/>
          <w:lang w:val="en-US"/>
        </w:rPr>
        <w:t xml:space="preserve">. </w:t>
      </w:r>
      <w:r w:rsidRPr="00A13754">
        <w:rPr>
          <w:rFonts w:ascii="Calibri" w:hAnsi="Calibri" w:cs="Calibri"/>
          <w:b/>
          <w:bCs/>
          <w:noProof/>
          <w:lang w:val="en-US"/>
        </w:rPr>
        <w:t>90</w:t>
      </w:r>
      <w:r w:rsidRPr="00A13754">
        <w:rPr>
          <w:rFonts w:ascii="Calibri" w:hAnsi="Calibri" w:cs="Calibri"/>
          <w:noProof/>
          <w:lang w:val="en-US"/>
        </w:rPr>
        <w:t xml:space="preserve"> (5 Suppl.), 125–130 (2008).</w:t>
      </w:r>
    </w:p>
    <w:p w14:paraId="20F5ABA8" w14:textId="384E26B8"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7.</w:t>
      </w:r>
      <w:r w:rsidRPr="00A13754">
        <w:rPr>
          <w:rFonts w:ascii="Calibri" w:hAnsi="Calibri" w:cs="Calibri"/>
          <w:noProof/>
          <w:lang w:val="en-US"/>
        </w:rPr>
        <w:tab/>
        <w:t xml:space="preserve">National Institute for Health and Clinical Excellence (NICE)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fibroids (Interventional procedures guidance [IPG367]). </w:t>
      </w:r>
      <w:r w:rsidRPr="00A13754">
        <w:rPr>
          <w:rFonts w:ascii="Calibri" w:hAnsi="Calibri" w:cs="Calibri"/>
          <w:i/>
          <w:iCs/>
          <w:noProof/>
          <w:lang w:val="en-US"/>
        </w:rPr>
        <w:t xml:space="preserve">Nice </w:t>
      </w:r>
      <w:r w:rsidR="00351674">
        <w:rPr>
          <w:rFonts w:ascii="Calibri" w:hAnsi="Calibri" w:cs="Calibri"/>
          <w:i/>
          <w:iCs/>
          <w:noProof/>
          <w:lang w:val="en-US"/>
        </w:rPr>
        <w:t>G</w:t>
      </w:r>
      <w:r w:rsidRPr="00A13754">
        <w:rPr>
          <w:rFonts w:ascii="Calibri" w:hAnsi="Calibri" w:cs="Calibri"/>
          <w:i/>
          <w:iCs/>
          <w:noProof/>
          <w:lang w:val="en-US"/>
        </w:rPr>
        <w:t>uidelines</w:t>
      </w:r>
      <w:r w:rsidRPr="00A13754">
        <w:rPr>
          <w:rFonts w:ascii="Calibri" w:hAnsi="Calibri" w:cs="Calibri"/>
          <w:noProof/>
          <w:lang w:val="en-US"/>
        </w:rPr>
        <w:t>. at &lt;http://publications.nice.org.uk/uterine-artery-</w:t>
      </w:r>
      <w:r w:rsidR="006163CD" w:rsidRPr="00A13754">
        <w:rPr>
          <w:rFonts w:ascii="Calibri" w:hAnsi="Calibri" w:cs="Calibri"/>
          <w:noProof/>
          <w:lang w:val="en-US"/>
        </w:rPr>
        <w:t>embolization</w:t>
      </w:r>
      <w:r w:rsidRPr="00A13754">
        <w:rPr>
          <w:rFonts w:ascii="Calibri" w:hAnsi="Calibri" w:cs="Calibri"/>
          <w:noProof/>
          <w:lang w:val="en-US"/>
        </w:rPr>
        <w:t>-for-fibroids-ipg367&gt; (2010).</w:t>
      </w:r>
    </w:p>
    <w:p w14:paraId="0BC72234" w14:textId="3BD4CB66"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8.</w:t>
      </w:r>
      <w:r w:rsidRPr="00A13754">
        <w:rPr>
          <w:rFonts w:ascii="Calibri" w:hAnsi="Calibri" w:cs="Calibri"/>
          <w:noProof/>
          <w:lang w:val="en-US"/>
        </w:rPr>
        <w:tab/>
        <w:t>Leibsohn, S., d’Ablaing, G., Mishell, D.</w:t>
      </w:r>
      <w:r w:rsidR="00571288">
        <w:rPr>
          <w:rFonts w:ascii="Calibri" w:hAnsi="Calibri" w:cs="Calibri"/>
          <w:noProof/>
          <w:lang w:val="en-US"/>
        </w:rPr>
        <w:t xml:space="preserve"> </w:t>
      </w:r>
      <w:r w:rsidRPr="00A13754">
        <w:rPr>
          <w:rFonts w:ascii="Calibri" w:hAnsi="Calibri" w:cs="Calibri"/>
          <w:noProof/>
          <w:lang w:val="en-US"/>
        </w:rPr>
        <w:t>R., Schlaerth, J.</w:t>
      </w:r>
      <w:r w:rsidR="00571288">
        <w:rPr>
          <w:rFonts w:ascii="Calibri" w:hAnsi="Calibri" w:cs="Calibri"/>
          <w:noProof/>
          <w:lang w:val="en-US"/>
        </w:rPr>
        <w:t xml:space="preserve"> </w:t>
      </w:r>
      <w:r w:rsidRPr="00A13754">
        <w:rPr>
          <w:rFonts w:ascii="Calibri" w:hAnsi="Calibri" w:cs="Calibri"/>
          <w:noProof/>
          <w:lang w:val="en-US"/>
        </w:rPr>
        <w:t xml:space="preserve">B. Leiomyosarcoma in a series of hysterectomies performed for presumed uterine leiomyomas. </w:t>
      </w:r>
      <w:r w:rsidRPr="00A13754">
        <w:rPr>
          <w:rFonts w:ascii="Calibri" w:hAnsi="Calibri" w:cs="Calibri"/>
          <w:i/>
          <w:iCs/>
          <w:noProof/>
          <w:lang w:val="en-US"/>
        </w:rPr>
        <w:t>American Journal of Obstetrics and Gynecology</w:t>
      </w:r>
      <w:r w:rsidRPr="00A13754">
        <w:rPr>
          <w:rFonts w:ascii="Calibri" w:hAnsi="Calibri" w:cs="Calibri"/>
          <w:noProof/>
          <w:lang w:val="en-US"/>
        </w:rPr>
        <w:t xml:space="preserve">. </w:t>
      </w:r>
      <w:r w:rsidRPr="00A13754">
        <w:rPr>
          <w:rFonts w:ascii="Calibri" w:hAnsi="Calibri" w:cs="Calibri"/>
          <w:b/>
          <w:bCs/>
          <w:noProof/>
          <w:lang w:val="en-US"/>
        </w:rPr>
        <w:t>162</w:t>
      </w:r>
      <w:r w:rsidRPr="00A13754">
        <w:rPr>
          <w:rFonts w:ascii="Calibri" w:hAnsi="Calibri" w:cs="Calibri"/>
          <w:noProof/>
          <w:lang w:val="en-US"/>
        </w:rPr>
        <w:t xml:space="preserve"> (4), 968–976 (1990).</w:t>
      </w:r>
    </w:p>
    <w:p w14:paraId="7177D405" w14:textId="62B26CDD"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59.</w:t>
      </w:r>
      <w:r w:rsidRPr="00A13754">
        <w:rPr>
          <w:rFonts w:ascii="Calibri" w:hAnsi="Calibri" w:cs="Calibri"/>
          <w:noProof/>
          <w:lang w:val="en-US"/>
        </w:rPr>
        <w:tab/>
        <w:t>Parker, W.</w:t>
      </w:r>
      <w:r w:rsidR="00571288">
        <w:rPr>
          <w:rFonts w:ascii="Calibri" w:hAnsi="Calibri" w:cs="Calibri"/>
          <w:noProof/>
          <w:lang w:val="en-US"/>
        </w:rPr>
        <w:t xml:space="preserve"> </w:t>
      </w:r>
      <w:r w:rsidRPr="00A13754">
        <w:rPr>
          <w:rFonts w:ascii="Calibri" w:hAnsi="Calibri" w:cs="Calibri"/>
          <w:noProof/>
          <w:lang w:val="en-US"/>
        </w:rPr>
        <w:t>H., Fu, Y.</w:t>
      </w:r>
      <w:r w:rsidR="00571288">
        <w:rPr>
          <w:rFonts w:ascii="Calibri" w:hAnsi="Calibri" w:cs="Calibri"/>
          <w:noProof/>
          <w:lang w:val="en-US"/>
        </w:rPr>
        <w:t xml:space="preserve"> </w:t>
      </w:r>
      <w:r w:rsidRPr="00A13754">
        <w:rPr>
          <w:rFonts w:ascii="Calibri" w:hAnsi="Calibri" w:cs="Calibri"/>
          <w:noProof/>
          <w:lang w:val="en-US"/>
        </w:rPr>
        <w:t>S., Berek, J.</w:t>
      </w:r>
      <w:r w:rsidR="00571288">
        <w:rPr>
          <w:rFonts w:ascii="Calibri" w:hAnsi="Calibri" w:cs="Calibri"/>
          <w:noProof/>
          <w:lang w:val="en-US"/>
        </w:rPr>
        <w:t xml:space="preserve"> </w:t>
      </w:r>
      <w:r w:rsidRPr="00A13754">
        <w:rPr>
          <w:rFonts w:ascii="Calibri" w:hAnsi="Calibri" w:cs="Calibri"/>
          <w:noProof/>
          <w:lang w:val="en-US"/>
        </w:rPr>
        <w:t xml:space="preserve">S. Uterine sarcoma in patients operated on for presumed leiomyoma and rapidly growing leiomyoma. </w:t>
      </w:r>
      <w:r w:rsidRPr="00A13754">
        <w:rPr>
          <w:rFonts w:ascii="Calibri" w:hAnsi="Calibri" w:cs="Calibri"/>
          <w:i/>
          <w:iCs/>
          <w:noProof/>
          <w:lang w:val="en-US"/>
        </w:rPr>
        <w:t>Obstetrics and Gynecology</w:t>
      </w:r>
      <w:r w:rsidRPr="00A13754">
        <w:rPr>
          <w:rFonts w:ascii="Calibri" w:hAnsi="Calibri" w:cs="Calibri"/>
          <w:noProof/>
          <w:lang w:val="en-US"/>
        </w:rPr>
        <w:t xml:space="preserve">. </w:t>
      </w:r>
      <w:r w:rsidRPr="00A13754">
        <w:rPr>
          <w:rFonts w:ascii="Calibri" w:hAnsi="Calibri" w:cs="Calibri"/>
          <w:b/>
          <w:bCs/>
          <w:noProof/>
          <w:lang w:val="en-US"/>
        </w:rPr>
        <w:t>83</w:t>
      </w:r>
      <w:r w:rsidRPr="00A13754">
        <w:rPr>
          <w:rFonts w:ascii="Calibri" w:hAnsi="Calibri" w:cs="Calibri"/>
          <w:noProof/>
          <w:lang w:val="en-US"/>
        </w:rPr>
        <w:t xml:space="preserve"> (3), 414–418, at &lt;https://pubmed.ncbi.nlm.nih.gov/8127535/&gt; (1994).</w:t>
      </w:r>
    </w:p>
    <w:p w14:paraId="1D0DA753" w14:textId="6D8BE82F"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0.</w:t>
      </w:r>
      <w:r w:rsidRPr="00A13754">
        <w:rPr>
          <w:rFonts w:ascii="Calibri" w:hAnsi="Calibri" w:cs="Calibri"/>
          <w:noProof/>
          <w:lang w:val="en-US"/>
        </w:rPr>
        <w:tab/>
        <w:t>Ricci, S., Stone, R.</w:t>
      </w:r>
      <w:r w:rsidR="00571288">
        <w:rPr>
          <w:rFonts w:ascii="Calibri" w:hAnsi="Calibri" w:cs="Calibri"/>
          <w:noProof/>
          <w:lang w:val="en-US"/>
        </w:rPr>
        <w:t xml:space="preserve"> </w:t>
      </w:r>
      <w:r w:rsidRPr="00A13754">
        <w:rPr>
          <w:rFonts w:ascii="Calibri" w:hAnsi="Calibri" w:cs="Calibri"/>
          <w:noProof/>
          <w:lang w:val="en-US"/>
        </w:rPr>
        <w:t>L., Fader, A.</w:t>
      </w:r>
      <w:r w:rsidR="00571288">
        <w:rPr>
          <w:rFonts w:ascii="Calibri" w:hAnsi="Calibri" w:cs="Calibri"/>
          <w:noProof/>
          <w:lang w:val="en-US"/>
        </w:rPr>
        <w:t xml:space="preserve"> </w:t>
      </w:r>
      <w:r w:rsidRPr="00A13754">
        <w:rPr>
          <w:rFonts w:ascii="Calibri" w:hAnsi="Calibri" w:cs="Calibri"/>
          <w:noProof/>
          <w:lang w:val="en-US"/>
        </w:rPr>
        <w:t xml:space="preserve">N. Uterine leiomyosarcoma: Epidemiology, contemporary treatment strategies and the impact of uterine morcellation. </w:t>
      </w:r>
      <w:r w:rsidRPr="00A13754">
        <w:rPr>
          <w:rFonts w:ascii="Calibri" w:hAnsi="Calibri" w:cs="Calibri"/>
          <w:i/>
          <w:iCs/>
          <w:noProof/>
          <w:lang w:val="en-US"/>
        </w:rPr>
        <w:t>Gynecologic Oncology</w:t>
      </w:r>
      <w:r w:rsidRPr="00A13754">
        <w:rPr>
          <w:rFonts w:ascii="Calibri" w:hAnsi="Calibri" w:cs="Calibri"/>
          <w:noProof/>
          <w:lang w:val="en-US"/>
        </w:rPr>
        <w:t xml:space="preserve">. </w:t>
      </w:r>
      <w:r w:rsidRPr="00A13754">
        <w:rPr>
          <w:rFonts w:ascii="Calibri" w:hAnsi="Calibri" w:cs="Calibri"/>
          <w:b/>
          <w:bCs/>
          <w:noProof/>
          <w:lang w:val="en-US"/>
        </w:rPr>
        <w:t>145</w:t>
      </w:r>
      <w:r w:rsidRPr="00A13754">
        <w:rPr>
          <w:rFonts w:ascii="Calibri" w:hAnsi="Calibri" w:cs="Calibri"/>
          <w:noProof/>
          <w:lang w:val="en-US"/>
        </w:rPr>
        <w:t xml:space="preserve"> (1), 208–216 (2017).</w:t>
      </w:r>
    </w:p>
    <w:p w14:paraId="2FD8D705" w14:textId="2B575500"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1.</w:t>
      </w:r>
      <w:r w:rsidRPr="00A13754">
        <w:rPr>
          <w:rFonts w:ascii="Calibri" w:hAnsi="Calibri" w:cs="Calibri"/>
          <w:noProof/>
          <w:lang w:val="en-US"/>
        </w:rPr>
        <w:tab/>
        <w:t>Felix, A.</w:t>
      </w:r>
      <w:r w:rsidR="00571288">
        <w:rPr>
          <w:rFonts w:ascii="Calibri" w:hAnsi="Calibri" w:cs="Calibri"/>
          <w:noProof/>
          <w:lang w:val="en-US"/>
        </w:rPr>
        <w:t xml:space="preserve"> </w:t>
      </w:r>
      <w:r w:rsidRPr="00A13754">
        <w:rPr>
          <w:rFonts w:ascii="Calibri" w:hAnsi="Calibri" w:cs="Calibri"/>
          <w:noProof/>
          <w:lang w:val="en-US"/>
        </w:rPr>
        <w:t xml:space="preserve">S. </w:t>
      </w:r>
      <w:r w:rsidRPr="007119CE">
        <w:rPr>
          <w:rFonts w:ascii="Calibri" w:hAnsi="Calibri" w:cs="Calibri"/>
          <w:noProof/>
          <w:lang w:val="en-US"/>
        </w:rPr>
        <w:t>et al.</w:t>
      </w:r>
      <w:r w:rsidRPr="00A13754">
        <w:rPr>
          <w:rFonts w:ascii="Calibri" w:hAnsi="Calibri" w:cs="Calibri"/>
          <w:noProof/>
          <w:lang w:val="en-US"/>
        </w:rPr>
        <w:t xml:space="preserve"> The etiology of uterine sarcomas: A pooled analysis of the epidemiology of endometrial cancer consortium. </w:t>
      </w:r>
      <w:r w:rsidRPr="00A13754">
        <w:rPr>
          <w:rFonts w:ascii="Calibri" w:hAnsi="Calibri" w:cs="Calibri"/>
          <w:i/>
          <w:iCs/>
          <w:noProof/>
          <w:lang w:val="en-US"/>
        </w:rPr>
        <w:t>British Journal of Cancer</w:t>
      </w:r>
      <w:r w:rsidRPr="00A13754">
        <w:rPr>
          <w:rFonts w:ascii="Calibri" w:hAnsi="Calibri" w:cs="Calibri"/>
          <w:noProof/>
          <w:lang w:val="en-US"/>
        </w:rPr>
        <w:t xml:space="preserve">. </w:t>
      </w:r>
      <w:r w:rsidRPr="00A13754">
        <w:rPr>
          <w:rFonts w:ascii="Calibri" w:hAnsi="Calibri" w:cs="Calibri"/>
          <w:b/>
          <w:bCs/>
          <w:noProof/>
          <w:lang w:val="en-US"/>
        </w:rPr>
        <w:t>108</w:t>
      </w:r>
      <w:r w:rsidRPr="00A13754">
        <w:rPr>
          <w:rFonts w:ascii="Calibri" w:hAnsi="Calibri" w:cs="Calibri"/>
          <w:noProof/>
          <w:lang w:val="en-US"/>
        </w:rPr>
        <w:t xml:space="preserve"> (3), 727–734 (2013).</w:t>
      </w:r>
    </w:p>
    <w:p w14:paraId="2CBDB9AD" w14:textId="43329DD9"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2.</w:t>
      </w:r>
      <w:r w:rsidRPr="00A13754">
        <w:rPr>
          <w:rFonts w:ascii="Calibri" w:hAnsi="Calibri" w:cs="Calibri"/>
          <w:noProof/>
          <w:lang w:val="en-US"/>
        </w:rPr>
        <w:tab/>
        <w:t>Roberts, M.</w:t>
      </w:r>
      <w:r w:rsidR="00571288">
        <w:rPr>
          <w:rFonts w:ascii="Calibri" w:hAnsi="Calibri" w:cs="Calibri"/>
          <w:noProof/>
          <w:lang w:val="en-US"/>
        </w:rPr>
        <w:t xml:space="preserve"> </w:t>
      </w:r>
      <w:r w:rsidRPr="00A13754">
        <w:rPr>
          <w:rFonts w:ascii="Calibri" w:hAnsi="Calibri" w:cs="Calibri"/>
          <w:noProof/>
          <w:lang w:val="en-US"/>
        </w:rPr>
        <w:t>E., Aynardi, J.</w:t>
      </w:r>
      <w:r w:rsidR="00571288">
        <w:rPr>
          <w:rFonts w:ascii="Calibri" w:hAnsi="Calibri" w:cs="Calibri"/>
          <w:noProof/>
          <w:lang w:val="en-US"/>
        </w:rPr>
        <w:t xml:space="preserve"> </w:t>
      </w:r>
      <w:r w:rsidRPr="00A13754">
        <w:rPr>
          <w:rFonts w:ascii="Calibri" w:hAnsi="Calibri" w:cs="Calibri"/>
          <w:noProof/>
          <w:lang w:val="en-US"/>
        </w:rPr>
        <w:t>T., Chu, C.</w:t>
      </w:r>
      <w:r w:rsidR="00571288">
        <w:rPr>
          <w:rFonts w:ascii="Calibri" w:hAnsi="Calibri" w:cs="Calibri"/>
          <w:noProof/>
          <w:lang w:val="en-US"/>
        </w:rPr>
        <w:t xml:space="preserve"> </w:t>
      </w:r>
      <w:r w:rsidRPr="00A13754">
        <w:rPr>
          <w:rFonts w:ascii="Calibri" w:hAnsi="Calibri" w:cs="Calibri"/>
          <w:noProof/>
          <w:lang w:val="en-US"/>
        </w:rPr>
        <w:t xml:space="preserve">S. Uterine leiomyosarcoma: A review of the literature and update on management options. </w:t>
      </w:r>
      <w:r w:rsidRPr="00A13754">
        <w:rPr>
          <w:rFonts w:ascii="Calibri" w:hAnsi="Calibri" w:cs="Calibri"/>
          <w:i/>
          <w:iCs/>
          <w:noProof/>
          <w:lang w:val="en-US"/>
        </w:rPr>
        <w:t>Gynecologic Oncology</w:t>
      </w:r>
      <w:r w:rsidRPr="00A13754">
        <w:rPr>
          <w:rFonts w:ascii="Calibri" w:hAnsi="Calibri" w:cs="Calibri"/>
          <w:noProof/>
          <w:lang w:val="en-US"/>
        </w:rPr>
        <w:t xml:space="preserve">. </w:t>
      </w:r>
      <w:r w:rsidRPr="00A13754">
        <w:rPr>
          <w:rFonts w:ascii="Calibri" w:hAnsi="Calibri" w:cs="Calibri"/>
          <w:b/>
          <w:bCs/>
          <w:noProof/>
          <w:lang w:val="en-US"/>
        </w:rPr>
        <w:t>151</w:t>
      </w:r>
      <w:r w:rsidRPr="00A13754">
        <w:rPr>
          <w:rFonts w:ascii="Calibri" w:hAnsi="Calibri" w:cs="Calibri"/>
          <w:noProof/>
          <w:lang w:val="en-US"/>
        </w:rPr>
        <w:t xml:space="preserve"> (3), 562–572 (2018).</w:t>
      </w:r>
    </w:p>
    <w:p w14:paraId="0588FA0B" w14:textId="07DE5C70"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3.</w:t>
      </w:r>
      <w:r w:rsidRPr="00A13754">
        <w:rPr>
          <w:rFonts w:ascii="Calibri" w:hAnsi="Calibri" w:cs="Calibri"/>
          <w:noProof/>
          <w:lang w:val="en-US"/>
        </w:rPr>
        <w:tab/>
        <w:t xml:space="preserve">Schieda, N. </w:t>
      </w:r>
      <w:r w:rsidRPr="007119CE">
        <w:rPr>
          <w:rFonts w:ascii="Calibri" w:hAnsi="Calibri" w:cs="Calibri"/>
          <w:noProof/>
          <w:lang w:val="en-US"/>
        </w:rPr>
        <w:t>et al.</w:t>
      </w:r>
      <w:r w:rsidRPr="00A13754">
        <w:rPr>
          <w:rFonts w:ascii="Calibri" w:hAnsi="Calibri" w:cs="Calibri"/>
          <w:noProof/>
          <w:lang w:val="en-US"/>
        </w:rPr>
        <w:t xml:space="preserve"> Gadolinium-Based Contrast Agents in Kidney Disease: A Comprehensive Review and Clinical Practice Guideline Issued by the Canadian Association of Radiologists. </w:t>
      </w:r>
      <w:r w:rsidRPr="00A13754">
        <w:rPr>
          <w:rFonts w:ascii="Calibri" w:hAnsi="Calibri" w:cs="Calibri"/>
          <w:i/>
          <w:iCs/>
          <w:noProof/>
          <w:lang w:val="en-US"/>
        </w:rPr>
        <w:t>Canadian Journal of Kidney Health and Disease</w:t>
      </w:r>
      <w:r w:rsidRPr="00A13754">
        <w:rPr>
          <w:rFonts w:ascii="Calibri" w:hAnsi="Calibri" w:cs="Calibri"/>
          <w:noProof/>
          <w:lang w:val="en-US"/>
        </w:rPr>
        <w:t xml:space="preserve">. </w:t>
      </w:r>
      <w:r w:rsidRPr="00A13754">
        <w:rPr>
          <w:rFonts w:ascii="Calibri" w:hAnsi="Calibri" w:cs="Calibri"/>
          <w:b/>
          <w:bCs/>
          <w:noProof/>
          <w:lang w:val="en-US"/>
        </w:rPr>
        <w:t>5</w:t>
      </w:r>
      <w:r w:rsidRPr="00A13754">
        <w:rPr>
          <w:rFonts w:ascii="Calibri" w:hAnsi="Calibri" w:cs="Calibri"/>
          <w:noProof/>
          <w:lang w:val="en-US"/>
        </w:rPr>
        <w:t>, 1–17 (2018).</w:t>
      </w:r>
    </w:p>
    <w:p w14:paraId="72ED2374" w14:textId="46883F38"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4.</w:t>
      </w:r>
      <w:r w:rsidRPr="00A13754">
        <w:rPr>
          <w:rFonts w:ascii="Calibri" w:hAnsi="Calibri" w:cs="Calibri"/>
          <w:noProof/>
          <w:lang w:val="en-US"/>
        </w:rPr>
        <w:tab/>
        <w:t xml:space="preserve">Pyra, K. </w:t>
      </w:r>
      <w:r w:rsidRPr="007119CE">
        <w:rPr>
          <w:rFonts w:ascii="Calibri" w:hAnsi="Calibri" w:cs="Calibri"/>
          <w:noProof/>
          <w:lang w:val="en-US"/>
        </w:rPr>
        <w:t>et al.</w:t>
      </w:r>
      <w:r w:rsidRPr="00A13754">
        <w:rPr>
          <w:rFonts w:ascii="Calibri" w:hAnsi="Calibri" w:cs="Calibri"/>
          <w:noProof/>
          <w:lang w:val="en-US"/>
        </w:rPr>
        <w:t xml:space="preserve">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the treatment of symptomatic uterine fibroids. </w:t>
      </w:r>
      <w:r w:rsidRPr="00A13754">
        <w:rPr>
          <w:rFonts w:ascii="Calibri" w:hAnsi="Calibri" w:cs="Calibri"/>
          <w:noProof/>
        </w:rPr>
        <w:t xml:space="preserve">(Embolizacja tętnic macicznych w leczeniu objawowych mięśniaków macicy.). </w:t>
      </w:r>
      <w:r w:rsidRPr="00A13754">
        <w:rPr>
          <w:rFonts w:ascii="Calibri" w:hAnsi="Calibri" w:cs="Calibri"/>
          <w:i/>
          <w:iCs/>
          <w:noProof/>
        </w:rPr>
        <w:t>Postępy Nauk Medycznych</w:t>
      </w:r>
      <w:r w:rsidRPr="00A13754">
        <w:rPr>
          <w:rFonts w:ascii="Calibri" w:hAnsi="Calibri" w:cs="Calibri"/>
          <w:noProof/>
        </w:rPr>
        <w:t xml:space="preserve">. </w:t>
      </w:r>
      <w:r w:rsidRPr="00A13754">
        <w:rPr>
          <w:rFonts w:ascii="Calibri" w:hAnsi="Calibri" w:cs="Calibri"/>
          <w:b/>
          <w:bCs/>
          <w:noProof/>
          <w:lang w:val="en-US"/>
        </w:rPr>
        <w:t>28</w:t>
      </w:r>
      <w:r w:rsidRPr="00A13754">
        <w:rPr>
          <w:rFonts w:ascii="Calibri" w:hAnsi="Calibri" w:cs="Calibri"/>
          <w:noProof/>
          <w:lang w:val="en-US"/>
        </w:rPr>
        <w:t xml:space="preserve"> (2), 88–94, at &lt;http://www.pnmedycznych.pl/wp-content/uploads/2015/03/pnm_2015_088-094.pdf&gt; (2015).</w:t>
      </w:r>
    </w:p>
    <w:p w14:paraId="0E760078" w14:textId="4E0FE35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 xml:space="preserve">65. Czuczwar, P., Stepniak, A., Milart, P., Paszkowski, T., Wozniak, S. Comparison of the influence of three fibroid treatment options: Supracervical hysterectomy, ulipristal acetate and uterine artery </w:t>
      </w:r>
      <w:r w:rsidR="006163CD" w:rsidRPr="00A13754">
        <w:rPr>
          <w:rFonts w:ascii="Calibri" w:hAnsi="Calibri" w:cs="Calibri"/>
          <w:noProof/>
          <w:lang w:val="en-US"/>
        </w:rPr>
        <w:t>embolization</w:t>
      </w:r>
      <w:r w:rsidRPr="00A13754">
        <w:rPr>
          <w:rFonts w:ascii="Calibri" w:hAnsi="Calibri" w:cs="Calibri"/>
          <w:noProof/>
          <w:lang w:val="en-US"/>
        </w:rPr>
        <w:t xml:space="preserve"> on ovarian reserve - An observational study. </w:t>
      </w:r>
      <w:r w:rsidRPr="00A13754">
        <w:rPr>
          <w:rFonts w:ascii="Calibri" w:hAnsi="Calibri" w:cs="Calibri"/>
          <w:i/>
          <w:iCs/>
          <w:noProof/>
          <w:lang w:val="en-US"/>
        </w:rPr>
        <w:t>Journal of Ovarian Research</w:t>
      </w:r>
      <w:r w:rsidRPr="00A13754">
        <w:rPr>
          <w:rFonts w:ascii="Calibri" w:hAnsi="Calibri" w:cs="Calibri"/>
          <w:noProof/>
          <w:lang w:val="en-US"/>
        </w:rPr>
        <w:t xml:space="preserve">. </w:t>
      </w:r>
      <w:r w:rsidRPr="00A13754">
        <w:rPr>
          <w:rFonts w:ascii="Calibri" w:hAnsi="Calibri" w:cs="Calibri"/>
          <w:b/>
          <w:bCs/>
          <w:noProof/>
          <w:lang w:val="en-US"/>
        </w:rPr>
        <w:t>11</w:t>
      </w:r>
      <w:r w:rsidRPr="00A13754">
        <w:rPr>
          <w:rFonts w:ascii="Calibri" w:hAnsi="Calibri" w:cs="Calibri"/>
          <w:noProof/>
          <w:lang w:val="en-US"/>
        </w:rPr>
        <w:t xml:space="preserve"> (1) (2018).</w:t>
      </w:r>
    </w:p>
    <w:p w14:paraId="5FFCC1A6" w14:textId="11E1D4A5"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6.</w:t>
      </w:r>
      <w:r w:rsidRPr="00A13754">
        <w:rPr>
          <w:rFonts w:ascii="Calibri" w:hAnsi="Calibri" w:cs="Calibri"/>
          <w:noProof/>
          <w:lang w:val="en-US"/>
        </w:rPr>
        <w:tab/>
        <w:t>Nocum, D.</w:t>
      </w:r>
      <w:r w:rsidR="00571288">
        <w:rPr>
          <w:rFonts w:ascii="Calibri" w:hAnsi="Calibri" w:cs="Calibri"/>
          <w:noProof/>
          <w:lang w:val="en-US"/>
        </w:rPr>
        <w:t xml:space="preserve"> </w:t>
      </w:r>
      <w:r w:rsidRPr="00A13754">
        <w:rPr>
          <w:rFonts w:ascii="Calibri" w:hAnsi="Calibri" w:cs="Calibri"/>
          <w:noProof/>
          <w:lang w:val="en-US"/>
        </w:rPr>
        <w:t xml:space="preserve">J., Robinson, J., Liang, E., Thompson, N., Reed, W. The factors contributing to the total radiation exposure of patients during uterine artery </w:t>
      </w:r>
      <w:r w:rsidR="006163CD" w:rsidRPr="00A13754">
        <w:rPr>
          <w:rFonts w:ascii="Calibri" w:hAnsi="Calibri" w:cs="Calibri"/>
          <w:noProof/>
          <w:lang w:val="en-US"/>
        </w:rPr>
        <w:t>embolization</w:t>
      </w:r>
      <w:r w:rsidRPr="00A13754">
        <w:rPr>
          <w:rFonts w:ascii="Calibri" w:hAnsi="Calibri" w:cs="Calibri"/>
          <w:noProof/>
          <w:lang w:val="en-US"/>
        </w:rPr>
        <w:t xml:space="preserve">. </w:t>
      </w:r>
      <w:r w:rsidRPr="00A13754">
        <w:rPr>
          <w:rFonts w:ascii="Calibri" w:hAnsi="Calibri" w:cs="Calibri"/>
          <w:i/>
          <w:iCs/>
          <w:noProof/>
          <w:lang w:val="en-US"/>
        </w:rPr>
        <w:t>Journal of Medical Radiation Sciences</w:t>
      </w:r>
      <w:r w:rsidRPr="00A13754">
        <w:rPr>
          <w:rFonts w:ascii="Calibri" w:hAnsi="Calibri" w:cs="Calibri"/>
          <w:noProof/>
          <w:lang w:val="en-US"/>
        </w:rPr>
        <w:t xml:space="preserve">. </w:t>
      </w:r>
      <w:r w:rsidRPr="00A13754">
        <w:rPr>
          <w:rFonts w:ascii="Calibri" w:hAnsi="Calibri" w:cs="Calibri"/>
          <w:b/>
          <w:bCs/>
          <w:noProof/>
          <w:lang w:val="en-US"/>
        </w:rPr>
        <w:t>66</w:t>
      </w:r>
      <w:r w:rsidRPr="00A13754">
        <w:rPr>
          <w:rFonts w:ascii="Calibri" w:hAnsi="Calibri" w:cs="Calibri"/>
          <w:noProof/>
          <w:lang w:val="en-US"/>
        </w:rPr>
        <w:t xml:space="preserve"> (3), 200–211 (2019).</w:t>
      </w:r>
    </w:p>
    <w:p w14:paraId="7E9DF722" w14:textId="7646A113"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7. Nikolic, B., Spies, J.</w:t>
      </w:r>
      <w:r w:rsidR="00571288">
        <w:rPr>
          <w:rFonts w:ascii="Calibri" w:hAnsi="Calibri" w:cs="Calibri"/>
          <w:noProof/>
          <w:lang w:val="en-US"/>
        </w:rPr>
        <w:t xml:space="preserve"> </w:t>
      </w:r>
      <w:r w:rsidRPr="00A13754">
        <w:rPr>
          <w:rFonts w:ascii="Calibri" w:hAnsi="Calibri" w:cs="Calibri"/>
          <w:noProof/>
          <w:lang w:val="en-US"/>
        </w:rPr>
        <w:t>B., Lundsten, M.</w:t>
      </w:r>
      <w:r w:rsidR="00571288">
        <w:rPr>
          <w:rFonts w:ascii="Calibri" w:hAnsi="Calibri" w:cs="Calibri"/>
          <w:noProof/>
          <w:lang w:val="en-US"/>
        </w:rPr>
        <w:t xml:space="preserve"> </w:t>
      </w:r>
      <w:r w:rsidRPr="00A13754">
        <w:rPr>
          <w:rFonts w:ascii="Calibri" w:hAnsi="Calibri" w:cs="Calibri"/>
          <w:noProof/>
          <w:lang w:val="en-US"/>
        </w:rPr>
        <w:t xml:space="preserve">J., Abbara, S. Patient radiation dose associated with </w:t>
      </w:r>
      <w:r w:rsidRPr="00A13754">
        <w:rPr>
          <w:rFonts w:ascii="Calibri" w:hAnsi="Calibri" w:cs="Calibri"/>
          <w:noProof/>
          <w:lang w:val="en-US"/>
        </w:rPr>
        <w:lastRenderedPageBreak/>
        <w:t xml:space="preserve">uterine artery </w:t>
      </w:r>
      <w:r w:rsidR="006163CD" w:rsidRPr="00A13754">
        <w:rPr>
          <w:rFonts w:ascii="Calibri" w:hAnsi="Calibri" w:cs="Calibri"/>
          <w:noProof/>
          <w:lang w:val="en-US"/>
        </w:rPr>
        <w:t>embolization</w:t>
      </w:r>
      <w:r w:rsidRPr="00A13754">
        <w:rPr>
          <w:rFonts w:ascii="Calibri" w:hAnsi="Calibri" w:cs="Calibri"/>
          <w:noProof/>
          <w:lang w:val="en-US"/>
        </w:rPr>
        <w:t xml:space="preserve">. </w:t>
      </w:r>
      <w:r w:rsidRPr="00A13754">
        <w:rPr>
          <w:rFonts w:ascii="Calibri" w:hAnsi="Calibri" w:cs="Calibri"/>
          <w:i/>
          <w:iCs/>
          <w:noProof/>
          <w:lang w:val="en-US"/>
        </w:rPr>
        <w:t>Radiology</w:t>
      </w:r>
      <w:r w:rsidRPr="00A13754">
        <w:rPr>
          <w:rFonts w:ascii="Calibri" w:hAnsi="Calibri" w:cs="Calibri"/>
          <w:noProof/>
          <w:lang w:val="en-US"/>
        </w:rPr>
        <w:t xml:space="preserve">. </w:t>
      </w:r>
      <w:r w:rsidRPr="00A13754">
        <w:rPr>
          <w:rFonts w:ascii="Calibri" w:hAnsi="Calibri" w:cs="Calibri"/>
          <w:b/>
          <w:bCs/>
          <w:noProof/>
          <w:lang w:val="en-US"/>
        </w:rPr>
        <w:t>214</w:t>
      </w:r>
      <w:r w:rsidRPr="00A13754">
        <w:rPr>
          <w:rFonts w:ascii="Calibri" w:hAnsi="Calibri" w:cs="Calibri"/>
          <w:noProof/>
          <w:lang w:val="en-US"/>
        </w:rPr>
        <w:t xml:space="preserve"> (1), 121–125 (2000).</w:t>
      </w:r>
    </w:p>
    <w:p w14:paraId="0D1EE0E5" w14:textId="6926B4E7"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8. Colgan, T.</w:t>
      </w:r>
      <w:r w:rsidR="00571288">
        <w:rPr>
          <w:rFonts w:ascii="Calibri" w:hAnsi="Calibri" w:cs="Calibri"/>
          <w:noProof/>
          <w:lang w:val="en-US"/>
        </w:rPr>
        <w:t xml:space="preserve"> </w:t>
      </w:r>
      <w:r w:rsidRPr="00A13754">
        <w:rPr>
          <w:rFonts w:ascii="Calibri" w:hAnsi="Calibri" w:cs="Calibri"/>
          <w:noProof/>
          <w:lang w:val="en-US"/>
        </w:rPr>
        <w:t>J.</w:t>
      </w:r>
      <w:r w:rsidR="00E776DD">
        <w:rPr>
          <w:rFonts w:ascii="Calibri" w:hAnsi="Calibri" w:cs="Calibri"/>
          <w:noProof/>
          <w:lang w:val="en-US"/>
        </w:rPr>
        <w:t xml:space="preserve"> et al.</w:t>
      </w:r>
      <w:r w:rsidRPr="00A13754">
        <w:rPr>
          <w:rFonts w:ascii="Calibri" w:hAnsi="Calibri" w:cs="Calibri"/>
          <w:noProof/>
          <w:lang w:val="en-US"/>
        </w:rPr>
        <w:t xml:space="preserve"> Pathologic features of uteri and leiomyomas following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leiomyomas. </w:t>
      </w:r>
      <w:r w:rsidRPr="00A13754">
        <w:rPr>
          <w:rFonts w:ascii="Calibri" w:hAnsi="Calibri" w:cs="Calibri"/>
          <w:i/>
          <w:iCs/>
          <w:noProof/>
          <w:lang w:val="en-US"/>
        </w:rPr>
        <w:t>The American Journal of Surgical Pathology</w:t>
      </w:r>
      <w:r w:rsidRPr="00A13754">
        <w:rPr>
          <w:rFonts w:ascii="Calibri" w:hAnsi="Calibri" w:cs="Calibri"/>
          <w:noProof/>
          <w:lang w:val="en-US"/>
        </w:rPr>
        <w:t xml:space="preserve">. </w:t>
      </w:r>
      <w:r w:rsidRPr="00A13754">
        <w:rPr>
          <w:rFonts w:ascii="Calibri" w:hAnsi="Calibri" w:cs="Calibri"/>
          <w:b/>
          <w:bCs/>
          <w:noProof/>
          <w:lang w:val="en-US"/>
        </w:rPr>
        <w:t>27</w:t>
      </w:r>
      <w:r w:rsidRPr="00A13754">
        <w:rPr>
          <w:rFonts w:ascii="Calibri" w:hAnsi="Calibri" w:cs="Calibri"/>
          <w:noProof/>
          <w:lang w:val="en-US"/>
        </w:rPr>
        <w:t xml:space="preserve"> (2), 167–77, at &lt;http://www.ncbi.nlm.nih.gov/pubmed/12548162&gt; (2003).</w:t>
      </w:r>
    </w:p>
    <w:p w14:paraId="74A6694F" w14:textId="1B915126"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69.</w:t>
      </w:r>
      <w:r w:rsidRPr="00A13754">
        <w:rPr>
          <w:rFonts w:ascii="Calibri" w:hAnsi="Calibri" w:cs="Calibri"/>
          <w:noProof/>
          <w:lang w:val="en-US"/>
        </w:rPr>
        <w:tab/>
        <w:t xml:space="preserve">Weichert, W. </w:t>
      </w:r>
      <w:r w:rsidRPr="007119CE">
        <w:rPr>
          <w:rFonts w:ascii="Calibri" w:hAnsi="Calibri" w:cs="Calibri"/>
          <w:noProof/>
          <w:lang w:val="en-US"/>
        </w:rPr>
        <w:t>et al.</w:t>
      </w:r>
      <w:r w:rsidRPr="00A13754">
        <w:rPr>
          <w:rFonts w:ascii="Calibri" w:hAnsi="Calibri" w:cs="Calibri"/>
          <w:noProof/>
          <w:lang w:val="en-US"/>
        </w:rPr>
        <w:t xml:space="preserve"> Uterine arterial </w:t>
      </w:r>
      <w:r w:rsidR="006163CD" w:rsidRPr="00A13754">
        <w:rPr>
          <w:rFonts w:ascii="Calibri" w:hAnsi="Calibri" w:cs="Calibri"/>
          <w:noProof/>
          <w:lang w:val="en-US"/>
        </w:rPr>
        <w:t>embolization</w:t>
      </w:r>
      <w:r w:rsidRPr="00A13754">
        <w:rPr>
          <w:rFonts w:ascii="Calibri" w:hAnsi="Calibri" w:cs="Calibri"/>
          <w:noProof/>
          <w:lang w:val="en-US"/>
        </w:rPr>
        <w:t xml:space="preserve"> with tris-acryl gelatin microspheres: a histopathologic evaluation. </w:t>
      </w:r>
      <w:r w:rsidRPr="00A13754">
        <w:rPr>
          <w:rFonts w:ascii="Calibri" w:hAnsi="Calibri" w:cs="Calibri"/>
          <w:i/>
          <w:iCs/>
          <w:noProof/>
          <w:lang w:val="en-US"/>
        </w:rPr>
        <w:t>The American Journal of Surgical Pathology</w:t>
      </w:r>
      <w:r w:rsidRPr="00A13754">
        <w:rPr>
          <w:rFonts w:ascii="Calibri" w:hAnsi="Calibri" w:cs="Calibri"/>
          <w:noProof/>
          <w:lang w:val="en-US"/>
        </w:rPr>
        <w:t xml:space="preserve">. </w:t>
      </w:r>
      <w:r w:rsidRPr="00A13754">
        <w:rPr>
          <w:rFonts w:ascii="Calibri" w:hAnsi="Calibri" w:cs="Calibri"/>
          <w:b/>
          <w:bCs/>
          <w:noProof/>
          <w:lang w:val="en-US"/>
        </w:rPr>
        <w:t>29</w:t>
      </w:r>
      <w:r w:rsidRPr="00A13754">
        <w:rPr>
          <w:rFonts w:ascii="Calibri" w:hAnsi="Calibri" w:cs="Calibri"/>
          <w:noProof/>
          <w:lang w:val="en-US"/>
        </w:rPr>
        <w:t xml:space="preserve"> (7), 955–61, at &lt;http://www.ncbi.nlm.nih.gov/pubmed/15958862&gt; (2005).</w:t>
      </w:r>
    </w:p>
    <w:p w14:paraId="2F22FDC7" w14:textId="0BC98585"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0.</w:t>
      </w:r>
      <w:r w:rsidRPr="00A13754">
        <w:rPr>
          <w:rFonts w:ascii="Calibri" w:hAnsi="Calibri" w:cs="Calibri"/>
          <w:noProof/>
          <w:lang w:val="en-US"/>
        </w:rPr>
        <w:tab/>
        <w:t>Walker, W.</w:t>
      </w:r>
      <w:r w:rsidR="00E776DD">
        <w:rPr>
          <w:rFonts w:ascii="Calibri" w:hAnsi="Calibri" w:cs="Calibri"/>
          <w:noProof/>
          <w:lang w:val="en-US"/>
        </w:rPr>
        <w:t xml:space="preserve"> </w:t>
      </w:r>
      <w:r w:rsidRPr="00A13754">
        <w:rPr>
          <w:rFonts w:ascii="Calibri" w:hAnsi="Calibri" w:cs="Calibri"/>
          <w:noProof/>
          <w:lang w:val="en-US"/>
        </w:rPr>
        <w:t>J., Pelage, J.</w:t>
      </w:r>
      <w:r w:rsidR="00E776DD">
        <w:rPr>
          <w:rFonts w:ascii="Calibri" w:hAnsi="Calibri" w:cs="Calibri"/>
          <w:noProof/>
          <w:lang w:val="en-US"/>
        </w:rPr>
        <w:t xml:space="preserve"> </w:t>
      </w:r>
      <w:r w:rsidRPr="00A13754">
        <w:rPr>
          <w:rFonts w:ascii="Calibri" w:hAnsi="Calibri" w:cs="Calibri"/>
          <w:noProof/>
          <w:lang w:val="en-US"/>
        </w:rPr>
        <w:t xml:space="preserve">P.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symptomatic fibroids: clinical results in 400 women with imaging follow up. </w:t>
      </w:r>
      <w:r w:rsidRPr="00A13754">
        <w:rPr>
          <w:rFonts w:ascii="Calibri" w:hAnsi="Calibri" w:cs="Calibri"/>
          <w:i/>
          <w:iCs/>
          <w:noProof/>
          <w:lang w:val="en-US"/>
        </w:rPr>
        <w:t xml:space="preserve">BJOG : </w:t>
      </w:r>
      <w:r w:rsidR="00351674">
        <w:rPr>
          <w:rFonts w:ascii="Calibri" w:hAnsi="Calibri" w:cs="Calibri"/>
          <w:i/>
          <w:iCs/>
          <w:noProof/>
          <w:lang w:val="en-US"/>
        </w:rPr>
        <w:t>A</w:t>
      </w:r>
      <w:r w:rsidRPr="00A13754">
        <w:rPr>
          <w:rFonts w:ascii="Calibri" w:hAnsi="Calibri" w:cs="Calibri"/>
          <w:i/>
          <w:iCs/>
          <w:noProof/>
          <w:lang w:val="en-US"/>
        </w:rPr>
        <w:t xml:space="preserve">n </w:t>
      </w:r>
      <w:r w:rsidR="00351674">
        <w:rPr>
          <w:rFonts w:ascii="Calibri" w:hAnsi="Calibri" w:cs="Calibri"/>
          <w:i/>
          <w:iCs/>
          <w:noProof/>
          <w:lang w:val="en-US"/>
        </w:rPr>
        <w:t>I</w:t>
      </w:r>
      <w:r w:rsidRPr="00A13754">
        <w:rPr>
          <w:rFonts w:ascii="Calibri" w:hAnsi="Calibri" w:cs="Calibri"/>
          <w:i/>
          <w:iCs/>
          <w:noProof/>
          <w:lang w:val="en-US"/>
        </w:rPr>
        <w:t xml:space="preserve">nternational </w:t>
      </w:r>
      <w:r w:rsidR="00351674">
        <w:rPr>
          <w:rFonts w:ascii="Calibri" w:hAnsi="Calibri" w:cs="Calibri"/>
          <w:i/>
          <w:iCs/>
          <w:noProof/>
          <w:lang w:val="en-US"/>
        </w:rPr>
        <w:t>J</w:t>
      </w:r>
      <w:r w:rsidRPr="00A13754">
        <w:rPr>
          <w:rFonts w:ascii="Calibri" w:hAnsi="Calibri" w:cs="Calibri"/>
          <w:i/>
          <w:iCs/>
          <w:noProof/>
          <w:lang w:val="en-US"/>
        </w:rPr>
        <w:t xml:space="preserve">ournal of </w:t>
      </w:r>
      <w:r w:rsidR="00351674">
        <w:rPr>
          <w:rFonts w:ascii="Calibri" w:hAnsi="Calibri" w:cs="Calibri"/>
          <w:i/>
          <w:iCs/>
          <w:noProof/>
          <w:lang w:val="en-US"/>
        </w:rPr>
        <w:t>O</w:t>
      </w:r>
      <w:r w:rsidRPr="00A13754">
        <w:rPr>
          <w:rFonts w:ascii="Calibri" w:hAnsi="Calibri" w:cs="Calibri"/>
          <w:i/>
          <w:iCs/>
          <w:noProof/>
          <w:lang w:val="en-US"/>
        </w:rPr>
        <w:t xml:space="preserve">bstetrics and </w:t>
      </w:r>
      <w:r w:rsidR="00351674">
        <w:rPr>
          <w:rFonts w:ascii="Calibri" w:hAnsi="Calibri" w:cs="Calibri"/>
          <w:i/>
          <w:iCs/>
          <w:noProof/>
          <w:lang w:val="en-US"/>
        </w:rPr>
        <w:t>G</w:t>
      </w:r>
      <w:r w:rsidRPr="00A13754">
        <w:rPr>
          <w:rFonts w:ascii="Calibri" w:hAnsi="Calibri" w:cs="Calibri"/>
          <w:i/>
          <w:iCs/>
          <w:noProof/>
          <w:lang w:val="en-US"/>
        </w:rPr>
        <w:t>ynaecology</w:t>
      </w:r>
      <w:r w:rsidRPr="00A13754">
        <w:rPr>
          <w:rFonts w:ascii="Calibri" w:hAnsi="Calibri" w:cs="Calibri"/>
          <w:noProof/>
          <w:lang w:val="en-US"/>
        </w:rPr>
        <w:t xml:space="preserve">. </w:t>
      </w:r>
      <w:r w:rsidRPr="00A13754">
        <w:rPr>
          <w:rFonts w:ascii="Calibri" w:hAnsi="Calibri" w:cs="Calibri"/>
          <w:b/>
          <w:bCs/>
          <w:noProof/>
          <w:lang w:val="en-US"/>
        </w:rPr>
        <w:t>109</w:t>
      </w:r>
      <w:r w:rsidRPr="00A13754">
        <w:rPr>
          <w:rFonts w:ascii="Calibri" w:hAnsi="Calibri" w:cs="Calibri"/>
          <w:noProof/>
          <w:lang w:val="en-US"/>
        </w:rPr>
        <w:t xml:space="preserve"> (11), 1262–72, at &lt;http://www.ncbi.nlm.nih.gov/pubmed/12452465&gt; (2002).</w:t>
      </w:r>
    </w:p>
    <w:p w14:paraId="6C6E7B5B" w14:textId="10986FF5"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1.</w:t>
      </w:r>
      <w:r w:rsidRPr="00A13754">
        <w:rPr>
          <w:rFonts w:ascii="Calibri" w:hAnsi="Calibri" w:cs="Calibri"/>
          <w:noProof/>
          <w:lang w:val="en-US"/>
        </w:rPr>
        <w:tab/>
        <w:t>Ravina, J.-H., Aymard, A., Ciraru-Vigneron, N., Clerissi, J., Merland, J.</w:t>
      </w:r>
      <w:r w:rsidR="00E776DD">
        <w:rPr>
          <w:rFonts w:ascii="Calibri" w:hAnsi="Calibri" w:cs="Calibri"/>
          <w:noProof/>
          <w:lang w:val="en-US"/>
        </w:rPr>
        <w:t xml:space="preserve"> </w:t>
      </w:r>
      <w:r w:rsidRPr="00A13754">
        <w:rPr>
          <w:rFonts w:ascii="Calibri" w:hAnsi="Calibri" w:cs="Calibri"/>
          <w:noProof/>
          <w:lang w:val="en-US"/>
        </w:rPr>
        <w:t xml:space="preserve">J. Uterine fibroids embolization: results about 454 cases. </w:t>
      </w:r>
      <w:r w:rsidRPr="00A13754">
        <w:rPr>
          <w:rFonts w:ascii="Calibri" w:hAnsi="Calibri" w:cs="Calibri"/>
          <w:i/>
          <w:iCs/>
          <w:noProof/>
          <w:lang w:val="en-US"/>
        </w:rPr>
        <w:t xml:space="preserve">Gynécologie, </w:t>
      </w:r>
      <w:r w:rsidR="00E776DD">
        <w:rPr>
          <w:rFonts w:ascii="Calibri" w:hAnsi="Calibri" w:cs="Calibri"/>
          <w:i/>
          <w:iCs/>
          <w:noProof/>
          <w:lang w:val="en-US"/>
        </w:rPr>
        <w:t>O</w:t>
      </w:r>
      <w:r w:rsidRPr="00A13754">
        <w:rPr>
          <w:rFonts w:ascii="Calibri" w:hAnsi="Calibri" w:cs="Calibri"/>
          <w:i/>
          <w:iCs/>
          <w:noProof/>
          <w:lang w:val="en-US"/>
        </w:rPr>
        <w:t xml:space="preserve">bstétrique &amp; </w:t>
      </w:r>
      <w:r w:rsidR="00E776DD">
        <w:rPr>
          <w:rFonts w:ascii="Calibri" w:hAnsi="Calibri" w:cs="Calibri"/>
          <w:i/>
          <w:iCs/>
          <w:noProof/>
          <w:lang w:val="en-US"/>
        </w:rPr>
        <w:t>F</w:t>
      </w:r>
      <w:r w:rsidRPr="00A13754">
        <w:rPr>
          <w:rFonts w:ascii="Calibri" w:hAnsi="Calibri" w:cs="Calibri"/>
          <w:i/>
          <w:iCs/>
          <w:noProof/>
          <w:lang w:val="en-US"/>
        </w:rPr>
        <w:t>ertilité</w:t>
      </w:r>
      <w:r w:rsidRPr="00A13754">
        <w:rPr>
          <w:rFonts w:ascii="Calibri" w:hAnsi="Calibri" w:cs="Calibri"/>
          <w:noProof/>
          <w:lang w:val="en-US"/>
        </w:rPr>
        <w:t xml:space="preserve">. </w:t>
      </w:r>
      <w:r w:rsidRPr="00A13754">
        <w:rPr>
          <w:rFonts w:ascii="Calibri" w:hAnsi="Calibri" w:cs="Calibri"/>
          <w:b/>
          <w:bCs/>
          <w:noProof/>
          <w:lang w:val="en-US"/>
        </w:rPr>
        <w:t>31</w:t>
      </w:r>
      <w:r w:rsidRPr="00A13754">
        <w:rPr>
          <w:rFonts w:ascii="Calibri" w:hAnsi="Calibri" w:cs="Calibri"/>
          <w:noProof/>
          <w:lang w:val="en-US"/>
        </w:rPr>
        <w:t xml:space="preserve"> (7–8), 597–605, at &lt;http://www.ncbi.nlm.nih.gov/pubmed/14563603&gt; (2003).</w:t>
      </w:r>
    </w:p>
    <w:p w14:paraId="657F3782" w14:textId="430BC07A"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2.</w:t>
      </w:r>
      <w:r w:rsidRPr="00A13754">
        <w:rPr>
          <w:rFonts w:ascii="Calibri" w:hAnsi="Calibri" w:cs="Calibri"/>
          <w:noProof/>
          <w:lang w:val="en-US"/>
        </w:rPr>
        <w:tab/>
        <w:t xml:space="preserve">Czuczwar, P. </w:t>
      </w:r>
      <w:r w:rsidRPr="007119CE">
        <w:rPr>
          <w:rFonts w:ascii="Calibri" w:hAnsi="Calibri" w:cs="Calibri"/>
          <w:noProof/>
          <w:lang w:val="en-US"/>
        </w:rPr>
        <w:t>et al.</w:t>
      </w:r>
      <w:r w:rsidRPr="00A13754">
        <w:rPr>
          <w:rFonts w:ascii="Calibri" w:hAnsi="Calibri" w:cs="Calibri"/>
          <w:noProof/>
          <w:lang w:val="en-US"/>
        </w:rPr>
        <w:t xml:space="preserve"> Predicting the results of uterine artery </w:t>
      </w:r>
      <w:r w:rsidR="006163CD" w:rsidRPr="00A13754">
        <w:rPr>
          <w:rFonts w:ascii="Calibri" w:hAnsi="Calibri" w:cs="Calibri"/>
          <w:noProof/>
          <w:lang w:val="en-US"/>
        </w:rPr>
        <w:t>embolization</w:t>
      </w:r>
      <w:r w:rsidRPr="00A13754">
        <w:rPr>
          <w:rFonts w:ascii="Calibri" w:hAnsi="Calibri" w:cs="Calibri"/>
          <w:noProof/>
          <w:lang w:val="en-US"/>
        </w:rPr>
        <w:t xml:space="preserve">: Correlation between initial intramural fibroid volume and percentage volume decrease. </w:t>
      </w:r>
      <w:r w:rsidRPr="00A13754">
        <w:rPr>
          <w:rFonts w:ascii="Calibri" w:hAnsi="Calibri" w:cs="Calibri"/>
          <w:i/>
          <w:iCs/>
          <w:noProof/>
          <w:lang w:val="en-US"/>
        </w:rPr>
        <w:t>Przeglad Menopauzalny</w:t>
      </w:r>
      <w:r w:rsidRPr="00A13754">
        <w:rPr>
          <w:rFonts w:ascii="Calibri" w:hAnsi="Calibri" w:cs="Calibri"/>
          <w:noProof/>
          <w:lang w:val="en-US"/>
        </w:rPr>
        <w:t xml:space="preserve">. </w:t>
      </w:r>
      <w:r w:rsidRPr="00A13754">
        <w:rPr>
          <w:rFonts w:ascii="Calibri" w:hAnsi="Calibri" w:cs="Calibri"/>
          <w:b/>
          <w:bCs/>
          <w:noProof/>
          <w:lang w:val="en-US"/>
        </w:rPr>
        <w:t>13</w:t>
      </w:r>
      <w:r w:rsidRPr="00A13754">
        <w:rPr>
          <w:rFonts w:ascii="Calibri" w:hAnsi="Calibri" w:cs="Calibri"/>
          <w:noProof/>
          <w:lang w:val="en-US"/>
        </w:rPr>
        <w:t xml:space="preserve"> (4), 247–252 (2014).</w:t>
      </w:r>
    </w:p>
    <w:p w14:paraId="5C817454" w14:textId="34E3E42F"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3.</w:t>
      </w:r>
      <w:r w:rsidRPr="00A13754">
        <w:rPr>
          <w:rFonts w:ascii="Calibri" w:hAnsi="Calibri" w:cs="Calibri"/>
          <w:noProof/>
          <w:lang w:val="en-US"/>
        </w:rPr>
        <w:tab/>
        <w:t>Lohle, P.</w:t>
      </w:r>
      <w:r w:rsidR="00E776DD">
        <w:rPr>
          <w:rFonts w:ascii="Calibri" w:hAnsi="Calibri" w:cs="Calibri"/>
          <w:noProof/>
          <w:lang w:val="en-US"/>
        </w:rPr>
        <w:t xml:space="preserve"> </w:t>
      </w:r>
      <w:r w:rsidRPr="00A13754">
        <w:rPr>
          <w:rFonts w:ascii="Calibri" w:hAnsi="Calibri" w:cs="Calibri"/>
          <w:noProof/>
          <w:lang w:val="en-US"/>
        </w:rPr>
        <w:t>N.</w:t>
      </w:r>
      <w:r w:rsidR="00E776DD">
        <w:rPr>
          <w:rFonts w:ascii="Calibri" w:hAnsi="Calibri" w:cs="Calibri"/>
          <w:noProof/>
          <w:lang w:val="en-US"/>
        </w:rPr>
        <w:t xml:space="preserve"> </w:t>
      </w:r>
      <w:r w:rsidRPr="00A13754">
        <w:rPr>
          <w:rFonts w:ascii="Calibri" w:hAnsi="Calibri" w:cs="Calibri"/>
          <w:noProof/>
          <w:lang w:val="en-US"/>
        </w:rPr>
        <w:t xml:space="preserve">M. </w:t>
      </w:r>
      <w:r w:rsidRPr="007119CE">
        <w:rPr>
          <w:rFonts w:ascii="Calibri" w:hAnsi="Calibri" w:cs="Calibri"/>
          <w:noProof/>
          <w:lang w:val="en-US"/>
        </w:rPr>
        <w:t>et al.</w:t>
      </w:r>
      <w:r w:rsidRPr="00A13754">
        <w:rPr>
          <w:rFonts w:ascii="Calibri" w:hAnsi="Calibri" w:cs="Calibri"/>
          <w:noProof/>
          <w:lang w:val="en-US"/>
        </w:rPr>
        <w:t xml:space="preserve"> Long-term Outcome of Uterine Artery Embolization for Symptomatic Uterine Leiomyomas.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19</w:t>
      </w:r>
      <w:r w:rsidRPr="00A13754">
        <w:rPr>
          <w:rFonts w:ascii="Calibri" w:hAnsi="Calibri" w:cs="Calibri"/>
          <w:noProof/>
          <w:lang w:val="en-US"/>
        </w:rPr>
        <w:t xml:space="preserve"> (3), 319–326 (2008).</w:t>
      </w:r>
    </w:p>
    <w:p w14:paraId="6D58AF40" w14:textId="25B5AD14"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4.</w:t>
      </w:r>
      <w:r w:rsidRPr="00A13754">
        <w:rPr>
          <w:rFonts w:ascii="Calibri" w:hAnsi="Calibri" w:cs="Calibri"/>
          <w:noProof/>
          <w:lang w:val="en-US"/>
        </w:rPr>
        <w:tab/>
        <w:t>Walker, W.</w:t>
      </w:r>
      <w:r w:rsidR="00E776DD">
        <w:rPr>
          <w:rFonts w:ascii="Calibri" w:hAnsi="Calibri" w:cs="Calibri"/>
          <w:noProof/>
          <w:lang w:val="en-US"/>
        </w:rPr>
        <w:t xml:space="preserve"> </w:t>
      </w:r>
      <w:r w:rsidRPr="00A13754">
        <w:rPr>
          <w:rFonts w:ascii="Calibri" w:hAnsi="Calibri" w:cs="Calibri"/>
          <w:noProof/>
          <w:lang w:val="en-US"/>
        </w:rPr>
        <w:t xml:space="preserve">J., Barton-Smith, P. Long-term follow up of uterine artery </w:t>
      </w:r>
      <w:r w:rsidR="006163CD" w:rsidRPr="00A13754">
        <w:rPr>
          <w:rFonts w:ascii="Calibri" w:hAnsi="Calibri" w:cs="Calibri"/>
          <w:noProof/>
          <w:lang w:val="en-US"/>
        </w:rPr>
        <w:t>embolization</w:t>
      </w:r>
      <w:r w:rsidRPr="00A13754">
        <w:rPr>
          <w:rFonts w:ascii="Calibri" w:hAnsi="Calibri" w:cs="Calibri"/>
          <w:noProof/>
          <w:lang w:val="en-US"/>
        </w:rPr>
        <w:t xml:space="preserve"> - An effective alternative in the treatment of fibroids. </w:t>
      </w:r>
      <w:r w:rsidRPr="00A13754">
        <w:rPr>
          <w:rFonts w:ascii="Calibri" w:hAnsi="Calibri" w:cs="Calibri"/>
          <w:i/>
          <w:iCs/>
          <w:noProof/>
          <w:lang w:val="en-US"/>
        </w:rPr>
        <w:t>BJOG: An International Journal of Obstetrics and Gynaecology</w:t>
      </w:r>
      <w:r w:rsidRPr="00A13754">
        <w:rPr>
          <w:rFonts w:ascii="Calibri" w:hAnsi="Calibri" w:cs="Calibri"/>
          <w:noProof/>
          <w:lang w:val="en-US"/>
        </w:rPr>
        <w:t xml:space="preserve">. </w:t>
      </w:r>
      <w:r w:rsidRPr="00A13754">
        <w:rPr>
          <w:rFonts w:ascii="Calibri" w:hAnsi="Calibri" w:cs="Calibri"/>
          <w:b/>
          <w:bCs/>
          <w:noProof/>
          <w:lang w:val="en-US"/>
        </w:rPr>
        <w:t>113</w:t>
      </w:r>
      <w:r w:rsidRPr="00A13754">
        <w:rPr>
          <w:rFonts w:ascii="Calibri" w:hAnsi="Calibri" w:cs="Calibri"/>
          <w:noProof/>
          <w:lang w:val="en-US"/>
        </w:rPr>
        <w:t xml:space="preserve"> (4), 464–468 (2006).</w:t>
      </w:r>
    </w:p>
    <w:p w14:paraId="7E482A4D" w14:textId="45BD8F1D"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5.</w:t>
      </w:r>
      <w:r w:rsidRPr="00A13754">
        <w:rPr>
          <w:rFonts w:ascii="Calibri" w:hAnsi="Calibri" w:cs="Calibri"/>
          <w:noProof/>
          <w:lang w:val="en-US"/>
        </w:rPr>
        <w:tab/>
        <w:t xml:space="preserve">Czuczwar, P. </w:t>
      </w:r>
      <w:r w:rsidRPr="007119CE">
        <w:rPr>
          <w:rFonts w:ascii="Calibri" w:hAnsi="Calibri" w:cs="Calibri"/>
          <w:noProof/>
          <w:lang w:val="en-US"/>
        </w:rPr>
        <w:t>et al.</w:t>
      </w:r>
      <w:r w:rsidRPr="00A13754">
        <w:rPr>
          <w:rFonts w:ascii="Calibri" w:hAnsi="Calibri" w:cs="Calibri"/>
          <w:noProof/>
          <w:lang w:val="en-US"/>
        </w:rPr>
        <w:t xml:space="preserve"> Influence of ulipristal acetate therapy compared with uterine artery </w:t>
      </w:r>
      <w:r w:rsidR="006163CD" w:rsidRPr="00A13754">
        <w:rPr>
          <w:rFonts w:ascii="Calibri" w:hAnsi="Calibri" w:cs="Calibri"/>
          <w:noProof/>
          <w:lang w:val="en-US"/>
        </w:rPr>
        <w:t>embolization</w:t>
      </w:r>
      <w:r w:rsidRPr="00A13754">
        <w:rPr>
          <w:rFonts w:ascii="Calibri" w:hAnsi="Calibri" w:cs="Calibri"/>
          <w:noProof/>
          <w:lang w:val="en-US"/>
        </w:rPr>
        <w:t xml:space="preserve"> on fibroid volume and vascularity indices assessed by three-dimensional ultrasound: Prospective observational study. </w:t>
      </w:r>
      <w:r w:rsidRPr="00A13754">
        <w:rPr>
          <w:rFonts w:ascii="Calibri" w:hAnsi="Calibri" w:cs="Calibri"/>
          <w:i/>
          <w:iCs/>
          <w:noProof/>
          <w:lang w:val="en-US"/>
        </w:rPr>
        <w:t>Ultrasound in Obstetrics and Gynecology</w:t>
      </w:r>
      <w:r w:rsidRPr="00A13754">
        <w:rPr>
          <w:rFonts w:ascii="Calibri" w:hAnsi="Calibri" w:cs="Calibri"/>
          <w:noProof/>
          <w:lang w:val="en-US"/>
        </w:rPr>
        <w:t xml:space="preserve">. </w:t>
      </w:r>
      <w:r w:rsidRPr="00A13754">
        <w:rPr>
          <w:rFonts w:ascii="Calibri" w:hAnsi="Calibri" w:cs="Calibri"/>
          <w:b/>
          <w:bCs/>
          <w:noProof/>
          <w:lang w:val="en-US"/>
        </w:rPr>
        <w:t>45</w:t>
      </w:r>
      <w:r w:rsidRPr="00A13754">
        <w:rPr>
          <w:rFonts w:ascii="Calibri" w:hAnsi="Calibri" w:cs="Calibri"/>
          <w:noProof/>
          <w:lang w:val="en-US"/>
        </w:rPr>
        <w:t xml:space="preserve"> (6), 744–750 (2015).</w:t>
      </w:r>
    </w:p>
    <w:p w14:paraId="318BB626" w14:textId="72117F6F"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6. Van Der Kooij, S.</w:t>
      </w:r>
      <w:r w:rsidR="00E776DD">
        <w:rPr>
          <w:rFonts w:ascii="Calibri" w:hAnsi="Calibri" w:cs="Calibri"/>
          <w:noProof/>
          <w:lang w:val="en-US"/>
        </w:rPr>
        <w:t xml:space="preserve"> </w:t>
      </w:r>
      <w:r w:rsidRPr="00A13754">
        <w:rPr>
          <w:rFonts w:ascii="Calibri" w:hAnsi="Calibri" w:cs="Calibri"/>
          <w:noProof/>
          <w:lang w:val="en-US"/>
        </w:rPr>
        <w:t>M.</w:t>
      </w:r>
      <w:r w:rsidR="00E776DD">
        <w:rPr>
          <w:rFonts w:ascii="Calibri" w:hAnsi="Calibri" w:cs="Calibri"/>
          <w:noProof/>
          <w:lang w:val="en-US"/>
        </w:rPr>
        <w:t xml:space="preserve"> et al</w:t>
      </w:r>
      <w:r w:rsidRPr="00A13754">
        <w:rPr>
          <w:rFonts w:ascii="Calibri" w:hAnsi="Calibri" w:cs="Calibri"/>
          <w:noProof/>
          <w:lang w:val="en-US"/>
        </w:rPr>
        <w:t xml:space="preserve">. Epidural analgesia versus patient-controlled analgesia for pain relief in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uterine fibroids: A decision analysis. </w:t>
      </w:r>
      <w:r w:rsidRPr="00A13754">
        <w:rPr>
          <w:rFonts w:ascii="Calibri" w:hAnsi="Calibri" w:cs="Calibri"/>
          <w:i/>
          <w:iCs/>
          <w:noProof/>
          <w:lang w:val="en-US"/>
        </w:rPr>
        <w:t>Cardio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36</w:t>
      </w:r>
      <w:r w:rsidRPr="00A13754">
        <w:rPr>
          <w:rFonts w:ascii="Calibri" w:hAnsi="Calibri" w:cs="Calibri"/>
          <w:noProof/>
          <w:lang w:val="en-US"/>
        </w:rPr>
        <w:t xml:space="preserve"> (6), 1514–1520 (2013).</w:t>
      </w:r>
    </w:p>
    <w:p w14:paraId="57D7921D" w14:textId="13939EB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7.</w:t>
      </w:r>
      <w:r w:rsidRPr="00A13754">
        <w:rPr>
          <w:rFonts w:ascii="Calibri" w:hAnsi="Calibri" w:cs="Calibri"/>
          <w:noProof/>
          <w:lang w:val="en-US"/>
        </w:rPr>
        <w:tab/>
        <w:t>Pisco, J.</w:t>
      </w:r>
      <w:r w:rsidR="00E776DD">
        <w:rPr>
          <w:rFonts w:ascii="Calibri" w:hAnsi="Calibri" w:cs="Calibri"/>
          <w:noProof/>
          <w:lang w:val="en-US"/>
        </w:rPr>
        <w:t xml:space="preserve"> </w:t>
      </w:r>
      <w:r w:rsidRPr="00A13754">
        <w:rPr>
          <w:rFonts w:ascii="Calibri" w:hAnsi="Calibri" w:cs="Calibri"/>
          <w:noProof/>
          <w:lang w:val="en-US"/>
        </w:rPr>
        <w:t xml:space="preserve">M. </w:t>
      </w:r>
      <w:r w:rsidRPr="007119CE">
        <w:rPr>
          <w:rFonts w:ascii="Calibri" w:hAnsi="Calibri" w:cs="Calibri"/>
          <w:noProof/>
          <w:lang w:val="en-US"/>
        </w:rPr>
        <w:t>et al.</w:t>
      </w:r>
      <w:r w:rsidRPr="00A13754">
        <w:rPr>
          <w:rFonts w:ascii="Calibri" w:hAnsi="Calibri" w:cs="Calibri"/>
          <w:noProof/>
          <w:lang w:val="en-US"/>
        </w:rPr>
        <w:t xml:space="preserve"> Pelvic Pain after Uterine Artery Embolization: A Prospective Randomized Study of Polyvinyl Alcohol Particles Mixed with Ketoprofen versus Bland Polyvinyl Alcohol Particles.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19</w:t>
      </w:r>
      <w:r w:rsidRPr="00A13754">
        <w:rPr>
          <w:rFonts w:ascii="Calibri" w:hAnsi="Calibri" w:cs="Calibri"/>
          <w:noProof/>
          <w:lang w:val="en-US"/>
        </w:rPr>
        <w:t xml:space="preserve"> (11), 1537–1542 (2008).</w:t>
      </w:r>
    </w:p>
    <w:p w14:paraId="040D593A" w14:textId="0F5DAB89"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8.</w:t>
      </w:r>
      <w:r w:rsidRPr="00A13754">
        <w:rPr>
          <w:rFonts w:ascii="Calibri" w:hAnsi="Calibri" w:cs="Calibri"/>
          <w:noProof/>
          <w:lang w:val="en-US"/>
        </w:rPr>
        <w:tab/>
        <w:t>Pisco, J.</w:t>
      </w:r>
      <w:r w:rsidR="00E776DD">
        <w:rPr>
          <w:rFonts w:ascii="Calibri" w:hAnsi="Calibri" w:cs="Calibri"/>
          <w:noProof/>
          <w:lang w:val="en-US"/>
        </w:rPr>
        <w:t xml:space="preserve"> </w:t>
      </w:r>
      <w:r w:rsidRPr="00A13754">
        <w:rPr>
          <w:rFonts w:ascii="Calibri" w:hAnsi="Calibri" w:cs="Calibri"/>
          <w:noProof/>
          <w:lang w:val="en-US"/>
        </w:rPr>
        <w:t>M.</w:t>
      </w:r>
      <w:r w:rsidR="00E776DD">
        <w:rPr>
          <w:rFonts w:ascii="Calibri" w:hAnsi="Calibri" w:cs="Calibri"/>
          <w:noProof/>
          <w:lang w:val="en-US"/>
        </w:rPr>
        <w:t xml:space="preserve"> et al</w:t>
      </w:r>
      <w:r w:rsidRPr="00A13754">
        <w:rPr>
          <w:rFonts w:ascii="Calibri" w:hAnsi="Calibri" w:cs="Calibri"/>
          <w:noProof/>
          <w:lang w:val="en-US"/>
        </w:rPr>
        <w:t xml:space="preserve">. Uterine Artery Embolization under Electroacupuncture for Uterine Leiomyomas.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20</w:t>
      </w:r>
      <w:r w:rsidRPr="00A13754">
        <w:rPr>
          <w:rFonts w:ascii="Calibri" w:hAnsi="Calibri" w:cs="Calibri"/>
          <w:noProof/>
          <w:lang w:val="en-US"/>
        </w:rPr>
        <w:t xml:space="preserve"> (7), 863–870 (2009).</w:t>
      </w:r>
    </w:p>
    <w:p w14:paraId="0F24AEC2" w14:textId="169833F3"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79.</w:t>
      </w:r>
      <w:r w:rsidRPr="00A13754">
        <w:rPr>
          <w:rFonts w:ascii="Calibri" w:hAnsi="Calibri" w:cs="Calibri"/>
          <w:noProof/>
          <w:lang w:val="en-US"/>
        </w:rPr>
        <w:tab/>
        <w:t xml:space="preserve">Pelage, J.P. </w:t>
      </w:r>
      <w:r w:rsidRPr="007119CE">
        <w:rPr>
          <w:rFonts w:ascii="Calibri" w:hAnsi="Calibri" w:cs="Calibri"/>
          <w:noProof/>
          <w:lang w:val="en-US"/>
        </w:rPr>
        <w:t>et al.</w:t>
      </w:r>
      <w:r w:rsidRPr="00A13754">
        <w:rPr>
          <w:rFonts w:ascii="Calibri" w:hAnsi="Calibri" w:cs="Calibri"/>
          <w:noProof/>
          <w:lang w:val="en-US"/>
        </w:rPr>
        <w:t xml:space="preserve"> Uterine </w:t>
      </w:r>
      <w:r w:rsidR="006163CD" w:rsidRPr="00A13754">
        <w:rPr>
          <w:rFonts w:ascii="Calibri" w:hAnsi="Calibri" w:cs="Calibri"/>
          <w:noProof/>
          <w:lang w:val="en-US"/>
        </w:rPr>
        <w:t>embolization</w:t>
      </w:r>
      <w:r w:rsidRPr="00A13754">
        <w:rPr>
          <w:rFonts w:ascii="Calibri" w:hAnsi="Calibri" w:cs="Calibri"/>
          <w:noProof/>
          <w:lang w:val="en-US"/>
        </w:rPr>
        <w:t xml:space="preserve">. </w:t>
      </w:r>
      <w:r w:rsidRPr="00A13754">
        <w:rPr>
          <w:rFonts w:ascii="Calibri" w:hAnsi="Calibri" w:cs="Calibri"/>
          <w:i/>
          <w:iCs/>
          <w:noProof/>
          <w:lang w:val="en-US"/>
        </w:rPr>
        <w:t>Journal de Radiologie</w:t>
      </w:r>
      <w:r w:rsidRPr="00A13754">
        <w:rPr>
          <w:rFonts w:ascii="Calibri" w:hAnsi="Calibri" w:cs="Calibri"/>
          <w:noProof/>
          <w:lang w:val="en-US"/>
        </w:rPr>
        <w:t xml:space="preserve">. </w:t>
      </w:r>
      <w:r w:rsidRPr="00A13754">
        <w:rPr>
          <w:rFonts w:ascii="Calibri" w:hAnsi="Calibri" w:cs="Calibri"/>
          <w:b/>
          <w:bCs/>
          <w:noProof/>
          <w:lang w:val="en-US"/>
        </w:rPr>
        <w:t>81</w:t>
      </w:r>
      <w:r w:rsidRPr="00A13754">
        <w:rPr>
          <w:rFonts w:ascii="Calibri" w:hAnsi="Calibri" w:cs="Calibri"/>
          <w:noProof/>
          <w:lang w:val="en-US"/>
        </w:rPr>
        <w:t xml:space="preserve"> (12 Suppl), 1873–</w:t>
      </w:r>
      <w:r w:rsidR="00E776DD">
        <w:rPr>
          <w:rFonts w:ascii="Calibri" w:hAnsi="Calibri" w:cs="Calibri"/>
          <w:noProof/>
          <w:lang w:val="en-US"/>
        </w:rPr>
        <w:t>187</w:t>
      </w:r>
      <w:r w:rsidRPr="00A13754">
        <w:rPr>
          <w:rFonts w:ascii="Calibri" w:hAnsi="Calibri" w:cs="Calibri"/>
          <w:noProof/>
          <w:lang w:val="en-US"/>
        </w:rPr>
        <w:t>4, at &lt;http://www.ncbi.nlm.nih.gov/pubmed/11173757&gt; (2000).</w:t>
      </w:r>
    </w:p>
    <w:p w14:paraId="0D511428" w14:textId="178A5BD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0.</w:t>
      </w:r>
      <w:r w:rsidRPr="00A13754">
        <w:rPr>
          <w:rFonts w:ascii="Calibri" w:hAnsi="Calibri" w:cs="Calibri"/>
          <w:noProof/>
          <w:lang w:val="en-US"/>
        </w:rPr>
        <w:tab/>
        <w:t xml:space="preserve">Pelage, J.-P. </w:t>
      </w:r>
      <w:r w:rsidRPr="007119CE">
        <w:rPr>
          <w:rFonts w:ascii="Calibri" w:hAnsi="Calibri" w:cs="Calibri"/>
          <w:noProof/>
          <w:lang w:val="en-US"/>
        </w:rPr>
        <w:t>et al.</w:t>
      </w:r>
      <w:r w:rsidRPr="00A13754">
        <w:rPr>
          <w:rFonts w:ascii="Calibri" w:hAnsi="Calibri" w:cs="Calibri"/>
          <w:noProof/>
          <w:lang w:val="en-US"/>
        </w:rPr>
        <w:t xml:space="preserve"> Uterine Fibroid Vascularization and Clinical Relevance to Uterine Fibroid Embolization. </w:t>
      </w:r>
      <w:r w:rsidRPr="00A13754">
        <w:rPr>
          <w:rFonts w:ascii="Calibri" w:hAnsi="Calibri" w:cs="Calibri"/>
          <w:i/>
          <w:iCs/>
          <w:noProof/>
          <w:lang w:val="en-US"/>
        </w:rPr>
        <w:t>RadioGraphics</w:t>
      </w:r>
      <w:r w:rsidRPr="00A13754">
        <w:rPr>
          <w:rFonts w:ascii="Calibri" w:hAnsi="Calibri" w:cs="Calibri"/>
          <w:noProof/>
          <w:lang w:val="en-US"/>
        </w:rPr>
        <w:t xml:space="preserve">. </w:t>
      </w:r>
      <w:r w:rsidRPr="00A13754">
        <w:rPr>
          <w:rFonts w:ascii="Calibri" w:hAnsi="Calibri" w:cs="Calibri"/>
          <w:b/>
          <w:bCs/>
          <w:noProof/>
          <w:lang w:val="en-US"/>
        </w:rPr>
        <w:t>25</w:t>
      </w:r>
      <w:r w:rsidRPr="00A13754">
        <w:rPr>
          <w:rFonts w:ascii="Calibri" w:hAnsi="Calibri" w:cs="Calibri"/>
          <w:noProof/>
          <w:lang w:val="en-US"/>
        </w:rPr>
        <w:t xml:space="preserve"> (suppl_1), S99–S117 (2005).</w:t>
      </w:r>
    </w:p>
    <w:p w14:paraId="7A7F0789" w14:textId="11DD9B0C"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1. Siskin, G.</w:t>
      </w:r>
      <w:r w:rsidR="00E776DD">
        <w:rPr>
          <w:rFonts w:ascii="Calibri" w:hAnsi="Calibri" w:cs="Calibri"/>
          <w:noProof/>
          <w:lang w:val="en-US"/>
        </w:rPr>
        <w:t xml:space="preserve"> </w:t>
      </w:r>
      <w:r w:rsidRPr="00A13754">
        <w:rPr>
          <w:rFonts w:ascii="Calibri" w:hAnsi="Calibri" w:cs="Calibri"/>
          <w:noProof/>
          <w:lang w:val="en-US"/>
        </w:rPr>
        <w:t>P.</w:t>
      </w:r>
      <w:r w:rsidR="00E776DD">
        <w:rPr>
          <w:rFonts w:ascii="Calibri" w:hAnsi="Calibri" w:cs="Calibri"/>
          <w:noProof/>
          <w:lang w:val="en-US"/>
        </w:rPr>
        <w:t xml:space="preserve"> et al</w:t>
      </w:r>
      <w:r w:rsidRPr="00A13754">
        <w:rPr>
          <w:rFonts w:ascii="Calibri" w:hAnsi="Calibri" w:cs="Calibri"/>
          <w:noProof/>
          <w:lang w:val="en-US"/>
        </w:rPr>
        <w:t xml:space="preserve">. Outpatient uterine artery </w:t>
      </w:r>
      <w:r w:rsidR="006163CD" w:rsidRPr="00A13754">
        <w:rPr>
          <w:rFonts w:ascii="Calibri" w:hAnsi="Calibri" w:cs="Calibri"/>
          <w:noProof/>
          <w:lang w:val="en-US"/>
        </w:rPr>
        <w:t>embolization</w:t>
      </w:r>
      <w:r w:rsidRPr="00A13754">
        <w:rPr>
          <w:rFonts w:ascii="Calibri" w:hAnsi="Calibri" w:cs="Calibri"/>
          <w:noProof/>
          <w:lang w:val="en-US"/>
        </w:rPr>
        <w:t xml:space="preserve"> for symptomatic uterine fibroids: Experience in 49 patients.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11</w:t>
      </w:r>
      <w:r w:rsidRPr="00A13754">
        <w:rPr>
          <w:rFonts w:ascii="Calibri" w:hAnsi="Calibri" w:cs="Calibri"/>
          <w:noProof/>
          <w:lang w:val="en-US"/>
        </w:rPr>
        <w:t xml:space="preserve"> (3), 305–311 (2000).</w:t>
      </w:r>
    </w:p>
    <w:p w14:paraId="76511E22" w14:textId="7D91CB16"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2.</w:t>
      </w:r>
      <w:r w:rsidRPr="00A13754">
        <w:rPr>
          <w:rFonts w:ascii="Calibri" w:hAnsi="Calibri" w:cs="Calibri"/>
          <w:noProof/>
          <w:lang w:val="en-US"/>
        </w:rPr>
        <w:tab/>
        <w:t xml:space="preserve">Salehi, M., Jalilian, N., Salehi, A., Ayazi, M. Clinical Efficacy and Complications of Uterine Artery Embolization in Symptomatic Uterine Fibroids. </w:t>
      </w:r>
      <w:r w:rsidRPr="00A13754">
        <w:rPr>
          <w:rFonts w:ascii="Calibri" w:hAnsi="Calibri" w:cs="Calibri"/>
          <w:i/>
          <w:iCs/>
          <w:noProof/>
          <w:lang w:val="en-US"/>
        </w:rPr>
        <w:t>Global Journal of Health Science</w:t>
      </w:r>
      <w:r w:rsidRPr="00A13754">
        <w:rPr>
          <w:rFonts w:ascii="Calibri" w:hAnsi="Calibri" w:cs="Calibri"/>
          <w:noProof/>
          <w:lang w:val="en-US"/>
        </w:rPr>
        <w:t xml:space="preserve">. </w:t>
      </w:r>
      <w:r w:rsidRPr="00A13754">
        <w:rPr>
          <w:rFonts w:ascii="Calibri" w:hAnsi="Calibri" w:cs="Calibri"/>
          <w:b/>
          <w:bCs/>
          <w:noProof/>
          <w:lang w:val="en-US"/>
        </w:rPr>
        <w:t>8</w:t>
      </w:r>
      <w:r w:rsidRPr="00A13754">
        <w:rPr>
          <w:rFonts w:ascii="Calibri" w:hAnsi="Calibri" w:cs="Calibri"/>
          <w:noProof/>
          <w:lang w:val="en-US"/>
        </w:rPr>
        <w:t xml:space="preserve"> (7) (2015).</w:t>
      </w:r>
    </w:p>
    <w:p w14:paraId="20FDF8DD" w14:textId="5D28FFE1"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3.</w:t>
      </w:r>
      <w:r w:rsidRPr="00A13754">
        <w:rPr>
          <w:rFonts w:ascii="Calibri" w:hAnsi="Calibri" w:cs="Calibri"/>
          <w:noProof/>
          <w:lang w:val="en-US"/>
        </w:rPr>
        <w:tab/>
        <w:t xml:space="preserve">Worthington-Kirsch, R. </w:t>
      </w:r>
      <w:r w:rsidRPr="007119CE">
        <w:rPr>
          <w:rFonts w:ascii="Calibri" w:hAnsi="Calibri" w:cs="Calibri"/>
          <w:noProof/>
          <w:lang w:val="en-US"/>
        </w:rPr>
        <w:t>et al.</w:t>
      </w:r>
      <w:r w:rsidRPr="00A13754">
        <w:rPr>
          <w:rFonts w:ascii="Calibri" w:hAnsi="Calibri" w:cs="Calibri"/>
          <w:noProof/>
          <w:lang w:val="en-US"/>
        </w:rPr>
        <w:t xml:space="preserve"> The Fibroid Registry for outcomes data (FIBROID) for uterine </w:t>
      </w:r>
      <w:r w:rsidR="006163CD" w:rsidRPr="00A13754">
        <w:rPr>
          <w:rFonts w:ascii="Calibri" w:hAnsi="Calibri" w:cs="Calibri"/>
          <w:noProof/>
          <w:lang w:val="en-US"/>
        </w:rPr>
        <w:t>embolization</w:t>
      </w:r>
      <w:r w:rsidRPr="00A13754">
        <w:rPr>
          <w:rFonts w:ascii="Calibri" w:hAnsi="Calibri" w:cs="Calibri"/>
          <w:noProof/>
          <w:lang w:val="en-US"/>
        </w:rPr>
        <w:t xml:space="preserve">: Short-term outcomes. </w:t>
      </w:r>
      <w:r w:rsidRPr="00A13754">
        <w:rPr>
          <w:rFonts w:ascii="Calibri" w:hAnsi="Calibri" w:cs="Calibri"/>
          <w:i/>
          <w:iCs/>
          <w:noProof/>
          <w:lang w:val="en-US"/>
        </w:rPr>
        <w:t>Obstetrics and Gynecology</w:t>
      </w:r>
      <w:r w:rsidRPr="00A13754">
        <w:rPr>
          <w:rFonts w:ascii="Calibri" w:hAnsi="Calibri" w:cs="Calibri"/>
          <w:noProof/>
          <w:lang w:val="en-US"/>
        </w:rPr>
        <w:t xml:space="preserve">. </w:t>
      </w:r>
      <w:r w:rsidRPr="00A13754">
        <w:rPr>
          <w:rFonts w:ascii="Calibri" w:hAnsi="Calibri" w:cs="Calibri"/>
          <w:b/>
          <w:bCs/>
          <w:noProof/>
          <w:lang w:val="en-US"/>
        </w:rPr>
        <w:t>106</w:t>
      </w:r>
      <w:r w:rsidRPr="00A13754">
        <w:rPr>
          <w:rFonts w:ascii="Calibri" w:hAnsi="Calibri" w:cs="Calibri"/>
          <w:noProof/>
          <w:lang w:val="en-US"/>
        </w:rPr>
        <w:t xml:space="preserve"> (1), 52–59 </w:t>
      </w:r>
      <w:r w:rsidRPr="00A13754">
        <w:rPr>
          <w:rFonts w:ascii="Calibri" w:hAnsi="Calibri" w:cs="Calibri"/>
          <w:noProof/>
          <w:lang w:val="en-US"/>
        </w:rPr>
        <w:lastRenderedPageBreak/>
        <w:t>(2005).</w:t>
      </w:r>
    </w:p>
    <w:p w14:paraId="4A40E929" w14:textId="08ED425E"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4.</w:t>
      </w:r>
      <w:r w:rsidRPr="00A13754">
        <w:rPr>
          <w:rFonts w:ascii="Calibri" w:hAnsi="Calibri" w:cs="Calibri"/>
          <w:noProof/>
          <w:lang w:val="en-US"/>
        </w:rPr>
        <w:tab/>
        <w:t xml:space="preserve">Paszkowski, T. </w:t>
      </w:r>
      <w:r w:rsidRPr="007119CE">
        <w:rPr>
          <w:rFonts w:ascii="Calibri" w:hAnsi="Calibri" w:cs="Calibri"/>
          <w:noProof/>
          <w:lang w:val="en-US"/>
        </w:rPr>
        <w:t>et al.</w:t>
      </w:r>
      <w:r w:rsidRPr="00A13754">
        <w:rPr>
          <w:rFonts w:ascii="Calibri" w:hAnsi="Calibri" w:cs="Calibri"/>
          <w:noProof/>
          <w:lang w:val="en-US"/>
        </w:rPr>
        <w:t xml:space="preserve"> Uterine artery </w:t>
      </w:r>
      <w:r w:rsidR="006163CD" w:rsidRPr="00A13754">
        <w:rPr>
          <w:rFonts w:ascii="Calibri" w:hAnsi="Calibri" w:cs="Calibri"/>
          <w:noProof/>
          <w:lang w:val="en-US"/>
        </w:rPr>
        <w:t>embolization</w:t>
      </w:r>
      <w:r w:rsidRPr="00A13754">
        <w:rPr>
          <w:rFonts w:ascii="Calibri" w:hAnsi="Calibri" w:cs="Calibri"/>
          <w:noProof/>
          <w:lang w:val="en-US"/>
        </w:rPr>
        <w:t xml:space="preserve"> – clinical problems. </w:t>
      </w:r>
      <w:r w:rsidRPr="00A13754">
        <w:rPr>
          <w:rFonts w:ascii="Calibri" w:hAnsi="Calibri" w:cs="Calibri"/>
          <w:i/>
          <w:iCs/>
          <w:noProof/>
          <w:lang w:val="en-US"/>
        </w:rPr>
        <w:t>Polish Gynaecology</w:t>
      </w:r>
      <w:r w:rsidRPr="00A13754">
        <w:rPr>
          <w:rFonts w:ascii="Calibri" w:hAnsi="Calibri" w:cs="Calibri"/>
          <w:noProof/>
          <w:lang w:val="en-US"/>
        </w:rPr>
        <w:t xml:space="preserve">. </w:t>
      </w:r>
      <w:r w:rsidRPr="00A13754">
        <w:rPr>
          <w:rFonts w:ascii="Calibri" w:hAnsi="Calibri" w:cs="Calibri"/>
          <w:b/>
          <w:bCs/>
          <w:noProof/>
          <w:lang w:val="en-US"/>
        </w:rPr>
        <w:t>84</w:t>
      </w:r>
      <w:r w:rsidRPr="00A13754">
        <w:rPr>
          <w:rFonts w:ascii="Calibri" w:hAnsi="Calibri" w:cs="Calibri"/>
          <w:noProof/>
          <w:lang w:val="en-US"/>
        </w:rPr>
        <w:t xml:space="preserve"> (12) (2013).</w:t>
      </w:r>
    </w:p>
    <w:p w14:paraId="373DB08C" w14:textId="58EC34F5"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5.</w:t>
      </w:r>
      <w:r w:rsidRPr="00A13754">
        <w:rPr>
          <w:rFonts w:ascii="Calibri" w:hAnsi="Calibri" w:cs="Calibri"/>
          <w:noProof/>
          <w:lang w:val="en-US"/>
        </w:rPr>
        <w:tab/>
        <w:t>Spies, J.</w:t>
      </w:r>
      <w:r w:rsidR="007018A9">
        <w:rPr>
          <w:rFonts w:ascii="Calibri" w:hAnsi="Calibri" w:cs="Calibri"/>
          <w:noProof/>
          <w:lang w:val="en-US"/>
        </w:rPr>
        <w:t xml:space="preserve"> </w:t>
      </w:r>
      <w:r w:rsidRPr="00A13754">
        <w:rPr>
          <w:rFonts w:ascii="Calibri" w:hAnsi="Calibri" w:cs="Calibri"/>
          <w:noProof/>
          <w:lang w:val="en-US"/>
        </w:rPr>
        <w:t>B.</w:t>
      </w:r>
      <w:r w:rsidR="007018A9">
        <w:rPr>
          <w:rFonts w:ascii="Calibri" w:hAnsi="Calibri" w:cs="Calibri"/>
          <w:noProof/>
          <w:lang w:val="en-US"/>
        </w:rPr>
        <w:t xml:space="preserve"> et al</w:t>
      </w:r>
      <w:r w:rsidRPr="00A13754">
        <w:rPr>
          <w:rFonts w:ascii="Calibri" w:hAnsi="Calibri" w:cs="Calibri"/>
          <w:noProof/>
          <w:lang w:val="en-US"/>
        </w:rPr>
        <w:t xml:space="preserve">. Fibroid Registry Investigators. The FIBROID Registry: symptom and quality-of-life status 1 year after therapy. </w:t>
      </w:r>
      <w:r w:rsidRPr="00A13754">
        <w:rPr>
          <w:rFonts w:ascii="Calibri" w:hAnsi="Calibri" w:cs="Calibri"/>
          <w:i/>
          <w:iCs/>
          <w:noProof/>
          <w:lang w:val="en-US"/>
        </w:rPr>
        <w:t>Obstetrics &amp; Gynecology</w:t>
      </w:r>
      <w:r w:rsidRPr="00A13754">
        <w:rPr>
          <w:rFonts w:ascii="Calibri" w:hAnsi="Calibri" w:cs="Calibri"/>
          <w:noProof/>
          <w:lang w:val="en-US"/>
        </w:rPr>
        <w:t xml:space="preserve">. </w:t>
      </w:r>
      <w:r w:rsidRPr="00A13754">
        <w:rPr>
          <w:rFonts w:ascii="Calibri" w:hAnsi="Calibri" w:cs="Calibri"/>
          <w:b/>
          <w:bCs/>
          <w:noProof/>
          <w:lang w:val="en-US"/>
        </w:rPr>
        <w:t>106</w:t>
      </w:r>
      <w:r w:rsidRPr="00A13754">
        <w:rPr>
          <w:rFonts w:ascii="Calibri" w:hAnsi="Calibri" w:cs="Calibri"/>
          <w:noProof/>
          <w:lang w:val="en-US"/>
        </w:rPr>
        <w:t xml:space="preserve"> (6), 1309–1318 (2005).</w:t>
      </w:r>
    </w:p>
    <w:p w14:paraId="54AABEDA" w14:textId="5A3E936B"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6.</w:t>
      </w:r>
      <w:r w:rsidRPr="00A13754">
        <w:rPr>
          <w:rFonts w:ascii="Calibri" w:hAnsi="Calibri" w:cs="Calibri"/>
          <w:noProof/>
          <w:lang w:val="en-US"/>
        </w:rPr>
        <w:tab/>
        <w:t xml:space="preserve">Chrisman, H.B. </w:t>
      </w:r>
      <w:r w:rsidRPr="007119CE">
        <w:rPr>
          <w:rFonts w:ascii="Calibri" w:hAnsi="Calibri" w:cs="Calibri"/>
          <w:noProof/>
          <w:lang w:val="en-US"/>
        </w:rPr>
        <w:t>et al.</w:t>
      </w:r>
      <w:r w:rsidRPr="00A13754">
        <w:rPr>
          <w:rFonts w:ascii="Calibri" w:hAnsi="Calibri" w:cs="Calibri"/>
          <w:noProof/>
          <w:lang w:val="en-US"/>
        </w:rPr>
        <w:t xml:space="preserve"> The impact of uterine fibroid </w:t>
      </w:r>
      <w:r w:rsidR="006163CD" w:rsidRPr="00A13754">
        <w:rPr>
          <w:rFonts w:ascii="Calibri" w:hAnsi="Calibri" w:cs="Calibri"/>
          <w:noProof/>
          <w:lang w:val="en-US"/>
        </w:rPr>
        <w:t>embolization</w:t>
      </w:r>
      <w:r w:rsidRPr="00A13754">
        <w:rPr>
          <w:rFonts w:ascii="Calibri" w:hAnsi="Calibri" w:cs="Calibri"/>
          <w:noProof/>
          <w:lang w:val="en-US"/>
        </w:rPr>
        <w:t xml:space="preserve"> on resumption of menses and ovarian function.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11</w:t>
      </w:r>
      <w:r w:rsidRPr="00A13754">
        <w:rPr>
          <w:rFonts w:ascii="Calibri" w:hAnsi="Calibri" w:cs="Calibri"/>
          <w:noProof/>
          <w:lang w:val="en-US"/>
        </w:rPr>
        <w:t xml:space="preserve"> (6), 699–703 (2000).</w:t>
      </w:r>
    </w:p>
    <w:p w14:paraId="3568A2CA" w14:textId="2DAA68E2"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7. Maciel, C., Tang, Y.</w:t>
      </w:r>
      <w:r w:rsidR="007018A9">
        <w:rPr>
          <w:rFonts w:ascii="Calibri" w:hAnsi="Calibri" w:cs="Calibri"/>
          <w:noProof/>
          <w:lang w:val="en-US"/>
        </w:rPr>
        <w:t xml:space="preserve"> </w:t>
      </w:r>
      <w:r w:rsidRPr="00A13754">
        <w:rPr>
          <w:rFonts w:ascii="Calibri" w:hAnsi="Calibri" w:cs="Calibri"/>
          <w:noProof/>
          <w:lang w:val="en-US"/>
        </w:rPr>
        <w:t>Z., Sahdev, A., Madureira, A.</w:t>
      </w:r>
      <w:r w:rsidR="007018A9">
        <w:rPr>
          <w:rFonts w:ascii="Calibri" w:hAnsi="Calibri" w:cs="Calibri"/>
          <w:noProof/>
          <w:lang w:val="en-US"/>
        </w:rPr>
        <w:t xml:space="preserve"> </w:t>
      </w:r>
      <w:r w:rsidRPr="00A13754">
        <w:rPr>
          <w:rFonts w:ascii="Calibri" w:hAnsi="Calibri" w:cs="Calibri"/>
          <w:noProof/>
          <w:lang w:val="en-US"/>
        </w:rPr>
        <w:t xml:space="preserve">M., Vilares-Morgado, P. Preprocedural MRI and MRA in planning fibroid </w:t>
      </w:r>
      <w:r w:rsidR="006163CD" w:rsidRPr="00A13754">
        <w:rPr>
          <w:rFonts w:ascii="Calibri" w:hAnsi="Calibri" w:cs="Calibri"/>
          <w:noProof/>
          <w:lang w:val="en-US"/>
        </w:rPr>
        <w:t>embolization</w:t>
      </w:r>
      <w:r w:rsidRPr="00A13754">
        <w:rPr>
          <w:rFonts w:ascii="Calibri" w:hAnsi="Calibri" w:cs="Calibri"/>
          <w:noProof/>
          <w:lang w:val="en-US"/>
        </w:rPr>
        <w:t xml:space="preserve">. </w:t>
      </w:r>
      <w:r w:rsidRPr="00A13754">
        <w:rPr>
          <w:rFonts w:ascii="Calibri" w:hAnsi="Calibri" w:cs="Calibri"/>
          <w:i/>
          <w:iCs/>
          <w:noProof/>
          <w:lang w:val="en-US"/>
        </w:rPr>
        <w:t>Diagnostic and Interventional Radiology</w:t>
      </w:r>
      <w:r w:rsidRPr="00A13754">
        <w:rPr>
          <w:rFonts w:ascii="Calibri" w:hAnsi="Calibri" w:cs="Calibri"/>
          <w:noProof/>
          <w:lang w:val="en-US"/>
        </w:rPr>
        <w:t xml:space="preserve">. </w:t>
      </w:r>
      <w:r w:rsidRPr="00A13754">
        <w:rPr>
          <w:rFonts w:ascii="Calibri" w:hAnsi="Calibri" w:cs="Calibri"/>
          <w:b/>
          <w:bCs/>
          <w:noProof/>
          <w:lang w:val="en-US"/>
        </w:rPr>
        <w:t>23</w:t>
      </w:r>
      <w:r w:rsidRPr="00A13754">
        <w:rPr>
          <w:rFonts w:ascii="Calibri" w:hAnsi="Calibri" w:cs="Calibri"/>
          <w:noProof/>
          <w:lang w:val="en-US"/>
        </w:rPr>
        <w:t xml:space="preserve"> (2), 163–171 (2017).</w:t>
      </w:r>
    </w:p>
    <w:p w14:paraId="0A39E0F3" w14:textId="53238FA8"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8.</w:t>
      </w:r>
      <w:r w:rsidRPr="00A13754">
        <w:rPr>
          <w:rFonts w:ascii="Calibri" w:hAnsi="Calibri" w:cs="Calibri"/>
          <w:noProof/>
          <w:lang w:val="en-US"/>
        </w:rPr>
        <w:tab/>
        <w:t>Laughlin-Tommaso, S.</w:t>
      </w:r>
      <w:r w:rsidR="007018A9">
        <w:rPr>
          <w:rFonts w:ascii="Calibri" w:hAnsi="Calibri" w:cs="Calibri"/>
          <w:noProof/>
          <w:lang w:val="en-US"/>
        </w:rPr>
        <w:t xml:space="preserve"> </w:t>
      </w:r>
      <w:r w:rsidRPr="00A13754">
        <w:rPr>
          <w:rFonts w:ascii="Calibri" w:hAnsi="Calibri" w:cs="Calibri"/>
          <w:noProof/>
          <w:lang w:val="en-US"/>
        </w:rPr>
        <w:t>K.</w:t>
      </w:r>
      <w:r w:rsidR="007018A9">
        <w:rPr>
          <w:rFonts w:ascii="Calibri" w:hAnsi="Calibri" w:cs="Calibri"/>
          <w:noProof/>
          <w:lang w:val="en-US"/>
        </w:rPr>
        <w:t xml:space="preserve"> et al</w:t>
      </w:r>
      <w:r w:rsidRPr="00A13754">
        <w:rPr>
          <w:rFonts w:ascii="Calibri" w:hAnsi="Calibri" w:cs="Calibri"/>
          <w:noProof/>
          <w:lang w:val="en-US"/>
        </w:rPr>
        <w:t xml:space="preserve">. Clinical limitations of the International Federation of Gynecology and Obstetrics (FIGO) classification of uterine fibroids. </w:t>
      </w:r>
      <w:r w:rsidRPr="00A13754">
        <w:rPr>
          <w:rFonts w:ascii="Calibri" w:hAnsi="Calibri" w:cs="Calibri"/>
          <w:i/>
          <w:iCs/>
          <w:noProof/>
          <w:lang w:val="en-US"/>
        </w:rPr>
        <w:t>International Journal of Gynecology and Obstetrics</w:t>
      </w:r>
      <w:r w:rsidRPr="00A13754">
        <w:rPr>
          <w:rFonts w:ascii="Calibri" w:hAnsi="Calibri" w:cs="Calibri"/>
          <w:noProof/>
          <w:lang w:val="en-US"/>
        </w:rPr>
        <w:t xml:space="preserve">. </w:t>
      </w:r>
      <w:r w:rsidRPr="00A13754">
        <w:rPr>
          <w:rFonts w:ascii="Calibri" w:hAnsi="Calibri" w:cs="Calibri"/>
          <w:b/>
          <w:bCs/>
          <w:noProof/>
          <w:lang w:val="en-US"/>
        </w:rPr>
        <w:t>139</w:t>
      </w:r>
      <w:r w:rsidRPr="00A13754">
        <w:rPr>
          <w:rFonts w:ascii="Calibri" w:hAnsi="Calibri" w:cs="Calibri"/>
          <w:noProof/>
          <w:lang w:val="en-US"/>
        </w:rPr>
        <w:t xml:space="preserve"> (2), 143–148 (2017).</w:t>
      </w:r>
    </w:p>
    <w:p w14:paraId="69777B47" w14:textId="164AFD78"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89.</w:t>
      </w:r>
      <w:r w:rsidRPr="00A13754">
        <w:rPr>
          <w:rFonts w:ascii="Calibri" w:hAnsi="Calibri" w:cs="Calibri"/>
          <w:noProof/>
          <w:lang w:val="en-US"/>
        </w:rPr>
        <w:tab/>
        <w:t>Vilos, G.</w:t>
      </w:r>
      <w:r w:rsidR="007018A9">
        <w:rPr>
          <w:rFonts w:ascii="Calibri" w:hAnsi="Calibri" w:cs="Calibri"/>
          <w:noProof/>
          <w:lang w:val="en-US"/>
        </w:rPr>
        <w:t xml:space="preserve"> </w:t>
      </w:r>
      <w:r w:rsidRPr="00A13754">
        <w:rPr>
          <w:rFonts w:ascii="Calibri" w:hAnsi="Calibri" w:cs="Calibri"/>
          <w:noProof/>
          <w:lang w:val="en-US"/>
        </w:rPr>
        <w:t xml:space="preserve">A. Uterine fibroids: relationships to reproduction. </w:t>
      </w:r>
      <w:r w:rsidRPr="00A13754">
        <w:rPr>
          <w:rFonts w:ascii="Calibri" w:hAnsi="Calibri" w:cs="Calibri"/>
          <w:i/>
          <w:iCs/>
          <w:noProof/>
          <w:lang w:val="en-US"/>
        </w:rPr>
        <w:t xml:space="preserve">Minerva </w:t>
      </w:r>
      <w:r w:rsidR="007018A9">
        <w:rPr>
          <w:rFonts w:ascii="Calibri" w:hAnsi="Calibri" w:cs="Calibri"/>
          <w:i/>
          <w:iCs/>
          <w:noProof/>
          <w:lang w:val="en-US"/>
        </w:rPr>
        <w:t>G</w:t>
      </w:r>
      <w:r w:rsidRPr="00A13754">
        <w:rPr>
          <w:rFonts w:ascii="Calibri" w:hAnsi="Calibri" w:cs="Calibri"/>
          <w:i/>
          <w:iCs/>
          <w:noProof/>
          <w:lang w:val="en-US"/>
        </w:rPr>
        <w:t>inecologica</w:t>
      </w:r>
      <w:r w:rsidRPr="00A13754">
        <w:rPr>
          <w:rFonts w:ascii="Calibri" w:hAnsi="Calibri" w:cs="Calibri"/>
          <w:noProof/>
          <w:lang w:val="en-US"/>
        </w:rPr>
        <w:t xml:space="preserve">. </w:t>
      </w:r>
      <w:r w:rsidRPr="00A13754">
        <w:rPr>
          <w:rFonts w:ascii="Calibri" w:hAnsi="Calibri" w:cs="Calibri"/>
          <w:b/>
          <w:bCs/>
          <w:noProof/>
          <w:lang w:val="en-US"/>
        </w:rPr>
        <w:t>55</w:t>
      </w:r>
      <w:r w:rsidRPr="00A13754">
        <w:rPr>
          <w:rFonts w:ascii="Calibri" w:hAnsi="Calibri" w:cs="Calibri"/>
          <w:noProof/>
          <w:lang w:val="en-US"/>
        </w:rPr>
        <w:t xml:space="preserve"> (5), 417–23, at &lt;http://www.ncbi.nlm.nih.gov/pubmed/14581884&gt; (2003).</w:t>
      </w:r>
    </w:p>
    <w:p w14:paraId="27C14B0E" w14:textId="55EAAB7A"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 xml:space="preserve">90. McLucas, B. Pregnancy following uterine artery </w:t>
      </w:r>
      <w:r w:rsidR="006163CD" w:rsidRPr="00A13754">
        <w:rPr>
          <w:rFonts w:ascii="Calibri" w:hAnsi="Calibri" w:cs="Calibri"/>
          <w:noProof/>
          <w:lang w:val="en-US"/>
        </w:rPr>
        <w:t>embolization</w:t>
      </w:r>
      <w:r w:rsidRPr="00A13754">
        <w:rPr>
          <w:rFonts w:ascii="Calibri" w:hAnsi="Calibri" w:cs="Calibri"/>
          <w:noProof/>
          <w:lang w:val="en-US"/>
        </w:rPr>
        <w:t xml:space="preserve">: An update. </w:t>
      </w:r>
      <w:r w:rsidRPr="00A13754">
        <w:rPr>
          <w:rFonts w:ascii="Calibri" w:hAnsi="Calibri" w:cs="Calibri"/>
          <w:i/>
          <w:iCs/>
          <w:noProof/>
          <w:lang w:val="en-US"/>
        </w:rPr>
        <w:t>Minimally Invasive Therapy and Allied Technologies</w:t>
      </w:r>
      <w:r w:rsidRPr="00A13754">
        <w:rPr>
          <w:rFonts w:ascii="Calibri" w:hAnsi="Calibri" w:cs="Calibri"/>
          <w:noProof/>
          <w:lang w:val="en-US"/>
        </w:rPr>
        <w:t xml:space="preserve">. </w:t>
      </w:r>
      <w:r w:rsidRPr="00A13754">
        <w:rPr>
          <w:rFonts w:ascii="Calibri" w:hAnsi="Calibri" w:cs="Calibri"/>
          <w:b/>
          <w:bCs/>
          <w:noProof/>
          <w:lang w:val="en-US"/>
        </w:rPr>
        <w:t>22</w:t>
      </w:r>
      <w:r w:rsidRPr="00A13754">
        <w:rPr>
          <w:rFonts w:ascii="Calibri" w:hAnsi="Calibri" w:cs="Calibri"/>
          <w:noProof/>
          <w:lang w:val="en-US"/>
        </w:rPr>
        <w:t xml:space="preserve"> (1), 39–44 (2013).</w:t>
      </w:r>
    </w:p>
    <w:p w14:paraId="3D692005" w14:textId="26C13AB8"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 xml:space="preserve">91. Karlsen, K., Hrobjartsson, A., Korsholm, M., Mogensen, O., Humaidan, P., Ravn, P. Fertility after uterine artery </w:t>
      </w:r>
      <w:r w:rsidR="006163CD" w:rsidRPr="00A13754">
        <w:rPr>
          <w:rFonts w:ascii="Calibri" w:hAnsi="Calibri" w:cs="Calibri"/>
          <w:noProof/>
          <w:lang w:val="en-US"/>
        </w:rPr>
        <w:t>embolization</w:t>
      </w:r>
      <w:r w:rsidRPr="00A13754">
        <w:rPr>
          <w:rFonts w:ascii="Calibri" w:hAnsi="Calibri" w:cs="Calibri"/>
          <w:noProof/>
          <w:lang w:val="en-US"/>
        </w:rPr>
        <w:t xml:space="preserve"> of fibroids: a systematic review. </w:t>
      </w:r>
      <w:r w:rsidRPr="00A13754">
        <w:rPr>
          <w:rFonts w:ascii="Calibri" w:hAnsi="Calibri" w:cs="Calibri"/>
          <w:i/>
          <w:iCs/>
          <w:noProof/>
          <w:lang w:val="en-US"/>
        </w:rPr>
        <w:t>Archives of Gynecology and Obstetrics</w:t>
      </w:r>
      <w:r w:rsidRPr="00A13754">
        <w:rPr>
          <w:rFonts w:ascii="Calibri" w:hAnsi="Calibri" w:cs="Calibri"/>
          <w:noProof/>
          <w:lang w:val="en-US"/>
        </w:rPr>
        <w:t xml:space="preserve">. </w:t>
      </w:r>
      <w:r w:rsidRPr="00A13754">
        <w:rPr>
          <w:rFonts w:ascii="Calibri" w:hAnsi="Calibri" w:cs="Calibri"/>
          <w:b/>
          <w:bCs/>
          <w:noProof/>
          <w:lang w:val="en-US"/>
        </w:rPr>
        <w:t>297</w:t>
      </w:r>
      <w:r w:rsidRPr="00A13754">
        <w:rPr>
          <w:rFonts w:ascii="Calibri" w:hAnsi="Calibri" w:cs="Calibri"/>
          <w:noProof/>
          <w:lang w:val="en-US"/>
        </w:rPr>
        <w:t xml:space="preserve"> (1), 13–25 (2018).</w:t>
      </w:r>
    </w:p>
    <w:p w14:paraId="04FE21AF" w14:textId="5DF65EB0"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92.</w:t>
      </w:r>
      <w:r w:rsidRPr="00A13754">
        <w:rPr>
          <w:rFonts w:ascii="Calibri" w:hAnsi="Calibri" w:cs="Calibri"/>
          <w:noProof/>
          <w:lang w:val="en-US"/>
        </w:rPr>
        <w:tab/>
        <w:t xml:space="preserve">Margau, R. </w:t>
      </w:r>
      <w:r w:rsidRPr="007119CE">
        <w:rPr>
          <w:rFonts w:ascii="Calibri" w:hAnsi="Calibri" w:cs="Calibri"/>
          <w:noProof/>
          <w:lang w:val="en-US"/>
        </w:rPr>
        <w:t>et al.</w:t>
      </w:r>
      <w:r w:rsidRPr="00A13754">
        <w:rPr>
          <w:rFonts w:ascii="Calibri" w:hAnsi="Calibri" w:cs="Calibri"/>
          <w:noProof/>
          <w:lang w:val="en-US"/>
        </w:rPr>
        <w:t xml:space="preserve"> Outcomes after Uterine Artery Embolization for Pedunculated Subserosal Leiomyomas. </w:t>
      </w:r>
      <w:r w:rsidRPr="00A13754">
        <w:rPr>
          <w:rFonts w:ascii="Calibri" w:hAnsi="Calibri" w:cs="Calibri"/>
          <w:i/>
          <w:iCs/>
          <w:noProof/>
          <w:lang w:val="en-US"/>
        </w:rPr>
        <w:t>Journal of Vascular and Interventional Radiology</w:t>
      </w:r>
      <w:r w:rsidRPr="00A13754">
        <w:rPr>
          <w:rFonts w:ascii="Calibri" w:hAnsi="Calibri" w:cs="Calibri"/>
          <w:noProof/>
          <w:lang w:val="en-US"/>
        </w:rPr>
        <w:t xml:space="preserve">. </w:t>
      </w:r>
      <w:r w:rsidRPr="00A13754">
        <w:rPr>
          <w:rFonts w:ascii="Calibri" w:hAnsi="Calibri" w:cs="Calibri"/>
          <w:b/>
          <w:bCs/>
          <w:noProof/>
          <w:lang w:val="en-US"/>
        </w:rPr>
        <w:t>19</w:t>
      </w:r>
      <w:r w:rsidRPr="00A13754">
        <w:rPr>
          <w:rFonts w:ascii="Calibri" w:hAnsi="Calibri" w:cs="Calibri"/>
          <w:noProof/>
          <w:lang w:val="en-US"/>
        </w:rPr>
        <w:t xml:space="preserve"> (5), 657–661 (2008).</w:t>
      </w:r>
    </w:p>
    <w:p w14:paraId="245EDD17" w14:textId="5CE9A66F"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93.</w:t>
      </w:r>
      <w:r w:rsidRPr="00A13754">
        <w:rPr>
          <w:rFonts w:ascii="Calibri" w:hAnsi="Calibri" w:cs="Calibri"/>
          <w:noProof/>
          <w:lang w:val="en-US"/>
        </w:rPr>
        <w:tab/>
        <w:t>Spies, J.</w:t>
      </w:r>
      <w:r w:rsidR="00DE0D5E">
        <w:rPr>
          <w:rFonts w:ascii="Calibri" w:hAnsi="Calibri" w:cs="Calibri"/>
          <w:noProof/>
          <w:lang w:val="en-US"/>
        </w:rPr>
        <w:t xml:space="preserve"> </w:t>
      </w:r>
      <w:r w:rsidRPr="00A13754">
        <w:rPr>
          <w:rFonts w:ascii="Calibri" w:hAnsi="Calibri" w:cs="Calibri"/>
          <w:noProof/>
          <w:lang w:val="en-US"/>
        </w:rPr>
        <w:t>B.</w:t>
      </w:r>
      <w:r w:rsidR="007018A9">
        <w:rPr>
          <w:rFonts w:ascii="Calibri" w:hAnsi="Calibri" w:cs="Calibri"/>
          <w:noProof/>
          <w:lang w:val="en-US"/>
        </w:rPr>
        <w:t xml:space="preserve"> et al</w:t>
      </w:r>
      <w:r w:rsidRPr="00A13754">
        <w:rPr>
          <w:rFonts w:ascii="Calibri" w:hAnsi="Calibri" w:cs="Calibri"/>
          <w:noProof/>
          <w:lang w:val="en-US"/>
        </w:rPr>
        <w:t xml:space="preserve">. The FIBROID registry: Symptom and quality-of-life status 1 year after therapy. </w:t>
      </w:r>
      <w:r w:rsidRPr="00A13754">
        <w:rPr>
          <w:rFonts w:ascii="Calibri" w:hAnsi="Calibri" w:cs="Calibri"/>
          <w:i/>
          <w:iCs/>
          <w:noProof/>
          <w:lang w:val="en-US"/>
        </w:rPr>
        <w:t>Obstetrics and Gynecology</w:t>
      </w:r>
      <w:r w:rsidRPr="00A13754">
        <w:rPr>
          <w:rFonts w:ascii="Calibri" w:hAnsi="Calibri" w:cs="Calibri"/>
          <w:noProof/>
          <w:lang w:val="en-US"/>
        </w:rPr>
        <w:t xml:space="preserve">. </w:t>
      </w:r>
      <w:r w:rsidRPr="00A13754">
        <w:rPr>
          <w:rFonts w:ascii="Calibri" w:hAnsi="Calibri" w:cs="Calibri"/>
          <w:b/>
          <w:bCs/>
          <w:noProof/>
          <w:lang w:val="en-US"/>
        </w:rPr>
        <w:t>106</w:t>
      </w:r>
      <w:r w:rsidRPr="00A13754">
        <w:rPr>
          <w:rFonts w:ascii="Calibri" w:hAnsi="Calibri" w:cs="Calibri"/>
          <w:noProof/>
          <w:lang w:val="en-US"/>
        </w:rPr>
        <w:t xml:space="preserve"> (6), 1309–1318 (2005).</w:t>
      </w:r>
    </w:p>
    <w:p w14:paraId="66547CC4" w14:textId="77777777"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94.</w:t>
      </w:r>
      <w:r w:rsidRPr="00A13754">
        <w:rPr>
          <w:rFonts w:ascii="Calibri" w:hAnsi="Calibri" w:cs="Calibri"/>
          <w:noProof/>
          <w:lang w:val="en-US"/>
        </w:rPr>
        <w:tab/>
        <w:t xml:space="preserve">Avilla-Hernandez, Adrian; Singh, P. Epidural Anesthesia - StatPearls - NCBI Bookshelf. </w:t>
      </w:r>
      <w:r w:rsidRPr="00A13754">
        <w:rPr>
          <w:rFonts w:ascii="Calibri" w:hAnsi="Calibri" w:cs="Calibri"/>
          <w:i/>
          <w:iCs/>
          <w:noProof/>
          <w:lang w:val="en-US"/>
        </w:rPr>
        <w:t>Statpearls</w:t>
      </w:r>
      <w:r w:rsidRPr="00A13754">
        <w:rPr>
          <w:rFonts w:ascii="Calibri" w:hAnsi="Calibri" w:cs="Calibri"/>
          <w:noProof/>
          <w:lang w:val="en-US"/>
        </w:rPr>
        <w:t>. 1, at &lt;https://www.ncbi.nlm.nih.gov/books/NBK542219/?report=classic&gt; (2019).</w:t>
      </w:r>
    </w:p>
    <w:p w14:paraId="52435AFF" w14:textId="26F827F8" w:rsidR="008A4FD6" w:rsidRPr="00A13754" w:rsidRDefault="00ED7C2A" w:rsidP="00A13754">
      <w:pPr>
        <w:widowControl w:val="0"/>
        <w:autoSpaceDE w:val="0"/>
        <w:autoSpaceDN w:val="0"/>
        <w:adjustRightInd w:val="0"/>
        <w:jc w:val="both"/>
        <w:rPr>
          <w:rFonts w:ascii="Calibri" w:hAnsi="Calibri" w:cs="Calibri"/>
          <w:noProof/>
          <w:lang w:val="en-US"/>
        </w:rPr>
      </w:pPr>
      <w:r w:rsidRPr="00A13754">
        <w:rPr>
          <w:rFonts w:ascii="Calibri" w:hAnsi="Calibri" w:cs="Calibri"/>
          <w:noProof/>
          <w:lang w:val="en-US"/>
        </w:rPr>
        <w:t>95.</w:t>
      </w:r>
      <w:r w:rsidRPr="00A13754">
        <w:rPr>
          <w:rFonts w:ascii="Calibri" w:hAnsi="Calibri" w:cs="Calibri"/>
          <w:noProof/>
          <w:lang w:val="en-US"/>
        </w:rPr>
        <w:tab/>
        <w:t>Higgs, Z.</w:t>
      </w:r>
      <w:r w:rsidR="007018A9">
        <w:rPr>
          <w:rFonts w:ascii="Calibri" w:hAnsi="Calibri" w:cs="Calibri"/>
          <w:noProof/>
          <w:lang w:val="en-US"/>
        </w:rPr>
        <w:t xml:space="preserve"> </w:t>
      </w:r>
      <w:r w:rsidRPr="00A13754">
        <w:rPr>
          <w:rFonts w:ascii="Calibri" w:hAnsi="Calibri" w:cs="Calibri"/>
          <w:noProof/>
          <w:lang w:val="en-US"/>
        </w:rPr>
        <w:t>C.</w:t>
      </w:r>
      <w:r w:rsidR="007018A9">
        <w:rPr>
          <w:rFonts w:ascii="Calibri" w:hAnsi="Calibri" w:cs="Calibri"/>
          <w:noProof/>
          <w:lang w:val="en-US"/>
        </w:rPr>
        <w:t xml:space="preserve"> </w:t>
      </w:r>
      <w:r w:rsidRPr="00A13754">
        <w:rPr>
          <w:rFonts w:ascii="Calibri" w:hAnsi="Calibri" w:cs="Calibri"/>
          <w:noProof/>
          <w:lang w:val="en-US"/>
        </w:rPr>
        <w:t>J., Macafee, D.</w:t>
      </w:r>
      <w:r w:rsidR="007018A9">
        <w:rPr>
          <w:rFonts w:ascii="Calibri" w:hAnsi="Calibri" w:cs="Calibri"/>
          <w:noProof/>
          <w:lang w:val="en-US"/>
        </w:rPr>
        <w:t xml:space="preserve"> </w:t>
      </w:r>
      <w:r w:rsidRPr="00A13754">
        <w:rPr>
          <w:rFonts w:ascii="Calibri" w:hAnsi="Calibri" w:cs="Calibri"/>
          <w:noProof/>
          <w:lang w:val="en-US"/>
        </w:rPr>
        <w:t>A.</w:t>
      </w:r>
      <w:r w:rsidR="007018A9">
        <w:rPr>
          <w:rFonts w:ascii="Calibri" w:hAnsi="Calibri" w:cs="Calibri"/>
          <w:noProof/>
          <w:lang w:val="en-US"/>
        </w:rPr>
        <w:t xml:space="preserve"> </w:t>
      </w:r>
      <w:r w:rsidRPr="00A13754">
        <w:rPr>
          <w:rFonts w:ascii="Calibri" w:hAnsi="Calibri" w:cs="Calibri"/>
          <w:noProof/>
          <w:lang w:val="en-US"/>
        </w:rPr>
        <w:t>L., Braithwaite, B.</w:t>
      </w:r>
      <w:r w:rsidR="007018A9">
        <w:rPr>
          <w:rFonts w:ascii="Calibri" w:hAnsi="Calibri" w:cs="Calibri"/>
          <w:noProof/>
          <w:lang w:val="en-US"/>
        </w:rPr>
        <w:t xml:space="preserve"> </w:t>
      </w:r>
      <w:r w:rsidRPr="00A13754">
        <w:rPr>
          <w:rFonts w:ascii="Calibri" w:hAnsi="Calibri" w:cs="Calibri"/>
          <w:noProof/>
          <w:lang w:val="en-US"/>
        </w:rPr>
        <w:t>D., Maxwell-Armstrong, C.</w:t>
      </w:r>
      <w:r w:rsidR="007018A9">
        <w:rPr>
          <w:rFonts w:ascii="Calibri" w:hAnsi="Calibri" w:cs="Calibri"/>
          <w:noProof/>
          <w:lang w:val="en-US"/>
        </w:rPr>
        <w:t xml:space="preserve"> </w:t>
      </w:r>
      <w:r w:rsidRPr="00A13754">
        <w:rPr>
          <w:rFonts w:ascii="Calibri" w:hAnsi="Calibri" w:cs="Calibri"/>
          <w:noProof/>
          <w:lang w:val="en-US"/>
        </w:rPr>
        <w:t xml:space="preserve">A. The Seldinger technique: 50 Years on. </w:t>
      </w:r>
      <w:r w:rsidRPr="00A13754">
        <w:rPr>
          <w:rFonts w:ascii="Calibri" w:hAnsi="Calibri" w:cs="Calibri"/>
          <w:i/>
          <w:iCs/>
          <w:noProof/>
          <w:lang w:val="en-US"/>
        </w:rPr>
        <w:t>Lancet</w:t>
      </w:r>
      <w:r w:rsidRPr="00A13754">
        <w:rPr>
          <w:rFonts w:ascii="Calibri" w:hAnsi="Calibri" w:cs="Calibri"/>
          <w:noProof/>
          <w:lang w:val="en-US"/>
        </w:rPr>
        <w:t xml:space="preserve">. </w:t>
      </w:r>
      <w:r w:rsidRPr="00A13754">
        <w:rPr>
          <w:rFonts w:ascii="Calibri" w:hAnsi="Calibri" w:cs="Calibri"/>
          <w:b/>
          <w:bCs/>
          <w:noProof/>
          <w:lang w:val="en-US"/>
        </w:rPr>
        <w:t>366</w:t>
      </w:r>
      <w:r w:rsidRPr="00A13754">
        <w:rPr>
          <w:rFonts w:ascii="Calibri" w:hAnsi="Calibri" w:cs="Calibri"/>
          <w:noProof/>
          <w:lang w:val="en-US"/>
        </w:rPr>
        <w:t xml:space="preserve"> (9494), 1407–1409 (2005).</w:t>
      </w:r>
    </w:p>
    <w:p w14:paraId="7D06C2C6" w14:textId="19221563" w:rsidR="008A4FD6" w:rsidRPr="00A13754" w:rsidRDefault="00ED7C2A" w:rsidP="00A13754">
      <w:pPr>
        <w:widowControl w:val="0"/>
        <w:autoSpaceDE w:val="0"/>
        <w:autoSpaceDN w:val="0"/>
        <w:adjustRightInd w:val="0"/>
        <w:jc w:val="both"/>
        <w:rPr>
          <w:rFonts w:ascii="Calibri" w:hAnsi="Calibri" w:cs="Calibri"/>
          <w:noProof/>
        </w:rPr>
      </w:pPr>
      <w:r w:rsidRPr="00A13754">
        <w:rPr>
          <w:rFonts w:ascii="Calibri" w:hAnsi="Calibri" w:cs="Calibri"/>
          <w:noProof/>
          <w:lang w:val="en-US"/>
        </w:rPr>
        <w:t>96.</w:t>
      </w:r>
      <w:r w:rsidRPr="00A13754">
        <w:rPr>
          <w:rFonts w:ascii="Calibri" w:hAnsi="Calibri" w:cs="Calibri"/>
          <w:noProof/>
          <w:lang w:val="en-US"/>
        </w:rPr>
        <w:tab/>
        <w:t>Seldinger, S.</w:t>
      </w:r>
      <w:r w:rsidR="007018A9">
        <w:rPr>
          <w:rFonts w:ascii="Calibri" w:hAnsi="Calibri" w:cs="Calibri"/>
          <w:noProof/>
          <w:lang w:val="en-US"/>
        </w:rPr>
        <w:t xml:space="preserve"> </w:t>
      </w:r>
      <w:r w:rsidRPr="00A13754">
        <w:rPr>
          <w:rFonts w:ascii="Calibri" w:hAnsi="Calibri" w:cs="Calibri"/>
          <w:noProof/>
          <w:lang w:val="en-US"/>
        </w:rPr>
        <w:t xml:space="preserve">I. Catheter replacement of the needle in percutaneous arteriography: A new technique. </w:t>
      </w:r>
      <w:r w:rsidRPr="00A13754">
        <w:rPr>
          <w:rFonts w:ascii="Calibri" w:hAnsi="Calibri" w:cs="Calibri"/>
          <w:i/>
          <w:iCs/>
          <w:noProof/>
        </w:rPr>
        <w:t>Acta Radiologica</w:t>
      </w:r>
      <w:r w:rsidRPr="00A13754">
        <w:rPr>
          <w:rFonts w:ascii="Calibri" w:hAnsi="Calibri" w:cs="Calibri"/>
          <w:noProof/>
        </w:rPr>
        <w:t xml:space="preserve">. </w:t>
      </w:r>
      <w:r w:rsidRPr="00A13754">
        <w:rPr>
          <w:rFonts w:ascii="Calibri" w:hAnsi="Calibri" w:cs="Calibri"/>
          <w:b/>
          <w:bCs/>
          <w:noProof/>
        </w:rPr>
        <w:t>39</w:t>
      </w:r>
      <w:r w:rsidRPr="00A13754">
        <w:rPr>
          <w:rFonts w:ascii="Calibri" w:hAnsi="Calibri" w:cs="Calibri"/>
          <w:noProof/>
        </w:rPr>
        <w:t xml:space="preserve"> (5), 368–376 (1953).</w:t>
      </w:r>
    </w:p>
    <w:p w14:paraId="165092D7" w14:textId="076B137B" w:rsidR="00102702" w:rsidRPr="00A13754" w:rsidRDefault="00ED7C2A" w:rsidP="00A13754">
      <w:pPr>
        <w:widowControl w:val="0"/>
        <w:autoSpaceDE w:val="0"/>
        <w:autoSpaceDN w:val="0"/>
        <w:adjustRightInd w:val="0"/>
        <w:jc w:val="both"/>
        <w:rPr>
          <w:rFonts w:ascii="Calibri" w:hAnsi="Calibri" w:cs="Calibri"/>
          <w:lang w:val="en-US"/>
        </w:rPr>
      </w:pPr>
      <w:r w:rsidRPr="00A13754">
        <w:rPr>
          <w:rFonts w:ascii="Calibri" w:hAnsi="Calibri" w:cs="Calibri"/>
          <w:lang w:val="en-US"/>
        </w:rPr>
        <w:fldChar w:fldCharType="end"/>
      </w:r>
    </w:p>
    <w:p w14:paraId="2C1DF189" w14:textId="77777777" w:rsidR="00102702" w:rsidRPr="00A13754" w:rsidRDefault="00102702" w:rsidP="00A13754">
      <w:pPr>
        <w:jc w:val="both"/>
        <w:rPr>
          <w:rFonts w:ascii="Calibri" w:hAnsi="Calibri" w:cs="Calibri"/>
          <w:lang w:val="en-US"/>
        </w:rPr>
      </w:pPr>
    </w:p>
    <w:sectPr w:rsidR="00102702" w:rsidRPr="00A13754" w:rsidSect="00825C6C">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9065D8"/>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removePersonalInformation/>
  <w:doNotDisplayPageBoundaries/>
  <w:defaultTabStop w:val="706"/>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DB9"/>
    <w:rsid w:val="00002CF7"/>
    <w:rsid w:val="00025732"/>
    <w:rsid w:val="000276E3"/>
    <w:rsid w:val="0003467A"/>
    <w:rsid w:val="00056AA1"/>
    <w:rsid w:val="00071254"/>
    <w:rsid w:val="000726A4"/>
    <w:rsid w:val="00084A56"/>
    <w:rsid w:val="00085BC7"/>
    <w:rsid w:val="00086772"/>
    <w:rsid w:val="00096B77"/>
    <w:rsid w:val="000A3927"/>
    <w:rsid w:val="000B0A87"/>
    <w:rsid w:val="000C499D"/>
    <w:rsid w:val="000C5342"/>
    <w:rsid w:val="000D2E78"/>
    <w:rsid w:val="000E2122"/>
    <w:rsid w:val="00100CE6"/>
    <w:rsid w:val="00102702"/>
    <w:rsid w:val="00112B40"/>
    <w:rsid w:val="0012632A"/>
    <w:rsid w:val="00146083"/>
    <w:rsid w:val="00156162"/>
    <w:rsid w:val="001605AB"/>
    <w:rsid w:val="0017137B"/>
    <w:rsid w:val="00177EB8"/>
    <w:rsid w:val="00182B5F"/>
    <w:rsid w:val="001833F9"/>
    <w:rsid w:val="00184AF1"/>
    <w:rsid w:val="0018689C"/>
    <w:rsid w:val="00193128"/>
    <w:rsid w:val="001976E7"/>
    <w:rsid w:val="001B27FA"/>
    <w:rsid w:val="001B3D09"/>
    <w:rsid w:val="001B76C7"/>
    <w:rsid w:val="001C3881"/>
    <w:rsid w:val="001D12BB"/>
    <w:rsid w:val="001D70E2"/>
    <w:rsid w:val="001D7BD4"/>
    <w:rsid w:val="001E7EE1"/>
    <w:rsid w:val="00211F90"/>
    <w:rsid w:val="002142AD"/>
    <w:rsid w:val="0021545C"/>
    <w:rsid w:val="0022468F"/>
    <w:rsid w:val="00232DB9"/>
    <w:rsid w:val="00241A58"/>
    <w:rsid w:val="002526F2"/>
    <w:rsid w:val="002551F9"/>
    <w:rsid w:val="00256367"/>
    <w:rsid w:val="00293080"/>
    <w:rsid w:val="00296B25"/>
    <w:rsid w:val="002A236E"/>
    <w:rsid w:val="002A404B"/>
    <w:rsid w:val="002A6C18"/>
    <w:rsid w:val="002B0919"/>
    <w:rsid w:val="002C6C7F"/>
    <w:rsid w:val="002E2966"/>
    <w:rsid w:val="002E2EA8"/>
    <w:rsid w:val="002E62D6"/>
    <w:rsid w:val="002F2E25"/>
    <w:rsid w:val="002F7DAD"/>
    <w:rsid w:val="00305913"/>
    <w:rsid w:val="00316537"/>
    <w:rsid w:val="003211B9"/>
    <w:rsid w:val="00321F78"/>
    <w:rsid w:val="00334124"/>
    <w:rsid w:val="00351674"/>
    <w:rsid w:val="00351B7B"/>
    <w:rsid w:val="0035667B"/>
    <w:rsid w:val="0036719E"/>
    <w:rsid w:val="00370FD0"/>
    <w:rsid w:val="003743A5"/>
    <w:rsid w:val="00381AC6"/>
    <w:rsid w:val="00387117"/>
    <w:rsid w:val="003B26DB"/>
    <w:rsid w:val="003C5864"/>
    <w:rsid w:val="003D0980"/>
    <w:rsid w:val="003D1FBE"/>
    <w:rsid w:val="003E4CCF"/>
    <w:rsid w:val="003F463C"/>
    <w:rsid w:val="003F5B0B"/>
    <w:rsid w:val="0041057F"/>
    <w:rsid w:val="00420826"/>
    <w:rsid w:val="00425F29"/>
    <w:rsid w:val="00436E80"/>
    <w:rsid w:val="0045356B"/>
    <w:rsid w:val="004571C5"/>
    <w:rsid w:val="004614DA"/>
    <w:rsid w:val="00467A31"/>
    <w:rsid w:val="00470B50"/>
    <w:rsid w:val="00480E94"/>
    <w:rsid w:val="00484893"/>
    <w:rsid w:val="0049000D"/>
    <w:rsid w:val="0049761F"/>
    <w:rsid w:val="004A11F1"/>
    <w:rsid w:val="004A39A2"/>
    <w:rsid w:val="004A4F44"/>
    <w:rsid w:val="004B5B82"/>
    <w:rsid w:val="004C02CD"/>
    <w:rsid w:val="004C0D8E"/>
    <w:rsid w:val="004C3370"/>
    <w:rsid w:val="004C6968"/>
    <w:rsid w:val="004C728D"/>
    <w:rsid w:val="004D4DD0"/>
    <w:rsid w:val="004E4DCC"/>
    <w:rsid w:val="004E6D11"/>
    <w:rsid w:val="004E7F85"/>
    <w:rsid w:val="00502EF7"/>
    <w:rsid w:val="005131E7"/>
    <w:rsid w:val="0052237E"/>
    <w:rsid w:val="00525276"/>
    <w:rsid w:val="00531BC2"/>
    <w:rsid w:val="005417D2"/>
    <w:rsid w:val="00544DCD"/>
    <w:rsid w:val="0056192E"/>
    <w:rsid w:val="00567327"/>
    <w:rsid w:val="00571288"/>
    <w:rsid w:val="005A0DE2"/>
    <w:rsid w:val="005A567F"/>
    <w:rsid w:val="005C3AE6"/>
    <w:rsid w:val="005C4BA5"/>
    <w:rsid w:val="005C6A22"/>
    <w:rsid w:val="005D010F"/>
    <w:rsid w:val="005F2F7E"/>
    <w:rsid w:val="005F6202"/>
    <w:rsid w:val="005F62BD"/>
    <w:rsid w:val="00601D12"/>
    <w:rsid w:val="006163CD"/>
    <w:rsid w:val="00617D5D"/>
    <w:rsid w:val="00623AAE"/>
    <w:rsid w:val="006528B6"/>
    <w:rsid w:val="00663E36"/>
    <w:rsid w:val="006652F2"/>
    <w:rsid w:val="00671E57"/>
    <w:rsid w:val="006753BE"/>
    <w:rsid w:val="00676138"/>
    <w:rsid w:val="00676B9E"/>
    <w:rsid w:val="00683A24"/>
    <w:rsid w:val="00683CBC"/>
    <w:rsid w:val="006868E6"/>
    <w:rsid w:val="006900DA"/>
    <w:rsid w:val="00690F34"/>
    <w:rsid w:val="006951F0"/>
    <w:rsid w:val="006968D7"/>
    <w:rsid w:val="006B1C76"/>
    <w:rsid w:val="006B6667"/>
    <w:rsid w:val="006C4FF8"/>
    <w:rsid w:val="006D49D5"/>
    <w:rsid w:val="006D6029"/>
    <w:rsid w:val="006D6256"/>
    <w:rsid w:val="007018A9"/>
    <w:rsid w:val="00703995"/>
    <w:rsid w:val="00704487"/>
    <w:rsid w:val="007119CE"/>
    <w:rsid w:val="00711D17"/>
    <w:rsid w:val="00717285"/>
    <w:rsid w:val="00725539"/>
    <w:rsid w:val="007270FB"/>
    <w:rsid w:val="00741782"/>
    <w:rsid w:val="00757C64"/>
    <w:rsid w:val="007663C7"/>
    <w:rsid w:val="007709E6"/>
    <w:rsid w:val="007727B8"/>
    <w:rsid w:val="00775874"/>
    <w:rsid w:val="0077755A"/>
    <w:rsid w:val="007823EA"/>
    <w:rsid w:val="007854DB"/>
    <w:rsid w:val="00787A7C"/>
    <w:rsid w:val="007A2D91"/>
    <w:rsid w:val="007B2F0C"/>
    <w:rsid w:val="007B4A42"/>
    <w:rsid w:val="007B6646"/>
    <w:rsid w:val="007C329B"/>
    <w:rsid w:val="007E0968"/>
    <w:rsid w:val="007E2A3C"/>
    <w:rsid w:val="007E30BC"/>
    <w:rsid w:val="007E46FE"/>
    <w:rsid w:val="007E57FF"/>
    <w:rsid w:val="007E67C8"/>
    <w:rsid w:val="007F54FC"/>
    <w:rsid w:val="00800776"/>
    <w:rsid w:val="00825C6C"/>
    <w:rsid w:val="0084697F"/>
    <w:rsid w:val="008579C4"/>
    <w:rsid w:val="0086303F"/>
    <w:rsid w:val="008848B4"/>
    <w:rsid w:val="0088599D"/>
    <w:rsid w:val="00893DE9"/>
    <w:rsid w:val="008A0C68"/>
    <w:rsid w:val="008A3409"/>
    <w:rsid w:val="008A48FE"/>
    <w:rsid w:val="008A4FD6"/>
    <w:rsid w:val="008B6207"/>
    <w:rsid w:val="008C2537"/>
    <w:rsid w:val="008C4C19"/>
    <w:rsid w:val="008F366F"/>
    <w:rsid w:val="009121D3"/>
    <w:rsid w:val="009125C1"/>
    <w:rsid w:val="0092006A"/>
    <w:rsid w:val="00931ACE"/>
    <w:rsid w:val="0093245E"/>
    <w:rsid w:val="009362C8"/>
    <w:rsid w:val="00942ACB"/>
    <w:rsid w:val="0094557F"/>
    <w:rsid w:val="009511D4"/>
    <w:rsid w:val="0098339B"/>
    <w:rsid w:val="00992B1A"/>
    <w:rsid w:val="00997683"/>
    <w:rsid w:val="009B4C27"/>
    <w:rsid w:val="009E0FBA"/>
    <w:rsid w:val="00A027EF"/>
    <w:rsid w:val="00A02D43"/>
    <w:rsid w:val="00A04046"/>
    <w:rsid w:val="00A127D0"/>
    <w:rsid w:val="00A13754"/>
    <w:rsid w:val="00A142E4"/>
    <w:rsid w:val="00A14DDD"/>
    <w:rsid w:val="00A342DD"/>
    <w:rsid w:val="00A41782"/>
    <w:rsid w:val="00A41BC1"/>
    <w:rsid w:val="00A44EEA"/>
    <w:rsid w:val="00A57F35"/>
    <w:rsid w:val="00A67C31"/>
    <w:rsid w:val="00A831A2"/>
    <w:rsid w:val="00A86903"/>
    <w:rsid w:val="00A870AA"/>
    <w:rsid w:val="00A95623"/>
    <w:rsid w:val="00AA3421"/>
    <w:rsid w:val="00AC1C07"/>
    <w:rsid w:val="00AC4F54"/>
    <w:rsid w:val="00B050CC"/>
    <w:rsid w:val="00B05DC7"/>
    <w:rsid w:val="00B06240"/>
    <w:rsid w:val="00B06F45"/>
    <w:rsid w:val="00B27574"/>
    <w:rsid w:val="00B3023C"/>
    <w:rsid w:val="00B46620"/>
    <w:rsid w:val="00B622D4"/>
    <w:rsid w:val="00B82A59"/>
    <w:rsid w:val="00B833EF"/>
    <w:rsid w:val="00BA41E1"/>
    <w:rsid w:val="00BB3123"/>
    <w:rsid w:val="00BB3437"/>
    <w:rsid w:val="00BC38D2"/>
    <w:rsid w:val="00BD2F3D"/>
    <w:rsid w:val="00BE2867"/>
    <w:rsid w:val="00BF6601"/>
    <w:rsid w:val="00BF6DCB"/>
    <w:rsid w:val="00C035EE"/>
    <w:rsid w:val="00C03DDE"/>
    <w:rsid w:val="00C10173"/>
    <w:rsid w:val="00C1354E"/>
    <w:rsid w:val="00C25367"/>
    <w:rsid w:val="00C26FB5"/>
    <w:rsid w:val="00C31A8D"/>
    <w:rsid w:val="00C36A10"/>
    <w:rsid w:val="00C408E2"/>
    <w:rsid w:val="00C56469"/>
    <w:rsid w:val="00C56F23"/>
    <w:rsid w:val="00C57168"/>
    <w:rsid w:val="00C61F32"/>
    <w:rsid w:val="00C620F2"/>
    <w:rsid w:val="00C71FB0"/>
    <w:rsid w:val="00C7203A"/>
    <w:rsid w:val="00C73D20"/>
    <w:rsid w:val="00C77167"/>
    <w:rsid w:val="00C859A6"/>
    <w:rsid w:val="00C87793"/>
    <w:rsid w:val="00CA1520"/>
    <w:rsid w:val="00CA2379"/>
    <w:rsid w:val="00CA3ADF"/>
    <w:rsid w:val="00CB1773"/>
    <w:rsid w:val="00CC3A39"/>
    <w:rsid w:val="00CD0CAF"/>
    <w:rsid w:val="00CE78A8"/>
    <w:rsid w:val="00D21567"/>
    <w:rsid w:val="00D27168"/>
    <w:rsid w:val="00D375B7"/>
    <w:rsid w:val="00D41C75"/>
    <w:rsid w:val="00D422C2"/>
    <w:rsid w:val="00D729DC"/>
    <w:rsid w:val="00D8030F"/>
    <w:rsid w:val="00D83213"/>
    <w:rsid w:val="00D84474"/>
    <w:rsid w:val="00D87707"/>
    <w:rsid w:val="00D93ADD"/>
    <w:rsid w:val="00DA30D7"/>
    <w:rsid w:val="00DA3430"/>
    <w:rsid w:val="00DB7C65"/>
    <w:rsid w:val="00DC0F74"/>
    <w:rsid w:val="00DC203C"/>
    <w:rsid w:val="00DD2E44"/>
    <w:rsid w:val="00DD59B5"/>
    <w:rsid w:val="00DE0300"/>
    <w:rsid w:val="00DE07DE"/>
    <w:rsid w:val="00DE0D5E"/>
    <w:rsid w:val="00DF0302"/>
    <w:rsid w:val="00E202FF"/>
    <w:rsid w:val="00E277EC"/>
    <w:rsid w:val="00E52B09"/>
    <w:rsid w:val="00E61917"/>
    <w:rsid w:val="00E713E4"/>
    <w:rsid w:val="00E71D3E"/>
    <w:rsid w:val="00E776DD"/>
    <w:rsid w:val="00E91B82"/>
    <w:rsid w:val="00E9419E"/>
    <w:rsid w:val="00EA4952"/>
    <w:rsid w:val="00EC06D0"/>
    <w:rsid w:val="00EC0DF3"/>
    <w:rsid w:val="00ED7BDD"/>
    <w:rsid w:val="00ED7C2A"/>
    <w:rsid w:val="00EE147B"/>
    <w:rsid w:val="00F05215"/>
    <w:rsid w:val="00F060B5"/>
    <w:rsid w:val="00F12FB2"/>
    <w:rsid w:val="00F33B05"/>
    <w:rsid w:val="00F4696D"/>
    <w:rsid w:val="00F46B8C"/>
    <w:rsid w:val="00F506E4"/>
    <w:rsid w:val="00F659E2"/>
    <w:rsid w:val="00F72F84"/>
    <w:rsid w:val="00F81F65"/>
    <w:rsid w:val="00F874FA"/>
    <w:rsid w:val="00F96AFD"/>
    <w:rsid w:val="00F97899"/>
    <w:rsid w:val="00FA0147"/>
    <w:rsid w:val="00FB0739"/>
    <w:rsid w:val="00FB567D"/>
    <w:rsid w:val="00FC5A24"/>
    <w:rsid w:val="00FF16A2"/>
    <w:rsid w:val="00FF3418"/>
    <w:rsid w:val="00FF4F38"/>
    <w:rsid w:val="00FF7F57"/>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BB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DB9"/>
    <w:pPr>
      <w:spacing w:after="0" w:line="240" w:lineRule="auto"/>
    </w:pPr>
    <w:rPr>
      <w:rFonts w:ascii="Times New Roman" w:eastAsia="Times New Roman" w:hAnsi="Times New Roman" w:cs="Times New Roman"/>
      <w:sz w:val="24"/>
      <w:szCs w:val="24"/>
      <w:lang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2DB9"/>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DD2E44"/>
    <w:rPr>
      <w:sz w:val="16"/>
      <w:szCs w:val="16"/>
    </w:rPr>
  </w:style>
  <w:style w:type="paragraph" w:styleId="CommentText">
    <w:name w:val="annotation text"/>
    <w:basedOn w:val="Normal"/>
    <w:link w:val="CommentTextChar"/>
    <w:uiPriority w:val="99"/>
    <w:semiHidden/>
    <w:unhideWhenUsed/>
    <w:rsid w:val="00DD2E44"/>
    <w:rPr>
      <w:sz w:val="20"/>
      <w:szCs w:val="20"/>
    </w:rPr>
  </w:style>
  <w:style w:type="character" w:customStyle="1" w:styleId="CommentTextChar">
    <w:name w:val="Comment Text Char"/>
    <w:basedOn w:val="DefaultParagraphFont"/>
    <w:link w:val="CommentText"/>
    <w:uiPriority w:val="99"/>
    <w:semiHidden/>
    <w:rsid w:val="00DD2E44"/>
    <w:rPr>
      <w:rFonts w:ascii="Times New Roman" w:eastAsia="Times New Roman" w:hAnsi="Times New Roman" w:cs="Times New Roman"/>
      <w:sz w:val="20"/>
      <w:szCs w:val="20"/>
      <w:lang w:eastAsia="pl-PL"/>
    </w:rPr>
  </w:style>
  <w:style w:type="paragraph" w:styleId="CommentSubject">
    <w:name w:val="annotation subject"/>
    <w:basedOn w:val="CommentText"/>
    <w:next w:val="CommentText"/>
    <w:link w:val="CommentSubjectChar"/>
    <w:uiPriority w:val="99"/>
    <w:semiHidden/>
    <w:unhideWhenUsed/>
    <w:rsid w:val="00DD2E44"/>
    <w:rPr>
      <w:b/>
      <w:bCs/>
    </w:rPr>
  </w:style>
  <w:style w:type="character" w:customStyle="1" w:styleId="CommentSubjectChar">
    <w:name w:val="Comment Subject Char"/>
    <w:basedOn w:val="CommentTextChar"/>
    <w:link w:val="CommentSubject"/>
    <w:uiPriority w:val="99"/>
    <w:semiHidden/>
    <w:rsid w:val="00DD2E44"/>
    <w:rPr>
      <w:rFonts w:ascii="Times New Roman" w:eastAsia="Times New Roman" w:hAnsi="Times New Roman" w:cs="Times New Roman"/>
      <w:b/>
      <w:bCs/>
      <w:sz w:val="20"/>
      <w:szCs w:val="20"/>
      <w:lang w:eastAsia="pl-PL"/>
    </w:rPr>
  </w:style>
  <w:style w:type="paragraph" w:styleId="BalloonText">
    <w:name w:val="Balloon Text"/>
    <w:basedOn w:val="Normal"/>
    <w:link w:val="BalloonTextChar"/>
    <w:uiPriority w:val="99"/>
    <w:semiHidden/>
    <w:unhideWhenUsed/>
    <w:rsid w:val="00DD2E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2E44"/>
    <w:rPr>
      <w:rFonts w:ascii="Segoe UI" w:eastAsia="Times New Roman" w:hAnsi="Segoe UI" w:cs="Segoe UI"/>
      <w:sz w:val="18"/>
      <w:szCs w:val="18"/>
      <w:lang w:eastAsia="pl-PL"/>
    </w:rPr>
  </w:style>
  <w:style w:type="character" w:styleId="LineNumber">
    <w:name w:val="line number"/>
    <w:basedOn w:val="DefaultParagraphFont"/>
    <w:uiPriority w:val="99"/>
    <w:semiHidden/>
    <w:unhideWhenUsed/>
    <w:rsid w:val="00825C6C"/>
  </w:style>
  <w:style w:type="paragraph" w:styleId="NormalWeb">
    <w:name w:val="Normal (Web)"/>
    <w:basedOn w:val="Normal"/>
    <w:uiPriority w:val="99"/>
    <w:unhideWhenUsed/>
    <w:rsid w:val="00480E9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CC4EE8AB-ED9A-484B-9841-6B60E6346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6879</Words>
  <Characters>438213</Characters>
  <Application>Microsoft Office Word</Application>
  <DocSecurity>0</DocSecurity>
  <Lines>3651</Lines>
  <Paragraphs>102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Manager/>
  <Company/>
  <LinksUpToDate>false</LinksUpToDate>
  <CharactersWithSpaces>51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8-23T20:32:00Z</dcterms:created>
  <dcterms:modified xsi:type="dcterms:W3CDTF">2020-08-2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visualized-experiments</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fertility-and-sterility</vt:lpwstr>
  </property>
  <property fmtid="{D5CDD505-2E9C-101B-9397-08002B2CF9AE}" pid="6" name="Mendeley Recent Style Id 2_1">
    <vt:lpwstr>http://www.zotero.org/styles/ieee</vt:lpwstr>
  </property>
  <property fmtid="{D5CDD505-2E9C-101B-9397-08002B2CF9AE}" pid="7" name="Mendeley Recent Style Id 3_1">
    <vt:lpwstr>http://www.zotero.org/styles/journal-of-visualized-experiments</vt:lpwstr>
  </property>
  <property fmtid="{D5CDD505-2E9C-101B-9397-08002B2CF9AE}" pid="8" name="Mendeley Recent Style Id 4_1">
    <vt:lpwstr>http://www.zotero.org/styles/national-library-of-medicine</vt:lpwstr>
  </property>
  <property fmtid="{D5CDD505-2E9C-101B-9397-08002B2CF9AE}" pid="9" name="Mendeley Recent Style Id 5_1">
    <vt:lpwstr>http://www.zotero.org/styles/national-library-of-medicine-brackets-no-et-al</vt:lpwstr>
  </property>
  <property fmtid="{D5CDD505-2E9C-101B-9397-08002B2CF9AE}" pid="10" name="Mendeley Recent Style Id 6_1">
    <vt:lpwstr>http://www.zotero.org/styles/national-library-of-medicine-grant-proposals</vt:lpwstr>
  </property>
  <property fmtid="{D5CDD505-2E9C-101B-9397-08002B2CF9AE}" pid="11" name="Mendeley Recent Style Id 7_1">
    <vt:lpwstr>http://www.zotero.org/styles/sage-vancouver</vt:lpwstr>
  </property>
  <property fmtid="{D5CDD505-2E9C-101B-9397-08002B2CF9AE}" pid="12" name="Mendeley Recent Style Id 8_1">
    <vt:lpwstr>http://www.zotero.org/styles/sage-vancouver-brackets</vt:lpwstr>
  </property>
  <property fmtid="{D5CDD505-2E9C-101B-9397-08002B2CF9AE}" pid="13" name="Mendeley Recent Style Id 9_1">
    <vt:lpwstr>http://www.zotero.org/styles/taylor-and-francis-national-library-of-medicine</vt:lpwstr>
  </property>
  <property fmtid="{D5CDD505-2E9C-101B-9397-08002B2CF9AE}" pid="14" name="Mendeley Recent Style Name 0_1">
    <vt:lpwstr>American Medical Association</vt:lpwstr>
  </property>
  <property fmtid="{D5CDD505-2E9C-101B-9397-08002B2CF9AE}" pid="15" name="Mendeley Recent Style Name 1_1">
    <vt:lpwstr>Fertility and Sterility</vt:lpwstr>
  </property>
  <property fmtid="{D5CDD505-2E9C-101B-9397-08002B2CF9AE}" pid="16" name="Mendeley Recent Style Name 2_1">
    <vt:lpwstr>IEEE</vt:lpwstr>
  </property>
  <property fmtid="{D5CDD505-2E9C-101B-9397-08002B2CF9AE}" pid="17" name="Mendeley Recent Style Name 3_1">
    <vt:lpwstr>Journal of Visualized Experiments</vt:lpwstr>
  </property>
  <property fmtid="{D5CDD505-2E9C-101B-9397-08002B2CF9AE}" pid="18" name="Mendeley Recent Style Name 4_1">
    <vt:lpwstr>National Library of Medicine</vt:lpwstr>
  </property>
  <property fmtid="{D5CDD505-2E9C-101B-9397-08002B2CF9AE}" pid="19" name="Mendeley Recent Style Name 5_1">
    <vt:lpwstr>National Library of Medicine (brackets, no "et al.")</vt:lpwstr>
  </property>
  <property fmtid="{D5CDD505-2E9C-101B-9397-08002B2CF9AE}" pid="20" name="Mendeley Recent Style Name 6_1">
    <vt:lpwstr>National Library of Medicine (grant proposals with PMCID/PMID)</vt:lpwstr>
  </property>
  <property fmtid="{D5CDD505-2E9C-101B-9397-08002B2CF9AE}" pid="21" name="Mendeley Recent Style Name 7_1">
    <vt:lpwstr>SAGE - Vancouver</vt:lpwstr>
  </property>
  <property fmtid="{D5CDD505-2E9C-101B-9397-08002B2CF9AE}" pid="22" name="Mendeley Recent Style Name 8_1">
    <vt:lpwstr>SAGE - Vancouver (brackets)</vt:lpwstr>
  </property>
  <property fmtid="{D5CDD505-2E9C-101B-9397-08002B2CF9AE}" pid="23" name="Mendeley Recent Style Name 9_1">
    <vt:lpwstr>Taylor &amp; Francis - National Library of Medicine</vt:lpwstr>
  </property>
  <property fmtid="{D5CDD505-2E9C-101B-9397-08002B2CF9AE}" pid="24" name="Mendeley Unique User Id_1">
    <vt:lpwstr>ebe24cc2-f87a-33e7-a2e9-5f2e2f97b6a4</vt:lpwstr>
  </property>
</Properties>
</file>